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796B528" w14:textId="5F431520" w:rsidR="00CC597F" w:rsidRPr="00CC597F" w:rsidRDefault="00CC597F" w:rsidP="00DE0772">
      <w:pPr>
        <w:spacing w:line="360" w:lineRule="auto"/>
        <w:jc w:val="center"/>
        <w:rPr>
          <w:b/>
          <w:bCs/>
          <w:color w:val="000000" w:themeColor="text1"/>
        </w:rPr>
      </w:pPr>
      <w:r w:rsidRPr="00CC597F">
        <w:rPr>
          <w:b/>
          <w:bCs/>
          <w:color w:val="000000" w:themeColor="text1"/>
        </w:rPr>
        <w:t>Eğitimde Teknoloji Kullanımı İçerikli Hizmet İçi Eğitim Kursların</w:t>
      </w:r>
      <w:r w:rsidR="00DE0772">
        <w:rPr>
          <w:b/>
          <w:bCs/>
          <w:color w:val="000000" w:themeColor="text1"/>
        </w:rPr>
        <w:t>ın Öğretmenlerin</w:t>
      </w:r>
      <w:r w:rsidRPr="00CC597F">
        <w:rPr>
          <w:b/>
          <w:bCs/>
          <w:color w:val="000000" w:themeColor="text1"/>
        </w:rPr>
        <w:t xml:space="preserve"> Teknolojik Pedagojik Alan Bilgisi Özgüvenine Etki</w:t>
      </w:r>
      <w:r w:rsidR="00841EC4">
        <w:rPr>
          <w:b/>
          <w:bCs/>
          <w:color w:val="000000" w:themeColor="text1"/>
        </w:rPr>
        <w:t>leri</w:t>
      </w:r>
    </w:p>
    <w:p w14:paraId="47FBEE57" w14:textId="3E5EC133" w:rsidR="001C4A2C" w:rsidRDefault="001C4A2C" w:rsidP="001C4A2C">
      <w:pPr>
        <w:spacing w:line="360" w:lineRule="auto"/>
        <w:jc w:val="center"/>
        <w:rPr>
          <w:b/>
        </w:rPr>
      </w:pPr>
    </w:p>
    <w:p w14:paraId="542685A3" w14:textId="645600F0" w:rsidR="0072795F" w:rsidRPr="0072795F" w:rsidRDefault="0072795F" w:rsidP="001C4A2C">
      <w:pPr>
        <w:spacing w:line="360" w:lineRule="auto"/>
        <w:jc w:val="center"/>
        <w:rPr>
          <w:b/>
          <w:vertAlign w:val="superscript"/>
        </w:rPr>
      </w:pPr>
      <w:r>
        <w:rPr>
          <w:b/>
        </w:rPr>
        <w:t>Naci BAYRAK</w:t>
      </w:r>
      <w:r>
        <w:rPr>
          <w:rStyle w:val="DipnotBavurusu"/>
          <w:b/>
        </w:rPr>
        <w:footnoteReference w:id="1"/>
      </w:r>
      <w:r>
        <w:rPr>
          <w:b/>
        </w:rPr>
        <w:t>, Gül BAYRAK</w:t>
      </w:r>
      <w:r w:rsidRPr="0072795F">
        <w:rPr>
          <w:b/>
          <w:vertAlign w:val="superscript"/>
        </w:rPr>
        <w:t>**</w:t>
      </w:r>
    </w:p>
    <w:p w14:paraId="1C1A7B60" w14:textId="795264AA" w:rsidR="00CC597F" w:rsidRPr="0092058F" w:rsidRDefault="004D4696" w:rsidP="00CC597F">
      <w:pPr>
        <w:spacing w:line="360" w:lineRule="auto"/>
        <w:jc w:val="both"/>
      </w:pPr>
      <w:r w:rsidRPr="002D26BC">
        <w:rPr>
          <w:b/>
        </w:rPr>
        <w:t>Öz</w:t>
      </w:r>
      <w:r w:rsidR="00877A5A" w:rsidRPr="002D26BC">
        <w:rPr>
          <w:b/>
        </w:rPr>
        <w:t>:</w:t>
      </w:r>
      <w:r w:rsidR="00DF2559" w:rsidRPr="002D26BC">
        <w:rPr>
          <w:b/>
        </w:rPr>
        <w:t xml:space="preserve"> </w:t>
      </w:r>
      <w:r w:rsidR="009F1B43" w:rsidRPr="00CC597F">
        <w:t>Bu çalışmanın amacı</w:t>
      </w:r>
      <w:r w:rsidR="00F32894">
        <w:t>;</w:t>
      </w:r>
      <w:r w:rsidR="009F1B43" w:rsidRPr="00CC597F">
        <w:t xml:space="preserve"> eğitimde teknoloji</w:t>
      </w:r>
      <w:r w:rsidR="0020720E">
        <w:t xml:space="preserve"> </w:t>
      </w:r>
      <w:r w:rsidR="009F1B43" w:rsidRPr="00CC597F">
        <w:t>kullanımı</w:t>
      </w:r>
      <w:r w:rsidR="00F32894">
        <w:t xml:space="preserve">yla </w:t>
      </w:r>
      <w:r w:rsidR="009F1B43" w:rsidRPr="00CC597F">
        <w:t>ilgili gerçekleştirilen hizmet içi eğitimlerin etkilerini</w:t>
      </w:r>
      <w:r w:rsidR="009F1B43">
        <w:t>,</w:t>
      </w:r>
      <w:r w:rsidR="009F1B43" w:rsidRPr="00CC597F">
        <w:t xml:space="preserve"> teknolojik pedagojik alan bilgisi (TPAB) öz güven düzeyleri</w:t>
      </w:r>
      <w:r w:rsidR="009F1B43">
        <w:t xml:space="preserve"> </w:t>
      </w:r>
      <w:r w:rsidR="009F1B43" w:rsidRPr="00CC597F">
        <w:t xml:space="preserve">üzerinden incelenmesidir. Bu amaçla önce ortaokul </w:t>
      </w:r>
      <w:r w:rsidR="009F1B43">
        <w:t>kademesinde</w:t>
      </w:r>
      <w:r w:rsidR="00F32894">
        <w:t xml:space="preserve"> görev yapan</w:t>
      </w:r>
      <w:r w:rsidR="009F1B43">
        <w:t xml:space="preserve"> 120 fen bilimleri </w:t>
      </w:r>
      <w:r w:rsidR="009F1B43" w:rsidRPr="00CC597F">
        <w:t>ve lis</w:t>
      </w:r>
      <w:r w:rsidR="009F1B43">
        <w:t xml:space="preserve">e kademesinde </w:t>
      </w:r>
      <w:r w:rsidR="009F1B43" w:rsidRPr="00CC597F">
        <w:t xml:space="preserve">görev yapan 46 biyoloji, 37 fizik ve 38 kimya olmak üzere 241 fen grubu öğretmenden </w:t>
      </w:r>
      <w:r w:rsidR="009F1B43">
        <w:t>TPAB öz güven ölçeği ve kişisel bilgi formuyla bilgi toplanmış</w:t>
      </w:r>
      <w:r w:rsidR="009F1B43" w:rsidRPr="00CC597F">
        <w:t>, daha sonrasında analiz edilen nicel verilerin derinlemesine incelenmesi amacıyla 18 öğretmenle yarı yapılandırılmış görüşme yapılmıştır. Çalışma sonucunda</w:t>
      </w:r>
      <w:r w:rsidR="009F1B43" w:rsidRPr="004D1B82">
        <w:t xml:space="preserve"> </w:t>
      </w:r>
      <w:r w:rsidR="006D36E9">
        <w:t>e</w:t>
      </w:r>
      <w:r w:rsidR="006D36E9" w:rsidRPr="004D1B82">
        <w:t xml:space="preserve">ğitimde </w:t>
      </w:r>
      <w:r w:rsidR="009F1B43" w:rsidRPr="00CC597F">
        <w:t>teknoloji kullanımı içerikli hizmet içi eğitimlerin öğretmenlerin TPAB öz güvenlerini olumlu yönde etkilediği, ancak kursların yüz yüze veya uzaktan olmasının fark oluşturmadığı, olumlu etki eden en önemli etkenin hizmet içi eğitimlere gönüllü katılım olduğu, teknolojik bilgi</w:t>
      </w:r>
      <w:r w:rsidR="00F32894">
        <w:t xml:space="preserve"> alt</w:t>
      </w:r>
      <w:r w:rsidR="009F1B43" w:rsidRPr="00CC597F">
        <w:t xml:space="preserve"> boyutunda</w:t>
      </w:r>
      <w:r w:rsidR="009F1B43">
        <w:t xml:space="preserve"> kurs içeriklerinin</w:t>
      </w:r>
      <w:r w:rsidR="009F1B43" w:rsidRPr="00CC597F">
        <w:t xml:space="preserve"> yetersiz olduğu sonuçlarına ulaşılmıştır. Eğitimde teknoloji kullanımı içerikli hizmet içi eğitimlerin hedeflenen amaçlarına ulaşması için; katılımcı öğretmenlerin aynı veya benzer branştan olması, </w:t>
      </w:r>
      <w:r w:rsidR="009F1B43">
        <w:t xml:space="preserve">kurs </w:t>
      </w:r>
      <w:r w:rsidR="009F1B43" w:rsidRPr="00CC597F">
        <w:t>içeriğin geliştirilmesi, eğitimcilerin özellikle alanına hâkim ve iletişim gücü yüksek eğitmenlerden seçilmesi, içeriğe uygun olarak eğitimlerin kısmi olarak uzaktan ve yüz yüze gerçekleştirilmesi hususlarında öneriler sunulmuştur.</w:t>
      </w:r>
    </w:p>
    <w:p w14:paraId="17AA8527" w14:textId="2BACBE61" w:rsidR="00B304D0" w:rsidRPr="002D26BC" w:rsidRDefault="00B304D0" w:rsidP="00861E58">
      <w:pPr>
        <w:spacing w:line="360" w:lineRule="auto"/>
        <w:jc w:val="both"/>
      </w:pPr>
      <w:r w:rsidRPr="002D26BC">
        <w:rPr>
          <w:b/>
        </w:rPr>
        <w:t>Anahtar Kelimeler</w:t>
      </w:r>
      <w:r w:rsidR="00861E58">
        <w:rPr>
          <w:b/>
        </w:rPr>
        <w:t xml:space="preserve">: </w:t>
      </w:r>
      <w:r w:rsidR="009F1B43">
        <w:rPr>
          <w:color w:val="000000" w:themeColor="text1"/>
        </w:rPr>
        <w:t>E</w:t>
      </w:r>
      <w:r w:rsidR="009F1B43" w:rsidRPr="0092058F">
        <w:rPr>
          <w:color w:val="000000" w:themeColor="text1"/>
        </w:rPr>
        <w:t>ğitimde teknoloji kullanımı</w:t>
      </w:r>
      <w:r w:rsidR="009F1B43">
        <w:rPr>
          <w:color w:val="000000" w:themeColor="text1"/>
        </w:rPr>
        <w:t>, h</w:t>
      </w:r>
      <w:r w:rsidR="009F1B43" w:rsidRPr="0092058F">
        <w:rPr>
          <w:color w:val="000000" w:themeColor="text1"/>
        </w:rPr>
        <w:t>izmet içi eğitim</w:t>
      </w:r>
      <w:r w:rsidR="009F1B43">
        <w:rPr>
          <w:color w:val="000000" w:themeColor="text1"/>
        </w:rPr>
        <w:t>, ö</w:t>
      </w:r>
      <w:r w:rsidR="009F1B43" w:rsidRPr="0092058F">
        <w:rPr>
          <w:color w:val="000000" w:themeColor="text1"/>
        </w:rPr>
        <w:t>z-güven</w:t>
      </w:r>
      <w:r w:rsidR="009F1B43">
        <w:rPr>
          <w:color w:val="000000" w:themeColor="text1"/>
        </w:rPr>
        <w:t>, t</w:t>
      </w:r>
      <w:r w:rsidR="009F1B43" w:rsidRPr="0092058F">
        <w:rPr>
          <w:color w:val="000000" w:themeColor="text1"/>
        </w:rPr>
        <w:t xml:space="preserve">eknolojik pedagojik alan bilgisi, </w:t>
      </w:r>
      <w:r w:rsidR="009F1B43">
        <w:rPr>
          <w:color w:val="000000" w:themeColor="text1"/>
        </w:rPr>
        <w:t>uzaktan hizmet içi eğitim.</w:t>
      </w:r>
    </w:p>
    <w:p w14:paraId="03C2E663" w14:textId="77777777" w:rsidR="00D86722" w:rsidRPr="002D26BC" w:rsidRDefault="00D86722" w:rsidP="00DE0772">
      <w:pPr>
        <w:tabs>
          <w:tab w:val="left" w:pos="0"/>
        </w:tabs>
        <w:spacing w:line="360" w:lineRule="auto"/>
        <w:jc w:val="center"/>
        <w:rPr>
          <w:b/>
          <w:lang w:val="en-US"/>
        </w:rPr>
      </w:pPr>
    </w:p>
    <w:p w14:paraId="673E31F5" w14:textId="77777777" w:rsidR="002745B7" w:rsidRDefault="002745B7" w:rsidP="00DE0772">
      <w:pPr>
        <w:spacing w:line="360" w:lineRule="auto"/>
        <w:jc w:val="center"/>
        <w:rPr>
          <w:b/>
          <w:lang w:val="en-US"/>
        </w:rPr>
      </w:pPr>
    </w:p>
    <w:p w14:paraId="6B9A45F0" w14:textId="77777777" w:rsidR="002745B7" w:rsidRDefault="002745B7" w:rsidP="00DE0772">
      <w:pPr>
        <w:spacing w:line="360" w:lineRule="auto"/>
        <w:jc w:val="center"/>
        <w:rPr>
          <w:b/>
          <w:lang w:val="en-US"/>
        </w:rPr>
      </w:pPr>
    </w:p>
    <w:p w14:paraId="688B47FB" w14:textId="77777777" w:rsidR="002745B7" w:rsidRDefault="002745B7" w:rsidP="00DE0772">
      <w:pPr>
        <w:spacing w:line="360" w:lineRule="auto"/>
        <w:jc w:val="center"/>
        <w:rPr>
          <w:b/>
          <w:lang w:val="en-US"/>
        </w:rPr>
      </w:pPr>
    </w:p>
    <w:p w14:paraId="5E484699" w14:textId="5502D3FC" w:rsidR="00DE0772" w:rsidRDefault="00DE0772" w:rsidP="00DE0772">
      <w:pPr>
        <w:spacing w:line="360" w:lineRule="auto"/>
        <w:jc w:val="center"/>
        <w:rPr>
          <w:b/>
          <w:lang w:val="en-US"/>
        </w:rPr>
      </w:pPr>
      <w:r w:rsidRPr="00DE0772">
        <w:rPr>
          <w:b/>
          <w:lang w:val="en-US"/>
        </w:rPr>
        <w:lastRenderedPageBreak/>
        <w:t xml:space="preserve">The Effects of In-Service Training Courses </w:t>
      </w:r>
      <w:r w:rsidR="0020720E">
        <w:rPr>
          <w:b/>
          <w:lang w:val="en-US"/>
        </w:rPr>
        <w:t>a</w:t>
      </w:r>
      <w:r w:rsidRPr="00DE0772">
        <w:rPr>
          <w:b/>
          <w:lang w:val="en-US"/>
        </w:rPr>
        <w:t>bout the Use of Technology on Teachers' Technological Pedagogical Content Knowledge Self-Confidence</w:t>
      </w:r>
    </w:p>
    <w:p w14:paraId="306EED28" w14:textId="2A86A997" w:rsidR="008C033C" w:rsidRPr="00880B7F" w:rsidRDefault="006D5532" w:rsidP="008C033C">
      <w:pPr>
        <w:spacing w:line="360" w:lineRule="auto"/>
        <w:jc w:val="both"/>
      </w:pPr>
      <w:r w:rsidRPr="00DB27A0">
        <w:rPr>
          <w:b/>
          <w:lang w:val="en-GB"/>
        </w:rPr>
        <w:t xml:space="preserve">Abstract: </w:t>
      </w:r>
      <w:r w:rsidR="00CB62DB" w:rsidRPr="00DB27A0">
        <w:rPr>
          <w:lang w:val="en-US"/>
        </w:rPr>
        <w:t xml:space="preserve">The aim of this </w:t>
      </w:r>
      <w:r w:rsidR="009F1B43" w:rsidRPr="00DB27A0">
        <w:rPr>
          <w:lang w:val="en-US"/>
        </w:rPr>
        <w:t>research</w:t>
      </w:r>
      <w:r w:rsidR="00CB62DB" w:rsidRPr="00DB27A0">
        <w:rPr>
          <w:lang w:val="en-US"/>
        </w:rPr>
        <w:t xml:space="preserve"> is to </w:t>
      </w:r>
      <w:r w:rsidR="009F1B43" w:rsidRPr="00DB27A0">
        <w:rPr>
          <w:lang w:val="en-US"/>
        </w:rPr>
        <w:t>analyze</w:t>
      </w:r>
      <w:r w:rsidR="00CB62DB" w:rsidRPr="00DB27A0">
        <w:rPr>
          <w:lang w:val="en-US"/>
        </w:rPr>
        <w:t xml:space="preserve"> the effects of in-service training on the use of technologies in education through its impact on self-confidence levels in technological pedagogical field knowledge (TPACK).</w:t>
      </w:r>
      <w:r w:rsidR="00CB62DB" w:rsidRPr="0020720E">
        <w:rPr>
          <w:lang w:val="en-US"/>
        </w:rPr>
        <w:t xml:space="preserve"> For this purpose, data were collected from 241 science group teachers, including 120 science, 46 biology, 37 physics and 38 chemistry who </w:t>
      </w:r>
      <w:r w:rsidR="009F1B43" w:rsidRPr="0020720E">
        <w:rPr>
          <w:lang w:val="en-US"/>
        </w:rPr>
        <w:t>was</w:t>
      </w:r>
      <w:r w:rsidR="00CB62DB" w:rsidRPr="00CB62DB">
        <w:t xml:space="preserve"> </w:t>
      </w:r>
      <w:r w:rsidR="00CB62DB" w:rsidRPr="0020720E">
        <w:rPr>
          <w:lang w:val="en-US"/>
        </w:rPr>
        <w:t xml:space="preserve">working in middle and high schools in Erzurum, and semi-structured interviews were conducted with 18 teachers for the purpose of deeply examining the quantitative data analyzed afterwards. In order to collect data, "technological pedagogical field information self-confidence scale", "personal information form" and semi-structured interview form were used. As a result of the study, it was reached that in-service trainings with the use of technology in education positively affected the teachers' </w:t>
      </w:r>
      <w:r w:rsidR="00B67D5D">
        <w:rPr>
          <w:lang w:val="en-US"/>
        </w:rPr>
        <w:t>TPACK</w:t>
      </w:r>
      <w:r w:rsidR="00CB62DB" w:rsidRPr="0020720E">
        <w:rPr>
          <w:lang w:val="en-US"/>
        </w:rPr>
        <w:t xml:space="preserve"> self-confidence, but the face-to-face or remote courses did not make a difference, the most important factor that had a positive effect was voluntary participation in in-service trainings and insufficient content in the technological knowledge dimension. In-service trainings with the use of technology in education to achieve their intended objectives; recommendations have been presented on whether the participating teachers are from the same or similar branch, the development of content, the selection of educators especially from instructors who dominate the field and have high communication power, and the partial remote and face-to-face trainings in accordance with the content.</w:t>
      </w:r>
    </w:p>
    <w:p w14:paraId="6A1C2D2E" w14:textId="76C49F93" w:rsidR="006D5532" w:rsidRPr="00DE0772" w:rsidRDefault="006D5532" w:rsidP="008C033C">
      <w:pPr>
        <w:spacing w:line="360" w:lineRule="auto"/>
        <w:jc w:val="both"/>
        <w:rPr>
          <w:lang w:val="en-US"/>
        </w:rPr>
      </w:pPr>
      <w:r w:rsidRPr="002D26BC">
        <w:rPr>
          <w:b/>
          <w:lang w:val="en-GB"/>
        </w:rPr>
        <w:t>K</w:t>
      </w:r>
      <w:r w:rsidRPr="00DE0772">
        <w:rPr>
          <w:b/>
          <w:lang w:val="en-US"/>
        </w:rPr>
        <w:t>eywords:</w:t>
      </w:r>
      <w:r w:rsidRPr="00DE0772">
        <w:rPr>
          <w:lang w:val="en-US"/>
        </w:rPr>
        <w:t xml:space="preserve"> </w:t>
      </w:r>
      <w:r w:rsidR="00DE0772" w:rsidRPr="00DE0772">
        <w:rPr>
          <w:color w:val="000000" w:themeColor="text1"/>
          <w:lang w:val="en-US"/>
        </w:rPr>
        <w:t>Technological pedagogical content knowledge, self-confidence, us</w:t>
      </w:r>
      <w:r w:rsidR="00880B7F">
        <w:rPr>
          <w:color w:val="000000" w:themeColor="text1"/>
          <w:lang w:val="en-US"/>
        </w:rPr>
        <w:t xml:space="preserve">ing </w:t>
      </w:r>
      <w:r w:rsidR="00DE0772" w:rsidRPr="00DE0772">
        <w:rPr>
          <w:color w:val="000000" w:themeColor="text1"/>
          <w:lang w:val="en-US"/>
        </w:rPr>
        <w:t>technology in education, in-service education</w:t>
      </w:r>
      <w:r w:rsidR="00F143A0">
        <w:rPr>
          <w:color w:val="000000" w:themeColor="text1"/>
          <w:lang w:val="en-US"/>
        </w:rPr>
        <w:t>, distance in-service education.</w:t>
      </w:r>
    </w:p>
    <w:p w14:paraId="55FE3286" w14:textId="77777777" w:rsidR="00F30739" w:rsidRPr="002D26BC" w:rsidRDefault="00F30739" w:rsidP="00A260E2">
      <w:pPr>
        <w:tabs>
          <w:tab w:val="left" w:pos="0"/>
        </w:tabs>
        <w:spacing w:line="360" w:lineRule="auto"/>
        <w:jc w:val="center"/>
        <w:rPr>
          <w:b/>
        </w:rPr>
      </w:pPr>
    </w:p>
    <w:p w14:paraId="13E51F57" w14:textId="77777777" w:rsidR="00A46A4C" w:rsidRPr="002D26BC" w:rsidRDefault="00596B2C" w:rsidP="00A260E2">
      <w:pPr>
        <w:tabs>
          <w:tab w:val="left" w:pos="0"/>
        </w:tabs>
        <w:spacing w:line="360" w:lineRule="auto"/>
        <w:jc w:val="center"/>
        <w:rPr>
          <w:b/>
        </w:rPr>
      </w:pPr>
      <w:r w:rsidRPr="002D26BC">
        <w:rPr>
          <w:b/>
        </w:rPr>
        <w:t>Giriş</w:t>
      </w:r>
    </w:p>
    <w:p w14:paraId="79D751A3" w14:textId="11D88A0D" w:rsidR="007E6160" w:rsidRDefault="00861E58" w:rsidP="00572A9A">
      <w:pPr>
        <w:spacing w:line="360" w:lineRule="auto"/>
        <w:ind w:firstLine="709"/>
        <w:jc w:val="both"/>
      </w:pPr>
      <w:r w:rsidRPr="00861E58">
        <w:t>Fırsatları Artırma Teknolojiyi İyileştirme Hareketi</w:t>
      </w:r>
      <w:r w:rsidR="00B67D5D">
        <w:t xml:space="preserve"> (</w:t>
      </w:r>
      <w:r w:rsidR="00B67D5D" w:rsidRPr="00861E58">
        <w:t>FATİH</w:t>
      </w:r>
      <w:r w:rsidR="00B67D5D">
        <w:t>)</w:t>
      </w:r>
      <w:r w:rsidRPr="00861E58">
        <w:t xml:space="preserve"> projesi 2010 yılında Millî Eğitim Bakanlığı (MEB) tarafından uygulanmaya başlanmış ve </w:t>
      </w:r>
      <w:r w:rsidR="00792AC3">
        <w:t xml:space="preserve">araştırmanın gerçekleştirildiği tarihte </w:t>
      </w:r>
      <w:r w:rsidRPr="00861E58">
        <w:t>hal</w:t>
      </w:r>
      <w:r w:rsidR="00792AC3">
        <w:t>en</w:t>
      </w:r>
      <w:r w:rsidRPr="00861E58">
        <w:t xml:space="preserve"> devam eden bir projedir.</w:t>
      </w:r>
      <w:r w:rsidR="009F1B43">
        <w:t xml:space="preserve"> FATİH projesinin</w:t>
      </w:r>
      <w:r w:rsidRPr="00861E58">
        <w:t xml:space="preserve"> </w:t>
      </w:r>
      <w:r w:rsidR="002927F2">
        <w:t xml:space="preserve">beş alt boyutu; </w:t>
      </w:r>
      <w:r w:rsidR="009F1B43" w:rsidRPr="002927F2">
        <w:t>donanım ve yazılım altyapısının sağlanması, eğitsel e-içeriğin sağlanması ve yönetilmesi, öğretim programlarında etkin BT kullanımı, öğretmenlerin hizmet</w:t>
      </w:r>
      <w:r w:rsidR="00B91344">
        <w:t xml:space="preserve"> </w:t>
      </w:r>
      <w:r w:rsidR="009F1B43" w:rsidRPr="002927F2">
        <w:t>içi eğitimi, bilinçli, güvenli, yönetilebilir ve ölçülebilir BT kullanımı</w:t>
      </w:r>
      <w:r w:rsidR="002927F2" w:rsidRPr="002927F2">
        <w:t xml:space="preserve">dır </w:t>
      </w:r>
      <w:r w:rsidRPr="00861E58">
        <w:fldChar w:fldCharType="begin"/>
      </w:r>
      <w:r w:rsidRPr="00861E58">
        <w:instrText xml:space="preserve"> ADDIN ZOTERO_ITEM CSL_CITATION {"citationID":"s4x9Y1Df","properties":{"formattedCitation":"(MEB, 2020)","plainCitation":"(MEB, 2020)","noteIndex":0},"citationItems":[{"id":"Tnm9jp5s/IIyibDEC","uris":["http://zotero.org/users/local/Nxa6DrZD/items/D45L2USJ"],"uri":["http://zotero.org/users/local/Nxa6DrZD/items/D45L2USJ"],"itemData":{"id":612,"type":"webpage","abstract":"Fatih projesi bilgileri","container-title":"Fatih Projesi","URL":"http://fatihprojesi.meb.gov.tr/about.html","author":[{"family":"MEB","given":""}],"issued":{"date-parts":[["2020",6,11]]}}}],"schema":"https://github.com/citation-style-language/schema/raw/master/csl-citation.json"} </w:instrText>
      </w:r>
      <w:r w:rsidRPr="00861E58">
        <w:fldChar w:fldCharType="separate"/>
      </w:r>
      <w:r w:rsidRPr="00861E58">
        <w:t>(MEB, 2020)</w:t>
      </w:r>
      <w:r w:rsidRPr="00861E58">
        <w:fldChar w:fldCharType="end"/>
      </w:r>
      <w:r w:rsidRPr="00861E58">
        <w:t>. Milli Eğitim Bakanlığı bütün öğretmenlerin öğretim sürecinde teknolojiyi etkin kullanması amacıyla yüz</w:t>
      </w:r>
      <w:r w:rsidR="00B91344">
        <w:t xml:space="preserve"> </w:t>
      </w:r>
      <w:r w:rsidRPr="00861E58">
        <w:t xml:space="preserve">yüze olarak eğitimde teknoloji kullanımı hizmet içi eğitim kursuna veya çevrim içi olarak etkileşimli sınıf yönetim kursuna katılması istenmiştir </w:t>
      </w:r>
      <w:r w:rsidRPr="00861E58">
        <w:fldChar w:fldCharType="begin"/>
      </w:r>
      <w:r w:rsidRPr="00861E58">
        <w:instrText xml:space="preserve"> ADDIN ZOTERO_ITEM CSL_CITATION {"citationID":"KanFlauu","properties":{"formattedCitation":"(MEB, 2016)","plainCitation":"(MEB, 2016)","noteIndex":0},"citationItems":[{"id":"Tnm9jp5s/8rShsntw","uris":["http://zotero.org/users/local/Nxa6DrZD/items/6ITNL295"],"uri":["http://zotero.org/users/local/Nxa6DrZD/items/6ITNL295"],"itemData":{"id":613,"type":"article","title":"Fatih projesi öğretmen eğitimleri","URL":"http://turgutlu.meb.gov.tr/meb_iys_dosyalar/2016_10/14092100_fatih_projesi_ogretmen_egitimleri.pdf","author":[{"family":"MEB","given":""}],"accessed":{"date-parts":[["2020",6,11]]},"issued":{"date-parts":[["2016"]]}}}],"schema":"https://github.com/citation-style-language/schema/raw/master/csl-citation.json"} </w:instrText>
      </w:r>
      <w:r w:rsidRPr="00861E58">
        <w:fldChar w:fldCharType="separate"/>
      </w:r>
      <w:r w:rsidRPr="00861E58">
        <w:t>(MEB, 2016)</w:t>
      </w:r>
      <w:r w:rsidRPr="00861E58">
        <w:fldChar w:fldCharType="end"/>
      </w:r>
      <w:r w:rsidRPr="00861E58">
        <w:t xml:space="preserve">. </w:t>
      </w:r>
      <w:r w:rsidR="00B67D5D">
        <w:t>FATİH projesi hizmet içi eğitimlerine çok büyük oranda öğretmenlerin katılımı sağlanmıştır. Çalışma</w:t>
      </w:r>
      <w:r w:rsidR="003245BB">
        <w:t xml:space="preserve">nın yapıldı </w:t>
      </w:r>
      <w:r w:rsidR="00B67D5D">
        <w:t xml:space="preserve">Erzurum ilinde </w:t>
      </w:r>
      <w:r w:rsidRPr="00861E58">
        <w:t xml:space="preserve">10900 öğretmenin </w:t>
      </w:r>
      <w:r w:rsidR="003245BB">
        <w:lastRenderedPageBreak/>
        <w:t xml:space="preserve">bulunmakta </w:t>
      </w:r>
      <w:r w:rsidR="003245BB" w:rsidRPr="00861E58">
        <w:t>ve</w:t>
      </w:r>
      <w:r w:rsidR="003245BB">
        <w:t xml:space="preserve"> 2010</w:t>
      </w:r>
      <w:r w:rsidR="00B67D5D">
        <w:t xml:space="preserve">- 2020 yılları arasında </w:t>
      </w:r>
      <w:r w:rsidR="003245BB">
        <w:t>bu öğretmenlerin</w:t>
      </w:r>
      <w:r w:rsidRPr="00861E58">
        <w:t xml:space="preserve"> %</w:t>
      </w:r>
      <w:r w:rsidR="002927F2">
        <w:t>72</w:t>
      </w:r>
      <w:r w:rsidR="003245BB">
        <w:t>’si FATİH projesi kapsamında gerçekleştirilen eğitimde teknoloji kullanımı</w:t>
      </w:r>
      <w:r w:rsidR="00DB27A0">
        <w:t xml:space="preserve"> içerikli</w:t>
      </w:r>
      <w:r w:rsidR="003245BB">
        <w:t xml:space="preserve"> hizmet içi eğitimlere katılmıştır. H</w:t>
      </w:r>
      <w:r w:rsidR="002927F2">
        <w:t xml:space="preserve">izmet içi eğitimlere katılan </w:t>
      </w:r>
      <w:r w:rsidRPr="00861E58">
        <w:t xml:space="preserve">4580 öğretmen eğitimde teknoloji kullanımı kursuna, 3310 öğretmen etkileşimli sınıf yöntemi kursuna katılmıştır </w:t>
      </w:r>
      <w:r w:rsidRPr="00861E58">
        <w:fldChar w:fldCharType="begin"/>
      </w:r>
      <w:r w:rsidRPr="00861E58">
        <w:instrText xml:space="preserve"> ADDIN ZOTERO_ITEM CSL_CITATION {"citationID":"lnv02oVW","properties":{"formattedCitation":"(Erzurum \\uc0\\u304{}l Milli E\\uc0\\u287{}itim M\\uc0\\u252{}d\\uc0\\u252{}rl\\uc0\\u252{}\\uc0\\u287{}\\uc0\\u252{}, 2019)","plainCitation":"(Erzurum İl Milli Eğitim Müdürlüğü, 2019)","noteIndex":0},"citationItems":[{"id":"Tnm9jp5s/F8XJ1Xgg","uris":["http://zotero.org/users/local/Nxa6DrZD/items/66TLEJZE"],"uri":["http://zotero.org/users/local/Nxa6DrZD/items/66TLEJZE"],"itemData":{"id":614,"type":"article","title":"Erzurum il milli eğitim müdürlüğüğ stratejik plan","URL":"(http://erzurum.meb.gov.tr/www/erzurum-il-milli-egitim-mudurlugu-2015-2019-donemi-stratejik-plani/icerik/648).","author":[{"family":"Erzurum İl Milli Eğitim Müdürlüğü","given":""}],"accessed":{"date-parts":[["2020",6,11]]},"issued":{"date-parts":[["2019"]]}}}],"schema":"https://github.com/citation-style-language/schema/raw/master/csl-citation.json"} </w:instrText>
      </w:r>
      <w:r w:rsidRPr="00861E58">
        <w:fldChar w:fldCharType="separate"/>
      </w:r>
      <w:r w:rsidRPr="00861E58">
        <w:t>(Erzurum İl Milli Eğitim Müdürlüğü, 2019)</w:t>
      </w:r>
      <w:r w:rsidRPr="00861E58">
        <w:fldChar w:fldCharType="end"/>
      </w:r>
      <w:r w:rsidRPr="00861E58">
        <w:t xml:space="preserve">. Bu sayıların tüm Türkiye’de benzer olduğu düşünüldüğünde FATİH projesi sayesinde öğretmenlerin çok büyük bir bölümünün eğitimde teknoloji kullanımı içerikli hizmet içi eğitimlere katılması sağlanmıştır. 2019 son dönemlerinde dünyada meydana gelen COVID-19 salgını sebebi ile okulların uzaktan eğitime geçmesi ve bundan sonraki süreçte uzaktan, yüz yüze eğitimin beraber yürütülebileceği </w:t>
      </w:r>
      <w:r w:rsidR="00F32894">
        <w:t>düşünülerek</w:t>
      </w:r>
      <w:r w:rsidR="002927F2">
        <w:t xml:space="preserve"> ve</w:t>
      </w:r>
      <w:r w:rsidRPr="00861E58">
        <w:t xml:space="preserve"> öğretmenlerin eğitimde teknoloji araçlarını aktif kullanmalarının önemi daha da artmıştır.</w:t>
      </w:r>
      <w:r w:rsidR="007E6160">
        <w:t xml:space="preserve"> </w:t>
      </w:r>
      <w:r w:rsidR="007E6160" w:rsidRPr="00861E58">
        <w:t xml:space="preserve">Ancak </w:t>
      </w:r>
      <w:r w:rsidR="007E6160" w:rsidRPr="00861E58">
        <w:fldChar w:fldCharType="begin"/>
      </w:r>
      <w:r w:rsidR="007E6160" w:rsidRPr="00861E58">
        <w:instrText xml:space="preserve"> ADDIN ZOTERO_ITEM CSL_CITATION {"citationID":"Zmx3o7Lw","properties":{"formattedCitation":"(Bayrak &amp; H\\uc0\\u305{}r\\uc0\\u231{}a, 2016; Demirer &amp; Dikmen, 2018; Kayaduman vd., 2011; Sar\\uc0\\u305{}tepeci vd., 2016; Tatli &amp; Akbulut, 2017)","plainCitation":"(Bayrak &amp; Hırça, 2016; Demirer &amp; Dikmen, 2018; Kayaduman vd., 2011; Sarıtepeci vd., 2016; Tatli &amp; Akbulut, 2017)","dontUpdate":true,"noteIndex":0},"citationItems":[{"id":"Tnm9jp5s/WS6ch6d4","uris":["http://zotero.org/users/local/Nxa6DrZD/items/ZEH72HYI"],"uri":["http://zotero.org/users/local/Nxa6DrZD/items/ZEH72HYI"],"itemData":{"id":621,"type":"article-journal","container-title":"Gazi Üniversitesi Gazi Eğitim Fakültesi Dergisi","issue":"1","source":"Google Scholar","title":"FATİH Projesi hizmetiçi eğitimine katılan öğretmenlerin tekno-pedagojik özyeterliklerinin incelenmesi","volume":"36","author":[{"family":"Bayrak","given":"Naci"},{"family":"Hırça","given":"Necati"}],"issued":{"date-parts":[["2016"]]}}},{"id":"Tnm9jp5s/e9zl6pXc","uris":["http://zotero.org/users/local/Nxa6DrZD/items/28UGEJ2B"],"uri":["http://zotero.org/users/local/Nxa6DrZD/items/28UGEJ2B"],"itemData":{"id":623,"type":"article-journal","container-title":"Ilkogretim Online","issue":"1","page":"26-46","source":"Google Scholar","title":"Öğretmenlerin FATİH Projesine Yönelik Görüşlerinin Teknolojik Pedagojik Alan Bilgisi Bağlamında İncelenmesi.","volume":"17","author":[{"family":"Demirer","given":"Veysel"},{"family":"Dikmen","given":"Cemal Hakan"}],"issued":{"date-parts":[["2018"]]}}},{"id":"Tnm9jp5s/XVhEHhpP","uris":["http://zotero.org/users/local/Nxa6DrZD/items/V6FZFQZ6"],"uri":["http://zotero.org/users/local/Nxa6DrZD/items/V6FZFQZ6"],"itemData":{"id":615,"type":"article-journal","container-title":"Akademik bilişim","page":"123–129","source":"Google Scholar","title":"Eğitimde FATİH projesinin öğretmenlerin yeterlik durumları açısından incelenmesi","volume":"11","author":[{"family":"Kayaduman","given":"Halil"},{"family":"Sırakaya","given":"Mustafa"},{"family":"Seferoğlu","given":"S. Sadi"}],"issued":{"date-parts":[["2011"]]}}},{"id":"Tnm9jp5s/zS29MBMH","uris":["http://zotero.org/users/local/Nxa6DrZD/items/7WBSFGCI"],"uri":["http://zotero.org/users/local/Nxa6DrZD/items/7WBSFGCI"],"itemData":{"id":625,"type":"article-journal","container-title":"Turkish Journal of Computer and Mathematics Education","issue":"3","note":"publisher: Karadeniz Technical University Distance Education Research and Application …","page":"601-620","source":"Google Scholar","title":"Öğretmenlerin Öğretim Teknolojileri Alanında Hizmet-İçi Eğitim Gereksinimlerinin FATİH Projesi Kapsamında İncelenmesi 1","volume":"7","author":[{"family":"Sarıtepeci","given":"Mustafa"},{"family":"Durak","given":"Hatice"},{"family":"Seferoğlu","given":"S. Sadi"}],"issued":{"date-parts":[["2016"]]}}},{"id":"Tnm9jp5s/NMhk9ybv","uris":["http://zotero.org/users/local/Nxa6DrZD/items/SZM87HZ9"],"uri":["http://zotero.org/users/local/Nxa6DrZD/items/SZM87HZ9"],"itemData":{"id":627,"type":"article-journal","container-title":"Ege Eğitim Dergisi","issue":"1","page":"31–55","source":"Google Scholar","title":"Öğretmen Adaylarının Alanda Teknoloji Kullanımına Yönelik Yeterlilikleri","volume":"18","author":[{"family":"Tatli","given":"Zeynep"},{"family":"Akbulut","given":"Hava İpek"}],"issued":{"date-parts":[["2017"]]}}}],"schema":"https://github.com/citation-style-language/schema/raw/master/csl-citation.json"} </w:instrText>
      </w:r>
      <w:r w:rsidR="007E6160" w:rsidRPr="00861E58">
        <w:fldChar w:fldCharType="separate"/>
      </w:r>
      <w:r w:rsidR="007E6160" w:rsidRPr="00861E58">
        <w:t xml:space="preserve">Bayrak </w:t>
      </w:r>
      <w:r w:rsidR="007E6160">
        <w:t>ve</w:t>
      </w:r>
      <w:r w:rsidR="007E6160" w:rsidRPr="00861E58">
        <w:t xml:space="preserve"> Hırça (2016), Demirer </w:t>
      </w:r>
      <w:r w:rsidR="007E6160">
        <w:t>ve</w:t>
      </w:r>
      <w:r w:rsidR="007E6160" w:rsidRPr="00861E58">
        <w:t xml:space="preserve"> Dikmen (2018), Kayaduman</w:t>
      </w:r>
      <w:r w:rsidR="007E6160">
        <w:t>, Sırakaya ve Seferoğlu</w:t>
      </w:r>
      <w:r w:rsidR="007E6160" w:rsidRPr="00861E58">
        <w:t xml:space="preserve"> (2011), Sarıtepeci</w:t>
      </w:r>
      <w:r w:rsidR="007E6160">
        <w:t>, Durak ve Seferoğlu</w:t>
      </w:r>
      <w:r w:rsidR="007E6160" w:rsidRPr="00861E58">
        <w:t xml:space="preserve"> (2016), Tatli </w:t>
      </w:r>
      <w:r w:rsidR="007E6160">
        <w:t>ve</w:t>
      </w:r>
      <w:r w:rsidR="007E6160" w:rsidRPr="00861E58">
        <w:t xml:space="preserve"> Akbulut (2017)</w:t>
      </w:r>
      <w:r w:rsidR="007E6160" w:rsidRPr="00861E58">
        <w:fldChar w:fldCharType="end"/>
      </w:r>
      <w:r w:rsidR="007E6160">
        <w:t xml:space="preserve">, </w:t>
      </w:r>
      <w:r w:rsidR="007E6160" w:rsidRPr="008B4E01">
        <w:t>Yıl</w:t>
      </w:r>
      <w:r w:rsidR="00C9406B" w:rsidRPr="008B4E01">
        <w:t xml:space="preserve">maz </w:t>
      </w:r>
      <w:r w:rsidR="007E6160" w:rsidRPr="008B4E01">
        <w:t>ve Üredi (2020)</w:t>
      </w:r>
      <w:r w:rsidR="007E6160" w:rsidRPr="00861E58">
        <w:t xml:space="preserve"> çalışmalarında Türkiye de öğretmenlerin eğitimde etkin teknoloji kullanımı konusunda yetersiz olduğunu ortaya koymuştur</w:t>
      </w:r>
      <w:r w:rsidR="007E6160" w:rsidRPr="006849A8">
        <w:t xml:space="preserve">. </w:t>
      </w:r>
      <w:r w:rsidR="006849A8" w:rsidRPr="008B4E01">
        <w:t>Ayata</w:t>
      </w:r>
      <w:r w:rsidR="007E6160" w:rsidRPr="008B4E01">
        <w:t>, Uçkan, Çavuş ve Seyyarer (2021</w:t>
      </w:r>
      <w:r w:rsidR="007E6160" w:rsidRPr="006849A8">
        <w:t>)</w:t>
      </w:r>
      <w:r w:rsidR="007E6160">
        <w:t xml:space="preserve"> öğretmenlerin eski alışkanlıkları nedeni ile eğitimde teknoloji kullanımında tereddüt ettiklerini</w:t>
      </w:r>
      <w:r w:rsidR="00DB27A0">
        <w:t xml:space="preserve"> ifade etmiştir.</w:t>
      </w:r>
      <w:r w:rsidR="007E6160" w:rsidRPr="00861E58">
        <w:t xml:space="preserve"> </w:t>
      </w:r>
      <w:r w:rsidR="00DB27A0">
        <w:t>E</w:t>
      </w:r>
      <w:r w:rsidR="007E6160" w:rsidRPr="00861E58">
        <w:t>ğitimde teknoloji kullanımı içerikli yukarıda ifade edilen büyük çaplı hizmet içi faaliyet</w:t>
      </w:r>
      <w:r w:rsidR="00DB27A0">
        <w:t>lerine</w:t>
      </w:r>
      <w:r w:rsidR="007E6160" w:rsidRPr="00861E58">
        <w:t xml:space="preserve"> rağmen öğretmenlerin eğitim teknolojileri konusundaki durumların yetersizliği her yönü ile araştırılması gereken bir konudur. </w:t>
      </w:r>
    </w:p>
    <w:p w14:paraId="1548AEF1" w14:textId="10731147" w:rsidR="002927F2" w:rsidRPr="00296974" w:rsidRDefault="002927F2" w:rsidP="00572A9A">
      <w:pPr>
        <w:spacing w:line="360" w:lineRule="auto"/>
        <w:jc w:val="both"/>
        <w:rPr>
          <w:b/>
          <w:bCs/>
        </w:rPr>
      </w:pPr>
      <w:r w:rsidRPr="00296974">
        <w:rPr>
          <w:b/>
          <w:bCs/>
        </w:rPr>
        <w:t xml:space="preserve">FATİH </w:t>
      </w:r>
      <w:r w:rsidR="00296974" w:rsidRPr="00296974">
        <w:rPr>
          <w:b/>
          <w:bCs/>
        </w:rPr>
        <w:t>P</w:t>
      </w:r>
      <w:r w:rsidRPr="00296974">
        <w:rPr>
          <w:b/>
          <w:bCs/>
        </w:rPr>
        <w:t>rojesi</w:t>
      </w:r>
    </w:p>
    <w:p w14:paraId="65A2FC17" w14:textId="69D1B8EA" w:rsidR="00861E58" w:rsidRPr="00861E58" w:rsidRDefault="00861E58" w:rsidP="00861E58">
      <w:pPr>
        <w:spacing w:line="360" w:lineRule="auto"/>
        <w:ind w:firstLine="709"/>
        <w:jc w:val="both"/>
      </w:pPr>
      <w:r w:rsidRPr="00861E58">
        <w:t xml:space="preserve">FATİH projesi kapsamında 25 saatlik yüz yüze eğitimde teknoloji kullanım kursu veya bunun alternatifi olarak kabul edilen </w:t>
      </w:r>
      <w:r w:rsidR="002927F2">
        <w:t xml:space="preserve">ve </w:t>
      </w:r>
      <w:r w:rsidRPr="00861E58">
        <w:t xml:space="preserve">uzaktan eğitim olarak yürütülen 30 saatlik etkileşimli sınıf yönetim kursunun bütün öğretmenler tarafından alınması zorunlu tutulmuştur. FATİH projesi eğitimde teknoloji kullanım kursu ve etkileşimli sınıf yöntemi kursu içerikleri Tablo 1’de sunulmuştur. Etkileşimli sınıf yönetimi kursunda etkileşimli sınıf yönetimi yazılımı konusu hariç diğer bütün içerikler eğitimde teknoloji kullanım kursu ile aynıdır. </w:t>
      </w:r>
    </w:p>
    <w:p w14:paraId="4161BD1C" w14:textId="77777777" w:rsidR="007F6E7C" w:rsidRPr="009026A2" w:rsidRDefault="007F6E7C" w:rsidP="007F6E7C">
      <w:r w:rsidRPr="003E05E2">
        <w:rPr>
          <w:b/>
          <w:bCs/>
        </w:rPr>
        <w:t>Tablo 1.</w:t>
      </w:r>
      <w:r w:rsidRPr="009026A2">
        <w:t xml:space="preserve"> FATİH projesi eğitimde teknoloji kullanımı içerikli kurslarının konu zaman dağılımı</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644"/>
        <w:gridCol w:w="2127"/>
        <w:gridCol w:w="1951"/>
      </w:tblGrid>
      <w:tr w:rsidR="007F6E7C" w:rsidRPr="009D1BBF" w14:paraId="2C5E3F20" w14:textId="77777777" w:rsidTr="009D1BBF">
        <w:trPr>
          <w:trHeight w:hRule="exact" w:val="454"/>
        </w:trPr>
        <w:tc>
          <w:tcPr>
            <w:tcW w:w="4644" w:type="dxa"/>
            <w:vMerge w:val="restart"/>
            <w:tcBorders>
              <w:top w:val="single" w:sz="4" w:space="0" w:color="auto"/>
              <w:left w:val="nil"/>
              <w:bottom w:val="single" w:sz="4" w:space="0" w:color="auto"/>
              <w:right w:val="nil"/>
            </w:tcBorders>
            <w:shd w:val="clear" w:color="auto" w:fill="auto"/>
          </w:tcPr>
          <w:p w14:paraId="5DA0BEAD" w14:textId="77777777" w:rsidR="007F6E7C" w:rsidRPr="009D1BBF" w:rsidRDefault="007F6E7C" w:rsidP="00BB73D6">
            <w:pPr>
              <w:spacing w:before="120" w:after="120"/>
              <w:jc w:val="center"/>
              <w:rPr>
                <w:b/>
                <w:bCs/>
              </w:rPr>
            </w:pPr>
            <w:r w:rsidRPr="009D1BBF">
              <w:rPr>
                <w:b/>
                <w:bCs/>
              </w:rPr>
              <w:t>Konular</w:t>
            </w:r>
          </w:p>
        </w:tc>
        <w:tc>
          <w:tcPr>
            <w:tcW w:w="4078" w:type="dxa"/>
            <w:gridSpan w:val="2"/>
            <w:tcBorders>
              <w:top w:val="single" w:sz="4" w:space="0" w:color="auto"/>
              <w:left w:val="nil"/>
              <w:bottom w:val="nil"/>
              <w:right w:val="nil"/>
            </w:tcBorders>
            <w:shd w:val="clear" w:color="auto" w:fill="auto"/>
          </w:tcPr>
          <w:p w14:paraId="7ABFD513" w14:textId="77777777" w:rsidR="007F6E7C" w:rsidRPr="009D1BBF" w:rsidRDefault="007F6E7C" w:rsidP="00BB73D6">
            <w:pPr>
              <w:spacing w:before="120" w:after="120"/>
              <w:jc w:val="center"/>
              <w:rPr>
                <w:b/>
                <w:bCs/>
              </w:rPr>
            </w:pPr>
            <w:r w:rsidRPr="009D1BBF">
              <w:rPr>
                <w:b/>
                <w:bCs/>
              </w:rPr>
              <w:t>Konu için ayrılmış süre (saat)</w:t>
            </w:r>
          </w:p>
        </w:tc>
      </w:tr>
      <w:tr w:rsidR="007F6E7C" w:rsidRPr="009D1BBF" w14:paraId="5E3399F1" w14:textId="77777777" w:rsidTr="009D1BBF">
        <w:trPr>
          <w:trHeight w:hRule="exact" w:val="454"/>
        </w:trPr>
        <w:tc>
          <w:tcPr>
            <w:tcW w:w="4644" w:type="dxa"/>
            <w:vMerge/>
            <w:tcBorders>
              <w:top w:val="nil"/>
              <w:left w:val="nil"/>
              <w:bottom w:val="single" w:sz="4" w:space="0" w:color="auto"/>
              <w:right w:val="nil"/>
            </w:tcBorders>
            <w:shd w:val="clear" w:color="auto" w:fill="auto"/>
          </w:tcPr>
          <w:p w14:paraId="36A886F7" w14:textId="77777777" w:rsidR="007F6E7C" w:rsidRPr="009D1BBF" w:rsidRDefault="007F6E7C" w:rsidP="00BB73D6">
            <w:pPr>
              <w:spacing w:before="120" w:after="120"/>
              <w:jc w:val="center"/>
              <w:rPr>
                <w:b/>
                <w:bCs/>
              </w:rPr>
            </w:pPr>
          </w:p>
        </w:tc>
        <w:tc>
          <w:tcPr>
            <w:tcW w:w="2127" w:type="dxa"/>
            <w:tcBorders>
              <w:top w:val="nil"/>
              <w:left w:val="nil"/>
              <w:bottom w:val="single" w:sz="4" w:space="0" w:color="auto"/>
              <w:right w:val="nil"/>
            </w:tcBorders>
            <w:shd w:val="clear" w:color="auto" w:fill="auto"/>
          </w:tcPr>
          <w:p w14:paraId="7A4E917C" w14:textId="77777777" w:rsidR="007F6E7C" w:rsidRPr="009D1BBF" w:rsidRDefault="007F6E7C" w:rsidP="00BB73D6">
            <w:pPr>
              <w:spacing w:before="120" w:after="120"/>
              <w:rPr>
                <w:b/>
                <w:bCs/>
              </w:rPr>
            </w:pPr>
            <w:r w:rsidRPr="009D1BBF">
              <w:rPr>
                <w:b/>
                <w:bCs/>
              </w:rPr>
              <w:t>Eğitimde Teknoloji Kullanımı Kursu</w:t>
            </w:r>
          </w:p>
        </w:tc>
        <w:tc>
          <w:tcPr>
            <w:tcW w:w="1951" w:type="dxa"/>
            <w:tcBorders>
              <w:top w:val="nil"/>
              <w:left w:val="nil"/>
              <w:bottom w:val="single" w:sz="4" w:space="0" w:color="auto"/>
              <w:right w:val="nil"/>
            </w:tcBorders>
            <w:shd w:val="clear" w:color="auto" w:fill="auto"/>
          </w:tcPr>
          <w:p w14:paraId="3330477F" w14:textId="77777777" w:rsidR="007F6E7C" w:rsidRPr="009D1BBF" w:rsidRDefault="007F6E7C" w:rsidP="00BB73D6">
            <w:pPr>
              <w:spacing w:before="120" w:after="120"/>
              <w:rPr>
                <w:b/>
                <w:bCs/>
              </w:rPr>
            </w:pPr>
            <w:r w:rsidRPr="009D1BBF">
              <w:rPr>
                <w:b/>
                <w:bCs/>
              </w:rPr>
              <w:t xml:space="preserve">Etkileşimli Sınıf Yönetimi Kursu </w:t>
            </w:r>
          </w:p>
        </w:tc>
      </w:tr>
      <w:tr w:rsidR="007F6E7C" w:rsidRPr="009D1BBF" w14:paraId="4BCA4D05" w14:textId="77777777" w:rsidTr="009D1BBF">
        <w:trPr>
          <w:trHeight w:hRule="exact" w:val="454"/>
        </w:trPr>
        <w:tc>
          <w:tcPr>
            <w:tcW w:w="4644" w:type="dxa"/>
            <w:tcBorders>
              <w:top w:val="single" w:sz="4" w:space="0" w:color="auto"/>
              <w:left w:val="nil"/>
              <w:bottom w:val="nil"/>
              <w:right w:val="nil"/>
            </w:tcBorders>
            <w:shd w:val="clear" w:color="auto" w:fill="auto"/>
          </w:tcPr>
          <w:p w14:paraId="7CA5A556" w14:textId="77777777" w:rsidR="007F6E7C" w:rsidRPr="009D1BBF" w:rsidRDefault="007F6E7C" w:rsidP="00BB73D6">
            <w:pPr>
              <w:spacing w:before="120" w:after="120"/>
            </w:pPr>
            <w:r w:rsidRPr="009D1BBF">
              <w:t>Fatih Projesi ve Proje Donanımları</w:t>
            </w:r>
          </w:p>
        </w:tc>
        <w:tc>
          <w:tcPr>
            <w:tcW w:w="2127" w:type="dxa"/>
            <w:tcBorders>
              <w:top w:val="single" w:sz="4" w:space="0" w:color="auto"/>
              <w:left w:val="nil"/>
              <w:bottom w:val="nil"/>
              <w:right w:val="nil"/>
            </w:tcBorders>
            <w:shd w:val="clear" w:color="auto" w:fill="auto"/>
          </w:tcPr>
          <w:p w14:paraId="79C4DEEE" w14:textId="77777777" w:rsidR="007F6E7C" w:rsidRPr="009D1BBF" w:rsidRDefault="007F6E7C" w:rsidP="00BB73D6">
            <w:pPr>
              <w:spacing w:before="120" w:after="120"/>
              <w:jc w:val="center"/>
            </w:pPr>
            <w:r w:rsidRPr="009D1BBF">
              <w:t>4</w:t>
            </w:r>
          </w:p>
        </w:tc>
        <w:tc>
          <w:tcPr>
            <w:tcW w:w="1951" w:type="dxa"/>
            <w:tcBorders>
              <w:top w:val="single" w:sz="4" w:space="0" w:color="auto"/>
              <w:left w:val="nil"/>
              <w:bottom w:val="nil"/>
              <w:right w:val="nil"/>
            </w:tcBorders>
            <w:shd w:val="clear" w:color="auto" w:fill="auto"/>
          </w:tcPr>
          <w:p w14:paraId="10A9590F" w14:textId="77777777" w:rsidR="007F6E7C" w:rsidRPr="009D1BBF" w:rsidRDefault="007F6E7C" w:rsidP="00BB73D6">
            <w:pPr>
              <w:spacing w:before="120" w:after="120"/>
              <w:jc w:val="center"/>
            </w:pPr>
            <w:r w:rsidRPr="009D1BBF">
              <w:t>4</w:t>
            </w:r>
          </w:p>
        </w:tc>
      </w:tr>
      <w:tr w:rsidR="007F6E7C" w:rsidRPr="009D1BBF" w14:paraId="52429747" w14:textId="77777777" w:rsidTr="002927F2">
        <w:trPr>
          <w:trHeight w:hRule="exact" w:val="624"/>
        </w:trPr>
        <w:tc>
          <w:tcPr>
            <w:tcW w:w="4644" w:type="dxa"/>
            <w:tcBorders>
              <w:top w:val="nil"/>
              <w:left w:val="nil"/>
              <w:bottom w:val="nil"/>
              <w:right w:val="nil"/>
            </w:tcBorders>
            <w:shd w:val="clear" w:color="auto" w:fill="auto"/>
          </w:tcPr>
          <w:p w14:paraId="2AF997FA" w14:textId="77777777" w:rsidR="007F6E7C" w:rsidRPr="009D1BBF" w:rsidRDefault="007F6E7C" w:rsidP="00BB73D6">
            <w:pPr>
              <w:spacing w:before="120" w:after="120"/>
            </w:pPr>
            <w:r w:rsidRPr="009D1BBF">
              <w:t>Eğitimde Teknoloji Kullanımı ve Temel Kavramlar</w:t>
            </w:r>
          </w:p>
        </w:tc>
        <w:tc>
          <w:tcPr>
            <w:tcW w:w="2127" w:type="dxa"/>
            <w:tcBorders>
              <w:top w:val="nil"/>
              <w:left w:val="nil"/>
              <w:bottom w:val="nil"/>
              <w:right w:val="nil"/>
            </w:tcBorders>
            <w:shd w:val="clear" w:color="auto" w:fill="auto"/>
          </w:tcPr>
          <w:p w14:paraId="44481F85" w14:textId="77777777" w:rsidR="007F6E7C" w:rsidRPr="009D1BBF" w:rsidRDefault="007F6E7C" w:rsidP="00BB73D6">
            <w:pPr>
              <w:spacing w:before="120" w:after="120"/>
              <w:jc w:val="center"/>
            </w:pPr>
            <w:r w:rsidRPr="009D1BBF">
              <w:t>3</w:t>
            </w:r>
          </w:p>
        </w:tc>
        <w:tc>
          <w:tcPr>
            <w:tcW w:w="1951" w:type="dxa"/>
            <w:tcBorders>
              <w:top w:val="nil"/>
              <w:left w:val="nil"/>
              <w:bottom w:val="nil"/>
              <w:right w:val="nil"/>
            </w:tcBorders>
            <w:shd w:val="clear" w:color="auto" w:fill="auto"/>
          </w:tcPr>
          <w:p w14:paraId="1DEE1905" w14:textId="77777777" w:rsidR="007F6E7C" w:rsidRPr="009D1BBF" w:rsidRDefault="007F6E7C" w:rsidP="00BB73D6">
            <w:pPr>
              <w:spacing w:before="120" w:after="120"/>
              <w:jc w:val="center"/>
            </w:pPr>
            <w:r w:rsidRPr="009D1BBF">
              <w:t>3</w:t>
            </w:r>
          </w:p>
        </w:tc>
      </w:tr>
      <w:tr w:rsidR="007F6E7C" w:rsidRPr="009D1BBF" w14:paraId="720402BA" w14:textId="77777777" w:rsidTr="009D1BBF">
        <w:trPr>
          <w:trHeight w:hRule="exact" w:val="454"/>
        </w:trPr>
        <w:tc>
          <w:tcPr>
            <w:tcW w:w="4644" w:type="dxa"/>
            <w:tcBorders>
              <w:top w:val="nil"/>
              <w:left w:val="nil"/>
              <w:bottom w:val="nil"/>
              <w:right w:val="nil"/>
            </w:tcBorders>
            <w:shd w:val="clear" w:color="auto" w:fill="auto"/>
          </w:tcPr>
          <w:p w14:paraId="5FB25D0D" w14:textId="77777777" w:rsidR="007F6E7C" w:rsidRPr="009D1BBF" w:rsidRDefault="007F6E7C" w:rsidP="00BB73D6">
            <w:pPr>
              <w:spacing w:before="120" w:after="120"/>
            </w:pPr>
            <w:r w:rsidRPr="009D1BBF">
              <w:t>Öğretim Sürecinde materyal Kullanımı</w:t>
            </w:r>
          </w:p>
        </w:tc>
        <w:tc>
          <w:tcPr>
            <w:tcW w:w="2127" w:type="dxa"/>
            <w:tcBorders>
              <w:top w:val="nil"/>
              <w:left w:val="nil"/>
              <w:bottom w:val="nil"/>
              <w:right w:val="nil"/>
            </w:tcBorders>
            <w:shd w:val="clear" w:color="auto" w:fill="auto"/>
          </w:tcPr>
          <w:p w14:paraId="58A8A8E4" w14:textId="77777777" w:rsidR="007F6E7C" w:rsidRPr="009D1BBF" w:rsidRDefault="007F6E7C" w:rsidP="00BB73D6">
            <w:pPr>
              <w:spacing w:before="120" w:after="120"/>
              <w:jc w:val="center"/>
            </w:pPr>
            <w:r w:rsidRPr="009D1BBF">
              <w:t>2</w:t>
            </w:r>
          </w:p>
        </w:tc>
        <w:tc>
          <w:tcPr>
            <w:tcW w:w="1951" w:type="dxa"/>
            <w:tcBorders>
              <w:top w:val="nil"/>
              <w:left w:val="nil"/>
              <w:bottom w:val="nil"/>
              <w:right w:val="nil"/>
            </w:tcBorders>
            <w:shd w:val="clear" w:color="auto" w:fill="auto"/>
          </w:tcPr>
          <w:p w14:paraId="5964259E" w14:textId="77777777" w:rsidR="007F6E7C" w:rsidRPr="009D1BBF" w:rsidRDefault="007F6E7C" w:rsidP="00BB73D6">
            <w:pPr>
              <w:spacing w:before="120" w:after="120"/>
              <w:jc w:val="center"/>
            </w:pPr>
            <w:r w:rsidRPr="009D1BBF">
              <w:t>3</w:t>
            </w:r>
          </w:p>
        </w:tc>
      </w:tr>
      <w:tr w:rsidR="007F6E7C" w:rsidRPr="009D1BBF" w14:paraId="29151F17" w14:textId="77777777" w:rsidTr="009D1BBF">
        <w:trPr>
          <w:trHeight w:hRule="exact" w:val="454"/>
        </w:trPr>
        <w:tc>
          <w:tcPr>
            <w:tcW w:w="4644" w:type="dxa"/>
            <w:tcBorders>
              <w:top w:val="nil"/>
              <w:left w:val="nil"/>
              <w:bottom w:val="nil"/>
              <w:right w:val="nil"/>
            </w:tcBorders>
            <w:shd w:val="clear" w:color="auto" w:fill="auto"/>
          </w:tcPr>
          <w:p w14:paraId="1EE97BBB" w14:textId="77777777" w:rsidR="007F6E7C" w:rsidRPr="009D1BBF" w:rsidRDefault="007F6E7C" w:rsidP="00BB73D6">
            <w:pPr>
              <w:spacing w:before="120" w:after="120"/>
            </w:pPr>
            <w:r w:rsidRPr="009D1BBF">
              <w:t>E-Materyal, Arama, Seçme ve Düzenleme</w:t>
            </w:r>
          </w:p>
        </w:tc>
        <w:tc>
          <w:tcPr>
            <w:tcW w:w="2127" w:type="dxa"/>
            <w:tcBorders>
              <w:top w:val="nil"/>
              <w:left w:val="nil"/>
              <w:bottom w:val="nil"/>
              <w:right w:val="nil"/>
            </w:tcBorders>
            <w:shd w:val="clear" w:color="auto" w:fill="auto"/>
          </w:tcPr>
          <w:p w14:paraId="7E3C669C" w14:textId="77777777" w:rsidR="007F6E7C" w:rsidRPr="009D1BBF" w:rsidRDefault="007F6E7C" w:rsidP="00BB73D6">
            <w:pPr>
              <w:spacing w:before="120" w:after="120"/>
              <w:jc w:val="center"/>
            </w:pPr>
            <w:r w:rsidRPr="009D1BBF">
              <w:t>5</w:t>
            </w:r>
          </w:p>
        </w:tc>
        <w:tc>
          <w:tcPr>
            <w:tcW w:w="1951" w:type="dxa"/>
            <w:tcBorders>
              <w:top w:val="nil"/>
              <w:left w:val="nil"/>
              <w:bottom w:val="nil"/>
              <w:right w:val="nil"/>
            </w:tcBorders>
            <w:shd w:val="clear" w:color="auto" w:fill="auto"/>
          </w:tcPr>
          <w:p w14:paraId="6E3958EB" w14:textId="77777777" w:rsidR="007F6E7C" w:rsidRPr="009D1BBF" w:rsidRDefault="007F6E7C" w:rsidP="00BB73D6">
            <w:pPr>
              <w:spacing w:before="120" w:after="120"/>
              <w:jc w:val="center"/>
            </w:pPr>
            <w:r w:rsidRPr="009D1BBF">
              <w:t>6</w:t>
            </w:r>
          </w:p>
        </w:tc>
      </w:tr>
      <w:tr w:rsidR="007F6E7C" w:rsidRPr="009D1BBF" w14:paraId="05B785BD" w14:textId="77777777" w:rsidTr="009D1BBF">
        <w:trPr>
          <w:trHeight w:hRule="exact" w:val="454"/>
        </w:trPr>
        <w:tc>
          <w:tcPr>
            <w:tcW w:w="4644" w:type="dxa"/>
            <w:tcBorders>
              <w:top w:val="nil"/>
              <w:left w:val="nil"/>
              <w:bottom w:val="nil"/>
              <w:right w:val="nil"/>
            </w:tcBorders>
            <w:shd w:val="clear" w:color="auto" w:fill="auto"/>
          </w:tcPr>
          <w:p w14:paraId="2A56889A" w14:textId="77777777" w:rsidR="007F6E7C" w:rsidRPr="009D1BBF" w:rsidRDefault="007F6E7C" w:rsidP="00BB73D6">
            <w:pPr>
              <w:spacing w:before="120" w:after="120"/>
            </w:pPr>
            <w:r w:rsidRPr="009D1BBF">
              <w:lastRenderedPageBreak/>
              <w:t>Etkileşimli Sınıf Yönetimi Yazılımı</w:t>
            </w:r>
          </w:p>
        </w:tc>
        <w:tc>
          <w:tcPr>
            <w:tcW w:w="2127" w:type="dxa"/>
            <w:tcBorders>
              <w:top w:val="nil"/>
              <w:left w:val="nil"/>
              <w:bottom w:val="nil"/>
              <w:right w:val="nil"/>
            </w:tcBorders>
            <w:shd w:val="clear" w:color="auto" w:fill="auto"/>
          </w:tcPr>
          <w:p w14:paraId="54C34E37" w14:textId="77777777" w:rsidR="007F6E7C" w:rsidRPr="009D1BBF" w:rsidRDefault="007F6E7C" w:rsidP="00BB73D6">
            <w:pPr>
              <w:spacing w:before="120" w:after="120"/>
              <w:jc w:val="center"/>
            </w:pPr>
          </w:p>
        </w:tc>
        <w:tc>
          <w:tcPr>
            <w:tcW w:w="1951" w:type="dxa"/>
            <w:tcBorders>
              <w:top w:val="nil"/>
              <w:left w:val="nil"/>
              <w:bottom w:val="nil"/>
              <w:right w:val="nil"/>
            </w:tcBorders>
            <w:shd w:val="clear" w:color="auto" w:fill="auto"/>
          </w:tcPr>
          <w:p w14:paraId="639C7EC0" w14:textId="77777777" w:rsidR="007F6E7C" w:rsidRPr="009D1BBF" w:rsidRDefault="007F6E7C" w:rsidP="00BB73D6">
            <w:pPr>
              <w:spacing w:before="120" w:after="120"/>
              <w:jc w:val="center"/>
            </w:pPr>
            <w:r w:rsidRPr="009D1BBF">
              <w:t>2</w:t>
            </w:r>
          </w:p>
        </w:tc>
      </w:tr>
      <w:tr w:rsidR="007F6E7C" w:rsidRPr="009D1BBF" w14:paraId="56DCA904" w14:textId="77777777" w:rsidTr="009D1BBF">
        <w:trPr>
          <w:trHeight w:hRule="exact" w:val="454"/>
        </w:trPr>
        <w:tc>
          <w:tcPr>
            <w:tcW w:w="4644" w:type="dxa"/>
            <w:tcBorders>
              <w:top w:val="nil"/>
              <w:left w:val="nil"/>
              <w:bottom w:val="nil"/>
              <w:right w:val="nil"/>
            </w:tcBorders>
            <w:shd w:val="clear" w:color="auto" w:fill="auto"/>
          </w:tcPr>
          <w:p w14:paraId="6C924C0B" w14:textId="77777777" w:rsidR="007F6E7C" w:rsidRPr="009D1BBF" w:rsidRDefault="007F6E7C" w:rsidP="00BB73D6">
            <w:pPr>
              <w:spacing w:before="120" w:after="120"/>
            </w:pPr>
            <w:r w:rsidRPr="009D1BBF">
              <w:t xml:space="preserve">Teknoloji Destekli Ders İşlenişi </w:t>
            </w:r>
          </w:p>
        </w:tc>
        <w:tc>
          <w:tcPr>
            <w:tcW w:w="2127" w:type="dxa"/>
            <w:tcBorders>
              <w:top w:val="nil"/>
              <w:left w:val="nil"/>
              <w:bottom w:val="nil"/>
              <w:right w:val="nil"/>
            </w:tcBorders>
            <w:shd w:val="clear" w:color="auto" w:fill="auto"/>
          </w:tcPr>
          <w:p w14:paraId="437C3E87" w14:textId="77777777" w:rsidR="007F6E7C" w:rsidRPr="009D1BBF" w:rsidRDefault="007F6E7C" w:rsidP="00BB73D6">
            <w:pPr>
              <w:spacing w:before="120" w:after="120"/>
              <w:jc w:val="center"/>
            </w:pPr>
            <w:r w:rsidRPr="009D1BBF">
              <w:t>7</w:t>
            </w:r>
          </w:p>
        </w:tc>
        <w:tc>
          <w:tcPr>
            <w:tcW w:w="1951" w:type="dxa"/>
            <w:tcBorders>
              <w:top w:val="nil"/>
              <w:left w:val="nil"/>
              <w:bottom w:val="nil"/>
              <w:right w:val="nil"/>
            </w:tcBorders>
            <w:shd w:val="clear" w:color="auto" w:fill="auto"/>
          </w:tcPr>
          <w:p w14:paraId="107796B0" w14:textId="77777777" w:rsidR="007F6E7C" w:rsidRPr="009D1BBF" w:rsidRDefault="007F6E7C" w:rsidP="00BB73D6">
            <w:pPr>
              <w:spacing w:before="120" w:after="120"/>
              <w:jc w:val="center"/>
            </w:pPr>
            <w:r w:rsidRPr="009D1BBF">
              <w:t>8</w:t>
            </w:r>
          </w:p>
        </w:tc>
      </w:tr>
      <w:tr w:rsidR="007F6E7C" w:rsidRPr="009D1BBF" w14:paraId="4311AD78" w14:textId="77777777" w:rsidTr="000211F5">
        <w:trPr>
          <w:trHeight w:hRule="exact" w:val="762"/>
        </w:trPr>
        <w:tc>
          <w:tcPr>
            <w:tcW w:w="4644" w:type="dxa"/>
            <w:tcBorders>
              <w:top w:val="nil"/>
              <w:left w:val="nil"/>
              <w:bottom w:val="nil"/>
              <w:right w:val="nil"/>
            </w:tcBorders>
            <w:shd w:val="clear" w:color="auto" w:fill="auto"/>
          </w:tcPr>
          <w:p w14:paraId="6A4CD871" w14:textId="77777777" w:rsidR="007F6E7C" w:rsidRPr="009D1BBF" w:rsidRDefault="007F6E7C" w:rsidP="00BB73D6">
            <w:pPr>
              <w:spacing w:before="120" w:after="120"/>
            </w:pPr>
            <w:r w:rsidRPr="009D1BBF">
              <w:t>Materyalin Etkililiğinin ve Verimliliğinin Öğretmen Tarafından Değerlendirilmesi</w:t>
            </w:r>
          </w:p>
        </w:tc>
        <w:tc>
          <w:tcPr>
            <w:tcW w:w="2127" w:type="dxa"/>
            <w:tcBorders>
              <w:top w:val="nil"/>
              <w:left w:val="nil"/>
              <w:bottom w:val="nil"/>
              <w:right w:val="nil"/>
            </w:tcBorders>
            <w:shd w:val="clear" w:color="auto" w:fill="auto"/>
          </w:tcPr>
          <w:p w14:paraId="211846A9" w14:textId="77777777" w:rsidR="007F6E7C" w:rsidRPr="009D1BBF" w:rsidRDefault="007F6E7C" w:rsidP="00BB73D6">
            <w:pPr>
              <w:spacing w:before="120" w:after="120"/>
              <w:jc w:val="center"/>
            </w:pPr>
            <w:r w:rsidRPr="009D1BBF">
              <w:t>2</w:t>
            </w:r>
          </w:p>
        </w:tc>
        <w:tc>
          <w:tcPr>
            <w:tcW w:w="1951" w:type="dxa"/>
            <w:tcBorders>
              <w:top w:val="nil"/>
              <w:left w:val="nil"/>
              <w:bottom w:val="nil"/>
              <w:right w:val="nil"/>
            </w:tcBorders>
            <w:shd w:val="clear" w:color="auto" w:fill="auto"/>
          </w:tcPr>
          <w:p w14:paraId="3B5B928B" w14:textId="77777777" w:rsidR="007F6E7C" w:rsidRPr="009D1BBF" w:rsidRDefault="007F6E7C" w:rsidP="00BB73D6">
            <w:pPr>
              <w:spacing w:before="120" w:after="120"/>
              <w:jc w:val="center"/>
            </w:pPr>
            <w:r w:rsidRPr="009D1BBF">
              <w:t>2</w:t>
            </w:r>
          </w:p>
        </w:tc>
      </w:tr>
      <w:tr w:rsidR="007F6E7C" w:rsidRPr="009D1BBF" w14:paraId="079C6A68" w14:textId="77777777" w:rsidTr="002927F2">
        <w:trPr>
          <w:trHeight w:hRule="exact" w:val="566"/>
        </w:trPr>
        <w:tc>
          <w:tcPr>
            <w:tcW w:w="4644" w:type="dxa"/>
            <w:tcBorders>
              <w:top w:val="nil"/>
              <w:left w:val="nil"/>
              <w:bottom w:val="single" w:sz="4" w:space="0" w:color="auto"/>
              <w:right w:val="nil"/>
            </w:tcBorders>
            <w:shd w:val="clear" w:color="auto" w:fill="auto"/>
          </w:tcPr>
          <w:p w14:paraId="1838BFAB" w14:textId="77777777" w:rsidR="007F6E7C" w:rsidRPr="009D1BBF" w:rsidRDefault="007F6E7C" w:rsidP="00BB73D6">
            <w:pPr>
              <w:spacing w:before="120" w:after="120"/>
              <w:rPr>
                <w:b/>
                <w:bCs/>
              </w:rPr>
            </w:pPr>
            <w:r w:rsidRPr="009D1BBF">
              <w:rPr>
                <w:b/>
                <w:bCs/>
              </w:rPr>
              <w:t>Toplam</w:t>
            </w:r>
          </w:p>
        </w:tc>
        <w:tc>
          <w:tcPr>
            <w:tcW w:w="2127" w:type="dxa"/>
            <w:tcBorders>
              <w:top w:val="nil"/>
              <w:left w:val="nil"/>
              <w:bottom w:val="single" w:sz="4" w:space="0" w:color="auto"/>
              <w:right w:val="nil"/>
            </w:tcBorders>
            <w:shd w:val="clear" w:color="auto" w:fill="auto"/>
          </w:tcPr>
          <w:p w14:paraId="541DCC40" w14:textId="77777777" w:rsidR="007F6E7C" w:rsidRPr="009D1BBF" w:rsidRDefault="007F6E7C" w:rsidP="00BB73D6">
            <w:pPr>
              <w:spacing w:before="120" w:after="120"/>
              <w:jc w:val="center"/>
              <w:rPr>
                <w:b/>
                <w:bCs/>
              </w:rPr>
            </w:pPr>
            <w:r w:rsidRPr="009D1BBF">
              <w:rPr>
                <w:b/>
                <w:bCs/>
              </w:rPr>
              <w:t>25</w:t>
            </w:r>
          </w:p>
        </w:tc>
        <w:tc>
          <w:tcPr>
            <w:tcW w:w="1951" w:type="dxa"/>
            <w:tcBorders>
              <w:top w:val="nil"/>
              <w:left w:val="nil"/>
              <w:bottom w:val="single" w:sz="4" w:space="0" w:color="auto"/>
              <w:right w:val="nil"/>
            </w:tcBorders>
            <w:shd w:val="clear" w:color="auto" w:fill="auto"/>
          </w:tcPr>
          <w:p w14:paraId="163197E2" w14:textId="77777777" w:rsidR="007F6E7C" w:rsidRPr="009D1BBF" w:rsidRDefault="007F6E7C" w:rsidP="00BB73D6">
            <w:pPr>
              <w:spacing w:before="120" w:after="120"/>
              <w:jc w:val="center"/>
              <w:rPr>
                <w:b/>
                <w:bCs/>
              </w:rPr>
            </w:pPr>
            <w:r w:rsidRPr="009D1BBF">
              <w:rPr>
                <w:b/>
                <w:bCs/>
              </w:rPr>
              <w:t>30</w:t>
            </w:r>
          </w:p>
        </w:tc>
      </w:tr>
    </w:tbl>
    <w:p w14:paraId="3B742FC4" w14:textId="77777777" w:rsidR="003E05E2" w:rsidRDefault="003E05E2" w:rsidP="00861E58">
      <w:pPr>
        <w:pStyle w:val="NormalWeb"/>
        <w:spacing w:before="0" w:beforeAutospacing="0" w:after="0" w:afterAutospacing="0" w:line="360" w:lineRule="auto"/>
        <w:ind w:firstLine="709"/>
        <w:jc w:val="both"/>
      </w:pPr>
    </w:p>
    <w:p w14:paraId="4695BBEE" w14:textId="66B6622F" w:rsidR="00861E58" w:rsidRPr="00861E58" w:rsidRDefault="00861E58" w:rsidP="00861E58">
      <w:pPr>
        <w:pStyle w:val="NormalWeb"/>
        <w:spacing w:before="0" w:beforeAutospacing="0" w:after="0" w:afterAutospacing="0" w:line="360" w:lineRule="auto"/>
        <w:ind w:firstLine="709"/>
        <w:jc w:val="both"/>
      </w:pPr>
      <w:r w:rsidRPr="00296974">
        <w:t>Bu</w:t>
      </w:r>
      <w:r w:rsidRPr="00861E58">
        <w:t xml:space="preserve"> çalışmada FATİH projesi kapsamında gerçekleştirilen eğitimde teknoloji kullanımı içerikli hizmet içi eğitim kurslarının etkilerini incelemek </w:t>
      </w:r>
      <w:r w:rsidR="003245BB" w:rsidRPr="00861E58">
        <w:t xml:space="preserve">amacıyla </w:t>
      </w:r>
      <w:r w:rsidR="003245BB">
        <w:t>TPAB</w:t>
      </w:r>
      <w:r w:rsidRPr="00861E58">
        <w:t xml:space="preserve"> konusunda öz güven boyutu seçilmiştir. Eğitimde teknoloji kullanımında öz güven önemli bir göstergedir </w:t>
      </w:r>
      <w:r w:rsidRPr="00861E58">
        <w:fldChar w:fldCharType="begin"/>
      </w:r>
      <w:r w:rsidRPr="00861E58">
        <w:instrText xml:space="preserve"> ADDIN ZOTERO_ITEM CSL_CITATION {"citationID":"hB13QNAn","properties":{"formattedCitation":"(Kayaduman vd., 2011; Tatli &amp; Akbulut, 2017a)","plainCitation":"(Kayaduman vd., 2011; Tatli &amp; Akbulut, 2017a)","noteIndex":0},"citationItems":[{"id":"Tnm9jp5s/XVhEHhpP","uris":["http://zotero.org/users/local/Nxa6DrZD/items/V6FZFQZ6"],"uri":["http://zotero.org/users/local/Nxa6DrZD/items/V6FZFQZ6"],"itemData":{"id":615,"type":"article-journal","container-title":"Akademik bilişim","page":"123–129","source":"Google Scholar","title":"Eğitimde FATİH projesinin öğretmenlerin yeterlik durumları açısından incelenmesi","volume":"11","author":[{"family":"Kayaduman","given":"Halil"},{"family":"Sırakaya","given":"Mustafa"},{"family":"Seferoğlu","given":"S. Sadi"}],"issued":{"date-parts":[["2011"]]}}},{"id":"Tnm9jp5s/NMhk9ybv","uris":["http://zotero.org/users/local/Nxa6DrZD/items/SZM87HZ9"],"uri":["http://zotero.org/users/local/Nxa6DrZD/items/SZM87HZ9"],"itemData":{"id":627,"type":"article-journal","container-title":"Ege Eğitim Dergisi","issue":"1","page":"31–55","source":"Google Scholar","title":"Öğretmen Adaylarının Alanda Teknoloji Kullanımına Yönelik Yeterlilikleri","volume":"18","author":[{"family":"Tatli","given":"Zeynep"},{"family":"Akbulut","given":"Hava İpek"}],"issued":{"date-parts":[["2017"]]}}}],"schema":"https://github.com/citation-style-language/schema/raw/master/csl-citation.json"} </w:instrText>
      </w:r>
      <w:r w:rsidRPr="00861E58">
        <w:fldChar w:fldCharType="separate"/>
      </w:r>
      <w:r w:rsidRPr="00861E58">
        <w:rPr>
          <w:noProof/>
        </w:rPr>
        <w:t xml:space="preserve">(Kayaduman vd., 2011; Tatli </w:t>
      </w:r>
      <w:r w:rsidR="00C80FBD">
        <w:rPr>
          <w:noProof/>
        </w:rPr>
        <w:t>ve</w:t>
      </w:r>
      <w:r w:rsidRPr="00861E58">
        <w:rPr>
          <w:noProof/>
        </w:rPr>
        <w:t xml:space="preserve"> Akbulut, 2017)</w:t>
      </w:r>
      <w:r w:rsidRPr="00861E58">
        <w:fldChar w:fldCharType="end"/>
      </w:r>
      <w:r w:rsidRPr="00861E58">
        <w:t xml:space="preserve">. Kısa tanımı ile öz güven; öğretim görevini gerçekleştirmek amacıyla gerekli olan etkinlikleri organize etme, yürütme becerisine olan inançtır </w:t>
      </w:r>
      <w:r w:rsidRPr="00861E58">
        <w:fldChar w:fldCharType="begin"/>
      </w:r>
      <w:r w:rsidRPr="00861E58">
        <w:instrText xml:space="preserve"> ADDIN ZOTERO_ITEM CSL_CITATION {"citationID":"JOA47tj7","properties":{"formattedCitation":"(Tschannen-Moran vd., 1998)","plainCitation":"(Tschannen-Moran vd., 1998)","noteIndex":0},"citationItems":[{"id":"Tnm9jp5s/xnhfpK57","uris":["http://zotero.org/users/local/Nxa6DrZD/items/TH6F7VFV"],"uri":["http://zotero.org/users/local/Nxa6DrZD/items/TH6F7VFV"],"itemData":{"id":349,"type":"article-journal","container-title":"Review of Educational Research","ISSN":"0034-6543","issue":"2","journalAbbreviation":"Review of educational research","page":"202-248","title":"Teacher efficacy: Its meaning and measure","volume":"68","author":[{"family":"Tschannen-Moran","given":"Megan"},{"family":"Hoy","given":"Anita Woolfolk"},{"family":"Hoy","given":"Wayne K"}],"issued":{"date-parts":[["1998"]]}}}],"schema":"https://github.com/citation-style-language/schema/raw/master/csl-citation.json"} </w:instrText>
      </w:r>
      <w:r w:rsidRPr="00861E58">
        <w:fldChar w:fldCharType="separate"/>
      </w:r>
      <w:r w:rsidRPr="00861E58">
        <w:t>(Tschannen-Moran,</w:t>
      </w:r>
      <w:r w:rsidR="00C80FBD">
        <w:t xml:space="preserve"> Hoy ve Hoy</w:t>
      </w:r>
      <w:r w:rsidRPr="00861E58">
        <w:t xml:space="preserve"> 1998)</w:t>
      </w:r>
      <w:r w:rsidRPr="00861E58">
        <w:fldChar w:fldCharType="end"/>
      </w:r>
      <w:r w:rsidRPr="00861E58">
        <w:t xml:space="preserve">. Öğretmenlerin nitelikli olması öğretim sürecini olukça olumlu etkileyecek bir ölçüttür. Teknoloji destekli işlenen derslerin öğrenciler tarafından daha iyi kavranıp hatırlanacağı düşünülmektedir </w:t>
      </w:r>
      <w:r w:rsidRPr="00861E58">
        <w:fldChar w:fldCharType="begin"/>
      </w:r>
      <w:r w:rsidRPr="00861E58">
        <w:instrText xml:space="preserve"> ADDIN ZOTERO_ITEM CSL_CITATION {"citationID":"0yHIXAy5","properties":{"formattedCitation":"(Akg\\uc0\\u252{}n, Y\\uc0\\u305{}lmaz, &amp; Sefero\\uc0\\u287{}lu, 2011)","plainCitation":"(Akgün, Yılmaz, &amp; Seferoğlu, 2011)","dontUpdate":true,"noteIndex":0},"citationItems":[{"id":"Tnm9jp5s/7ITASlEK","uris":["http://zotero.org/users/local/Nxa6DrZD/items/W85QEFWS"],"uri":["http://zotero.org/users/local/Nxa6DrZD/items/W85QEFWS"],"itemData":{"id":350,"type":"paper-conference","event":"XIII. Akademik Bilişim Konferansı Bildirileri","event-place":"Malatya: İnönü Üniversitesi","page":"115-122","publisher-place":"Malatya: İnönü Üniversitesi","title":"Vizyon 2023 strateji belgesi ve fırsatları artırma ve teknolojiyi iyileştirme hareketi (FATİH) projesi: Karşılaştırmalı bir inceleme","author":[{"family":"Akgün","given":"E"},{"family":"Yılmaz","given":"E.O"},{"family":"Seferoğlu","given":"S.S"}],"issued":{"date-parts":[["2011"]]}}}],"schema":"https://github.com/citation-style-language/schema/raw/master/csl-citation.json"} </w:instrText>
      </w:r>
      <w:r w:rsidRPr="00861E58">
        <w:fldChar w:fldCharType="separate"/>
      </w:r>
      <w:r w:rsidRPr="00861E58">
        <w:t>(</w:t>
      </w:r>
      <w:r w:rsidR="00927780" w:rsidRPr="002C797F">
        <w:t xml:space="preserve">Bağdiken </w:t>
      </w:r>
      <w:r w:rsidR="00927780">
        <w:t xml:space="preserve">ve </w:t>
      </w:r>
      <w:r w:rsidR="00927780" w:rsidRPr="002C797F">
        <w:fldChar w:fldCharType="begin"/>
      </w:r>
      <w:r w:rsidR="00927780" w:rsidRPr="002C797F">
        <w:instrText xml:space="preserve"> ADDIN ZOTERO_ITEM CSL_CITATION {"citationID":"ojkpyYQh","properties":{"formattedCitation":"(Akg\\uc0\\u252{}nd\\uc0\\u252{}z &amp; Ba\\uc0\\u287{}diken, 2018)","plainCitation":"(Akgündüz &amp; Bağdiken, 2018)","dontUpdate":true,"noteIndex":0},"citationItems":[{"id":"Tnm9jp5s/K9qrYtuw","uris":["http://zotero.org/users/local/Nxa6DrZD/items/Y7QBWJPH"],"uri":["http://zotero.org/users/local/Nxa6DrZD/items/Y7QBWJPH"],"itemData":{"id":347,"type":"article-journal","container-title":"Gazi Üniversitesi Gazi Eğitim Fakültesi Dergisi","ISSN":"1301-9058","issue":"2","journalAbbreviation":"Gazi Üniversitesi Gazi Eğitim Fakültesi Dergisi","page":"535-566","title":"Fen bilimleri öğretmenlerinin teknolojik pedagojik alan bilgisi özgüven düzeylerinin incelenmesi","volume":"38","author":[{"family":"Akgündüz","given":"Devrim"},{"family":"Bağdiken","given":"Pelin"}],"issued":{"date-parts":[["2018"]]}}}],"schema":"https://github.com/citation-style-language/schema/raw/master/csl-citation.json"} </w:instrText>
      </w:r>
      <w:r w:rsidR="00927780" w:rsidRPr="002C797F">
        <w:fldChar w:fldCharType="separate"/>
      </w:r>
      <w:r w:rsidR="00927780" w:rsidRPr="002C797F">
        <w:t>Akgündüz</w:t>
      </w:r>
      <w:r w:rsidR="00927780">
        <w:t xml:space="preserve">, </w:t>
      </w:r>
      <w:r w:rsidR="00927780" w:rsidRPr="002C797F">
        <w:t>2018</w:t>
      </w:r>
      <w:r w:rsidR="00927780" w:rsidRPr="002C797F">
        <w:fldChar w:fldCharType="end"/>
      </w:r>
      <w:r w:rsidR="00927780">
        <w:t xml:space="preserve">; </w:t>
      </w:r>
      <w:r w:rsidRPr="00861E58">
        <w:t xml:space="preserve">Mishra </w:t>
      </w:r>
      <w:r w:rsidR="00C80FBD">
        <w:t>ve</w:t>
      </w:r>
      <w:r w:rsidRPr="00861E58">
        <w:t xml:space="preserve"> Koehler, 2006)</w:t>
      </w:r>
      <w:r w:rsidRPr="00861E58">
        <w:fldChar w:fldCharType="end"/>
      </w:r>
      <w:r w:rsidRPr="00861E58">
        <w:t xml:space="preserve">. Bundan dolayı öğretmenlerinin teknolojiyi etkin ve verimli bir şekilde kullanmaları, teknoloji okuryazarı olmaları gerekmektedir </w:t>
      </w:r>
      <w:r w:rsidRPr="00861E58">
        <w:fldChar w:fldCharType="begin"/>
      </w:r>
      <w:r w:rsidRPr="00861E58">
        <w:instrText xml:space="preserve"> ADDIN ZOTERO_ITEM CSL_CITATION {"citationID":"tloNmO6X","properties":{"formattedCitation":"(Akg\\uc0\\u252{}nd\\uc0\\u252{}z &amp; Ba\\uc0\\u287{}diken, 2018; Niess, 2008)","plainCitation":"(Akgündüz &amp; Bağdiken, 2018; Niess, 2008)","noteIndex":0},"citationItems":[{"id":"Tnm9jp5s/K9qrYtuw","uris":["http://zotero.org/users/local/Nxa6DrZD/items/Y7QBWJPH"],"uri":["http://zotero.org/users/local/Nxa6DrZD/items/Y7QBWJPH"],"itemData":{"id":347,"type":"article-journal","container-title":"Gazi Üniversitesi Gazi Eğitim Fakültesi Dergisi","ISSN":"1301-9058","issue":"2","journalAbbreviation":"Gazi Üniversitesi Gazi Eğitim Fakültesi Dergisi","page":"535-566","title":"Fen bilimleri öğretmenlerinin teknolojik pedagojik alan bilgisi özgüven düzeylerinin incelenmesi","volume":"38","author":[{"family":"Akgündüz","given":"Devrim"},{"family":"Bağdiken","given":"Pelin"}],"issued":{"date-parts":[["2018"]]}}},{"id":"Tnm9jp5s/JMktRzs8","uris":["http://zotero.org/users/local/Nxa6DrZD/items/DGZ9U8DV"],"uri":["http://zotero.org/users/local/Nxa6DrZD/items/DGZ9U8DV"],"itemData":{"id":351,"type":"book","event-place":"New York","publisher":"Routledge","publisher-place":"New York","title":"Guiding preservice teachers in developing TPCK","author":[{"family":"Niess","given":"M.L"}],"issued":{"date-parts":[["2008"]]}}}],"schema":"https://github.com/citation-style-language/schema/raw/master/csl-citation.json"} </w:instrText>
      </w:r>
      <w:r w:rsidRPr="00861E58">
        <w:fldChar w:fldCharType="separate"/>
      </w:r>
      <w:r w:rsidRPr="00861E58">
        <w:t>(</w:t>
      </w:r>
      <w:r w:rsidR="00927780" w:rsidRPr="002C797F">
        <w:t xml:space="preserve">Bağdiken </w:t>
      </w:r>
      <w:r w:rsidR="00927780">
        <w:t xml:space="preserve">ve </w:t>
      </w:r>
      <w:r w:rsidR="00927780" w:rsidRPr="002C797F">
        <w:fldChar w:fldCharType="begin"/>
      </w:r>
      <w:r w:rsidR="00927780" w:rsidRPr="002C797F">
        <w:instrText xml:space="preserve"> ADDIN ZOTERO_ITEM CSL_CITATION {"citationID":"ojkpyYQh","properties":{"formattedCitation":"(Akg\\uc0\\u252{}nd\\uc0\\u252{}z &amp; Ba\\uc0\\u287{}diken, 2018)","plainCitation":"(Akgündüz &amp; Bağdiken, 2018)","dontUpdate":true,"noteIndex":0},"citationItems":[{"id":"Tnm9jp5s/K9qrYtuw","uris":["http://zotero.org/users/local/Nxa6DrZD/items/Y7QBWJPH"],"uri":["http://zotero.org/users/local/Nxa6DrZD/items/Y7QBWJPH"],"itemData":{"id":347,"type":"article-journal","container-title":"Gazi Üniversitesi Gazi Eğitim Fakültesi Dergisi","ISSN":"1301-9058","issue":"2","journalAbbreviation":"Gazi Üniversitesi Gazi Eğitim Fakültesi Dergisi","page":"535-566","title":"Fen bilimleri öğretmenlerinin teknolojik pedagojik alan bilgisi özgüven düzeylerinin incelenmesi","volume":"38","author":[{"family":"Akgündüz","given":"Devrim"},{"family":"Bağdiken","given":"Pelin"}],"issued":{"date-parts":[["2018"]]}}}],"schema":"https://github.com/citation-style-language/schema/raw/master/csl-citation.json"} </w:instrText>
      </w:r>
      <w:r w:rsidR="00927780" w:rsidRPr="002C797F">
        <w:fldChar w:fldCharType="separate"/>
      </w:r>
      <w:r w:rsidR="00927780" w:rsidRPr="002C797F">
        <w:t>Akgündüz</w:t>
      </w:r>
      <w:r w:rsidR="00927780">
        <w:t xml:space="preserve">, </w:t>
      </w:r>
      <w:r w:rsidR="00927780" w:rsidRPr="002C797F">
        <w:t>2018</w:t>
      </w:r>
      <w:r w:rsidR="00927780" w:rsidRPr="002C797F">
        <w:fldChar w:fldCharType="end"/>
      </w:r>
      <w:r w:rsidR="00927780">
        <w:t xml:space="preserve">; </w:t>
      </w:r>
      <w:r w:rsidRPr="00861E58">
        <w:t>Niess, 2008)</w:t>
      </w:r>
      <w:r w:rsidRPr="00861E58">
        <w:fldChar w:fldCharType="end"/>
      </w:r>
      <w:r w:rsidRPr="00861E58">
        <w:t>.</w:t>
      </w:r>
    </w:p>
    <w:p w14:paraId="79576A3B" w14:textId="39CB0B75" w:rsidR="00861E58" w:rsidRPr="00861E58" w:rsidRDefault="00861E58" w:rsidP="00861E58">
      <w:pPr>
        <w:spacing w:line="360" w:lineRule="auto"/>
        <w:ind w:firstLine="709"/>
        <w:jc w:val="both"/>
      </w:pPr>
      <w:r w:rsidRPr="00861E58">
        <w:t>Öz güveni yüksek olan öğretmenler teknolojik sistemleri öğretim yöntemlerin</w:t>
      </w:r>
      <w:r w:rsidR="00792AC3">
        <w:t>e</w:t>
      </w:r>
      <w:r w:rsidRPr="00861E58">
        <w:t xml:space="preserve"> daha kolay entegre edebileceklerdir</w:t>
      </w:r>
      <w:r w:rsidR="00296974">
        <w:t xml:space="preserve"> </w:t>
      </w:r>
      <w:r w:rsidR="00296974" w:rsidRPr="008B4E01">
        <w:t>(Çalışkan ve Çoklar</w:t>
      </w:r>
      <w:r w:rsidR="00B91344">
        <w:t>,</w:t>
      </w:r>
      <w:r w:rsidR="00296974" w:rsidRPr="008B4E01">
        <w:t xml:space="preserve"> 2019)</w:t>
      </w:r>
      <w:r w:rsidRPr="008B4E01">
        <w:t>.</w:t>
      </w:r>
      <w:r w:rsidRPr="00861E58">
        <w:t xml:space="preserve"> Günümüz okullarında eğitim alan öğrenciler Z-kuşağı olarak isimlendirilmektedir. Z kuşağının temel özelliklerinden biri; teknolojiyi kullanmaları ve öğrenim süreçlerinde motivasyon aracı olarak teknolojiye ihtiyaç duymalarıdır </w:t>
      </w:r>
      <w:r w:rsidRPr="00861E58">
        <w:fldChar w:fldCharType="begin"/>
      </w:r>
      <w:r w:rsidRPr="00861E58">
        <w:instrText xml:space="preserve"> ADDIN ZOTERO_ITEM CSL_CITATION {"citationID":"VoRbxr0N","properties":{"formattedCitation":"(Somy\\uc0\\u252{}rek, 2014)","plainCitation":"(Somyürek, 2014)","noteIndex":0},"citationItems":[{"id":"Tnm9jp5s/sV5aUMQL","uris":["http://zotero.org/users/local/Nxa6DrZD/items/5K7YECCG"],"uri":["http://zotero.org/users/local/Nxa6DrZD/items/5K7YECCG"],"itemData":{"id":382,"type":"article-journal","container-title":"Educational Technology Theory and Practice","issue":"1","page":"63-80","title":"Öğretim sürecinde Z kuşağının dikkatini çekme: Artırılmış gerçeklik","volume":"4","author":[{"family":"Somyürek","given":"Sibel"}],"issued":{"date-parts":[["2014"]]}}}],"schema":"https://github.com/citation-style-language/schema/raw/master/csl-citation.json"} </w:instrText>
      </w:r>
      <w:r w:rsidRPr="00861E58">
        <w:fldChar w:fldCharType="separate"/>
      </w:r>
      <w:r w:rsidRPr="00861E58">
        <w:t>(Somyürek, 2014)</w:t>
      </w:r>
      <w:r w:rsidRPr="00861E58">
        <w:fldChar w:fldCharType="end"/>
      </w:r>
      <w:r w:rsidRPr="00861E58">
        <w:t>. Z</w:t>
      </w:r>
      <w:r w:rsidR="00DB27A0">
        <w:t>-</w:t>
      </w:r>
      <w:r w:rsidRPr="00861E58">
        <w:t>kuşağı öğrencilerinin öğrenme süreçlerine destek sağlayacak öğretmenlerin, teknolojiyi</w:t>
      </w:r>
      <w:r w:rsidR="00792AC3">
        <w:t>,</w:t>
      </w:r>
      <w:r w:rsidRPr="00861E58">
        <w:t xml:space="preserve"> pedagoji ve alan bilgisi ile harmanlayıp öğretim sürecinde kullanmaları beklenmektedir. TPAB; pedagoji ve alan bilgisinin ötesinde bir bilgidir. </w:t>
      </w:r>
      <w:r w:rsidRPr="00861E58">
        <w:fldChar w:fldCharType="begin"/>
      </w:r>
      <w:r w:rsidRPr="00861E58">
        <w:instrText xml:space="preserve"> ADDIN ZOTERO_ITEM CSL_CITATION {"citationID":"vrlGNZIf","properties":{"formattedCitation":"(Shulman, 1986)","plainCitation":"(Shulman, 1986)","dontUpdate":true,"noteIndex":0},"citationItems":[{"id":"Tnm9jp5s/TAtmkLG5","uris":["http://zotero.org/users/local/Nxa6DrZD/items/67BYN7RC"],"uri":["http://zotero.org/users/local/Nxa6DrZD/items/67BYN7RC"],"itemData":{"id":353,"type":"article-journal","container-title":"Educational Researcher,","issue":"2","page":"4-14","title":"Those who understand: Knowledge growth in teaching","volume":"15","author":[{"family":"Shulman","given":"L"}],"issued":{"date-parts":[["1986"]]}}}],"schema":"https://github.com/citation-style-language/schema/raw/master/csl-citation.json"} </w:instrText>
      </w:r>
      <w:r w:rsidRPr="00861E58">
        <w:fldChar w:fldCharType="separate"/>
      </w:r>
      <w:r w:rsidRPr="00861E58">
        <w:rPr>
          <w:noProof/>
        </w:rPr>
        <w:t>Shulman (1986)</w:t>
      </w:r>
      <w:r w:rsidRPr="00861E58">
        <w:fldChar w:fldCharType="end"/>
      </w:r>
      <w:r w:rsidRPr="00861E58">
        <w:t xml:space="preserve"> tarafından geliştirilen pedagojik alan bilgisine (PA), teknoloji boyutunun eklenmesiyle ortaya çıkmıştır </w:t>
      </w:r>
      <w:r w:rsidRPr="00861E58">
        <w:fldChar w:fldCharType="begin"/>
      </w:r>
      <w:r w:rsidRPr="00861E58">
        <w:instrText xml:space="preserve"> ADDIN ZOTERO_ITEM CSL_CITATION {"citationID":"s8fGPDmT","properties":{"formattedCitation":"(Mishra &amp; Koehler, 2006)","plainCitation":"(Mishra &amp; Koehler, 2006)","noteIndex":0},"citationItems":[{"id":"Tnm9jp5s/UF9Oy0yb","uris":["http://zotero.org/users/local/Nxa6DrZD/items/2YZ6WLQJ"],"uri":["http://zotero.org/users/local/Nxa6DrZD/items/2YZ6WLQJ"],"itemData":{"id":344,"type":"article-journal","container-title":"Teacher College Record","issue":"6","page":"1017-1054","title":"Technological pedagocical content knowledge: A framework for teacher knowledge","volume":"108","author":[{"family":"Mishra","given":"P"},{"family":"Koehler","given":"M.J"}],"issued":{"date-parts":[["2006"]]}}}],"schema":"https://github.com/citation-style-language/schema/raw/master/csl-citation.json"} </w:instrText>
      </w:r>
      <w:r w:rsidRPr="00861E58">
        <w:fldChar w:fldCharType="separate"/>
      </w:r>
      <w:r w:rsidRPr="00861E58">
        <w:rPr>
          <w:noProof/>
        </w:rPr>
        <w:t xml:space="preserve">(Mishra </w:t>
      </w:r>
      <w:r w:rsidR="00C80FBD">
        <w:rPr>
          <w:noProof/>
        </w:rPr>
        <w:t>ve</w:t>
      </w:r>
      <w:r w:rsidRPr="00861E58">
        <w:rPr>
          <w:noProof/>
        </w:rPr>
        <w:t xml:space="preserve"> Koehler, 2006)</w:t>
      </w:r>
      <w:r w:rsidRPr="00861E58">
        <w:fldChar w:fldCharType="end"/>
      </w:r>
      <w:r w:rsidRPr="00861E58">
        <w:t xml:space="preserve">. </w:t>
      </w:r>
    </w:p>
    <w:p w14:paraId="5984D49B" w14:textId="3D835B33" w:rsidR="00861E58" w:rsidRPr="00861E58" w:rsidRDefault="00861E58" w:rsidP="00861E58">
      <w:pPr>
        <w:pStyle w:val="NormalWeb"/>
        <w:spacing w:before="0" w:beforeAutospacing="0" w:after="0" w:afterAutospacing="0" w:line="360" w:lineRule="auto"/>
        <w:ind w:firstLine="709"/>
        <w:jc w:val="both"/>
      </w:pPr>
      <w:r w:rsidRPr="00861E58">
        <w:t xml:space="preserve">TPAB konusunda Türkiye’de yapılan çalışmaların büyük çoğunluğu TPAB yeterliliği, gelişimi, ölçek geliştirme, TPAB programını değerlendirme konularında yoğunlaşmaktadır </w:t>
      </w:r>
      <w:r w:rsidRPr="00861E58">
        <w:fldChar w:fldCharType="begin"/>
      </w:r>
      <w:r w:rsidRPr="00861E58">
        <w:instrText xml:space="preserve"> ADDIN ZOTERO_ITEM CSL_CITATION {"citationID":"ssWnNT1W","properties":{"formattedCitation":"(Baran &amp; Canbazo\\uc0\\u287{}lu Bilici, 2015; Kaleli Y\\uc0\\u305{}lmaz, 2015)","plainCitation":"(Baran &amp; Canbazoğlu Bilici, 2015; Kaleli Yılmaz, 2015)","noteIndex":0},"citationItems":[{"id":"Tnm9jp5s/jmxxpvy0","uris":["http://zotero.org/users/local/Nxa6DrZD/items/4GPMUB76"],"uri":["http://zotero.org/users/local/Nxa6DrZD/items/4GPMUB76"],"itemData":{"id":343,"type":"article-journal","container-title":"Hacettepe Üniversitesi Eğitim Fakültesi Dergisi","issue":"1","page":"15-32","title":"Teknolojik pedagojik alan bilgisi (TPAB) üzerine alanyazın incelemesi: Türkiye örneği","volume":"30","author":[{"family":"Baran","given":"Evrim"},{"family":"Canbazoğlu Bilici","given":"S"}],"issued":{"date-parts":[["2015"]]}}},{"id":"Tnm9jp5s/DlqvlLU7","uris":["http://zotero.org/users/local/Nxa6DrZD/items/VRFDL8PW"],"uri":["http://zotero.org/users/local/Nxa6DrZD/items/VRFDL8PW"],"itemData":{"id":358,"type":"article-journal","container-title":"Eğitim ve Bilim","issue":"178","page":"103-122","title":"Türkiye’deki teknolojik pedagojik alan bilgisi çalışmalarının Analizi: bir meta-sentez çalışması","volume":"40","author":[{"family":"Kaleli Yılmaz","given":"Gül"}],"issued":{"date-parts":[["2015"]]}}}],"schema":"https://github.com/citation-style-language/schema/raw/master/csl-citation.json"} </w:instrText>
      </w:r>
      <w:r w:rsidRPr="00861E58">
        <w:fldChar w:fldCharType="separate"/>
      </w:r>
      <w:r w:rsidRPr="00861E58">
        <w:t xml:space="preserve">(Baran </w:t>
      </w:r>
      <w:r w:rsidR="005C3F08">
        <w:t>ve</w:t>
      </w:r>
      <w:r w:rsidRPr="00861E58">
        <w:t xml:space="preserve"> Canbazoğlu Bilici, 2015; Kaleli Yılmaz, 2015)</w:t>
      </w:r>
      <w:r w:rsidRPr="00861E58">
        <w:fldChar w:fldCharType="end"/>
      </w:r>
      <w:r w:rsidRPr="00861E58">
        <w:t xml:space="preserve">. Yine yapılan çalışmaların çok büyük kısmı öğretmen adayları ile yürütülmüş olup, öğretmenlerle yapılan çalışma sayısı oldukça azdır </w:t>
      </w:r>
      <w:r w:rsidRPr="00861E58">
        <w:fldChar w:fldCharType="begin"/>
      </w:r>
      <w:r w:rsidRPr="00861E58">
        <w:instrText xml:space="preserve"> ADDIN ZOTERO_ITEM CSL_CITATION {"citationID":"IRdi6kRc","properties":{"formattedCitation":"(Kaleli Y\\uc0\\u305{}lmaz, 2015)","plainCitation":"(Kaleli Yılmaz, 2015)","noteIndex":0},"citationItems":[{"id":"Tnm9jp5s/DlqvlLU7","uris":["http://zotero.org/users/local/Nxa6DrZD/items/VRFDL8PW"],"uri":["http://zotero.org/users/local/Nxa6DrZD/items/VRFDL8PW"],"itemData":{"id":358,"type":"article-journal","container-title":"Eğitim ve Bilim","issue":"178","page":"103-122","title":"Türkiye’deki teknolojik pedagojik alan bilgisi çalışmalarının Analizi: bir meta-sentez çalışması","volume":"40","author":[{"family":"Kaleli Yılmaz","given":"Gül"}],"issued":{"date-parts":[["2015"]]}}}],"schema":"https://github.com/citation-style-language/schema/raw/master/csl-citation.json"} </w:instrText>
      </w:r>
      <w:r w:rsidRPr="00861E58">
        <w:fldChar w:fldCharType="separate"/>
      </w:r>
      <w:r w:rsidRPr="00861E58">
        <w:t>(Kaleli Yılmaz, 2015)</w:t>
      </w:r>
      <w:r w:rsidRPr="00861E58">
        <w:fldChar w:fldCharType="end"/>
      </w:r>
      <w:r w:rsidRPr="00861E58">
        <w:t xml:space="preserve">. </w:t>
      </w:r>
      <w:r w:rsidR="003A1495">
        <w:t xml:space="preserve">Öğretmenlerin TPAB konusundaki bilgilerinin temelleri üniversite eğitimi sırasında atılmasına rağmen, görev başındaki öğretmenlere </w:t>
      </w:r>
      <w:r w:rsidR="00DB27A0">
        <w:t xml:space="preserve">de </w:t>
      </w:r>
      <w:r w:rsidR="003A1495">
        <w:t>bu konuda eğitimler vermek çok önemlidir (Pa</w:t>
      </w:r>
      <w:r w:rsidR="008B4E01">
        <w:t>d</w:t>
      </w:r>
      <w:r w:rsidR="003A1495">
        <w:t>mavathi, 2017)</w:t>
      </w:r>
      <w:r w:rsidR="00B91344">
        <w:t>.</w:t>
      </w:r>
    </w:p>
    <w:p w14:paraId="57DD32AC" w14:textId="17D0FC63" w:rsidR="00861E58" w:rsidRPr="00861E58" w:rsidRDefault="00861E58" w:rsidP="00861E58">
      <w:pPr>
        <w:pStyle w:val="NormalWeb"/>
        <w:spacing w:before="0" w:beforeAutospacing="0" w:after="0" w:afterAutospacing="0" w:line="360" w:lineRule="auto"/>
        <w:ind w:firstLine="709"/>
        <w:jc w:val="both"/>
        <w:rPr>
          <w:highlight w:val="yellow"/>
        </w:rPr>
      </w:pPr>
      <w:r w:rsidRPr="00861E58">
        <w:lastRenderedPageBreak/>
        <w:t xml:space="preserve">Türkiye’de TPAB çalışmaları içinde öğretmenlerin öz güvenlerine yönelik </w:t>
      </w:r>
      <w:r w:rsidRPr="00861E58">
        <w:fldChar w:fldCharType="begin"/>
      </w:r>
      <w:r w:rsidRPr="00861E58">
        <w:instrText xml:space="preserve"> ADDIN ZOTERO_ITEM CSL_CITATION {"citationID":"AMQNmqmj","properties":{"formattedCitation":"(Akg\\uc0\\u252{}nd\\uc0\\u252{}z &amp; Ba\\uc0\\u287{}diken, 2018; Aky\\uc0\\u252{}z, Pekta\\uc0\\u351{}, Kurnaz, &amp; Memi\\uc0\\u351{}, 2014; Bal &amp; Karademir, 2013; Meri\\uc0\\u231{}, 2014; \\uc0\\u214{}zkara, Konokman, &amp; Yelken, 2018; Tatl\\uc0\\u305{}, \\uc0\\u304{}pek Akbulut, &amp; Alt\\uc0\\u305{}n\\uc0\\u305{}\\uc0\\u351{}\\uc0\\u305{}k, 2016; Tokmak, Incikabi, &amp; Ozgelen, 2013; U\\uc0\\u231{}ar, Demir, &amp; Hi\\uc0\\u287{}de, 2014)","plainCitation":"(Akgündüz &amp; Bağdiken, 2018; Akyüz, Pektaş, Kurnaz, &amp; Memiş, 2014; Bal &amp; Karademir, 2013; Meriç, 2014; Özkara, Konokman, &amp; Yelken, 2018; Tatlı, İpek Akbulut, &amp; Altınışık, 2016; Tokmak, Incikabi, &amp; Ozgelen, 2013; Uçar, Demir, &amp; Hiğde, 2014)","dontUpdate":true,"noteIndex":0},"citationItems":[{"id":"Tnm9jp5s/K9qrYtuw","uris":["http://zotero.org/users/local/Nxa6DrZD/items/Y7QBWJPH"],"uri":["http://zotero.org/users/local/Nxa6DrZD/items/Y7QBWJPH"],"itemData":{"id":347,"type":"article-journal","container-title":"Gazi Üniversitesi Gazi Eğitim Fakültesi Dergisi","ISSN":"1301-9058","issue":"2","journalAbbreviation":"Gazi Üniversitesi Gazi Eğitim Fakültesi Dergisi","page":"535-566","title":"Fen bilimleri öğretmenlerinin teknolojik pedagojik alan bilgisi özgüven düzeylerinin incelenmesi","volume":"38","author":[{"family":"Akgündüz","given":"Devrim"},{"family":"Bağdiken","given":"Pelin"}],"issued":{"date-parts":[["2018"]]}}},{"id":"Tnm9jp5s/j1NmkI8I","uris":["http://zotero.org/users/local/Nxa6DrZD/items/ELMFWGI8"],"uri":["http://zotero.org/users/local/Nxa6DrZD/items/ELMFWGI8"],"itemData":{"id":367,"type":"article-journal","container-title":"Cumhuriyet International Journal of Education","issue":"1","page":"1-14","title":"Akıllı tahta kullanımlı mikro öğretim uygulamalarının fen bilgisi öğretmen adaylarının TPAB’larına ve akıllı tahta kullanıma yönelik algılarına etkisi","volume":"3","author":[{"family":"Akyüz","given":"H.İ"},{"family":"Pektaş","given":"M"},{"family":"Kurnaz","given":"M.A"},{"family":"Memiş","given":"E.K"}],"issued":{"date-parts":[["2014"]]}}},{"id":"Tnm9jp5s/ejZod73F","uris":["http://zotero.org/users/local/Nxa6DrZD/items/J7TVLQPQ"],"uri":["http://zotero.org/users/local/Nxa6DrZD/items/J7TVLQPQ"],"itemData":{"id":365,"type":"article-journal","container-title":"Pamukkale Üniversitesi Eğitim Fakültesi Dergisi","issue":"2","journalAbbreviation":"Pamukkale Üniversitesi Eğitim Fakültesi Dergisi","page":"15-32","title":"Sosyal bilgiler öğretmenlerinin teknolojik pedagojik alan bilgisi (TPAB) konusunda öz-değerlendirme seviyelerinin belirlenmesi","volume":"34","author":[{"family":"Bal","given":"Mehmet Suat"},{"family":"Karademir","given":"Nadire"}],"issued":{"date-parts":[["2013"]]}}},{"id":"Tnm9jp5s/egatb2Gr","uris":["http://zotero.org/users/local/Nxa6DrZD/items/N87434SM"],"uri":["http://zotero.org/users/local/Nxa6DrZD/items/N87434SM"],"itemData":{"id":360,"type":"article-journal","container-title":"Eğitimde Kuram ve Uygulama","issue":"2","journalAbbreviation":"Eğitimde Kuram ve Uygulama","page":"352-367","title":"Fen ve teknoloji öğretmen adaylarının teknolojik pedagojik alan bilgisi konusunda öz güven seviyelerinin belirlenmesi","volume":"10","author":[{"family":"Meriç","given":"G"}],"issued":{"date-parts":[["2014"]]}}},{"id":"Tnm9jp5s/5IYmc6LU","uris":["http://zotero.org/users/local/Nxa6DrZD/items/XELZJWPL"],"uri":["http://zotero.org/users/local/Nxa6DrZD/items/XELZJWPL"],"itemData":{"id":366,"type":"article-journal","container-title":"Amasya Üniversitesi Eğitim Fakültesi Dergisi","ISSN":"2146-7811","issue":"2","journalAbbreviation":"Amasya Üniversitesi Eğitim Fakültesi Dergisi","page":"371-412","title":"Eğitimde teknoloji kullanımı hizmetiçi eğitimine katılan öğretmenlerin TPAB özgüvenlerinin incelenmesi","volume":"7","author":[{"family":"Özkara","given":"Esra Cesur"},{"family":"Konokman","given":"Gamze Yavuz"},{"family":"Yelken","given":"Tuğba Yanpar"}],"issued":{"date-parts":[["2018"]]}}},{"id":"Tnm9jp5s/2oUphzit","uris":["http://zotero.org/users/local/Nxa6DrZD/items/AHJ7V6RQ"],"uri":["http://zotero.org/users/local/Nxa6DrZD/items/AHJ7V6RQ"],"itemData":{"id":368,"type":"article-journal","container-title":"Turkish Journal of Computer and Mathematics Education","issue":"3","journalAbbreviation":"Turkish Journal of Computer and Mathematics Education","page":"659-678","title":"The impact of web 2.0 tools on pre-service teachers’ self confidence levels about TPCK","volume":"7","author":[{"family":"Tatlı","given":"Z"},{"family":"İpek Akbulut","given":"H"},{"family":"Altınışık","given":"D"}],"issued":{"date-parts":[["2016"]]}}},{"id":"Tnm9jp5s/4KQq1oO0","uris":["http://zotero.org/users/local/Nxa6DrZD/items/PBZCNBFY"],"uri":["http://zotero.org/users/local/Nxa6DrZD/items/PBZCNBFY"],"itemData":{"id":361,"type":"article-journal","container-title":"The Asia-Pacific Education Researcher","ISSN":"0119-5646","issue":"4","journalAbbreviation":"The Asia-Pacific Education Researcher","page":"407-415","title":"An investigation of change in mathematics, science, and literacy education pre-service teachers’ TPACK","volume":"22","author":[{"family":"Tokmak","given":"Hatice Sancar"},{"family":"İncikabi","given":"Lutfi"},{"family":"Özgelen","given":"Sinan"}],"issued":{"date-parts":[["2013"]]}}},{"id":"Tnm9jp5s/Oq9iH3no","uris":["http://zotero.org/users/local/Nxa6DrZD/items/BSLHIYQX"],"uri":["http://zotero.org/users/local/Nxa6DrZD/items/BSLHIYQX"],"itemData":{"id":359,"type":"article-journal","container-title":"Procedia-Social and Behavioral Sciences","ISSN":"1877-0428","journalAbbreviation":"Procedia-Social and Behavioral Sciences","page":"3381-3384","title":"Exploring the self-confidence of preservice science and physics teachers towards technological pedagogical content knowledge","volume":"116","author":[{"family":"Uçar","given":"Murat Berat"},{"family":"Demir","given":"Cihat"},{"family":"Hiğde","given":"Emrah"}],"issued":{"date-parts":[["2014"]]}}}],"schema":"https://github.com/citation-style-language/schema/raw/master/csl-citation.json"} </w:instrText>
      </w:r>
      <w:r w:rsidRPr="00861E58">
        <w:fldChar w:fldCharType="separate"/>
      </w:r>
      <w:r w:rsidR="00927780" w:rsidRPr="002C797F">
        <w:t xml:space="preserve">Bağdiken </w:t>
      </w:r>
      <w:r w:rsidR="00927780">
        <w:t xml:space="preserve">ve </w:t>
      </w:r>
      <w:r w:rsidR="00927780" w:rsidRPr="002C797F">
        <w:fldChar w:fldCharType="begin"/>
      </w:r>
      <w:r w:rsidR="00927780" w:rsidRPr="002C797F">
        <w:instrText xml:space="preserve"> ADDIN ZOTERO_ITEM CSL_CITATION {"citationID":"ojkpyYQh","properties":{"formattedCitation":"(Akg\\uc0\\u252{}nd\\uc0\\u252{}z &amp; Ba\\uc0\\u287{}diken, 2018)","plainCitation":"(Akgündüz &amp; Bağdiken, 2018)","dontUpdate":true,"noteIndex":0},"citationItems":[{"id":"Tnm9jp5s/K9qrYtuw","uris":["http://zotero.org/users/local/Nxa6DrZD/items/Y7QBWJPH"],"uri":["http://zotero.org/users/local/Nxa6DrZD/items/Y7QBWJPH"],"itemData":{"id":347,"type":"article-journal","container-title":"Gazi Üniversitesi Gazi Eğitim Fakültesi Dergisi","ISSN":"1301-9058","issue":"2","journalAbbreviation":"Gazi Üniversitesi Gazi Eğitim Fakültesi Dergisi","page":"535-566","title":"Fen bilimleri öğretmenlerinin teknolojik pedagojik alan bilgisi özgüven düzeylerinin incelenmesi","volume":"38","author":[{"family":"Akgündüz","given":"Devrim"},{"family":"Bağdiken","given":"Pelin"}],"issued":{"date-parts":[["2018"]]}}}],"schema":"https://github.com/citation-style-language/schema/raw/master/csl-citation.json"} </w:instrText>
      </w:r>
      <w:r w:rsidR="00927780" w:rsidRPr="002C797F">
        <w:fldChar w:fldCharType="separate"/>
      </w:r>
      <w:r w:rsidR="00927780" w:rsidRPr="002C797F">
        <w:t>Akgündüz</w:t>
      </w:r>
      <w:r w:rsidR="00927780">
        <w:t>, (</w:t>
      </w:r>
      <w:r w:rsidR="00927780" w:rsidRPr="002C797F">
        <w:t>2018</w:t>
      </w:r>
      <w:r w:rsidR="00927780" w:rsidRPr="002C797F">
        <w:fldChar w:fldCharType="end"/>
      </w:r>
      <w:r w:rsidR="00927780">
        <w:t xml:space="preserve">), </w:t>
      </w:r>
      <w:r w:rsidRPr="00861E58">
        <w:t>Akyüz, Pektaş, Kurnaz ve Memiş (2014), Bal ve Karademir (2013), Meriç (2014), Özkara, Konokman ve Yelken (2018), Tatlı, İpek</w:t>
      </w:r>
      <w:r w:rsidR="004C4E81">
        <w:t xml:space="preserve"> </w:t>
      </w:r>
      <w:r w:rsidRPr="00861E58">
        <w:t>Akbulut ve Altınışık (2016), Tokmak, İncikabı ve Özgelen (2013), Uçar, Demir ve Hiğde (2014)</w:t>
      </w:r>
      <w:r w:rsidRPr="00861E58">
        <w:fldChar w:fldCharType="end"/>
      </w:r>
      <w:r w:rsidRPr="00861E58">
        <w:t xml:space="preserve"> çalışmaları yer almaktadır. Bu çalışmalarda ortak olarak cinsiyetin, mesleki deneyimin, bilgisayar sahibi olma veya teknolojiye erişme bağımsız değişkenlerinin TPAB öz güvenine etkisi incelenmiştir. </w:t>
      </w:r>
    </w:p>
    <w:p w14:paraId="5BEDCDB2" w14:textId="029C6CFE" w:rsidR="00861E58" w:rsidRPr="00861E58" w:rsidRDefault="00861E58" w:rsidP="00861E58">
      <w:pPr>
        <w:pStyle w:val="NormalWeb"/>
        <w:spacing w:before="0" w:beforeAutospacing="0" w:after="0" w:afterAutospacing="0" w:line="360" w:lineRule="auto"/>
        <w:ind w:firstLine="709"/>
        <w:jc w:val="both"/>
      </w:pPr>
      <w:r w:rsidRPr="00861E58">
        <w:t>Öğretmenlerin teknoloji kullanımı konusunda aldıkları eğitimler, teknolojik pedagojik alan bilgisi öz güvelerinde kuşkusuz önemli bir etkiye sahiptir (</w:t>
      </w:r>
      <w:r w:rsidR="00927780" w:rsidRPr="002C797F">
        <w:t xml:space="preserve">Bağdiken </w:t>
      </w:r>
      <w:r w:rsidR="00927780">
        <w:t xml:space="preserve">ve </w:t>
      </w:r>
      <w:r w:rsidR="00927780" w:rsidRPr="002C797F">
        <w:fldChar w:fldCharType="begin"/>
      </w:r>
      <w:r w:rsidR="00927780" w:rsidRPr="002C797F">
        <w:instrText xml:space="preserve"> ADDIN ZOTERO_ITEM CSL_CITATION {"citationID":"ojkpyYQh","properties":{"formattedCitation":"(Akg\\uc0\\u252{}nd\\uc0\\u252{}z &amp; Ba\\uc0\\u287{}diken, 2018)","plainCitation":"(Akgündüz &amp; Bağdiken, 2018)","dontUpdate":true,"noteIndex":0},"citationItems":[{"id":"Tnm9jp5s/K9qrYtuw","uris":["http://zotero.org/users/local/Nxa6DrZD/items/Y7QBWJPH"],"uri":["http://zotero.org/users/local/Nxa6DrZD/items/Y7QBWJPH"],"itemData":{"id":347,"type":"article-journal","container-title":"Gazi Üniversitesi Gazi Eğitim Fakültesi Dergisi","ISSN":"1301-9058","issue":"2","journalAbbreviation":"Gazi Üniversitesi Gazi Eğitim Fakültesi Dergisi","page":"535-566","title":"Fen bilimleri öğretmenlerinin teknolojik pedagojik alan bilgisi özgüven düzeylerinin incelenmesi","volume":"38","author":[{"family":"Akgündüz","given":"Devrim"},{"family":"Bağdiken","given":"Pelin"}],"issued":{"date-parts":[["2018"]]}}}],"schema":"https://github.com/citation-style-language/schema/raw/master/csl-citation.json"} </w:instrText>
      </w:r>
      <w:r w:rsidR="00927780" w:rsidRPr="002C797F">
        <w:fldChar w:fldCharType="separate"/>
      </w:r>
      <w:r w:rsidR="00927780" w:rsidRPr="002C797F">
        <w:t>Akgündüz</w:t>
      </w:r>
      <w:r w:rsidR="00927780">
        <w:t xml:space="preserve">, </w:t>
      </w:r>
      <w:r w:rsidR="00927780" w:rsidRPr="002C797F">
        <w:t>2018</w:t>
      </w:r>
      <w:r w:rsidR="00927780" w:rsidRPr="002C797F">
        <w:fldChar w:fldCharType="end"/>
      </w:r>
      <w:r w:rsidRPr="00861E58">
        <w:t xml:space="preserve">). </w:t>
      </w:r>
      <w:r w:rsidRPr="00861E58">
        <w:fldChar w:fldCharType="begin"/>
      </w:r>
      <w:r w:rsidRPr="00861E58">
        <w:instrText xml:space="preserve"> ADDIN ZOTERO_ITEM CSL_CITATION {"citationID":"1ExpHzFZ","properties":{"formattedCitation":"(Akg\\uc0\\u252{}nd\\uc0\\u252{}z &amp; Ba\\uc0\\u287{}diken, 2018; Bal &amp; Karademir, 2013; Kocao\\uc0\\u287{}lu &amp; Akg\\uc0\\u252{}n, 2015; \\uc0\\u214{}zkara vd., 2018)","plainCitation":"(Akgündüz &amp; Bağdiken, 2018; Bal &amp; Karademir, 2013; Kocaoğlu &amp; Akgün, 2015; Özkara vd., 2018)","dontUpdate":true,"noteIndex":0},"citationItems":[{"id":"Tnm9jp5s/K9qrYtuw","uris":["http://zotero.org/users/local/Nxa6DrZD/items/Y7QBWJPH"],"uri":["http://zotero.org/users/local/Nxa6DrZD/items/Y7QBWJPH"],"itemData":{"id":347,"type":"article-journal","container-title":"Gazi Üniversitesi Gazi Eğitim Fakültesi Dergisi","ISSN":"1301-9058","issue":"2","journalAbbreviation":"Gazi Üniversitesi Gazi Eğitim Fakültesi Dergisi","page":"535-566","title":"Fen bilimleri öğretmenlerinin teknolojik pedagojik alan bilgisi özgüven düzeylerinin incelenmesi","volume":"38","author":[{"family":"Akgündüz","given":"Devrim"},{"family":"Bağdiken","given":"Pelin"}],"issued":{"date-parts":[["2018"]]}}},{"id":"Tnm9jp5s/ejZod73F","uris":["http://zotero.org/users/local/Nxa6DrZD/items/J7TVLQPQ"],"uri":["http://zotero.org/users/local/Nxa6DrZD/items/J7TVLQPQ"],"itemData":{"id":365,"type":"article-journal","container-title":"Pamukkale Üniversitesi Eğitim Fakültesi Dergisi","issue":"2","journalAbbreviation":"Pamukkale Üniversitesi Eğitim Fakültesi Dergisi","page":"15-32","title":"Sosyal bilgiler öğretmenlerinin teknolojik pedagojik alan bilgisi (TPAB) konusunda öz-değerlendirme seviyelerinin belirlenmesi","volume":"34","author":[{"family":"Bal","given":"Mehmet Suat"},{"family":"Karademir","given":"Nadire"}],"issued":{"date-parts":[["2013"]]}}},{"id":"Tnm9jp5s/YDjgZ4L8","uris":["http://zotero.org/users/local/Nxa6DrZD/items/AVBYDZMU"],"uri":["http://zotero.org/users/local/Nxa6DrZD/items/AVBYDZMU"],"itemData":{"id":369,"type":"article-journal","container-title":"Uluslararası Eğitim Bilimleri Dergisi","issue":"4","journalAbbreviation":"Uluslararası Eğitim Bilimleri Dergisi","page":"259-276","title":"Lise öğretmenlerinin FATİH projesi teknolojilerini kullanmaya yönelik öz-yeterlilik inançları","author":[{"family":"Kocaoğlu","given":"Bayram Ümit"},{"family":"Akgün","given":"Özcan Erkan"}],"issued":{"date-parts":[["2015"]]}}},{"id":"Tnm9jp5s/5IYmc6LU","uris":["http://zotero.org/users/local/Nxa6DrZD/items/XELZJWPL"],"uri":["http://zotero.org/users/local/Nxa6DrZD/items/XELZJWPL"],"itemData":{"id":366,"type":"article-journal","container-title":"Amasya Üniversitesi Eğitim Fakültesi Dergisi","ISSN":"2146-7811","issue":"2","journalAbbreviation":"Amasya Üniversitesi Eğitim Fakültesi Dergisi","page":"371-412","title":"Eğitimde teknoloji kullanımı hizmetiçi eğitimine katılan öğretmenlerin TPAB özgüvenlerinin incelenmesi","volume":"7","author":[{"family":"Özkara","given":"Esra Cesur"},{"family":"Konokman","given":"Gamze Yavuz"},{"family":"Yelken","given":"Tuğba Yanpar"}],"issued":{"date-parts":[["2018"]]}}}],"schema":"https://github.com/citation-style-language/schema/raw/master/csl-citation.json"} </w:instrText>
      </w:r>
      <w:r w:rsidRPr="00861E58">
        <w:fldChar w:fldCharType="separate"/>
      </w:r>
      <w:r w:rsidR="00927780" w:rsidRPr="00861E58">
        <w:t xml:space="preserve"> </w:t>
      </w:r>
      <w:r w:rsidR="00927780" w:rsidRPr="002C797F">
        <w:t xml:space="preserve">Bağdiken </w:t>
      </w:r>
      <w:r w:rsidR="00927780">
        <w:t>ve Akgündüz</w:t>
      </w:r>
      <w:r w:rsidR="007B0663">
        <w:t xml:space="preserve"> </w:t>
      </w:r>
      <w:r w:rsidRPr="00861E58">
        <w:t>(2018), Bal ve Karademir (2013), Özkara vd. (2018)</w:t>
      </w:r>
      <w:r w:rsidRPr="00861E58">
        <w:fldChar w:fldCharType="end"/>
      </w:r>
      <w:r w:rsidRPr="00861E58">
        <w:t xml:space="preserve"> çalışmasında eğitim teknolojileriyle ilgili eğitim alan öğretmenlerin almayanlara göre TPAB öz güvenlerinin araştırılan her boyutta daha yüksek olduğunu tespit etmişlerdir. </w:t>
      </w:r>
      <w:r w:rsidRPr="00861E58">
        <w:fldChar w:fldCharType="begin"/>
      </w:r>
      <w:r w:rsidRPr="00861E58">
        <w:instrText xml:space="preserve"> ADDIN ZOTERO_ITEM CSL_CITATION {"citationID":"x1hx5ltk","properties":{"formattedCitation":"(Kocao\\uc0\\u287{}lu &amp; Akg\\uc0\\u252{}n, 2015)","plainCitation":"(Kocaoğlu &amp; Akgün, 2015)","dontUpdate":true,"noteIndex":0},"citationItems":[{"id":"Tnm9jp5s/YDjgZ4L8","uris":["http://zotero.org/users/local/Nxa6DrZD/items/AVBYDZMU"],"uri":["http://zotero.org/users/local/Nxa6DrZD/items/AVBYDZMU"],"itemData":{"id":369,"type":"article-journal","container-title":"Uluslararası Eğitim Bilimleri Dergisi","issue":"4","journalAbbreviation":"Uluslararası Eğitim Bilimleri Dergisi","page":"259-276","title":"Lise öğretmenlerinin FATİH projesi teknolojilerini kullanmaya yönelik öz-yeterlilik inançları","author":[{"family":"Kocaoğlu","given":"Bayram Ümit"},{"family":"Akgün","given":"Özcan Erkan"}],"issued":{"date-parts":[["2015"]]}}}],"schema":"https://github.com/citation-style-language/schema/raw/master/csl-citation.json"} </w:instrText>
      </w:r>
      <w:r w:rsidRPr="00861E58">
        <w:fldChar w:fldCharType="separate"/>
      </w:r>
      <w:r w:rsidRPr="00861E58">
        <w:t>Kocaoğlu ve Akgün (2015)</w:t>
      </w:r>
      <w:r w:rsidRPr="00861E58">
        <w:fldChar w:fldCharType="end"/>
      </w:r>
      <w:r w:rsidRPr="00861E58">
        <w:t xml:space="preserve"> FATİH projesi eğitimde teknoloji kullanım kurslarına katılan öğretmenlerin FATİH projesi donanımlarını kullanma yönünden öz güvenlerinin yüksek olduğunu tespit etmiştir. Bahsi geçen dört çalışmada da</w:t>
      </w:r>
      <w:r w:rsidR="00296974">
        <w:t xml:space="preserve"> (</w:t>
      </w:r>
      <w:r w:rsidR="00296974" w:rsidRPr="00861E58">
        <w:fldChar w:fldCharType="begin"/>
      </w:r>
      <w:r w:rsidR="00296974" w:rsidRPr="00861E58">
        <w:instrText xml:space="preserve"> ADDIN ZOTERO_ITEM CSL_CITATION {"citationID":"1ExpHzFZ","properties":{"formattedCitation":"(Akg\\uc0\\u252{}nd\\uc0\\u252{}z &amp; Ba\\uc0\\u287{}diken, 2018; Bal &amp; Karademir, 2013; Kocao\\uc0\\u287{}lu &amp; Akg\\uc0\\u252{}n, 2015; \\uc0\\u214{}zkara vd., 2018)","plainCitation":"(Akgündüz &amp; Bağdiken, 2018; Bal &amp; Karademir, 2013; Kocaoğlu &amp; Akgün, 2015; Özkara vd., 2018)","dontUpdate":true,"noteIndex":0},"citationItems":[{"id":"Tnm9jp5s/K9qrYtuw","uris":["http://zotero.org/users/local/Nxa6DrZD/items/Y7QBWJPH"],"uri":["http://zotero.org/users/local/Nxa6DrZD/items/Y7QBWJPH"],"itemData":{"id":347,"type":"article-journal","container-title":"Gazi Üniversitesi Gazi Eğitim Fakültesi Dergisi","ISSN":"1301-9058","issue":"2","journalAbbreviation":"Gazi Üniversitesi Gazi Eğitim Fakültesi Dergisi","page":"535-566","title":"Fen bilimleri öğretmenlerinin teknolojik pedagojik alan bilgisi özgüven düzeylerinin incelenmesi","volume":"38","author":[{"family":"Akgündüz","given":"Devrim"},{"family":"Bağdiken","given":"Pelin"}],"issued":{"date-parts":[["2018"]]}}},{"id":"Tnm9jp5s/ejZod73F","uris":["http://zotero.org/users/local/Nxa6DrZD/items/J7TVLQPQ"],"uri":["http://zotero.org/users/local/Nxa6DrZD/items/J7TVLQPQ"],"itemData":{"id":365,"type":"article-journal","container-title":"Pamukkale Üniversitesi Eğitim Fakültesi Dergisi","issue":"2","journalAbbreviation":"Pamukkale Üniversitesi Eğitim Fakültesi Dergisi","page":"15-32","title":"Sosyal bilgiler öğretmenlerinin teknolojik pedagojik alan bilgisi (TPAB) konusunda öz-değerlendirme seviyelerinin belirlenmesi","volume":"34","author":[{"family":"Bal","given":"Mehmet Suat"},{"family":"Karademir","given":"Nadire"}],"issued":{"date-parts":[["2013"]]}}},{"id":"Tnm9jp5s/YDjgZ4L8","uris":["http://zotero.org/users/local/Nxa6DrZD/items/AVBYDZMU"],"uri":["http://zotero.org/users/local/Nxa6DrZD/items/AVBYDZMU"],"itemData":{"id":369,"type":"article-journal","container-title":"Uluslararası Eğitim Bilimleri Dergisi","issue":"4","journalAbbreviation":"Uluslararası Eğitim Bilimleri Dergisi","page":"259-276","title":"Lise öğretmenlerinin FATİH projesi teknolojilerini kullanmaya yönelik öz-yeterlilik inançları","author":[{"family":"Kocaoğlu","given":"Bayram Ümit"},{"family":"Akgün","given":"Özcan Erkan"}],"issued":{"date-parts":[["2015"]]}}},{"id":"Tnm9jp5s/5IYmc6LU","uris":["http://zotero.org/users/local/Nxa6DrZD/items/XELZJWPL"],"uri":["http://zotero.org/users/local/Nxa6DrZD/items/XELZJWPL"],"itemData":{"id":366,"type":"article-journal","container-title":"Amasya Üniversitesi Eğitim Fakültesi Dergisi","ISSN":"2146-7811","issue":"2","journalAbbreviation":"Amasya Üniversitesi Eğitim Fakültesi Dergisi","page":"371-412","title":"Eğitimde teknoloji kullanımı hizmetiçi eğitimine katılan öğretmenlerin TPAB özgüvenlerinin incelenmesi","volume":"7","author":[{"family":"Özkara","given":"Esra Cesur"},{"family":"Konokman","given":"Gamze Yavuz"},{"family":"Yelken","given":"Tuğba Yanpar"}],"issued":{"date-parts":[["2018"]]}}}],"schema":"https://github.com/citation-style-language/schema/raw/master/csl-citation.json"} </w:instrText>
      </w:r>
      <w:r w:rsidR="00296974" w:rsidRPr="00861E58">
        <w:fldChar w:fldCharType="separate"/>
      </w:r>
      <w:r w:rsidR="007B0663" w:rsidRPr="002C797F">
        <w:t xml:space="preserve">Bağdiken </w:t>
      </w:r>
      <w:r w:rsidR="007B0663">
        <w:t>ve Akgündüz</w:t>
      </w:r>
      <w:r w:rsidR="00296974">
        <w:t xml:space="preserve">, </w:t>
      </w:r>
      <w:r w:rsidR="00296974" w:rsidRPr="00861E58">
        <w:t>2018</w:t>
      </w:r>
      <w:r w:rsidR="00296974">
        <w:t>;</w:t>
      </w:r>
      <w:r w:rsidR="00296974" w:rsidRPr="00861E58">
        <w:t xml:space="preserve"> Bal ve Karademir</w:t>
      </w:r>
      <w:r w:rsidR="00296974">
        <w:t>,</w:t>
      </w:r>
      <w:r w:rsidR="00296974" w:rsidRPr="00861E58">
        <w:t xml:space="preserve"> 2013</w:t>
      </w:r>
      <w:r w:rsidR="00296974">
        <w:t>;</w:t>
      </w:r>
      <w:r w:rsidR="00296974" w:rsidRPr="00861E58">
        <w:t xml:space="preserve"> Özkara vd.</w:t>
      </w:r>
      <w:r w:rsidR="00296974">
        <w:t xml:space="preserve">, </w:t>
      </w:r>
      <w:r w:rsidR="00296974" w:rsidRPr="00861E58">
        <w:t>2018</w:t>
      </w:r>
      <w:r w:rsidR="00296974" w:rsidRPr="00861E58">
        <w:fldChar w:fldCharType="end"/>
      </w:r>
      <w:r w:rsidR="00296974">
        <w:t xml:space="preserve">; </w:t>
      </w:r>
      <w:r w:rsidR="00296974" w:rsidRPr="00861E58">
        <w:fldChar w:fldCharType="begin"/>
      </w:r>
      <w:r w:rsidR="00296974" w:rsidRPr="00861E58">
        <w:instrText xml:space="preserve"> ADDIN ZOTERO_ITEM CSL_CITATION {"citationID":"x1hx5ltk","properties":{"formattedCitation":"(Kocao\\uc0\\u287{}lu &amp; Akg\\uc0\\u252{}n, 2015)","plainCitation":"(Kocaoğlu &amp; Akgün, 2015)","dontUpdate":true,"noteIndex":0},"citationItems":[{"id":"Tnm9jp5s/YDjgZ4L8","uris":["http://zotero.org/users/local/Nxa6DrZD/items/AVBYDZMU"],"uri":["http://zotero.org/users/local/Nxa6DrZD/items/AVBYDZMU"],"itemData":{"id":369,"type":"article-journal","container-title":"Uluslararası Eğitim Bilimleri Dergisi","issue":"4","journalAbbreviation":"Uluslararası Eğitim Bilimleri Dergisi","page":"259-276","title":"Lise öğretmenlerinin FATİH projesi teknolojilerini kullanmaya yönelik öz-yeterlilik inançları","author":[{"family":"Kocaoğlu","given":"Bayram Ümit"},{"family":"Akgün","given":"Özcan Erkan"}],"issued":{"date-parts":[["2015"]]}}}],"schema":"https://github.com/citation-style-language/schema/raw/master/csl-citation.json"} </w:instrText>
      </w:r>
      <w:r w:rsidR="00296974" w:rsidRPr="00861E58">
        <w:fldChar w:fldCharType="separate"/>
      </w:r>
      <w:r w:rsidR="00296974" w:rsidRPr="00861E58">
        <w:t>Kocaoğlu ve Akgün</w:t>
      </w:r>
      <w:r w:rsidR="00296974">
        <w:t>,</w:t>
      </w:r>
      <w:r w:rsidR="00296974" w:rsidRPr="00861E58">
        <w:t xml:space="preserve"> 2015</w:t>
      </w:r>
      <w:r w:rsidR="00296974" w:rsidRPr="00861E58">
        <w:fldChar w:fldCharType="end"/>
      </w:r>
      <w:r w:rsidR="00296974">
        <w:t>)</w:t>
      </w:r>
      <w:r w:rsidR="00296974" w:rsidRPr="00861E58">
        <w:t xml:space="preserve"> </w:t>
      </w:r>
      <w:r w:rsidRPr="00861E58">
        <w:t xml:space="preserve">hizmet içi eğitimlerin artırılması, daha çok öğretmenin bu kurslara katılmalarının sağlanmasını önermişlerdir. </w:t>
      </w:r>
      <w:r w:rsidR="003F4B22">
        <w:t>Bu çalışmalardan faklı olarak</w:t>
      </w:r>
      <w:r w:rsidRPr="00861E58">
        <w:t xml:space="preserve"> </w:t>
      </w:r>
      <w:r w:rsidR="003F4B22">
        <w:t>eğitimde teknoloji kullanımı içerikli hizmet içi eğitimlerinin</w:t>
      </w:r>
      <w:r w:rsidRPr="00861E58">
        <w:t xml:space="preserve"> öğretmenlerin ihtiyacını karşılayamadığı (</w:t>
      </w:r>
      <w:r w:rsidRPr="00861E58">
        <w:fldChar w:fldCharType="begin"/>
      </w:r>
      <w:r w:rsidRPr="00861E58">
        <w:instrText xml:space="preserve"> ADDIN ZOTERO_ITEM CSL_CITATION {"citationID":"H5wAGEqx","properties":{"formattedCitation":"(Sar\\uc0\\u305{}tepeci vd., 2016)","plainCitation":"(Sarıtepeci vd., 2016)","dontUpdate":true,"noteIndex":0},"citationItems":[{"id":"Tnm9jp5s/zS29MBMH","uris":["http://zotero.org/users/local/Nxa6DrZD/items/7WBSFGCI"],"uri":["http://zotero.org/users/local/Nxa6DrZD/items/7WBSFGCI"],"itemData":{"id":"JXeNkEw9/g4QzMVy2","type":"article-journal","container-title":"Turkish Journal of Computer and Mathematics Education","issue":"3","note":"publisher: Karadeniz Technical University Distance Education Research and Application …","page":"601-620","source":"Google Scholar","title":"Öğretmenlerin Öğretim Teknolojileri Alanında Hizmet-İçi Eğitim Gereksinimlerinin FATİH Projesi Kapsamında İncelenmesi 1","volume":"7","author":[{"family":"Sarıtepeci","given":"Mustafa"},{"family":"Durak","given":"Hatice"},{"family":"Seferoğlu","given":"S. Sadi"}],"issued":{"date-parts":[["2016"]]}}}],"schema":"https://github.com/citation-style-language/schema/raw/master/csl-citation.json"} </w:instrText>
      </w:r>
      <w:r w:rsidRPr="00861E58">
        <w:fldChar w:fldCharType="separate"/>
      </w:r>
      <w:r w:rsidRPr="00861E58">
        <w:rPr>
          <w:lang w:val="en-US"/>
        </w:rPr>
        <w:t>Sarıtepeci vd., 2016)</w:t>
      </w:r>
      <w:r w:rsidRPr="00861E58">
        <w:fldChar w:fldCharType="end"/>
      </w:r>
      <w:r w:rsidRPr="00861E58">
        <w:t>, tekno</w:t>
      </w:r>
      <w:r w:rsidR="00296974">
        <w:t xml:space="preserve">lojik </w:t>
      </w:r>
      <w:r w:rsidRPr="00861E58">
        <w:t xml:space="preserve">pedagojik yetenekleri kazandırmada yetersiz kaldığı </w:t>
      </w:r>
      <w:r w:rsidRPr="00861E58">
        <w:fldChar w:fldCharType="begin"/>
      </w:r>
      <w:r w:rsidRPr="00861E58">
        <w:instrText xml:space="preserve"> ADDIN ZOTERO_ITEM CSL_CITATION {"citationID":"xllrkVgE","properties":{"formattedCitation":"(Vural &amp; Ceylan, 2014)","plainCitation":"(Vural &amp; Ceylan, 2014)","noteIndex":0},"citationItems":[{"id":584,"uris":["http://zotero.org/users/6782950/items/GI5Y973X"],"uri":["http://zotero.org/users/6782950/items/GI5Y973X"],"itemData":{"id":584,"type":"article-journal","container-title":"XIX. Türkiye’de İnternet Konferansında sunulan sözlü bildiri. Yaşar Üniversitesi, İzmir","source":"Google Scholar","title":"Fatih projesi eğitimde teknoloji kullanım kursunun öğretmen görüşlerine göre değerlendirilmesi","author":[{"family":"Vural","given":"A. R."},{"family":"Ceylan","given":"Veysel Karani"}],"issued":{"date-parts":[["2014"]]}}}],"schema":"https://github.com/citation-style-language/schema/raw/master/csl-citation.json"} </w:instrText>
      </w:r>
      <w:r w:rsidRPr="00861E58">
        <w:fldChar w:fldCharType="separate"/>
      </w:r>
      <w:r w:rsidRPr="00861E58">
        <w:rPr>
          <w:noProof/>
        </w:rPr>
        <w:t xml:space="preserve">(Vural </w:t>
      </w:r>
      <w:r w:rsidR="005C3F08">
        <w:rPr>
          <w:noProof/>
        </w:rPr>
        <w:t>ve</w:t>
      </w:r>
      <w:r w:rsidRPr="00861E58">
        <w:rPr>
          <w:noProof/>
        </w:rPr>
        <w:t xml:space="preserve"> Ceylan, 2014)</w:t>
      </w:r>
      <w:r w:rsidRPr="00861E58">
        <w:fldChar w:fldCharType="end"/>
      </w:r>
      <w:r w:rsidR="009301D6">
        <w:t xml:space="preserve">, kısa süreli eğitim konferans, öğretmen atölyelerinin öğretmenlerin </w:t>
      </w:r>
      <w:r w:rsidR="00A469DE">
        <w:t>yeni yeterlilikler kazanması hususunda kalıcı etkiye sahip olmadığı (Ca</w:t>
      </w:r>
      <w:r w:rsidR="00384DDE">
        <w:t>r</w:t>
      </w:r>
      <w:r w:rsidR="00A469DE">
        <w:t>lson ve Gadio, 2002; Enochsson ve Rizza, 20</w:t>
      </w:r>
      <w:r w:rsidR="00752C72">
        <w:t>0</w:t>
      </w:r>
      <w:r w:rsidR="00A469DE">
        <w:t>9)</w:t>
      </w:r>
      <w:r w:rsidR="004258E6">
        <w:t>, özellikle teknolojik pedagojik alan bilgisi öz güvenlerinin hizmet içi eğitimlere rağmen düşük kaldığı (Lehiste, 2015)</w:t>
      </w:r>
      <w:r w:rsidR="00A469DE">
        <w:t xml:space="preserve"> </w:t>
      </w:r>
      <w:r w:rsidRPr="00861E58">
        <w:t>yönünde çalışmalar</w:t>
      </w:r>
      <w:r w:rsidR="003F4B22">
        <w:t>da alan yazında</w:t>
      </w:r>
      <w:r w:rsidRPr="00861E58">
        <w:t xml:space="preserve"> </w:t>
      </w:r>
      <w:r w:rsidR="003F4B22">
        <w:t>yer almaktadır</w:t>
      </w:r>
      <w:r w:rsidRPr="00861E58">
        <w:t>.</w:t>
      </w:r>
      <w:r w:rsidR="003F4B22">
        <w:t xml:space="preserve"> Bu bakımdan eğitimde teknoloji kullanımı içerikli hizmet içi eğitimlerin öğretmenlere etkileri konusuna alan yazında tam bir fikir birliği </w:t>
      </w:r>
      <w:r w:rsidR="00296974">
        <w:t>olmadığı görülmektedir</w:t>
      </w:r>
      <w:r w:rsidR="003F4B22">
        <w:t>.</w:t>
      </w:r>
      <w:r w:rsidRPr="00861E58">
        <w:t xml:space="preserve"> </w:t>
      </w:r>
      <w:r w:rsidR="003F4B22">
        <w:t>Yine</w:t>
      </w:r>
      <w:r w:rsidRPr="00861E58">
        <w:t xml:space="preserve"> çalışmalarda hizmet içi eğitimlerin uzaktan veya yüz yüze olması, öğretmenlerin kurslara gönüllü veya gönülsüz katılımlarının TPAB öz güvenlerine etkisinin olup olmadığı konusunda bir </w:t>
      </w:r>
      <w:r w:rsidR="00296974">
        <w:t>çalışmaya</w:t>
      </w:r>
      <w:r w:rsidRPr="00861E58">
        <w:t xml:space="preserve"> rastlanmamıştır. Alan </w:t>
      </w:r>
      <w:r w:rsidR="003F4B22" w:rsidRPr="00861E58">
        <w:t>yazımdaki</w:t>
      </w:r>
      <w:r w:rsidRPr="00861E58">
        <w:t xml:space="preserve"> bu eksiliklerden hareketle; FATİH projesi kapsamında gerçekleştirilen, eğitimde teknoloji kullanımı içerikli hizmet içi eğitim kurslarının çeşitli özelliklerinin öğretmenlerin TPAB öz </w:t>
      </w:r>
      <w:r w:rsidRPr="0059158F">
        <w:t>güvenlerine etkilerinin</w:t>
      </w:r>
      <w:r w:rsidRPr="00861E58">
        <w:t xml:space="preserve"> incelenmesi alan yazıma katkı </w:t>
      </w:r>
      <w:r w:rsidR="0054696E">
        <w:t xml:space="preserve">sağlayacağı </w:t>
      </w:r>
      <w:r w:rsidR="00296974">
        <w:t>düşünülmektedir</w:t>
      </w:r>
      <w:r w:rsidRPr="00861E58">
        <w:t>.</w:t>
      </w:r>
    </w:p>
    <w:p w14:paraId="4CF8FE01" w14:textId="77777777" w:rsidR="00861E58" w:rsidRPr="00861E58" w:rsidRDefault="00861E58" w:rsidP="00861E58">
      <w:pPr>
        <w:pStyle w:val="NormalWeb"/>
        <w:spacing w:before="0" w:beforeAutospacing="0" w:after="0" w:afterAutospacing="0" w:line="360" w:lineRule="auto"/>
        <w:ind w:firstLine="709"/>
        <w:jc w:val="both"/>
      </w:pPr>
      <w:r w:rsidRPr="00861E58">
        <w:t xml:space="preserve">Bu bağlamda araştırmada aşağıdaki sorulara cevap aranmıştır: </w:t>
      </w:r>
    </w:p>
    <w:p w14:paraId="07354C20" w14:textId="77777777" w:rsidR="00861E58" w:rsidRPr="00861E58" w:rsidRDefault="00861E58" w:rsidP="0089659C">
      <w:pPr>
        <w:pStyle w:val="NormalWeb"/>
        <w:numPr>
          <w:ilvl w:val="0"/>
          <w:numId w:val="1"/>
        </w:numPr>
        <w:spacing w:before="0" w:beforeAutospacing="0" w:after="0" w:afterAutospacing="0" w:line="360" w:lineRule="auto"/>
        <w:ind w:left="1134" w:hanging="283"/>
        <w:jc w:val="both"/>
      </w:pPr>
      <w:r w:rsidRPr="00861E58">
        <w:t>Çalışmaya katılan öğretmenlerin TPAB öz güven düzeyleri nedir?</w:t>
      </w:r>
    </w:p>
    <w:p w14:paraId="22B62059" w14:textId="77777777" w:rsidR="00861E58" w:rsidRPr="00861E58" w:rsidRDefault="00861E58" w:rsidP="0089659C">
      <w:pPr>
        <w:pStyle w:val="NormalWeb"/>
        <w:numPr>
          <w:ilvl w:val="0"/>
          <w:numId w:val="1"/>
        </w:numPr>
        <w:spacing w:before="0" w:beforeAutospacing="0" w:after="0" w:afterAutospacing="0" w:line="360" w:lineRule="auto"/>
        <w:ind w:left="1134" w:hanging="283"/>
        <w:jc w:val="both"/>
      </w:pPr>
      <w:r w:rsidRPr="00861E58">
        <w:lastRenderedPageBreak/>
        <w:t>Çalışmaya katılan öğretmenlerin TPAB öz güvenlerinde; lisans eğitimi sırasında bilişim teknolojileri (BT) dersini almaları, hizmet içi olarak eğitim teknolojileri kullanımı konusunda kurslara katılmış olmaları, katıldıkları kursların uzaktan veya yüz yüze olması, kurslara gönüllü veya gönülsüz katılma değişkenlerine göre farklılık var mıdır?</w:t>
      </w:r>
    </w:p>
    <w:p w14:paraId="0D1EFBB1" w14:textId="77777777" w:rsidR="00F30739" w:rsidRPr="002D26BC" w:rsidRDefault="00F30739" w:rsidP="00745724">
      <w:pPr>
        <w:autoSpaceDE w:val="0"/>
        <w:autoSpaceDN w:val="0"/>
        <w:adjustRightInd w:val="0"/>
        <w:spacing w:line="360" w:lineRule="auto"/>
        <w:jc w:val="center"/>
        <w:rPr>
          <w:b/>
        </w:rPr>
      </w:pPr>
    </w:p>
    <w:p w14:paraId="78AA6939" w14:textId="5D2C07DE" w:rsidR="00530D23" w:rsidRDefault="00E024AF" w:rsidP="00745724">
      <w:pPr>
        <w:autoSpaceDE w:val="0"/>
        <w:autoSpaceDN w:val="0"/>
        <w:adjustRightInd w:val="0"/>
        <w:spacing w:line="360" w:lineRule="auto"/>
        <w:jc w:val="center"/>
        <w:rPr>
          <w:b/>
        </w:rPr>
      </w:pPr>
      <w:r w:rsidRPr="002D26BC">
        <w:rPr>
          <w:b/>
        </w:rPr>
        <w:t>Yöntem</w:t>
      </w:r>
    </w:p>
    <w:p w14:paraId="63825650" w14:textId="51C35C92" w:rsidR="007F6E7C" w:rsidRPr="007F6E7C" w:rsidRDefault="007F6E7C" w:rsidP="007F6E7C">
      <w:pPr>
        <w:pStyle w:val="NormalWeb"/>
        <w:spacing w:before="0" w:beforeAutospacing="0" w:after="0" w:afterAutospacing="0" w:line="360" w:lineRule="auto"/>
        <w:ind w:firstLine="709"/>
        <w:jc w:val="both"/>
      </w:pPr>
      <w:r w:rsidRPr="009026A2">
        <w:t xml:space="preserve">Araştırmada </w:t>
      </w:r>
      <w:r w:rsidR="00572A9A">
        <w:t xml:space="preserve">nicel verilerin </w:t>
      </w:r>
      <w:r w:rsidR="00752C72">
        <w:t>derinlemesine</w:t>
      </w:r>
      <w:r w:rsidR="00572A9A">
        <w:t xml:space="preserve"> açıklanması amacıyla </w:t>
      </w:r>
      <w:r w:rsidRPr="009026A2">
        <w:t xml:space="preserve">karma araştırmada desenlerinden açıklayıcı ardışık desen kullanılmıştır </w:t>
      </w:r>
      <w:r w:rsidRPr="009026A2">
        <w:fldChar w:fldCharType="begin"/>
      </w:r>
      <w:r w:rsidRPr="009026A2">
        <w:instrText xml:space="preserve"> ADDIN ZOTERO_ITEM CSL_CITATION {"citationID":"1xz8LY8L","properties":{"formattedCitation":"(Creswell, 2017)","plainCitation":"(Creswell, 2017)","noteIndex":0},"citationItems":[{"id":"Tnm9jp5s/0z5DlVsl","uris":["http://zotero.org/users/local/Nxa6DrZD/items/HICPDUPE"],"uri":["http://zotero.org/users/local/Nxa6DrZD/items/HICPDUPE"],"itemData":{"id":185,"type":"book","event-place":"Ankara","publisher":"Pegem Akademi","publisher-place":"Ankara","title":"Karam Yöntem Araştırmalarına Giriş","author":[{"family":"Creswell","given":"J. W."}],"translator":[{"family":"Sözbilir","given":"Mustafa"}],"issued":{"date-parts":[["2017"]]}}}],"schema":"https://github.com/citation-style-language/schema/raw/master/csl-citation.json"} </w:instrText>
      </w:r>
      <w:r w:rsidRPr="009026A2">
        <w:fldChar w:fldCharType="separate"/>
      </w:r>
      <w:r w:rsidRPr="009026A2">
        <w:t>(Creswell, 2017)</w:t>
      </w:r>
      <w:r w:rsidRPr="009026A2">
        <w:fldChar w:fldCharType="end"/>
      </w:r>
      <w:r w:rsidRPr="009026A2">
        <w:t xml:space="preserve">. Açıklayıcı ardışık desende önce nicel veriler toplanıp analiz edilir, daha sonra nicel sonuçları açıklamak için nitel çalışma yürütülür </w:t>
      </w:r>
      <w:r w:rsidRPr="009026A2">
        <w:fldChar w:fldCharType="begin"/>
      </w:r>
      <w:r w:rsidRPr="009026A2">
        <w:instrText xml:space="preserve"> ADDIN ZOTERO_ITEM CSL_CITATION {"citationID":"bkxpegq9","properties":{"formattedCitation":"(Creswell, 2017)","plainCitation":"(Creswell, 2017)","noteIndex":0},"citationItems":[{"id":"Tnm9jp5s/0z5DlVsl","uris":["http://zotero.org/users/local/Nxa6DrZD/items/HICPDUPE"],"uri":["http://zotero.org/users/local/Nxa6DrZD/items/HICPDUPE"],"itemData":{"id":185,"type":"book","event-place":"Ankara","publisher":"Pegem Akademi","publisher-place":"Ankara","title":"Karam Yöntem Araştırmalarına Giriş","author":[{"family":"Creswell","given":"J. W."}],"translator":[{"family":"Sözbilir","given":"Mustafa"}],"issued":{"date-parts":[["2017"]]}}}],"schema":"https://github.com/citation-style-language/schema/raw/master/csl-citation.json"} </w:instrText>
      </w:r>
      <w:r w:rsidRPr="009026A2">
        <w:fldChar w:fldCharType="separate"/>
      </w:r>
      <w:r w:rsidRPr="009026A2">
        <w:t>(Creswell, 2017)</w:t>
      </w:r>
      <w:r w:rsidRPr="009026A2">
        <w:fldChar w:fldCharType="end"/>
      </w:r>
      <w:r w:rsidRPr="009026A2">
        <w:t>. Bu çalışmada da öncelikle öğretmenlerden ölçek yardımı ile bilgiler toplanıp, analiz edilmiş ve analiz sonuçlarının açıklanması için hizmet içi eğitim</w:t>
      </w:r>
      <w:r w:rsidR="007C2846">
        <w:t>lerde</w:t>
      </w:r>
      <w:r w:rsidRPr="009026A2">
        <w:t xml:space="preserve"> </w:t>
      </w:r>
      <w:r w:rsidR="007C2846">
        <w:t xml:space="preserve">kursiyer veya </w:t>
      </w:r>
      <w:r w:rsidRPr="009026A2">
        <w:t>eğitimci olarak görev yapan öğretmenler</w:t>
      </w:r>
      <w:r w:rsidR="007C2846">
        <w:t>den</w:t>
      </w:r>
      <w:r w:rsidRPr="009026A2">
        <w:t xml:space="preserve"> yarı yapılandırılmış görüşmeler yolu ile veri toplanmıştır.</w:t>
      </w:r>
    </w:p>
    <w:p w14:paraId="5DCF2AA6" w14:textId="7E8915F7" w:rsidR="007F6E7C" w:rsidRPr="007F6E7C" w:rsidRDefault="00B82845" w:rsidP="00B82845">
      <w:pPr>
        <w:pStyle w:val="Default"/>
        <w:tabs>
          <w:tab w:val="left" w:pos="709"/>
        </w:tabs>
        <w:spacing w:line="360" w:lineRule="auto"/>
        <w:jc w:val="both"/>
        <w:rPr>
          <w:b/>
        </w:rPr>
      </w:pPr>
      <w:r>
        <w:rPr>
          <w:b/>
        </w:rPr>
        <w:tab/>
      </w:r>
      <w:r w:rsidR="00FB1B3A">
        <w:rPr>
          <w:b/>
        </w:rPr>
        <w:t>Örneklem</w:t>
      </w:r>
    </w:p>
    <w:p w14:paraId="33703300" w14:textId="205E8E58" w:rsidR="00AF03E6" w:rsidRDefault="00FB1B3A" w:rsidP="00AF03E6">
      <w:pPr>
        <w:pStyle w:val="NormalWeb"/>
        <w:spacing w:before="0" w:beforeAutospacing="0" w:after="0" w:afterAutospacing="0" w:line="360" w:lineRule="auto"/>
        <w:ind w:firstLine="709"/>
        <w:jc w:val="both"/>
      </w:pPr>
      <w:r>
        <w:t xml:space="preserve">Araştırmanın örneklemi </w:t>
      </w:r>
      <w:r w:rsidR="00AF03E6" w:rsidRPr="009026A2">
        <w:t xml:space="preserve">Erzurum ilinde 2019-2020 öğretim yılında görev yapan fen bilimleri, biyoloji, fizik ve kimya branşlarından toplam 241 </w:t>
      </w:r>
      <w:r>
        <w:t>öğretmenden oluşmaktadır</w:t>
      </w:r>
      <w:r w:rsidR="00AF03E6" w:rsidRPr="009026A2">
        <w:t>. Ölçeğin uygulanması konusunda il milli eğitim müdürlüğünden gerekli izinler</w:t>
      </w:r>
      <w:r w:rsidR="00B82845">
        <w:t xml:space="preserve"> ve etik kurul izini</w:t>
      </w:r>
      <w:r w:rsidR="00AF03E6" w:rsidRPr="009026A2">
        <w:t xml:space="preserve"> alındıktan sonra Google form aracılığı ile online hale getirilerek Erzurum ilinde görev yapan bütün fizik, kimya, biyoloji ve fen bilimleri öğretmenlerine iletilmiştir. Ölçeğin başlangıç kısmına araştırmanın amacı, ölçekte kimlik belirtecek bilgi istenmediği, katılımın tamamen gönüllü olduğu açıklamalarına yer verilmiştir. Ölçeği 300 öğretmen doldurmuş ancak 69 öğretmenin branşlarının istenilen branşlarda olmaması, cevapları eksik veya hatalı olmasından dolayı değerlendirmeye katılmamıştır.</w:t>
      </w:r>
      <w:r>
        <w:t xml:space="preserve"> </w:t>
      </w:r>
      <w:r w:rsidR="00455F8A">
        <w:t xml:space="preserve">Google formda öğretmenlerin sorulara özgürce cevap vermeleri için </w:t>
      </w:r>
      <w:r w:rsidR="0059158F">
        <w:t>s</w:t>
      </w:r>
      <w:r w:rsidR="00455F8A">
        <w:t>orular zorunlu tutulmamıştır.</w:t>
      </w:r>
      <w:r w:rsidR="00AF03E6" w:rsidRPr="009026A2">
        <w:t xml:space="preserve"> Verileri değerlendirilen öğretmenlerin demografik bilgileri tablo 2 de sunulmuştur.</w:t>
      </w:r>
    </w:p>
    <w:p w14:paraId="5D297C17" w14:textId="77777777" w:rsidR="00AF03E6" w:rsidRPr="00AF03E6" w:rsidRDefault="00AF03E6" w:rsidP="00AF03E6">
      <w:pPr>
        <w:rPr>
          <w:bCs/>
        </w:rPr>
      </w:pPr>
      <w:r w:rsidRPr="003E05E2">
        <w:rPr>
          <w:b/>
        </w:rPr>
        <w:t>Tablo 2.</w:t>
      </w:r>
      <w:r w:rsidRPr="00AF03E6">
        <w:rPr>
          <w:bCs/>
        </w:rPr>
        <w:t xml:space="preserve"> Çalışmaya Katılan Öğretmenlerin Demografik Bilgileri</w:t>
      </w:r>
    </w:p>
    <w:tbl>
      <w:tblPr>
        <w:tblW w:w="8931" w:type="dxa"/>
        <w:tblBorders>
          <w:top w:val="single" w:sz="4" w:space="0" w:color="auto"/>
          <w:bottom w:val="single" w:sz="4" w:space="0" w:color="auto"/>
          <w:insideH w:val="single" w:sz="4" w:space="0" w:color="auto"/>
        </w:tblBorders>
        <w:tblCellMar>
          <w:left w:w="70" w:type="dxa"/>
          <w:right w:w="70" w:type="dxa"/>
        </w:tblCellMar>
        <w:tblLook w:val="04A0" w:firstRow="1" w:lastRow="0" w:firstColumn="1" w:lastColumn="0" w:noHBand="0" w:noVBand="1"/>
      </w:tblPr>
      <w:tblGrid>
        <w:gridCol w:w="1023"/>
        <w:gridCol w:w="1095"/>
        <w:gridCol w:w="382"/>
        <w:gridCol w:w="746"/>
        <w:gridCol w:w="536"/>
        <w:gridCol w:w="768"/>
        <w:gridCol w:w="483"/>
        <w:gridCol w:w="682"/>
        <w:gridCol w:w="424"/>
        <w:gridCol w:w="990"/>
        <w:gridCol w:w="502"/>
        <w:gridCol w:w="1300"/>
      </w:tblGrid>
      <w:tr w:rsidR="00BB73D6" w:rsidRPr="0095750C" w14:paraId="6F26F14D" w14:textId="77777777" w:rsidTr="0095750C">
        <w:trPr>
          <w:trHeight w:val="20"/>
        </w:trPr>
        <w:tc>
          <w:tcPr>
            <w:tcW w:w="2118" w:type="dxa"/>
            <w:gridSpan w:val="2"/>
            <w:vMerge w:val="restart"/>
            <w:shd w:val="clear" w:color="auto" w:fill="auto"/>
            <w:vAlign w:val="center"/>
            <w:hideMark/>
          </w:tcPr>
          <w:p w14:paraId="1B8A6DA0" w14:textId="77777777" w:rsidR="00AF03E6" w:rsidRPr="0095750C" w:rsidRDefault="00AF03E6" w:rsidP="00BB73D6">
            <w:pPr>
              <w:spacing w:before="120" w:after="120"/>
              <w:ind w:right="1"/>
              <w:jc w:val="center"/>
            </w:pPr>
            <w:r w:rsidRPr="0095750C">
              <w:t>Demografik Özellik</w:t>
            </w:r>
          </w:p>
        </w:tc>
        <w:tc>
          <w:tcPr>
            <w:tcW w:w="1128" w:type="dxa"/>
            <w:gridSpan w:val="2"/>
            <w:shd w:val="clear" w:color="auto" w:fill="auto"/>
            <w:vAlign w:val="center"/>
            <w:hideMark/>
          </w:tcPr>
          <w:p w14:paraId="289C62DA" w14:textId="77777777" w:rsidR="00AF03E6" w:rsidRPr="0095750C" w:rsidRDefault="00AF03E6" w:rsidP="00BB73D6">
            <w:pPr>
              <w:spacing w:before="120" w:after="120"/>
              <w:ind w:right="1"/>
              <w:jc w:val="center"/>
            </w:pPr>
            <w:r w:rsidRPr="0095750C">
              <w:t>Biyoloji</w:t>
            </w:r>
          </w:p>
        </w:tc>
        <w:tc>
          <w:tcPr>
            <w:tcW w:w="1304" w:type="dxa"/>
            <w:gridSpan w:val="2"/>
            <w:shd w:val="clear" w:color="auto" w:fill="auto"/>
            <w:vAlign w:val="center"/>
            <w:hideMark/>
          </w:tcPr>
          <w:p w14:paraId="128902DD" w14:textId="77777777" w:rsidR="00AF03E6" w:rsidRPr="0095750C" w:rsidRDefault="00AF03E6" w:rsidP="00BB73D6">
            <w:pPr>
              <w:spacing w:before="120" w:after="120"/>
              <w:ind w:right="1"/>
              <w:jc w:val="center"/>
            </w:pPr>
            <w:r w:rsidRPr="0095750C">
              <w:t>Fen Bilimleri</w:t>
            </w:r>
          </w:p>
        </w:tc>
        <w:tc>
          <w:tcPr>
            <w:tcW w:w="1165" w:type="dxa"/>
            <w:gridSpan w:val="2"/>
            <w:shd w:val="clear" w:color="auto" w:fill="auto"/>
            <w:vAlign w:val="center"/>
            <w:hideMark/>
          </w:tcPr>
          <w:p w14:paraId="2D3F9E92" w14:textId="77777777" w:rsidR="00AF03E6" w:rsidRPr="0095750C" w:rsidRDefault="00AF03E6" w:rsidP="00BB73D6">
            <w:pPr>
              <w:spacing w:before="120" w:after="120"/>
              <w:ind w:right="1"/>
              <w:jc w:val="center"/>
            </w:pPr>
            <w:r w:rsidRPr="0095750C">
              <w:t>Fizik</w:t>
            </w:r>
          </w:p>
        </w:tc>
        <w:tc>
          <w:tcPr>
            <w:tcW w:w="1414" w:type="dxa"/>
            <w:gridSpan w:val="2"/>
            <w:shd w:val="clear" w:color="auto" w:fill="auto"/>
            <w:vAlign w:val="center"/>
            <w:hideMark/>
          </w:tcPr>
          <w:p w14:paraId="7CB3090C" w14:textId="77777777" w:rsidR="00AF03E6" w:rsidRPr="0095750C" w:rsidRDefault="00AF03E6" w:rsidP="00BB73D6">
            <w:pPr>
              <w:spacing w:before="120" w:after="120"/>
              <w:ind w:right="1"/>
              <w:jc w:val="center"/>
            </w:pPr>
            <w:r w:rsidRPr="0095750C">
              <w:t>Kimya</w:t>
            </w:r>
          </w:p>
        </w:tc>
        <w:tc>
          <w:tcPr>
            <w:tcW w:w="1802" w:type="dxa"/>
            <w:gridSpan w:val="2"/>
            <w:shd w:val="clear" w:color="auto" w:fill="auto"/>
            <w:vAlign w:val="center"/>
            <w:hideMark/>
          </w:tcPr>
          <w:p w14:paraId="7B6F1288" w14:textId="77777777" w:rsidR="00AF03E6" w:rsidRPr="0095750C" w:rsidRDefault="00AF03E6" w:rsidP="00BB73D6">
            <w:pPr>
              <w:spacing w:before="120" w:after="120"/>
              <w:ind w:right="1"/>
              <w:jc w:val="center"/>
            </w:pPr>
            <w:r w:rsidRPr="0095750C">
              <w:t>Toplam</w:t>
            </w:r>
          </w:p>
        </w:tc>
      </w:tr>
      <w:tr w:rsidR="00AF03E6" w:rsidRPr="0095750C" w14:paraId="1ECEFADF" w14:textId="77777777" w:rsidTr="0095750C">
        <w:trPr>
          <w:trHeight w:val="20"/>
        </w:trPr>
        <w:tc>
          <w:tcPr>
            <w:tcW w:w="2118" w:type="dxa"/>
            <w:gridSpan w:val="2"/>
            <w:vMerge/>
            <w:tcBorders>
              <w:bottom w:val="single" w:sz="4" w:space="0" w:color="auto"/>
            </w:tcBorders>
            <w:vAlign w:val="center"/>
            <w:hideMark/>
          </w:tcPr>
          <w:p w14:paraId="44040797" w14:textId="77777777" w:rsidR="00AF03E6" w:rsidRPr="0095750C" w:rsidRDefault="00AF03E6" w:rsidP="00BB73D6">
            <w:pPr>
              <w:spacing w:before="120" w:after="120"/>
              <w:ind w:right="1"/>
              <w:jc w:val="center"/>
            </w:pPr>
          </w:p>
        </w:tc>
        <w:tc>
          <w:tcPr>
            <w:tcW w:w="382" w:type="dxa"/>
            <w:tcBorders>
              <w:bottom w:val="single" w:sz="4" w:space="0" w:color="auto"/>
            </w:tcBorders>
            <w:shd w:val="clear" w:color="auto" w:fill="auto"/>
            <w:vAlign w:val="center"/>
            <w:hideMark/>
          </w:tcPr>
          <w:p w14:paraId="69A405FE" w14:textId="77777777" w:rsidR="00AF03E6" w:rsidRPr="0095750C" w:rsidRDefault="00AF03E6" w:rsidP="00BB73D6">
            <w:pPr>
              <w:spacing w:before="120" w:after="120"/>
              <w:ind w:right="1"/>
              <w:jc w:val="center"/>
              <w:rPr>
                <w:i/>
                <w:iCs/>
              </w:rPr>
            </w:pPr>
            <w:r w:rsidRPr="0095750C">
              <w:rPr>
                <w:i/>
                <w:iCs/>
              </w:rPr>
              <w:t>f</w:t>
            </w:r>
          </w:p>
        </w:tc>
        <w:tc>
          <w:tcPr>
            <w:tcW w:w="746" w:type="dxa"/>
            <w:tcBorders>
              <w:bottom w:val="single" w:sz="4" w:space="0" w:color="auto"/>
            </w:tcBorders>
            <w:shd w:val="clear" w:color="auto" w:fill="auto"/>
            <w:vAlign w:val="center"/>
            <w:hideMark/>
          </w:tcPr>
          <w:p w14:paraId="5486CED1" w14:textId="77777777" w:rsidR="00AF03E6" w:rsidRPr="0095750C" w:rsidRDefault="00AF03E6" w:rsidP="00BB73D6">
            <w:pPr>
              <w:spacing w:before="120" w:after="120"/>
              <w:ind w:right="1"/>
              <w:jc w:val="center"/>
            </w:pPr>
            <w:r w:rsidRPr="0095750C">
              <w:t>%</w:t>
            </w:r>
          </w:p>
        </w:tc>
        <w:tc>
          <w:tcPr>
            <w:tcW w:w="536" w:type="dxa"/>
            <w:tcBorders>
              <w:bottom w:val="single" w:sz="4" w:space="0" w:color="auto"/>
            </w:tcBorders>
            <w:shd w:val="clear" w:color="auto" w:fill="auto"/>
            <w:vAlign w:val="center"/>
            <w:hideMark/>
          </w:tcPr>
          <w:p w14:paraId="52B91732" w14:textId="77777777" w:rsidR="00AF03E6" w:rsidRPr="0095750C" w:rsidRDefault="00AF03E6" w:rsidP="00BB73D6">
            <w:pPr>
              <w:spacing w:before="120" w:after="120"/>
              <w:ind w:right="1"/>
              <w:jc w:val="center"/>
              <w:rPr>
                <w:i/>
                <w:iCs/>
              </w:rPr>
            </w:pPr>
            <w:r w:rsidRPr="0095750C">
              <w:rPr>
                <w:i/>
                <w:iCs/>
              </w:rPr>
              <w:t>f</w:t>
            </w:r>
          </w:p>
        </w:tc>
        <w:tc>
          <w:tcPr>
            <w:tcW w:w="768" w:type="dxa"/>
            <w:tcBorders>
              <w:bottom w:val="single" w:sz="4" w:space="0" w:color="auto"/>
            </w:tcBorders>
            <w:shd w:val="clear" w:color="auto" w:fill="auto"/>
            <w:vAlign w:val="center"/>
            <w:hideMark/>
          </w:tcPr>
          <w:p w14:paraId="21BBA8E4" w14:textId="77777777" w:rsidR="00AF03E6" w:rsidRPr="0095750C" w:rsidRDefault="00AF03E6" w:rsidP="00BB73D6">
            <w:pPr>
              <w:spacing w:before="120" w:after="120"/>
              <w:ind w:right="1"/>
              <w:jc w:val="center"/>
            </w:pPr>
            <w:r w:rsidRPr="0095750C">
              <w:t>%</w:t>
            </w:r>
          </w:p>
        </w:tc>
        <w:tc>
          <w:tcPr>
            <w:tcW w:w="483" w:type="dxa"/>
            <w:tcBorders>
              <w:bottom w:val="single" w:sz="4" w:space="0" w:color="auto"/>
            </w:tcBorders>
            <w:shd w:val="clear" w:color="auto" w:fill="auto"/>
            <w:vAlign w:val="center"/>
            <w:hideMark/>
          </w:tcPr>
          <w:p w14:paraId="374AF07F" w14:textId="77777777" w:rsidR="00AF03E6" w:rsidRPr="0095750C" w:rsidRDefault="00AF03E6" w:rsidP="00BB73D6">
            <w:pPr>
              <w:spacing w:before="120" w:after="120"/>
              <w:ind w:right="1"/>
              <w:jc w:val="center"/>
              <w:rPr>
                <w:i/>
                <w:iCs/>
              </w:rPr>
            </w:pPr>
            <w:r w:rsidRPr="0095750C">
              <w:rPr>
                <w:i/>
                <w:iCs/>
              </w:rPr>
              <w:t>f</w:t>
            </w:r>
          </w:p>
        </w:tc>
        <w:tc>
          <w:tcPr>
            <w:tcW w:w="682" w:type="dxa"/>
            <w:tcBorders>
              <w:bottom w:val="single" w:sz="4" w:space="0" w:color="auto"/>
            </w:tcBorders>
            <w:shd w:val="clear" w:color="auto" w:fill="auto"/>
            <w:vAlign w:val="center"/>
            <w:hideMark/>
          </w:tcPr>
          <w:p w14:paraId="50F8FE6B" w14:textId="77777777" w:rsidR="00AF03E6" w:rsidRPr="0095750C" w:rsidRDefault="00AF03E6" w:rsidP="00BB73D6">
            <w:pPr>
              <w:spacing w:before="120" w:after="120"/>
              <w:ind w:right="1"/>
              <w:jc w:val="center"/>
            </w:pPr>
            <w:r w:rsidRPr="0095750C">
              <w:t>%</w:t>
            </w:r>
          </w:p>
        </w:tc>
        <w:tc>
          <w:tcPr>
            <w:tcW w:w="424" w:type="dxa"/>
            <w:tcBorders>
              <w:bottom w:val="single" w:sz="4" w:space="0" w:color="auto"/>
            </w:tcBorders>
            <w:shd w:val="clear" w:color="auto" w:fill="auto"/>
            <w:vAlign w:val="center"/>
            <w:hideMark/>
          </w:tcPr>
          <w:p w14:paraId="7B45373E" w14:textId="77777777" w:rsidR="00AF03E6" w:rsidRPr="0095750C" w:rsidRDefault="00AF03E6" w:rsidP="00BB73D6">
            <w:pPr>
              <w:spacing w:before="120" w:after="120"/>
              <w:ind w:right="1"/>
              <w:jc w:val="center"/>
              <w:rPr>
                <w:i/>
                <w:iCs/>
              </w:rPr>
            </w:pPr>
            <w:r w:rsidRPr="0095750C">
              <w:rPr>
                <w:i/>
                <w:iCs/>
              </w:rPr>
              <w:t>f</w:t>
            </w:r>
          </w:p>
        </w:tc>
        <w:tc>
          <w:tcPr>
            <w:tcW w:w="990" w:type="dxa"/>
            <w:tcBorders>
              <w:bottom w:val="single" w:sz="4" w:space="0" w:color="auto"/>
            </w:tcBorders>
            <w:shd w:val="clear" w:color="auto" w:fill="auto"/>
            <w:vAlign w:val="center"/>
            <w:hideMark/>
          </w:tcPr>
          <w:p w14:paraId="296546B4" w14:textId="77777777" w:rsidR="00AF03E6" w:rsidRPr="0095750C" w:rsidRDefault="00AF03E6" w:rsidP="00BB73D6">
            <w:pPr>
              <w:spacing w:before="120" w:after="120"/>
              <w:ind w:right="1"/>
              <w:jc w:val="center"/>
            </w:pPr>
            <w:r w:rsidRPr="0095750C">
              <w:t>%</w:t>
            </w:r>
          </w:p>
        </w:tc>
        <w:tc>
          <w:tcPr>
            <w:tcW w:w="502" w:type="dxa"/>
            <w:tcBorders>
              <w:bottom w:val="single" w:sz="4" w:space="0" w:color="auto"/>
            </w:tcBorders>
            <w:shd w:val="clear" w:color="auto" w:fill="auto"/>
            <w:vAlign w:val="center"/>
            <w:hideMark/>
          </w:tcPr>
          <w:p w14:paraId="2D562090" w14:textId="77777777" w:rsidR="00AF03E6" w:rsidRPr="0095750C" w:rsidRDefault="00AF03E6" w:rsidP="00BB73D6">
            <w:pPr>
              <w:spacing w:before="120" w:after="120"/>
              <w:ind w:right="1"/>
              <w:jc w:val="center"/>
              <w:rPr>
                <w:i/>
                <w:iCs/>
              </w:rPr>
            </w:pPr>
            <w:r w:rsidRPr="0095750C">
              <w:rPr>
                <w:i/>
                <w:iCs/>
              </w:rPr>
              <w:t>f</w:t>
            </w:r>
          </w:p>
        </w:tc>
        <w:tc>
          <w:tcPr>
            <w:tcW w:w="1300" w:type="dxa"/>
            <w:tcBorders>
              <w:bottom w:val="single" w:sz="4" w:space="0" w:color="auto"/>
            </w:tcBorders>
            <w:shd w:val="clear" w:color="auto" w:fill="auto"/>
            <w:vAlign w:val="center"/>
            <w:hideMark/>
          </w:tcPr>
          <w:p w14:paraId="5C2BFE7D" w14:textId="77777777" w:rsidR="00AF03E6" w:rsidRPr="0095750C" w:rsidRDefault="00AF03E6" w:rsidP="00BB73D6">
            <w:pPr>
              <w:spacing w:before="120" w:after="120"/>
              <w:ind w:right="1"/>
              <w:jc w:val="center"/>
            </w:pPr>
            <w:r w:rsidRPr="0095750C">
              <w:t>%</w:t>
            </w:r>
          </w:p>
        </w:tc>
      </w:tr>
      <w:tr w:rsidR="00AF03E6" w:rsidRPr="0095750C" w14:paraId="4B05D6DF" w14:textId="77777777" w:rsidTr="0095750C">
        <w:trPr>
          <w:trHeight w:val="20"/>
        </w:trPr>
        <w:tc>
          <w:tcPr>
            <w:tcW w:w="1023" w:type="dxa"/>
            <w:vMerge w:val="restart"/>
            <w:tcBorders>
              <w:bottom w:val="nil"/>
            </w:tcBorders>
            <w:shd w:val="clear" w:color="auto" w:fill="auto"/>
            <w:vAlign w:val="center"/>
            <w:hideMark/>
          </w:tcPr>
          <w:p w14:paraId="057B015A" w14:textId="77777777" w:rsidR="00AF03E6" w:rsidRPr="0095750C" w:rsidRDefault="00AF03E6" w:rsidP="00BB73D6">
            <w:pPr>
              <w:spacing w:before="120" w:after="120"/>
              <w:ind w:right="1"/>
            </w:pPr>
            <w:r w:rsidRPr="0095750C">
              <w:t>Cinsiyet</w:t>
            </w:r>
          </w:p>
        </w:tc>
        <w:tc>
          <w:tcPr>
            <w:tcW w:w="1095" w:type="dxa"/>
            <w:tcBorders>
              <w:bottom w:val="nil"/>
            </w:tcBorders>
            <w:shd w:val="clear" w:color="auto" w:fill="auto"/>
            <w:vAlign w:val="center"/>
            <w:hideMark/>
          </w:tcPr>
          <w:p w14:paraId="5AEF7FFB" w14:textId="77777777" w:rsidR="00AF03E6" w:rsidRPr="0095750C" w:rsidRDefault="00AF03E6" w:rsidP="00BB73D6">
            <w:pPr>
              <w:spacing w:before="120" w:after="120"/>
              <w:ind w:right="1"/>
            </w:pPr>
            <w:r w:rsidRPr="0095750C">
              <w:t>Kadın</w:t>
            </w:r>
          </w:p>
        </w:tc>
        <w:tc>
          <w:tcPr>
            <w:tcW w:w="382" w:type="dxa"/>
            <w:tcBorders>
              <w:bottom w:val="nil"/>
            </w:tcBorders>
            <w:shd w:val="clear" w:color="auto" w:fill="auto"/>
            <w:vAlign w:val="center"/>
            <w:hideMark/>
          </w:tcPr>
          <w:p w14:paraId="310DB96B" w14:textId="77777777" w:rsidR="00AF03E6" w:rsidRPr="0095750C" w:rsidRDefault="00AF03E6" w:rsidP="00BB73D6">
            <w:pPr>
              <w:spacing w:before="120" w:after="120"/>
              <w:ind w:right="1"/>
              <w:jc w:val="center"/>
            </w:pPr>
            <w:r w:rsidRPr="0095750C">
              <w:t>31</w:t>
            </w:r>
          </w:p>
        </w:tc>
        <w:tc>
          <w:tcPr>
            <w:tcW w:w="746" w:type="dxa"/>
            <w:tcBorders>
              <w:bottom w:val="nil"/>
            </w:tcBorders>
            <w:shd w:val="clear" w:color="auto" w:fill="auto"/>
            <w:vAlign w:val="center"/>
            <w:hideMark/>
          </w:tcPr>
          <w:p w14:paraId="768F13A9" w14:textId="77777777" w:rsidR="00AF03E6" w:rsidRPr="0095750C" w:rsidRDefault="00AF03E6" w:rsidP="00BB73D6">
            <w:pPr>
              <w:spacing w:before="120" w:after="120"/>
              <w:ind w:right="1"/>
              <w:jc w:val="center"/>
            </w:pPr>
            <w:r w:rsidRPr="0095750C">
              <w:t>67,4</w:t>
            </w:r>
          </w:p>
        </w:tc>
        <w:tc>
          <w:tcPr>
            <w:tcW w:w="536" w:type="dxa"/>
            <w:tcBorders>
              <w:bottom w:val="nil"/>
            </w:tcBorders>
            <w:shd w:val="clear" w:color="auto" w:fill="auto"/>
            <w:vAlign w:val="center"/>
            <w:hideMark/>
          </w:tcPr>
          <w:p w14:paraId="69F239C5" w14:textId="77777777" w:rsidR="00AF03E6" w:rsidRPr="0095750C" w:rsidRDefault="00AF03E6" w:rsidP="00BB73D6">
            <w:pPr>
              <w:spacing w:before="120" w:after="120"/>
              <w:ind w:right="1"/>
              <w:jc w:val="center"/>
            </w:pPr>
            <w:r w:rsidRPr="0095750C">
              <w:t>77</w:t>
            </w:r>
          </w:p>
        </w:tc>
        <w:tc>
          <w:tcPr>
            <w:tcW w:w="768" w:type="dxa"/>
            <w:tcBorders>
              <w:bottom w:val="nil"/>
            </w:tcBorders>
            <w:shd w:val="clear" w:color="auto" w:fill="auto"/>
            <w:vAlign w:val="center"/>
            <w:hideMark/>
          </w:tcPr>
          <w:p w14:paraId="0C9F32AE" w14:textId="77777777" w:rsidR="00AF03E6" w:rsidRPr="0095750C" w:rsidRDefault="00AF03E6" w:rsidP="00BB73D6">
            <w:pPr>
              <w:spacing w:before="120" w:after="120"/>
              <w:ind w:right="1"/>
              <w:jc w:val="center"/>
            </w:pPr>
            <w:r w:rsidRPr="0095750C">
              <w:t>64,2</w:t>
            </w:r>
          </w:p>
        </w:tc>
        <w:tc>
          <w:tcPr>
            <w:tcW w:w="483" w:type="dxa"/>
            <w:tcBorders>
              <w:bottom w:val="nil"/>
            </w:tcBorders>
            <w:shd w:val="clear" w:color="auto" w:fill="auto"/>
            <w:vAlign w:val="center"/>
            <w:hideMark/>
          </w:tcPr>
          <w:p w14:paraId="5267F734" w14:textId="77777777" w:rsidR="00AF03E6" w:rsidRPr="0095750C" w:rsidRDefault="00AF03E6" w:rsidP="00BB73D6">
            <w:pPr>
              <w:spacing w:before="120" w:after="120"/>
              <w:ind w:right="1"/>
              <w:jc w:val="center"/>
            </w:pPr>
            <w:r w:rsidRPr="0095750C">
              <w:t>14</w:t>
            </w:r>
          </w:p>
        </w:tc>
        <w:tc>
          <w:tcPr>
            <w:tcW w:w="682" w:type="dxa"/>
            <w:tcBorders>
              <w:bottom w:val="nil"/>
            </w:tcBorders>
            <w:shd w:val="clear" w:color="auto" w:fill="auto"/>
            <w:vAlign w:val="center"/>
            <w:hideMark/>
          </w:tcPr>
          <w:p w14:paraId="7983765B" w14:textId="77777777" w:rsidR="00AF03E6" w:rsidRPr="0095750C" w:rsidRDefault="00AF03E6" w:rsidP="00BB73D6">
            <w:pPr>
              <w:spacing w:before="120" w:after="120"/>
              <w:ind w:right="1"/>
              <w:jc w:val="center"/>
            </w:pPr>
            <w:r w:rsidRPr="0095750C">
              <w:t>37,8</w:t>
            </w:r>
          </w:p>
        </w:tc>
        <w:tc>
          <w:tcPr>
            <w:tcW w:w="424" w:type="dxa"/>
            <w:tcBorders>
              <w:bottom w:val="nil"/>
            </w:tcBorders>
            <w:shd w:val="clear" w:color="auto" w:fill="auto"/>
            <w:vAlign w:val="center"/>
            <w:hideMark/>
          </w:tcPr>
          <w:p w14:paraId="4360738D" w14:textId="77777777" w:rsidR="00AF03E6" w:rsidRPr="0095750C" w:rsidRDefault="00AF03E6" w:rsidP="00BB73D6">
            <w:pPr>
              <w:spacing w:before="120" w:after="120"/>
              <w:ind w:right="1"/>
              <w:jc w:val="center"/>
            </w:pPr>
            <w:r w:rsidRPr="0095750C">
              <w:t>19</w:t>
            </w:r>
          </w:p>
        </w:tc>
        <w:tc>
          <w:tcPr>
            <w:tcW w:w="990" w:type="dxa"/>
            <w:tcBorders>
              <w:bottom w:val="nil"/>
            </w:tcBorders>
            <w:shd w:val="clear" w:color="auto" w:fill="auto"/>
            <w:vAlign w:val="center"/>
            <w:hideMark/>
          </w:tcPr>
          <w:p w14:paraId="663DB0AD" w14:textId="77777777" w:rsidR="00AF03E6" w:rsidRPr="0095750C" w:rsidRDefault="00AF03E6" w:rsidP="00BB73D6">
            <w:pPr>
              <w:spacing w:before="120" w:after="120"/>
              <w:ind w:right="1"/>
              <w:jc w:val="center"/>
            </w:pPr>
            <w:r w:rsidRPr="0095750C">
              <w:t>50</w:t>
            </w:r>
          </w:p>
        </w:tc>
        <w:tc>
          <w:tcPr>
            <w:tcW w:w="502" w:type="dxa"/>
            <w:tcBorders>
              <w:bottom w:val="nil"/>
            </w:tcBorders>
            <w:shd w:val="clear" w:color="auto" w:fill="auto"/>
            <w:vAlign w:val="center"/>
            <w:hideMark/>
          </w:tcPr>
          <w:p w14:paraId="67AFCF7C" w14:textId="77777777" w:rsidR="00AF03E6" w:rsidRPr="0095750C" w:rsidRDefault="00AF03E6" w:rsidP="00BB73D6">
            <w:pPr>
              <w:spacing w:before="120" w:after="120"/>
              <w:ind w:right="1"/>
              <w:jc w:val="center"/>
            </w:pPr>
            <w:r w:rsidRPr="0095750C">
              <w:t>141</w:t>
            </w:r>
          </w:p>
        </w:tc>
        <w:tc>
          <w:tcPr>
            <w:tcW w:w="1300" w:type="dxa"/>
            <w:tcBorders>
              <w:bottom w:val="nil"/>
            </w:tcBorders>
            <w:shd w:val="clear" w:color="auto" w:fill="auto"/>
            <w:vAlign w:val="center"/>
            <w:hideMark/>
          </w:tcPr>
          <w:p w14:paraId="5EB7C4CD" w14:textId="77777777" w:rsidR="00AF03E6" w:rsidRPr="0095750C" w:rsidRDefault="00AF03E6" w:rsidP="00BB73D6">
            <w:pPr>
              <w:spacing w:before="120" w:after="120"/>
              <w:ind w:right="1"/>
              <w:jc w:val="center"/>
            </w:pPr>
            <w:r w:rsidRPr="0095750C">
              <w:t>58,5</w:t>
            </w:r>
          </w:p>
        </w:tc>
      </w:tr>
      <w:tr w:rsidR="00AF03E6" w:rsidRPr="0095750C" w14:paraId="2814AAEF" w14:textId="77777777" w:rsidTr="0095750C">
        <w:trPr>
          <w:trHeight w:val="20"/>
        </w:trPr>
        <w:tc>
          <w:tcPr>
            <w:tcW w:w="1023" w:type="dxa"/>
            <w:vMerge/>
            <w:tcBorders>
              <w:top w:val="nil"/>
              <w:bottom w:val="nil"/>
            </w:tcBorders>
            <w:vAlign w:val="center"/>
            <w:hideMark/>
          </w:tcPr>
          <w:p w14:paraId="3A110027" w14:textId="77777777" w:rsidR="00AF03E6" w:rsidRPr="0095750C" w:rsidRDefault="00AF03E6" w:rsidP="00BB73D6">
            <w:pPr>
              <w:spacing w:before="120" w:after="120"/>
              <w:ind w:right="1"/>
            </w:pPr>
          </w:p>
        </w:tc>
        <w:tc>
          <w:tcPr>
            <w:tcW w:w="1095" w:type="dxa"/>
            <w:tcBorders>
              <w:top w:val="nil"/>
              <w:bottom w:val="nil"/>
            </w:tcBorders>
            <w:shd w:val="clear" w:color="auto" w:fill="auto"/>
            <w:vAlign w:val="center"/>
            <w:hideMark/>
          </w:tcPr>
          <w:p w14:paraId="393FBB86" w14:textId="77777777" w:rsidR="00AF03E6" w:rsidRPr="0095750C" w:rsidRDefault="00AF03E6" w:rsidP="00BB73D6">
            <w:pPr>
              <w:spacing w:before="120" w:after="120"/>
              <w:ind w:right="1"/>
            </w:pPr>
            <w:r w:rsidRPr="0095750C">
              <w:t>Erkek</w:t>
            </w:r>
          </w:p>
        </w:tc>
        <w:tc>
          <w:tcPr>
            <w:tcW w:w="382" w:type="dxa"/>
            <w:tcBorders>
              <w:top w:val="nil"/>
              <w:bottom w:val="nil"/>
            </w:tcBorders>
            <w:shd w:val="clear" w:color="auto" w:fill="auto"/>
            <w:vAlign w:val="center"/>
            <w:hideMark/>
          </w:tcPr>
          <w:p w14:paraId="5D09D7F9" w14:textId="77777777" w:rsidR="00AF03E6" w:rsidRPr="0095750C" w:rsidRDefault="00AF03E6" w:rsidP="00BB73D6">
            <w:pPr>
              <w:spacing w:before="120" w:after="120"/>
              <w:ind w:right="1"/>
              <w:jc w:val="center"/>
            </w:pPr>
            <w:r w:rsidRPr="0095750C">
              <w:t>15</w:t>
            </w:r>
          </w:p>
        </w:tc>
        <w:tc>
          <w:tcPr>
            <w:tcW w:w="746" w:type="dxa"/>
            <w:tcBorders>
              <w:top w:val="nil"/>
              <w:bottom w:val="nil"/>
            </w:tcBorders>
            <w:shd w:val="clear" w:color="auto" w:fill="auto"/>
            <w:vAlign w:val="center"/>
            <w:hideMark/>
          </w:tcPr>
          <w:p w14:paraId="5DAF528F" w14:textId="77777777" w:rsidR="00AF03E6" w:rsidRPr="0095750C" w:rsidRDefault="00AF03E6" w:rsidP="00BB73D6">
            <w:pPr>
              <w:spacing w:before="120" w:after="120"/>
              <w:ind w:right="1"/>
              <w:jc w:val="center"/>
            </w:pPr>
            <w:r w:rsidRPr="0095750C">
              <w:t>32,6</w:t>
            </w:r>
          </w:p>
        </w:tc>
        <w:tc>
          <w:tcPr>
            <w:tcW w:w="536" w:type="dxa"/>
            <w:tcBorders>
              <w:top w:val="nil"/>
              <w:bottom w:val="nil"/>
            </w:tcBorders>
            <w:shd w:val="clear" w:color="auto" w:fill="auto"/>
            <w:vAlign w:val="center"/>
            <w:hideMark/>
          </w:tcPr>
          <w:p w14:paraId="29FF0F64" w14:textId="77777777" w:rsidR="00AF03E6" w:rsidRPr="0095750C" w:rsidRDefault="00AF03E6" w:rsidP="00BB73D6">
            <w:pPr>
              <w:spacing w:before="120" w:after="120"/>
              <w:ind w:right="1"/>
              <w:jc w:val="center"/>
            </w:pPr>
            <w:r w:rsidRPr="0095750C">
              <w:t>43</w:t>
            </w:r>
          </w:p>
        </w:tc>
        <w:tc>
          <w:tcPr>
            <w:tcW w:w="768" w:type="dxa"/>
            <w:tcBorders>
              <w:top w:val="nil"/>
              <w:bottom w:val="nil"/>
            </w:tcBorders>
            <w:shd w:val="clear" w:color="auto" w:fill="auto"/>
            <w:vAlign w:val="center"/>
            <w:hideMark/>
          </w:tcPr>
          <w:p w14:paraId="38FE4832" w14:textId="77777777" w:rsidR="00AF03E6" w:rsidRPr="0095750C" w:rsidRDefault="00AF03E6" w:rsidP="00BB73D6">
            <w:pPr>
              <w:spacing w:before="120" w:after="120"/>
              <w:ind w:right="1"/>
              <w:jc w:val="center"/>
            </w:pPr>
            <w:r w:rsidRPr="0095750C">
              <w:t>35,8</w:t>
            </w:r>
          </w:p>
        </w:tc>
        <w:tc>
          <w:tcPr>
            <w:tcW w:w="483" w:type="dxa"/>
            <w:tcBorders>
              <w:top w:val="nil"/>
              <w:bottom w:val="nil"/>
            </w:tcBorders>
            <w:shd w:val="clear" w:color="auto" w:fill="auto"/>
            <w:vAlign w:val="center"/>
            <w:hideMark/>
          </w:tcPr>
          <w:p w14:paraId="0E2469FA" w14:textId="77777777" w:rsidR="00AF03E6" w:rsidRPr="0095750C" w:rsidRDefault="00AF03E6" w:rsidP="00BB73D6">
            <w:pPr>
              <w:spacing w:before="120" w:after="120"/>
              <w:ind w:right="1"/>
              <w:jc w:val="center"/>
            </w:pPr>
            <w:r w:rsidRPr="0095750C">
              <w:t>23</w:t>
            </w:r>
          </w:p>
        </w:tc>
        <w:tc>
          <w:tcPr>
            <w:tcW w:w="682" w:type="dxa"/>
            <w:tcBorders>
              <w:top w:val="nil"/>
              <w:bottom w:val="nil"/>
            </w:tcBorders>
            <w:shd w:val="clear" w:color="auto" w:fill="auto"/>
            <w:vAlign w:val="center"/>
            <w:hideMark/>
          </w:tcPr>
          <w:p w14:paraId="26025E0F" w14:textId="77777777" w:rsidR="00AF03E6" w:rsidRPr="0095750C" w:rsidRDefault="00AF03E6" w:rsidP="00BB73D6">
            <w:pPr>
              <w:spacing w:before="120" w:after="120"/>
              <w:ind w:right="1"/>
              <w:jc w:val="center"/>
            </w:pPr>
            <w:r w:rsidRPr="0095750C">
              <w:t>62,2</w:t>
            </w:r>
          </w:p>
        </w:tc>
        <w:tc>
          <w:tcPr>
            <w:tcW w:w="424" w:type="dxa"/>
            <w:tcBorders>
              <w:top w:val="nil"/>
              <w:bottom w:val="nil"/>
            </w:tcBorders>
            <w:shd w:val="clear" w:color="auto" w:fill="auto"/>
            <w:vAlign w:val="center"/>
            <w:hideMark/>
          </w:tcPr>
          <w:p w14:paraId="43DF2ECE" w14:textId="77777777" w:rsidR="00AF03E6" w:rsidRPr="0095750C" w:rsidRDefault="00AF03E6" w:rsidP="00BB73D6">
            <w:pPr>
              <w:spacing w:before="120" w:after="120"/>
              <w:ind w:right="1"/>
              <w:jc w:val="center"/>
            </w:pPr>
            <w:r w:rsidRPr="0095750C">
              <w:t>19</w:t>
            </w:r>
          </w:p>
        </w:tc>
        <w:tc>
          <w:tcPr>
            <w:tcW w:w="990" w:type="dxa"/>
            <w:tcBorders>
              <w:top w:val="nil"/>
              <w:bottom w:val="nil"/>
            </w:tcBorders>
            <w:shd w:val="clear" w:color="auto" w:fill="auto"/>
            <w:vAlign w:val="center"/>
            <w:hideMark/>
          </w:tcPr>
          <w:p w14:paraId="64136801" w14:textId="77777777" w:rsidR="00AF03E6" w:rsidRPr="0095750C" w:rsidRDefault="00AF03E6" w:rsidP="00BB73D6">
            <w:pPr>
              <w:spacing w:before="120" w:after="120"/>
              <w:ind w:right="1"/>
              <w:jc w:val="center"/>
            </w:pPr>
            <w:r w:rsidRPr="0095750C">
              <w:t>50</w:t>
            </w:r>
          </w:p>
        </w:tc>
        <w:tc>
          <w:tcPr>
            <w:tcW w:w="502" w:type="dxa"/>
            <w:tcBorders>
              <w:top w:val="nil"/>
              <w:bottom w:val="nil"/>
            </w:tcBorders>
            <w:shd w:val="clear" w:color="auto" w:fill="auto"/>
            <w:vAlign w:val="center"/>
            <w:hideMark/>
          </w:tcPr>
          <w:p w14:paraId="5789E007" w14:textId="77777777" w:rsidR="00AF03E6" w:rsidRPr="0095750C" w:rsidRDefault="00AF03E6" w:rsidP="00BB73D6">
            <w:pPr>
              <w:spacing w:before="120" w:after="120"/>
              <w:ind w:right="1"/>
              <w:jc w:val="center"/>
            </w:pPr>
            <w:r w:rsidRPr="0095750C">
              <w:t>100</w:t>
            </w:r>
          </w:p>
        </w:tc>
        <w:tc>
          <w:tcPr>
            <w:tcW w:w="1300" w:type="dxa"/>
            <w:tcBorders>
              <w:top w:val="nil"/>
              <w:bottom w:val="nil"/>
            </w:tcBorders>
            <w:shd w:val="clear" w:color="auto" w:fill="auto"/>
            <w:vAlign w:val="center"/>
            <w:hideMark/>
          </w:tcPr>
          <w:p w14:paraId="5F645B6F" w14:textId="77777777" w:rsidR="00AF03E6" w:rsidRPr="0095750C" w:rsidRDefault="00AF03E6" w:rsidP="00BB73D6">
            <w:pPr>
              <w:spacing w:before="120" w:after="120"/>
              <w:ind w:right="1"/>
              <w:jc w:val="center"/>
            </w:pPr>
            <w:r w:rsidRPr="0095750C">
              <w:t>41,5</w:t>
            </w:r>
          </w:p>
        </w:tc>
      </w:tr>
      <w:tr w:rsidR="00AF03E6" w:rsidRPr="0095750C" w14:paraId="0B425D25" w14:textId="77777777" w:rsidTr="0095750C">
        <w:trPr>
          <w:trHeight w:val="20"/>
        </w:trPr>
        <w:tc>
          <w:tcPr>
            <w:tcW w:w="1023" w:type="dxa"/>
            <w:vMerge/>
            <w:tcBorders>
              <w:top w:val="nil"/>
              <w:bottom w:val="single" w:sz="4" w:space="0" w:color="auto"/>
            </w:tcBorders>
            <w:vAlign w:val="center"/>
            <w:hideMark/>
          </w:tcPr>
          <w:p w14:paraId="3BEE6519" w14:textId="77777777" w:rsidR="00AF03E6" w:rsidRPr="0095750C" w:rsidRDefault="00AF03E6" w:rsidP="00BB73D6">
            <w:pPr>
              <w:spacing w:before="120" w:after="120"/>
              <w:ind w:right="1"/>
            </w:pPr>
          </w:p>
        </w:tc>
        <w:tc>
          <w:tcPr>
            <w:tcW w:w="1095" w:type="dxa"/>
            <w:tcBorders>
              <w:top w:val="nil"/>
              <w:bottom w:val="single" w:sz="4" w:space="0" w:color="auto"/>
            </w:tcBorders>
            <w:shd w:val="clear" w:color="auto" w:fill="auto"/>
            <w:vAlign w:val="center"/>
            <w:hideMark/>
          </w:tcPr>
          <w:p w14:paraId="43A9347E" w14:textId="77777777" w:rsidR="00AF03E6" w:rsidRPr="0095750C" w:rsidRDefault="00AF03E6" w:rsidP="00BB73D6">
            <w:pPr>
              <w:spacing w:before="120" w:after="120"/>
              <w:ind w:right="1"/>
            </w:pPr>
            <w:r w:rsidRPr="0095750C">
              <w:t>Toplam</w:t>
            </w:r>
          </w:p>
        </w:tc>
        <w:tc>
          <w:tcPr>
            <w:tcW w:w="382" w:type="dxa"/>
            <w:tcBorders>
              <w:top w:val="nil"/>
              <w:bottom w:val="single" w:sz="4" w:space="0" w:color="auto"/>
            </w:tcBorders>
            <w:shd w:val="clear" w:color="auto" w:fill="auto"/>
            <w:vAlign w:val="center"/>
            <w:hideMark/>
          </w:tcPr>
          <w:p w14:paraId="4D4F9965" w14:textId="77777777" w:rsidR="00AF03E6" w:rsidRPr="0095750C" w:rsidRDefault="00AF03E6" w:rsidP="00BB73D6">
            <w:pPr>
              <w:spacing w:before="120" w:after="120"/>
              <w:ind w:right="1"/>
              <w:jc w:val="center"/>
            </w:pPr>
            <w:r w:rsidRPr="0095750C">
              <w:t>46</w:t>
            </w:r>
          </w:p>
        </w:tc>
        <w:tc>
          <w:tcPr>
            <w:tcW w:w="746" w:type="dxa"/>
            <w:tcBorders>
              <w:top w:val="nil"/>
              <w:bottom w:val="single" w:sz="4" w:space="0" w:color="auto"/>
            </w:tcBorders>
            <w:shd w:val="clear" w:color="auto" w:fill="auto"/>
            <w:vAlign w:val="center"/>
            <w:hideMark/>
          </w:tcPr>
          <w:p w14:paraId="01BC8672" w14:textId="77777777" w:rsidR="00AF03E6" w:rsidRPr="0095750C" w:rsidRDefault="00AF03E6" w:rsidP="00BB73D6">
            <w:pPr>
              <w:spacing w:before="120" w:after="120"/>
              <w:ind w:right="1"/>
              <w:jc w:val="center"/>
            </w:pPr>
            <w:r w:rsidRPr="0095750C">
              <w:t>100,0</w:t>
            </w:r>
          </w:p>
        </w:tc>
        <w:tc>
          <w:tcPr>
            <w:tcW w:w="536" w:type="dxa"/>
            <w:tcBorders>
              <w:top w:val="nil"/>
              <w:bottom w:val="single" w:sz="4" w:space="0" w:color="auto"/>
            </w:tcBorders>
            <w:shd w:val="clear" w:color="auto" w:fill="auto"/>
            <w:vAlign w:val="center"/>
            <w:hideMark/>
          </w:tcPr>
          <w:p w14:paraId="387E7338" w14:textId="77777777" w:rsidR="00AF03E6" w:rsidRPr="0095750C" w:rsidRDefault="00AF03E6" w:rsidP="00BB73D6">
            <w:pPr>
              <w:spacing w:before="120" w:after="120"/>
              <w:ind w:right="1"/>
              <w:jc w:val="center"/>
            </w:pPr>
            <w:r w:rsidRPr="0095750C">
              <w:t>120</w:t>
            </w:r>
          </w:p>
        </w:tc>
        <w:tc>
          <w:tcPr>
            <w:tcW w:w="768" w:type="dxa"/>
            <w:tcBorders>
              <w:top w:val="nil"/>
              <w:bottom w:val="single" w:sz="4" w:space="0" w:color="auto"/>
            </w:tcBorders>
            <w:shd w:val="clear" w:color="auto" w:fill="auto"/>
            <w:vAlign w:val="center"/>
            <w:hideMark/>
          </w:tcPr>
          <w:p w14:paraId="661700D6" w14:textId="77777777" w:rsidR="00AF03E6" w:rsidRPr="0095750C" w:rsidRDefault="00AF03E6" w:rsidP="00BB73D6">
            <w:pPr>
              <w:spacing w:before="120" w:after="120"/>
              <w:ind w:right="1"/>
              <w:jc w:val="center"/>
            </w:pPr>
            <w:r w:rsidRPr="0095750C">
              <w:t>100,0</w:t>
            </w:r>
          </w:p>
        </w:tc>
        <w:tc>
          <w:tcPr>
            <w:tcW w:w="483" w:type="dxa"/>
            <w:tcBorders>
              <w:top w:val="nil"/>
              <w:bottom w:val="single" w:sz="4" w:space="0" w:color="auto"/>
            </w:tcBorders>
            <w:shd w:val="clear" w:color="auto" w:fill="auto"/>
            <w:vAlign w:val="center"/>
            <w:hideMark/>
          </w:tcPr>
          <w:p w14:paraId="1B880C41" w14:textId="77777777" w:rsidR="00AF03E6" w:rsidRPr="0095750C" w:rsidRDefault="00AF03E6" w:rsidP="00BB73D6">
            <w:pPr>
              <w:spacing w:before="120" w:after="120"/>
              <w:ind w:right="1"/>
              <w:jc w:val="center"/>
            </w:pPr>
            <w:r w:rsidRPr="0095750C">
              <w:t>37</w:t>
            </w:r>
          </w:p>
        </w:tc>
        <w:tc>
          <w:tcPr>
            <w:tcW w:w="682" w:type="dxa"/>
            <w:tcBorders>
              <w:top w:val="nil"/>
              <w:bottom w:val="single" w:sz="4" w:space="0" w:color="auto"/>
            </w:tcBorders>
            <w:shd w:val="clear" w:color="auto" w:fill="auto"/>
            <w:vAlign w:val="center"/>
            <w:hideMark/>
          </w:tcPr>
          <w:p w14:paraId="4D4ACC6A" w14:textId="77777777" w:rsidR="00AF03E6" w:rsidRPr="0095750C" w:rsidRDefault="00AF03E6" w:rsidP="00BB73D6">
            <w:pPr>
              <w:spacing w:before="120" w:after="120"/>
              <w:ind w:right="1"/>
              <w:jc w:val="center"/>
            </w:pPr>
            <w:r w:rsidRPr="0095750C">
              <w:t>100,0</w:t>
            </w:r>
          </w:p>
        </w:tc>
        <w:tc>
          <w:tcPr>
            <w:tcW w:w="424" w:type="dxa"/>
            <w:tcBorders>
              <w:top w:val="nil"/>
              <w:bottom w:val="single" w:sz="4" w:space="0" w:color="auto"/>
            </w:tcBorders>
            <w:shd w:val="clear" w:color="auto" w:fill="auto"/>
            <w:vAlign w:val="center"/>
            <w:hideMark/>
          </w:tcPr>
          <w:p w14:paraId="4990DE31" w14:textId="77777777" w:rsidR="00AF03E6" w:rsidRPr="0095750C" w:rsidRDefault="00AF03E6" w:rsidP="00BB73D6">
            <w:pPr>
              <w:spacing w:before="120" w:after="120"/>
              <w:ind w:right="1"/>
              <w:jc w:val="center"/>
            </w:pPr>
            <w:r w:rsidRPr="0095750C">
              <w:t>38</w:t>
            </w:r>
          </w:p>
        </w:tc>
        <w:tc>
          <w:tcPr>
            <w:tcW w:w="990" w:type="dxa"/>
            <w:tcBorders>
              <w:top w:val="nil"/>
              <w:bottom w:val="single" w:sz="4" w:space="0" w:color="auto"/>
            </w:tcBorders>
            <w:shd w:val="clear" w:color="auto" w:fill="auto"/>
            <w:vAlign w:val="center"/>
            <w:hideMark/>
          </w:tcPr>
          <w:p w14:paraId="55A8D5EA" w14:textId="77777777" w:rsidR="00AF03E6" w:rsidRPr="0095750C" w:rsidRDefault="00AF03E6" w:rsidP="00BB73D6">
            <w:pPr>
              <w:spacing w:before="120" w:after="120"/>
              <w:ind w:right="1"/>
              <w:jc w:val="center"/>
            </w:pPr>
            <w:r w:rsidRPr="0095750C">
              <w:t>100,0</w:t>
            </w:r>
          </w:p>
        </w:tc>
        <w:tc>
          <w:tcPr>
            <w:tcW w:w="502" w:type="dxa"/>
            <w:tcBorders>
              <w:top w:val="nil"/>
              <w:bottom w:val="single" w:sz="4" w:space="0" w:color="auto"/>
            </w:tcBorders>
            <w:shd w:val="clear" w:color="auto" w:fill="auto"/>
            <w:vAlign w:val="center"/>
            <w:hideMark/>
          </w:tcPr>
          <w:p w14:paraId="49236339" w14:textId="77777777" w:rsidR="00AF03E6" w:rsidRPr="0095750C" w:rsidRDefault="00AF03E6" w:rsidP="00BB73D6">
            <w:pPr>
              <w:spacing w:before="120" w:after="120"/>
              <w:ind w:right="1"/>
              <w:jc w:val="center"/>
            </w:pPr>
            <w:r w:rsidRPr="0095750C">
              <w:t>241</w:t>
            </w:r>
          </w:p>
        </w:tc>
        <w:tc>
          <w:tcPr>
            <w:tcW w:w="1300" w:type="dxa"/>
            <w:tcBorders>
              <w:top w:val="nil"/>
              <w:bottom w:val="single" w:sz="4" w:space="0" w:color="auto"/>
            </w:tcBorders>
            <w:shd w:val="clear" w:color="auto" w:fill="auto"/>
            <w:vAlign w:val="center"/>
            <w:hideMark/>
          </w:tcPr>
          <w:p w14:paraId="6DA26D27" w14:textId="77777777" w:rsidR="00AF03E6" w:rsidRPr="0095750C" w:rsidRDefault="00AF03E6" w:rsidP="00BB73D6">
            <w:pPr>
              <w:spacing w:before="120" w:after="120"/>
              <w:ind w:right="1"/>
              <w:jc w:val="center"/>
            </w:pPr>
            <w:r w:rsidRPr="0095750C">
              <w:t>100,0</w:t>
            </w:r>
          </w:p>
        </w:tc>
      </w:tr>
      <w:tr w:rsidR="00AF03E6" w:rsidRPr="0095750C" w14:paraId="4545880B" w14:textId="77777777" w:rsidTr="0095750C">
        <w:trPr>
          <w:trHeight w:val="20"/>
        </w:trPr>
        <w:tc>
          <w:tcPr>
            <w:tcW w:w="1023" w:type="dxa"/>
            <w:vMerge w:val="restart"/>
            <w:tcBorders>
              <w:top w:val="single" w:sz="4" w:space="0" w:color="auto"/>
              <w:bottom w:val="nil"/>
            </w:tcBorders>
            <w:shd w:val="clear" w:color="auto" w:fill="auto"/>
            <w:vAlign w:val="center"/>
            <w:hideMark/>
          </w:tcPr>
          <w:p w14:paraId="0BFBFE2E" w14:textId="77777777" w:rsidR="00AF03E6" w:rsidRPr="0095750C" w:rsidRDefault="00AF03E6" w:rsidP="00BB73D6">
            <w:pPr>
              <w:spacing w:before="120" w:after="120"/>
              <w:ind w:right="1"/>
            </w:pPr>
            <w:r w:rsidRPr="0095750C">
              <w:t>Mesleki Deneyim</w:t>
            </w:r>
          </w:p>
        </w:tc>
        <w:tc>
          <w:tcPr>
            <w:tcW w:w="1095" w:type="dxa"/>
            <w:tcBorders>
              <w:top w:val="single" w:sz="4" w:space="0" w:color="auto"/>
              <w:bottom w:val="nil"/>
            </w:tcBorders>
            <w:shd w:val="clear" w:color="auto" w:fill="auto"/>
            <w:vAlign w:val="center"/>
            <w:hideMark/>
          </w:tcPr>
          <w:p w14:paraId="5D52E4DB" w14:textId="77777777" w:rsidR="00AF03E6" w:rsidRPr="0095750C" w:rsidRDefault="00AF03E6" w:rsidP="00BB73D6">
            <w:pPr>
              <w:spacing w:before="120" w:after="120"/>
              <w:ind w:right="1"/>
            </w:pPr>
            <w:r w:rsidRPr="0095750C">
              <w:t>1-10 yıl</w:t>
            </w:r>
          </w:p>
        </w:tc>
        <w:tc>
          <w:tcPr>
            <w:tcW w:w="382" w:type="dxa"/>
            <w:tcBorders>
              <w:top w:val="single" w:sz="4" w:space="0" w:color="auto"/>
              <w:bottom w:val="nil"/>
            </w:tcBorders>
            <w:shd w:val="clear" w:color="auto" w:fill="auto"/>
            <w:vAlign w:val="center"/>
            <w:hideMark/>
          </w:tcPr>
          <w:p w14:paraId="50227D99" w14:textId="77777777" w:rsidR="00AF03E6" w:rsidRPr="0095750C" w:rsidRDefault="00AF03E6" w:rsidP="00BB73D6">
            <w:pPr>
              <w:spacing w:before="120" w:after="120"/>
              <w:ind w:right="1"/>
              <w:jc w:val="center"/>
            </w:pPr>
            <w:r w:rsidRPr="0095750C">
              <w:t>35</w:t>
            </w:r>
          </w:p>
        </w:tc>
        <w:tc>
          <w:tcPr>
            <w:tcW w:w="746" w:type="dxa"/>
            <w:tcBorders>
              <w:top w:val="single" w:sz="4" w:space="0" w:color="auto"/>
              <w:bottom w:val="nil"/>
            </w:tcBorders>
            <w:shd w:val="clear" w:color="auto" w:fill="auto"/>
            <w:vAlign w:val="center"/>
            <w:hideMark/>
          </w:tcPr>
          <w:p w14:paraId="563940D4" w14:textId="77777777" w:rsidR="00AF03E6" w:rsidRPr="0095750C" w:rsidRDefault="00AF03E6" w:rsidP="00BB73D6">
            <w:pPr>
              <w:spacing w:before="120" w:after="120"/>
              <w:ind w:right="1"/>
              <w:jc w:val="center"/>
            </w:pPr>
            <w:r w:rsidRPr="0095750C">
              <w:t>76,1</w:t>
            </w:r>
          </w:p>
        </w:tc>
        <w:tc>
          <w:tcPr>
            <w:tcW w:w="536" w:type="dxa"/>
            <w:tcBorders>
              <w:top w:val="single" w:sz="4" w:space="0" w:color="auto"/>
              <w:bottom w:val="nil"/>
            </w:tcBorders>
            <w:shd w:val="clear" w:color="auto" w:fill="auto"/>
            <w:vAlign w:val="center"/>
            <w:hideMark/>
          </w:tcPr>
          <w:p w14:paraId="6D78F495" w14:textId="77777777" w:rsidR="00AF03E6" w:rsidRPr="0095750C" w:rsidRDefault="00AF03E6" w:rsidP="00BB73D6">
            <w:pPr>
              <w:spacing w:before="120" w:after="120"/>
              <w:ind w:right="1"/>
              <w:jc w:val="center"/>
            </w:pPr>
            <w:r w:rsidRPr="0095750C">
              <w:t>91</w:t>
            </w:r>
          </w:p>
        </w:tc>
        <w:tc>
          <w:tcPr>
            <w:tcW w:w="768" w:type="dxa"/>
            <w:tcBorders>
              <w:top w:val="single" w:sz="4" w:space="0" w:color="auto"/>
              <w:bottom w:val="nil"/>
            </w:tcBorders>
            <w:shd w:val="clear" w:color="auto" w:fill="auto"/>
            <w:vAlign w:val="center"/>
            <w:hideMark/>
          </w:tcPr>
          <w:p w14:paraId="544BE3BA" w14:textId="77777777" w:rsidR="00AF03E6" w:rsidRPr="0095750C" w:rsidRDefault="00AF03E6" w:rsidP="00BB73D6">
            <w:pPr>
              <w:spacing w:before="120" w:after="120"/>
              <w:ind w:right="1"/>
              <w:jc w:val="center"/>
            </w:pPr>
            <w:r w:rsidRPr="0095750C">
              <w:t>75,8</w:t>
            </w:r>
          </w:p>
        </w:tc>
        <w:tc>
          <w:tcPr>
            <w:tcW w:w="483" w:type="dxa"/>
            <w:tcBorders>
              <w:top w:val="single" w:sz="4" w:space="0" w:color="auto"/>
              <w:bottom w:val="nil"/>
            </w:tcBorders>
            <w:shd w:val="clear" w:color="auto" w:fill="auto"/>
            <w:vAlign w:val="center"/>
            <w:hideMark/>
          </w:tcPr>
          <w:p w14:paraId="7E6C2A1D" w14:textId="77777777" w:rsidR="00AF03E6" w:rsidRPr="0095750C" w:rsidRDefault="00AF03E6" w:rsidP="00BB73D6">
            <w:pPr>
              <w:spacing w:before="120" w:after="120"/>
              <w:ind w:right="1"/>
              <w:jc w:val="center"/>
            </w:pPr>
            <w:r w:rsidRPr="0095750C">
              <w:t>19</w:t>
            </w:r>
          </w:p>
        </w:tc>
        <w:tc>
          <w:tcPr>
            <w:tcW w:w="682" w:type="dxa"/>
            <w:tcBorders>
              <w:top w:val="single" w:sz="4" w:space="0" w:color="auto"/>
              <w:bottom w:val="nil"/>
            </w:tcBorders>
            <w:shd w:val="clear" w:color="auto" w:fill="auto"/>
            <w:vAlign w:val="center"/>
            <w:hideMark/>
          </w:tcPr>
          <w:p w14:paraId="169888AF" w14:textId="77777777" w:rsidR="00AF03E6" w:rsidRPr="0095750C" w:rsidRDefault="00AF03E6" w:rsidP="00BB73D6">
            <w:pPr>
              <w:spacing w:before="120" w:after="120"/>
              <w:ind w:right="1"/>
              <w:jc w:val="center"/>
            </w:pPr>
            <w:r w:rsidRPr="0095750C">
              <w:t>51,4</w:t>
            </w:r>
          </w:p>
        </w:tc>
        <w:tc>
          <w:tcPr>
            <w:tcW w:w="424" w:type="dxa"/>
            <w:tcBorders>
              <w:top w:val="single" w:sz="4" w:space="0" w:color="auto"/>
              <w:bottom w:val="nil"/>
            </w:tcBorders>
            <w:shd w:val="clear" w:color="auto" w:fill="auto"/>
            <w:vAlign w:val="center"/>
            <w:hideMark/>
          </w:tcPr>
          <w:p w14:paraId="74C055A6" w14:textId="77777777" w:rsidR="00AF03E6" w:rsidRPr="0095750C" w:rsidRDefault="00AF03E6" w:rsidP="00BB73D6">
            <w:pPr>
              <w:spacing w:before="120" w:after="120"/>
              <w:ind w:right="1"/>
              <w:jc w:val="center"/>
            </w:pPr>
            <w:r w:rsidRPr="0095750C">
              <w:t>24</w:t>
            </w:r>
          </w:p>
        </w:tc>
        <w:tc>
          <w:tcPr>
            <w:tcW w:w="990" w:type="dxa"/>
            <w:tcBorders>
              <w:top w:val="single" w:sz="4" w:space="0" w:color="auto"/>
              <w:bottom w:val="nil"/>
            </w:tcBorders>
            <w:shd w:val="clear" w:color="auto" w:fill="auto"/>
            <w:vAlign w:val="center"/>
            <w:hideMark/>
          </w:tcPr>
          <w:p w14:paraId="11A2A45D" w14:textId="77777777" w:rsidR="00AF03E6" w:rsidRPr="0095750C" w:rsidRDefault="00AF03E6" w:rsidP="00BB73D6">
            <w:pPr>
              <w:spacing w:before="120" w:after="120"/>
              <w:ind w:right="1"/>
              <w:jc w:val="center"/>
            </w:pPr>
            <w:r w:rsidRPr="0095750C">
              <w:t>63,2</w:t>
            </w:r>
          </w:p>
        </w:tc>
        <w:tc>
          <w:tcPr>
            <w:tcW w:w="502" w:type="dxa"/>
            <w:tcBorders>
              <w:top w:val="single" w:sz="4" w:space="0" w:color="auto"/>
              <w:bottom w:val="nil"/>
            </w:tcBorders>
            <w:shd w:val="clear" w:color="auto" w:fill="auto"/>
            <w:vAlign w:val="center"/>
            <w:hideMark/>
          </w:tcPr>
          <w:p w14:paraId="27883C5C" w14:textId="77777777" w:rsidR="00AF03E6" w:rsidRPr="0095750C" w:rsidRDefault="00AF03E6" w:rsidP="00BB73D6">
            <w:pPr>
              <w:spacing w:before="120" w:after="120"/>
              <w:ind w:right="1"/>
              <w:jc w:val="center"/>
            </w:pPr>
            <w:r w:rsidRPr="0095750C">
              <w:t>169</w:t>
            </w:r>
          </w:p>
        </w:tc>
        <w:tc>
          <w:tcPr>
            <w:tcW w:w="1300" w:type="dxa"/>
            <w:tcBorders>
              <w:top w:val="single" w:sz="4" w:space="0" w:color="auto"/>
              <w:bottom w:val="nil"/>
            </w:tcBorders>
            <w:shd w:val="clear" w:color="auto" w:fill="auto"/>
            <w:vAlign w:val="center"/>
            <w:hideMark/>
          </w:tcPr>
          <w:p w14:paraId="30804E38" w14:textId="77777777" w:rsidR="00AF03E6" w:rsidRPr="0095750C" w:rsidRDefault="00AF03E6" w:rsidP="00BB73D6">
            <w:pPr>
              <w:spacing w:before="120" w:after="120"/>
              <w:ind w:right="1"/>
              <w:jc w:val="center"/>
            </w:pPr>
            <w:r w:rsidRPr="0095750C">
              <w:t>70,1</w:t>
            </w:r>
          </w:p>
        </w:tc>
      </w:tr>
      <w:tr w:rsidR="00AF03E6" w:rsidRPr="0095750C" w14:paraId="13409A89" w14:textId="77777777" w:rsidTr="0095750C">
        <w:trPr>
          <w:trHeight w:val="20"/>
        </w:trPr>
        <w:tc>
          <w:tcPr>
            <w:tcW w:w="1023" w:type="dxa"/>
            <w:vMerge/>
            <w:tcBorders>
              <w:top w:val="nil"/>
              <w:bottom w:val="nil"/>
            </w:tcBorders>
            <w:vAlign w:val="center"/>
            <w:hideMark/>
          </w:tcPr>
          <w:p w14:paraId="1780F5B3" w14:textId="77777777" w:rsidR="00AF03E6" w:rsidRPr="0095750C" w:rsidRDefault="00AF03E6" w:rsidP="00BB73D6">
            <w:pPr>
              <w:spacing w:before="120" w:after="120"/>
              <w:ind w:right="1"/>
            </w:pPr>
          </w:p>
        </w:tc>
        <w:tc>
          <w:tcPr>
            <w:tcW w:w="1095" w:type="dxa"/>
            <w:tcBorders>
              <w:top w:val="nil"/>
              <w:bottom w:val="nil"/>
            </w:tcBorders>
            <w:shd w:val="clear" w:color="auto" w:fill="auto"/>
            <w:vAlign w:val="center"/>
            <w:hideMark/>
          </w:tcPr>
          <w:p w14:paraId="495E967D" w14:textId="77777777" w:rsidR="00AF03E6" w:rsidRPr="0095750C" w:rsidRDefault="00AF03E6" w:rsidP="00BB73D6">
            <w:pPr>
              <w:spacing w:before="120" w:after="120"/>
              <w:ind w:right="1"/>
            </w:pPr>
            <w:r w:rsidRPr="0095750C">
              <w:t>11-21 yıl</w:t>
            </w:r>
          </w:p>
        </w:tc>
        <w:tc>
          <w:tcPr>
            <w:tcW w:w="382" w:type="dxa"/>
            <w:tcBorders>
              <w:top w:val="nil"/>
              <w:bottom w:val="nil"/>
            </w:tcBorders>
            <w:shd w:val="clear" w:color="auto" w:fill="auto"/>
            <w:vAlign w:val="center"/>
            <w:hideMark/>
          </w:tcPr>
          <w:p w14:paraId="4CC017AB" w14:textId="77777777" w:rsidR="00AF03E6" w:rsidRPr="0095750C" w:rsidRDefault="00AF03E6" w:rsidP="00BB73D6">
            <w:pPr>
              <w:spacing w:before="120" w:after="120"/>
              <w:ind w:right="1"/>
              <w:jc w:val="center"/>
            </w:pPr>
            <w:r w:rsidRPr="0095750C">
              <w:t>11</w:t>
            </w:r>
          </w:p>
        </w:tc>
        <w:tc>
          <w:tcPr>
            <w:tcW w:w="746" w:type="dxa"/>
            <w:tcBorders>
              <w:top w:val="nil"/>
              <w:bottom w:val="nil"/>
            </w:tcBorders>
            <w:shd w:val="clear" w:color="auto" w:fill="auto"/>
            <w:vAlign w:val="center"/>
            <w:hideMark/>
          </w:tcPr>
          <w:p w14:paraId="0058E84C" w14:textId="77777777" w:rsidR="00AF03E6" w:rsidRPr="0095750C" w:rsidRDefault="00AF03E6" w:rsidP="00BB73D6">
            <w:pPr>
              <w:spacing w:before="120" w:after="120"/>
              <w:ind w:right="1"/>
              <w:jc w:val="center"/>
            </w:pPr>
            <w:r w:rsidRPr="0095750C">
              <w:t>23,9</w:t>
            </w:r>
          </w:p>
        </w:tc>
        <w:tc>
          <w:tcPr>
            <w:tcW w:w="536" w:type="dxa"/>
            <w:tcBorders>
              <w:top w:val="nil"/>
              <w:bottom w:val="nil"/>
            </w:tcBorders>
            <w:shd w:val="clear" w:color="auto" w:fill="auto"/>
            <w:vAlign w:val="center"/>
            <w:hideMark/>
          </w:tcPr>
          <w:p w14:paraId="6DD451AC" w14:textId="77777777" w:rsidR="00AF03E6" w:rsidRPr="0095750C" w:rsidRDefault="00AF03E6" w:rsidP="00BB73D6">
            <w:pPr>
              <w:spacing w:before="120" w:after="120"/>
              <w:ind w:right="1"/>
              <w:jc w:val="center"/>
            </w:pPr>
            <w:r w:rsidRPr="0095750C">
              <w:t>29</w:t>
            </w:r>
          </w:p>
        </w:tc>
        <w:tc>
          <w:tcPr>
            <w:tcW w:w="768" w:type="dxa"/>
            <w:tcBorders>
              <w:top w:val="nil"/>
              <w:bottom w:val="nil"/>
            </w:tcBorders>
            <w:shd w:val="clear" w:color="auto" w:fill="auto"/>
            <w:vAlign w:val="center"/>
            <w:hideMark/>
          </w:tcPr>
          <w:p w14:paraId="054E17D2" w14:textId="77777777" w:rsidR="00AF03E6" w:rsidRPr="0095750C" w:rsidRDefault="00AF03E6" w:rsidP="00BB73D6">
            <w:pPr>
              <w:spacing w:before="120" w:after="120"/>
              <w:ind w:right="1"/>
              <w:jc w:val="center"/>
            </w:pPr>
            <w:r w:rsidRPr="0095750C">
              <w:t>24,2</w:t>
            </w:r>
          </w:p>
        </w:tc>
        <w:tc>
          <w:tcPr>
            <w:tcW w:w="483" w:type="dxa"/>
            <w:tcBorders>
              <w:top w:val="nil"/>
              <w:bottom w:val="nil"/>
            </w:tcBorders>
            <w:shd w:val="clear" w:color="auto" w:fill="auto"/>
            <w:vAlign w:val="center"/>
            <w:hideMark/>
          </w:tcPr>
          <w:p w14:paraId="1FF4772F" w14:textId="77777777" w:rsidR="00AF03E6" w:rsidRPr="0095750C" w:rsidRDefault="00AF03E6" w:rsidP="00BB73D6">
            <w:pPr>
              <w:spacing w:before="120" w:after="120"/>
              <w:ind w:right="1"/>
              <w:jc w:val="center"/>
            </w:pPr>
            <w:r w:rsidRPr="0095750C">
              <w:t>18</w:t>
            </w:r>
          </w:p>
        </w:tc>
        <w:tc>
          <w:tcPr>
            <w:tcW w:w="682" w:type="dxa"/>
            <w:tcBorders>
              <w:top w:val="nil"/>
              <w:bottom w:val="nil"/>
            </w:tcBorders>
            <w:shd w:val="clear" w:color="auto" w:fill="auto"/>
            <w:vAlign w:val="center"/>
            <w:hideMark/>
          </w:tcPr>
          <w:p w14:paraId="008CF9C7" w14:textId="77777777" w:rsidR="00AF03E6" w:rsidRPr="0095750C" w:rsidRDefault="00AF03E6" w:rsidP="00BB73D6">
            <w:pPr>
              <w:spacing w:before="120" w:after="120"/>
              <w:ind w:right="1"/>
              <w:jc w:val="center"/>
            </w:pPr>
            <w:r w:rsidRPr="0095750C">
              <w:t>48,6</w:t>
            </w:r>
          </w:p>
        </w:tc>
        <w:tc>
          <w:tcPr>
            <w:tcW w:w="424" w:type="dxa"/>
            <w:tcBorders>
              <w:top w:val="nil"/>
              <w:bottom w:val="nil"/>
            </w:tcBorders>
            <w:shd w:val="clear" w:color="auto" w:fill="auto"/>
            <w:vAlign w:val="center"/>
            <w:hideMark/>
          </w:tcPr>
          <w:p w14:paraId="3B570782" w14:textId="77777777" w:rsidR="00AF03E6" w:rsidRPr="0095750C" w:rsidRDefault="00AF03E6" w:rsidP="00BB73D6">
            <w:pPr>
              <w:spacing w:before="120" w:after="120"/>
              <w:ind w:right="1"/>
              <w:jc w:val="center"/>
            </w:pPr>
            <w:r w:rsidRPr="0095750C">
              <w:t>14</w:t>
            </w:r>
          </w:p>
        </w:tc>
        <w:tc>
          <w:tcPr>
            <w:tcW w:w="990" w:type="dxa"/>
            <w:tcBorders>
              <w:top w:val="nil"/>
              <w:bottom w:val="nil"/>
            </w:tcBorders>
            <w:shd w:val="clear" w:color="auto" w:fill="auto"/>
            <w:vAlign w:val="center"/>
            <w:hideMark/>
          </w:tcPr>
          <w:p w14:paraId="14C7D342" w14:textId="77777777" w:rsidR="00AF03E6" w:rsidRPr="0095750C" w:rsidRDefault="00AF03E6" w:rsidP="00BB73D6">
            <w:pPr>
              <w:spacing w:before="120" w:after="120"/>
              <w:ind w:right="1"/>
              <w:jc w:val="center"/>
            </w:pPr>
            <w:r w:rsidRPr="0095750C">
              <w:t>36,8</w:t>
            </w:r>
          </w:p>
        </w:tc>
        <w:tc>
          <w:tcPr>
            <w:tcW w:w="502" w:type="dxa"/>
            <w:tcBorders>
              <w:top w:val="nil"/>
              <w:bottom w:val="nil"/>
            </w:tcBorders>
            <w:shd w:val="clear" w:color="auto" w:fill="auto"/>
            <w:vAlign w:val="center"/>
            <w:hideMark/>
          </w:tcPr>
          <w:p w14:paraId="51003F6D" w14:textId="77777777" w:rsidR="00AF03E6" w:rsidRPr="0095750C" w:rsidRDefault="00AF03E6" w:rsidP="00BB73D6">
            <w:pPr>
              <w:spacing w:before="120" w:after="120"/>
              <w:ind w:right="1"/>
              <w:jc w:val="center"/>
            </w:pPr>
            <w:r w:rsidRPr="0095750C">
              <w:t>72</w:t>
            </w:r>
          </w:p>
        </w:tc>
        <w:tc>
          <w:tcPr>
            <w:tcW w:w="1300" w:type="dxa"/>
            <w:tcBorders>
              <w:top w:val="nil"/>
              <w:bottom w:val="nil"/>
            </w:tcBorders>
            <w:shd w:val="clear" w:color="auto" w:fill="auto"/>
            <w:vAlign w:val="center"/>
            <w:hideMark/>
          </w:tcPr>
          <w:p w14:paraId="118E1822" w14:textId="77777777" w:rsidR="00AF03E6" w:rsidRPr="0095750C" w:rsidRDefault="00AF03E6" w:rsidP="00BB73D6">
            <w:pPr>
              <w:spacing w:before="120" w:after="120"/>
              <w:ind w:right="1"/>
              <w:jc w:val="center"/>
            </w:pPr>
            <w:r w:rsidRPr="0095750C">
              <w:t>29,9</w:t>
            </w:r>
          </w:p>
        </w:tc>
      </w:tr>
      <w:tr w:rsidR="00AF03E6" w:rsidRPr="0095750C" w14:paraId="72318B4F" w14:textId="77777777" w:rsidTr="0095750C">
        <w:trPr>
          <w:trHeight w:val="20"/>
        </w:trPr>
        <w:tc>
          <w:tcPr>
            <w:tcW w:w="1023" w:type="dxa"/>
            <w:vMerge/>
            <w:tcBorders>
              <w:top w:val="nil"/>
              <w:bottom w:val="single" w:sz="4" w:space="0" w:color="auto"/>
            </w:tcBorders>
            <w:vAlign w:val="center"/>
            <w:hideMark/>
          </w:tcPr>
          <w:p w14:paraId="30752681" w14:textId="77777777" w:rsidR="00AF03E6" w:rsidRPr="0095750C" w:rsidRDefault="00AF03E6" w:rsidP="00BB73D6">
            <w:pPr>
              <w:spacing w:before="120" w:after="120"/>
              <w:ind w:right="1"/>
            </w:pPr>
          </w:p>
        </w:tc>
        <w:tc>
          <w:tcPr>
            <w:tcW w:w="1095" w:type="dxa"/>
            <w:tcBorders>
              <w:top w:val="nil"/>
              <w:bottom w:val="single" w:sz="4" w:space="0" w:color="auto"/>
            </w:tcBorders>
            <w:shd w:val="clear" w:color="auto" w:fill="auto"/>
            <w:vAlign w:val="center"/>
            <w:hideMark/>
          </w:tcPr>
          <w:p w14:paraId="1952E733" w14:textId="77777777" w:rsidR="00AF03E6" w:rsidRPr="0095750C" w:rsidRDefault="00AF03E6" w:rsidP="00BB73D6">
            <w:pPr>
              <w:spacing w:before="120" w:after="120"/>
              <w:ind w:right="1"/>
            </w:pPr>
            <w:r w:rsidRPr="0095750C">
              <w:t>Toplam</w:t>
            </w:r>
          </w:p>
        </w:tc>
        <w:tc>
          <w:tcPr>
            <w:tcW w:w="382" w:type="dxa"/>
            <w:tcBorders>
              <w:top w:val="nil"/>
              <w:bottom w:val="single" w:sz="4" w:space="0" w:color="auto"/>
            </w:tcBorders>
            <w:shd w:val="clear" w:color="auto" w:fill="auto"/>
            <w:vAlign w:val="center"/>
            <w:hideMark/>
          </w:tcPr>
          <w:p w14:paraId="1C7C5C2E" w14:textId="77777777" w:rsidR="00AF03E6" w:rsidRPr="0095750C" w:rsidRDefault="00AF03E6" w:rsidP="00BB73D6">
            <w:pPr>
              <w:spacing w:before="120" w:after="120"/>
              <w:ind w:right="1"/>
              <w:jc w:val="center"/>
            </w:pPr>
            <w:r w:rsidRPr="0095750C">
              <w:t>46</w:t>
            </w:r>
          </w:p>
        </w:tc>
        <w:tc>
          <w:tcPr>
            <w:tcW w:w="746" w:type="dxa"/>
            <w:tcBorders>
              <w:top w:val="nil"/>
              <w:bottom w:val="single" w:sz="4" w:space="0" w:color="auto"/>
            </w:tcBorders>
            <w:shd w:val="clear" w:color="auto" w:fill="auto"/>
            <w:vAlign w:val="center"/>
            <w:hideMark/>
          </w:tcPr>
          <w:p w14:paraId="69E92394" w14:textId="77777777" w:rsidR="00AF03E6" w:rsidRPr="0095750C" w:rsidRDefault="00AF03E6" w:rsidP="00BB73D6">
            <w:pPr>
              <w:spacing w:before="120" w:after="120"/>
              <w:ind w:right="1"/>
              <w:jc w:val="center"/>
            </w:pPr>
            <w:r w:rsidRPr="0095750C">
              <w:t>100,0</w:t>
            </w:r>
          </w:p>
        </w:tc>
        <w:tc>
          <w:tcPr>
            <w:tcW w:w="536" w:type="dxa"/>
            <w:tcBorders>
              <w:top w:val="nil"/>
              <w:bottom w:val="single" w:sz="4" w:space="0" w:color="auto"/>
            </w:tcBorders>
            <w:shd w:val="clear" w:color="auto" w:fill="auto"/>
            <w:vAlign w:val="center"/>
            <w:hideMark/>
          </w:tcPr>
          <w:p w14:paraId="3006E0EC" w14:textId="77777777" w:rsidR="00AF03E6" w:rsidRPr="0095750C" w:rsidRDefault="00AF03E6" w:rsidP="00BB73D6">
            <w:pPr>
              <w:spacing w:before="120" w:after="120"/>
              <w:ind w:right="1"/>
              <w:jc w:val="center"/>
            </w:pPr>
            <w:r w:rsidRPr="0095750C">
              <w:t>120</w:t>
            </w:r>
          </w:p>
        </w:tc>
        <w:tc>
          <w:tcPr>
            <w:tcW w:w="768" w:type="dxa"/>
            <w:tcBorders>
              <w:top w:val="nil"/>
              <w:bottom w:val="single" w:sz="4" w:space="0" w:color="auto"/>
            </w:tcBorders>
            <w:shd w:val="clear" w:color="auto" w:fill="auto"/>
            <w:vAlign w:val="center"/>
            <w:hideMark/>
          </w:tcPr>
          <w:p w14:paraId="12EF96C1" w14:textId="77777777" w:rsidR="00AF03E6" w:rsidRPr="0095750C" w:rsidRDefault="00AF03E6" w:rsidP="00BB73D6">
            <w:pPr>
              <w:spacing w:before="120" w:after="120"/>
              <w:ind w:right="1"/>
              <w:jc w:val="center"/>
            </w:pPr>
            <w:r w:rsidRPr="0095750C">
              <w:t>100,0</w:t>
            </w:r>
          </w:p>
        </w:tc>
        <w:tc>
          <w:tcPr>
            <w:tcW w:w="483" w:type="dxa"/>
            <w:tcBorders>
              <w:top w:val="nil"/>
              <w:bottom w:val="single" w:sz="4" w:space="0" w:color="auto"/>
            </w:tcBorders>
            <w:shd w:val="clear" w:color="auto" w:fill="auto"/>
            <w:vAlign w:val="center"/>
            <w:hideMark/>
          </w:tcPr>
          <w:p w14:paraId="0C771580" w14:textId="77777777" w:rsidR="00AF03E6" w:rsidRPr="0095750C" w:rsidRDefault="00AF03E6" w:rsidP="00BB73D6">
            <w:pPr>
              <w:spacing w:before="120" w:after="120"/>
              <w:ind w:right="1"/>
              <w:jc w:val="center"/>
            </w:pPr>
            <w:r w:rsidRPr="0095750C">
              <w:t>37</w:t>
            </w:r>
          </w:p>
        </w:tc>
        <w:tc>
          <w:tcPr>
            <w:tcW w:w="682" w:type="dxa"/>
            <w:tcBorders>
              <w:top w:val="nil"/>
              <w:bottom w:val="single" w:sz="4" w:space="0" w:color="auto"/>
            </w:tcBorders>
            <w:shd w:val="clear" w:color="auto" w:fill="auto"/>
            <w:vAlign w:val="center"/>
            <w:hideMark/>
          </w:tcPr>
          <w:p w14:paraId="4F80897E" w14:textId="77777777" w:rsidR="00AF03E6" w:rsidRPr="0095750C" w:rsidRDefault="00AF03E6" w:rsidP="00BB73D6">
            <w:pPr>
              <w:spacing w:before="120" w:after="120"/>
              <w:ind w:right="1"/>
              <w:jc w:val="center"/>
            </w:pPr>
            <w:r w:rsidRPr="0095750C">
              <w:t>100,0</w:t>
            </w:r>
          </w:p>
        </w:tc>
        <w:tc>
          <w:tcPr>
            <w:tcW w:w="424" w:type="dxa"/>
            <w:tcBorders>
              <w:top w:val="nil"/>
              <w:bottom w:val="single" w:sz="4" w:space="0" w:color="auto"/>
            </w:tcBorders>
            <w:shd w:val="clear" w:color="auto" w:fill="auto"/>
            <w:vAlign w:val="center"/>
            <w:hideMark/>
          </w:tcPr>
          <w:p w14:paraId="1127973E" w14:textId="77777777" w:rsidR="00AF03E6" w:rsidRPr="0095750C" w:rsidRDefault="00AF03E6" w:rsidP="00BB73D6">
            <w:pPr>
              <w:spacing w:before="120" w:after="120"/>
              <w:ind w:right="1"/>
              <w:jc w:val="center"/>
            </w:pPr>
            <w:r w:rsidRPr="0095750C">
              <w:t>38</w:t>
            </w:r>
          </w:p>
        </w:tc>
        <w:tc>
          <w:tcPr>
            <w:tcW w:w="990" w:type="dxa"/>
            <w:tcBorders>
              <w:top w:val="nil"/>
              <w:bottom w:val="single" w:sz="4" w:space="0" w:color="auto"/>
            </w:tcBorders>
            <w:shd w:val="clear" w:color="auto" w:fill="auto"/>
            <w:vAlign w:val="center"/>
            <w:hideMark/>
          </w:tcPr>
          <w:p w14:paraId="36E1F1A7" w14:textId="77777777" w:rsidR="00AF03E6" w:rsidRPr="0095750C" w:rsidRDefault="00AF03E6" w:rsidP="00BB73D6">
            <w:pPr>
              <w:spacing w:before="120" w:after="120"/>
              <w:ind w:right="1"/>
              <w:jc w:val="center"/>
            </w:pPr>
            <w:r w:rsidRPr="0095750C">
              <w:t>100,0</w:t>
            </w:r>
          </w:p>
        </w:tc>
        <w:tc>
          <w:tcPr>
            <w:tcW w:w="502" w:type="dxa"/>
            <w:tcBorders>
              <w:top w:val="nil"/>
              <w:bottom w:val="single" w:sz="4" w:space="0" w:color="auto"/>
            </w:tcBorders>
            <w:shd w:val="clear" w:color="auto" w:fill="auto"/>
            <w:vAlign w:val="center"/>
            <w:hideMark/>
          </w:tcPr>
          <w:p w14:paraId="15005C20" w14:textId="77777777" w:rsidR="00AF03E6" w:rsidRPr="0095750C" w:rsidRDefault="00AF03E6" w:rsidP="00BB73D6">
            <w:pPr>
              <w:spacing w:before="120" w:after="120"/>
              <w:ind w:right="1"/>
              <w:jc w:val="center"/>
            </w:pPr>
            <w:r w:rsidRPr="0095750C">
              <w:t>241</w:t>
            </w:r>
          </w:p>
        </w:tc>
        <w:tc>
          <w:tcPr>
            <w:tcW w:w="1300" w:type="dxa"/>
            <w:tcBorders>
              <w:top w:val="nil"/>
              <w:bottom w:val="single" w:sz="4" w:space="0" w:color="auto"/>
            </w:tcBorders>
            <w:shd w:val="clear" w:color="auto" w:fill="auto"/>
            <w:vAlign w:val="center"/>
            <w:hideMark/>
          </w:tcPr>
          <w:p w14:paraId="49DB03E7" w14:textId="77777777" w:rsidR="00AF03E6" w:rsidRPr="0095750C" w:rsidRDefault="00AF03E6" w:rsidP="00BB73D6">
            <w:pPr>
              <w:spacing w:before="120" w:after="120"/>
              <w:ind w:right="1"/>
              <w:jc w:val="center"/>
            </w:pPr>
            <w:r w:rsidRPr="0095750C">
              <w:t>100,0</w:t>
            </w:r>
          </w:p>
        </w:tc>
      </w:tr>
      <w:tr w:rsidR="00AF03E6" w:rsidRPr="0095750C" w14:paraId="4F418683" w14:textId="77777777" w:rsidTr="0095750C">
        <w:trPr>
          <w:trHeight w:val="20"/>
        </w:trPr>
        <w:tc>
          <w:tcPr>
            <w:tcW w:w="1023" w:type="dxa"/>
            <w:vMerge w:val="restart"/>
            <w:tcBorders>
              <w:top w:val="single" w:sz="4" w:space="0" w:color="auto"/>
              <w:bottom w:val="nil"/>
            </w:tcBorders>
            <w:shd w:val="clear" w:color="auto" w:fill="auto"/>
            <w:vAlign w:val="center"/>
            <w:hideMark/>
          </w:tcPr>
          <w:p w14:paraId="71BA4018" w14:textId="77777777" w:rsidR="00AF03E6" w:rsidRPr="0095750C" w:rsidRDefault="00AF03E6" w:rsidP="00BB73D6">
            <w:pPr>
              <w:spacing w:before="120" w:after="120"/>
              <w:ind w:right="1"/>
            </w:pPr>
            <w:r w:rsidRPr="0095750C">
              <w:t>Mezun olduğu fakülte</w:t>
            </w:r>
          </w:p>
        </w:tc>
        <w:tc>
          <w:tcPr>
            <w:tcW w:w="1095" w:type="dxa"/>
            <w:tcBorders>
              <w:top w:val="single" w:sz="4" w:space="0" w:color="auto"/>
              <w:bottom w:val="nil"/>
            </w:tcBorders>
            <w:shd w:val="clear" w:color="auto" w:fill="auto"/>
            <w:vAlign w:val="center"/>
            <w:hideMark/>
          </w:tcPr>
          <w:p w14:paraId="1139D63A" w14:textId="77777777" w:rsidR="00AF03E6" w:rsidRPr="0095750C" w:rsidRDefault="00AF03E6" w:rsidP="00BB73D6">
            <w:pPr>
              <w:spacing w:before="120" w:after="120"/>
              <w:ind w:right="1"/>
            </w:pPr>
            <w:r w:rsidRPr="0095750C">
              <w:t>Eğitim</w:t>
            </w:r>
          </w:p>
        </w:tc>
        <w:tc>
          <w:tcPr>
            <w:tcW w:w="382" w:type="dxa"/>
            <w:tcBorders>
              <w:top w:val="single" w:sz="4" w:space="0" w:color="auto"/>
              <w:bottom w:val="nil"/>
            </w:tcBorders>
            <w:shd w:val="clear" w:color="auto" w:fill="auto"/>
            <w:vAlign w:val="center"/>
            <w:hideMark/>
          </w:tcPr>
          <w:p w14:paraId="72DC2C22" w14:textId="77777777" w:rsidR="00AF03E6" w:rsidRPr="0095750C" w:rsidRDefault="00AF03E6" w:rsidP="00BB73D6">
            <w:pPr>
              <w:spacing w:before="120" w:after="120"/>
              <w:ind w:right="1"/>
              <w:jc w:val="center"/>
            </w:pPr>
            <w:r w:rsidRPr="0095750C">
              <w:t>21</w:t>
            </w:r>
          </w:p>
        </w:tc>
        <w:tc>
          <w:tcPr>
            <w:tcW w:w="746" w:type="dxa"/>
            <w:tcBorders>
              <w:top w:val="single" w:sz="4" w:space="0" w:color="auto"/>
              <w:bottom w:val="nil"/>
            </w:tcBorders>
            <w:shd w:val="clear" w:color="auto" w:fill="auto"/>
            <w:vAlign w:val="center"/>
            <w:hideMark/>
          </w:tcPr>
          <w:p w14:paraId="039615FB" w14:textId="77777777" w:rsidR="00AF03E6" w:rsidRPr="0095750C" w:rsidRDefault="00AF03E6" w:rsidP="00BB73D6">
            <w:pPr>
              <w:spacing w:before="120" w:after="120"/>
              <w:ind w:right="1"/>
              <w:jc w:val="center"/>
            </w:pPr>
            <w:r w:rsidRPr="0095750C">
              <w:t>45,7</w:t>
            </w:r>
          </w:p>
        </w:tc>
        <w:tc>
          <w:tcPr>
            <w:tcW w:w="536" w:type="dxa"/>
            <w:tcBorders>
              <w:top w:val="single" w:sz="4" w:space="0" w:color="auto"/>
              <w:bottom w:val="nil"/>
            </w:tcBorders>
            <w:shd w:val="clear" w:color="auto" w:fill="auto"/>
            <w:vAlign w:val="center"/>
            <w:hideMark/>
          </w:tcPr>
          <w:p w14:paraId="2FD5FAF4" w14:textId="77777777" w:rsidR="00AF03E6" w:rsidRPr="0095750C" w:rsidRDefault="00AF03E6" w:rsidP="00BB73D6">
            <w:pPr>
              <w:spacing w:before="120" w:after="120"/>
              <w:ind w:right="1"/>
              <w:jc w:val="center"/>
            </w:pPr>
            <w:r w:rsidRPr="0095750C">
              <w:t>112</w:t>
            </w:r>
          </w:p>
        </w:tc>
        <w:tc>
          <w:tcPr>
            <w:tcW w:w="768" w:type="dxa"/>
            <w:tcBorders>
              <w:top w:val="single" w:sz="4" w:space="0" w:color="auto"/>
              <w:bottom w:val="nil"/>
            </w:tcBorders>
            <w:shd w:val="clear" w:color="auto" w:fill="auto"/>
            <w:vAlign w:val="center"/>
            <w:hideMark/>
          </w:tcPr>
          <w:p w14:paraId="3F092208" w14:textId="77777777" w:rsidR="00AF03E6" w:rsidRPr="0095750C" w:rsidRDefault="00AF03E6" w:rsidP="00BB73D6">
            <w:pPr>
              <w:spacing w:before="120" w:after="120"/>
              <w:ind w:right="1"/>
              <w:jc w:val="center"/>
            </w:pPr>
            <w:r w:rsidRPr="0095750C">
              <w:t>93,3</w:t>
            </w:r>
          </w:p>
        </w:tc>
        <w:tc>
          <w:tcPr>
            <w:tcW w:w="483" w:type="dxa"/>
            <w:tcBorders>
              <w:top w:val="single" w:sz="4" w:space="0" w:color="auto"/>
              <w:bottom w:val="nil"/>
            </w:tcBorders>
            <w:shd w:val="clear" w:color="auto" w:fill="auto"/>
            <w:vAlign w:val="center"/>
            <w:hideMark/>
          </w:tcPr>
          <w:p w14:paraId="5C6B5A02" w14:textId="77777777" w:rsidR="00AF03E6" w:rsidRPr="0095750C" w:rsidRDefault="00AF03E6" w:rsidP="00BB73D6">
            <w:pPr>
              <w:spacing w:before="120" w:after="120"/>
              <w:ind w:right="1"/>
              <w:jc w:val="center"/>
            </w:pPr>
            <w:r w:rsidRPr="0095750C">
              <w:t>13</w:t>
            </w:r>
          </w:p>
        </w:tc>
        <w:tc>
          <w:tcPr>
            <w:tcW w:w="682" w:type="dxa"/>
            <w:tcBorders>
              <w:top w:val="single" w:sz="4" w:space="0" w:color="auto"/>
              <w:bottom w:val="nil"/>
            </w:tcBorders>
            <w:shd w:val="clear" w:color="auto" w:fill="auto"/>
            <w:vAlign w:val="center"/>
            <w:hideMark/>
          </w:tcPr>
          <w:p w14:paraId="1D68D50C" w14:textId="77777777" w:rsidR="00AF03E6" w:rsidRPr="0095750C" w:rsidRDefault="00AF03E6" w:rsidP="00BB73D6">
            <w:pPr>
              <w:spacing w:before="120" w:after="120"/>
              <w:ind w:right="1"/>
              <w:jc w:val="center"/>
            </w:pPr>
            <w:r w:rsidRPr="0095750C">
              <w:t>35,1</w:t>
            </w:r>
          </w:p>
        </w:tc>
        <w:tc>
          <w:tcPr>
            <w:tcW w:w="424" w:type="dxa"/>
            <w:tcBorders>
              <w:top w:val="single" w:sz="4" w:space="0" w:color="auto"/>
              <w:bottom w:val="nil"/>
            </w:tcBorders>
            <w:shd w:val="clear" w:color="auto" w:fill="auto"/>
            <w:vAlign w:val="center"/>
            <w:hideMark/>
          </w:tcPr>
          <w:p w14:paraId="59C1EA6D" w14:textId="77777777" w:rsidR="00AF03E6" w:rsidRPr="0095750C" w:rsidRDefault="00AF03E6" w:rsidP="00BB73D6">
            <w:pPr>
              <w:spacing w:before="120" w:after="120"/>
              <w:ind w:right="1"/>
              <w:jc w:val="center"/>
            </w:pPr>
            <w:r w:rsidRPr="0095750C">
              <w:t>12</w:t>
            </w:r>
          </w:p>
        </w:tc>
        <w:tc>
          <w:tcPr>
            <w:tcW w:w="990" w:type="dxa"/>
            <w:tcBorders>
              <w:top w:val="single" w:sz="4" w:space="0" w:color="auto"/>
              <w:bottom w:val="nil"/>
            </w:tcBorders>
            <w:shd w:val="clear" w:color="auto" w:fill="auto"/>
            <w:vAlign w:val="center"/>
            <w:hideMark/>
          </w:tcPr>
          <w:p w14:paraId="7F4B32DB" w14:textId="77777777" w:rsidR="00AF03E6" w:rsidRPr="0095750C" w:rsidRDefault="00AF03E6" w:rsidP="00BB73D6">
            <w:pPr>
              <w:spacing w:before="120" w:after="120"/>
              <w:ind w:right="1"/>
              <w:jc w:val="center"/>
            </w:pPr>
            <w:r w:rsidRPr="0095750C">
              <w:t>34,2</w:t>
            </w:r>
          </w:p>
        </w:tc>
        <w:tc>
          <w:tcPr>
            <w:tcW w:w="502" w:type="dxa"/>
            <w:tcBorders>
              <w:top w:val="single" w:sz="4" w:space="0" w:color="auto"/>
              <w:bottom w:val="nil"/>
            </w:tcBorders>
            <w:shd w:val="clear" w:color="auto" w:fill="auto"/>
            <w:vAlign w:val="center"/>
            <w:hideMark/>
          </w:tcPr>
          <w:p w14:paraId="02EB04E8" w14:textId="77777777" w:rsidR="00AF03E6" w:rsidRPr="0095750C" w:rsidRDefault="00AF03E6" w:rsidP="00BB73D6">
            <w:pPr>
              <w:spacing w:before="120" w:after="120"/>
              <w:ind w:right="1"/>
              <w:jc w:val="center"/>
            </w:pPr>
            <w:r w:rsidRPr="0095750C">
              <w:t>159</w:t>
            </w:r>
          </w:p>
        </w:tc>
        <w:tc>
          <w:tcPr>
            <w:tcW w:w="1300" w:type="dxa"/>
            <w:tcBorders>
              <w:top w:val="single" w:sz="4" w:space="0" w:color="auto"/>
              <w:bottom w:val="nil"/>
            </w:tcBorders>
            <w:shd w:val="clear" w:color="auto" w:fill="auto"/>
            <w:vAlign w:val="center"/>
            <w:hideMark/>
          </w:tcPr>
          <w:p w14:paraId="0D27E9D0" w14:textId="77777777" w:rsidR="00AF03E6" w:rsidRPr="0095750C" w:rsidRDefault="00AF03E6" w:rsidP="00BB73D6">
            <w:pPr>
              <w:spacing w:before="120" w:after="120"/>
              <w:ind w:right="1"/>
              <w:jc w:val="center"/>
            </w:pPr>
            <w:r w:rsidRPr="0095750C">
              <w:t>66,0</w:t>
            </w:r>
          </w:p>
        </w:tc>
      </w:tr>
      <w:tr w:rsidR="00AF03E6" w:rsidRPr="0095750C" w14:paraId="634C9195" w14:textId="77777777" w:rsidTr="0095750C">
        <w:trPr>
          <w:trHeight w:val="20"/>
        </w:trPr>
        <w:tc>
          <w:tcPr>
            <w:tcW w:w="1023" w:type="dxa"/>
            <w:vMerge/>
            <w:tcBorders>
              <w:top w:val="nil"/>
              <w:bottom w:val="nil"/>
            </w:tcBorders>
            <w:vAlign w:val="center"/>
            <w:hideMark/>
          </w:tcPr>
          <w:p w14:paraId="1FD23808" w14:textId="77777777" w:rsidR="00AF03E6" w:rsidRPr="0095750C" w:rsidRDefault="00AF03E6" w:rsidP="00BB73D6">
            <w:pPr>
              <w:spacing w:before="120" w:after="120"/>
              <w:ind w:right="1"/>
            </w:pPr>
          </w:p>
        </w:tc>
        <w:tc>
          <w:tcPr>
            <w:tcW w:w="1095" w:type="dxa"/>
            <w:tcBorders>
              <w:top w:val="nil"/>
              <w:bottom w:val="nil"/>
            </w:tcBorders>
            <w:shd w:val="clear" w:color="auto" w:fill="auto"/>
            <w:vAlign w:val="center"/>
            <w:hideMark/>
          </w:tcPr>
          <w:p w14:paraId="5EBC5D67" w14:textId="77777777" w:rsidR="00AF03E6" w:rsidRPr="0095750C" w:rsidRDefault="00AF03E6" w:rsidP="00BB73D6">
            <w:pPr>
              <w:spacing w:before="120" w:after="120"/>
              <w:ind w:right="1"/>
            </w:pPr>
            <w:r w:rsidRPr="0095750C">
              <w:t>Fen</w:t>
            </w:r>
          </w:p>
        </w:tc>
        <w:tc>
          <w:tcPr>
            <w:tcW w:w="382" w:type="dxa"/>
            <w:tcBorders>
              <w:top w:val="nil"/>
              <w:bottom w:val="nil"/>
            </w:tcBorders>
            <w:shd w:val="clear" w:color="auto" w:fill="auto"/>
            <w:vAlign w:val="center"/>
            <w:hideMark/>
          </w:tcPr>
          <w:p w14:paraId="7B5811BB" w14:textId="77777777" w:rsidR="00AF03E6" w:rsidRPr="0095750C" w:rsidRDefault="00AF03E6" w:rsidP="00BB73D6">
            <w:pPr>
              <w:spacing w:before="120" w:after="120"/>
              <w:ind w:right="1"/>
              <w:jc w:val="center"/>
            </w:pPr>
            <w:r w:rsidRPr="0095750C">
              <w:t>25</w:t>
            </w:r>
          </w:p>
        </w:tc>
        <w:tc>
          <w:tcPr>
            <w:tcW w:w="746" w:type="dxa"/>
            <w:tcBorders>
              <w:top w:val="nil"/>
              <w:bottom w:val="nil"/>
            </w:tcBorders>
            <w:shd w:val="clear" w:color="auto" w:fill="auto"/>
            <w:vAlign w:val="center"/>
            <w:hideMark/>
          </w:tcPr>
          <w:p w14:paraId="7CAD208D" w14:textId="77777777" w:rsidR="00AF03E6" w:rsidRPr="0095750C" w:rsidRDefault="00AF03E6" w:rsidP="00BB73D6">
            <w:pPr>
              <w:spacing w:before="120" w:after="120"/>
              <w:ind w:right="1"/>
              <w:jc w:val="center"/>
            </w:pPr>
            <w:r w:rsidRPr="0095750C">
              <w:t>54,3</w:t>
            </w:r>
          </w:p>
        </w:tc>
        <w:tc>
          <w:tcPr>
            <w:tcW w:w="536" w:type="dxa"/>
            <w:tcBorders>
              <w:top w:val="nil"/>
              <w:bottom w:val="nil"/>
            </w:tcBorders>
            <w:shd w:val="clear" w:color="auto" w:fill="auto"/>
            <w:vAlign w:val="center"/>
            <w:hideMark/>
          </w:tcPr>
          <w:p w14:paraId="18C6B78A" w14:textId="77777777" w:rsidR="00AF03E6" w:rsidRPr="0095750C" w:rsidRDefault="00AF03E6" w:rsidP="00BB73D6">
            <w:pPr>
              <w:spacing w:before="120" w:after="120"/>
              <w:ind w:right="1"/>
              <w:jc w:val="center"/>
            </w:pPr>
            <w:r w:rsidRPr="0095750C">
              <w:t>8</w:t>
            </w:r>
          </w:p>
        </w:tc>
        <w:tc>
          <w:tcPr>
            <w:tcW w:w="768" w:type="dxa"/>
            <w:tcBorders>
              <w:top w:val="nil"/>
              <w:bottom w:val="nil"/>
            </w:tcBorders>
            <w:shd w:val="clear" w:color="auto" w:fill="auto"/>
            <w:vAlign w:val="center"/>
            <w:hideMark/>
          </w:tcPr>
          <w:p w14:paraId="1A7BD56B" w14:textId="77777777" w:rsidR="00AF03E6" w:rsidRPr="0095750C" w:rsidRDefault="00AF03E6" w:rsidP="00BB73D6">
            <w:pPr>
              <w:spacing w:before="120" w:after="120"/>
              <w:ind w:right="1"/>
              <w:jc w:val="center"/>
            </w:pPr>
            <w:r w:rsidRPr="0095750C">
              <w:t>6,7</w:t>
            </w:r>
          </w:p>
        </w:tc>
        <w:tc>
          <w:tcPr>
            <w:tcW w:w="483" w:type="dxa"/>
            <w:tcBorders>
              <w:top w:val="nil"/>
              <w:bottom w:val="nil"/>
            </w:tcBorders>
            <w:shd w:val="clear" w:color="auto" w:fill="auto"/>
            <w:vAlign w:val="center"/>
            <w:hideMark/>
          </w:tcPr>
          <w:p w14:paraId="1BB72AC3" w14:textId="77777777" w:rsidR="00AF03E6" w:rsidRPr="0095750C" w:rsidRDefault="00AF03E6" w:rsidP="00BB73D6">
            <w:pPr>
              <w:spacing w:before="120" w:after="120"/>
              <w:ind w:right="1"/>
              <w:jc w:val="center"/>
            </w:pPr>
            <w:r w:rsidRPr="0095750C">
              <w:t>24</w:t>
            </w:r>
          </w:p>
        </w:tc>
        <w:tc>
          <w:tcPr>
            <w:tcW w:w="682" w:type="dxa"/>
            <w:tcBorders>
              <w:top w:val="nil"/>
              <w:bottom w:val="nil"/>
            </w:tcBorders>
            <w:shd w:val="clear" w:color="auto" w:fill="auto"/>
            <w:vAlign w:val="center"/>
            <w:hideMark/>
          </w:tcPr>
          <w:p w14:paraId="5CF039DA" w14:textId="77777777" w:rsidR="00AF03E6" w:rsidRPr="0095750C" w:rsidRDefault="00AF03E6" w:rsidP="00BB73D6">
            <w:pPr>
              <w:spacing w:before="120" w:after="120"/>
              <w:ind w:right="1"/>
              <w:jc w:val="center"/>
            </w:pPr>
            <w:r w:rsidRPr="0095750C">
              <w:t>64,9</w:t>
            </w:r>
          </w:p>
        </w:tc>
        <w:tc>
          <w:tcPr>
            <w:tcW w:w="424" w:type="dxa"/>
            <w:tcBorders>
              <w:top w:val="nil"/>
              <w:bottom w:val="nil"/>
            </w:tcBorders>
            <w:shd w:val="clear" w:color="auto" w:fill="auto"/>
            <w:vAlign w:val="center"/>
            <w:hideMark/>
          </w:tcPr>
          <w:p w14:paraId="06E8572F" w14:textId="77777777" w:rsidR="00AF03E6" w:rsidRPr="0095750C" w:rsidRDefault="00AF03E6" w:rsidP="00BB73D6">
            <w:pPr>
              <w:spacing w:before="120" w:after="120"/>
              <w:ind w:right="1"/>
              <w:jc w:val="center"/>
            </w:pPr>
            <w:r w:rsidRPr="0095750C">
              <w:t>25</w:t>
            </w:r>
          </w:p>
        </w:tc>
        <w:tc>
          <w:tcPr>
            <w:tcW w:w="990" w:type="dxa"/>
            <w:tcBorders>
              <w:top w:val="nil"/>
              <w:bottom w:val="nil"/>
            </w:tcBorders>
            <w:shd w:val="clear" w:color="auto" w:fill="auto"/>
            <w:vAlign w:val="center"/>
            <w:hideMark/>
          </w:tcPr>
          <w:p w14:paraId="1A656AA3" w14:textId="77777777" w:rsidR="00AF03E6" w:rsidRPr="0095750C" w:rsidRDefault="00AF03E6" w:rsidP="00BB73D6">
            <w:pPr>
              <w:spacing w:before="120" w:after="120"/>
              <w:ind w:right="1"/>
              <w:jc w:val="center"/>
            </w:pPr>
            <w:r w:rsidRPr="0095750C">
              <w:t>65,8</w:t>
            </w:r>
          </w:p>
        </w:tc>
        <w:tc>
          <w:tcPr>
            <w:tcW w:w="502" w:type="dxa"/>
            <w:tcBorders>
              <w:top w:val="nil"/>
              <w:bottom w:val="nil"/>
            </w:tcBorders>
            <w:shd w:val="clear" w:color="auto" w:fill="auto"/>
            <w:vAlign w:val="center"/>
            <w:hideMark/>
          </w:tcPr>
          <w:p w14:paraId="3FB8AA69" w14:textId="77777777" w:rsidR="00AF03E6" w:rsidRPr="0095750C" w:rsidRDefault="00AF03E6" w:rsidP="00BB73D6">
            <w:pPr>
              <w:spacing w:before="120" w:after="120"/>
              <w:ind w:right="1"/>
              <w:jc w:val="center"/>
            </w:pPr>
            <w:r w:rsidRPr="0095750C">
              <w:t>82</w:t>
            </w:r>
          </w:p>
        </w:tc>
        <w:tc>
          <w:tcPr>
            <w:tcW w:w="1300" w:type="dxa"/>
            <w:tcBorders>
              <w:top w:val="nil"/>
              <w:bottom w:val="nil"/>
            </w:tcBorders>
            <w:shd w:val="clear" w:color="auto" w:fill="auto"/>
            <w:vAlign w:val="center"/>
            <w:hideMark/>
          </w:tcPr>
          <w:p w14:paraId="2A6E44A7" w14:textId="77777777" w:rsidR="00AF03E6" w:rsidRPr="0095750C" w:rsidRDefault="00AF03E6" w:rsidP="00BB73D6">
            <w:pPr>
              <w:spacing w:before="120" w:after="120"/>
              <w:ind w:right="1"/>
              <w:jc w:val="center"/>
            </w:pPr>
            <w:r w:rsidRPr="0095750C">
              <w:t>34,0</w:t>
            </w:r>
          </w:p>
        </w:tc>
      </w:tr>
      <w:tr w:rsidR="00AF03E6" w:rsidRPr="0095750C" w14:paraId="762EAB54" w14:textId="77777777" w:rsidTr="0095750C">
        <w:trPr>
          <w:trHeight w:val="20"/>
        </w:trPr>
        <w:tc>
          <w:tcPr>
            <w:tcW w:w="1023" w:type="dxa"/>
            <w:vMerge/>
            <w:tcBorders>
              <w:top w:val="nil"/>
              <w:bottom w:val="single" w:sz="4" w:space="0" w:color="auto"/>
            </w:tcBorders>
            <w:vAlign w:val="center"/>
            <w:hideMark/>
          </w:tcPr>
          <w:p w14:paraId="0B79F5F2" w14:textId="77777777" w:rsidR="00AF03E6" w:rsidRPr="0095750C" w:rsidRDefault="00AF03E6" w:rsidP="00BB73D6">
            <w:pPr>
              <w:spacing w:before="120" w:after="120"/>
              <w:ind w:right="1"/>
            </w:pPr>
          </w:p>
        </w:tc>
        <w:tc>
          <w:tcPr>
            <w:tcW w:w="1095" w:type="dxa"/>
            <w:tcBorders>
              <w:top w:val="nil"/>
              <w:bottom w:val="single" w:sz="4" w:space="0" w:color="auto"/>
            </w:tcBorders>
            <w:shd w:val="clear" w:color="auto" w:fill="auto"/>
            <w:vAlign w:val="center"/>
            <w:hideMark/>
          </w:tcPr>
          <w:p w14:paraId="60DCFF35" w14:textId="77777777" w:rsidR="00AF03E6" w:rsidRPr="0095750C" w:rsidRDefault="00AF03E6" w:rsidP="00BB73D6">
            <w:pPr>
              <w:spacing w:before="120" w:after="120"/>
              <w:ind w:right="1"/>
            </w:pPr>
            <w:r w:rsidRPr="0095750C">
              <w:t>Toplam</w:t>
            </w:r>
          </w:p>
        </w:tc>
        <w:tc>
          <w:tcPr>
            <w:tcW w:w="382" w:type="dxa"/>
            <w:tcBorders>
              <w:top w:val="nil"/>
              <w:bottom w:val="single" w:sz="4" w:space="0" w:color="auto"/>
            </w:tcBorders>
            <w:shd w:val="clear" w:color="auto" w:fill="auto"/>
            <w:vAlign w:val="center"/>
            <w:hideMark/>
          </w:tcPr>
          <w:p w14:paraId="19377A3C" w14:textId="77777777" w:rsidR="00AF03E6" w:rsidRPr="0095750C" w:rsidRDefault="00AF03E6" w:rsidP="00BB73D6">
            <w:pPr>
              <w:spacing w:before="120" w:after="120"/>
              <w:ind w:right="1"/>
              <w:jc w:val="center"/>
            </w:pPr>
            <w:r w:rsidRPr="0095750C">
              <w:t>46</w:t>
            </w:r>
          </w:p>
        </w:tc>
        <w:tc>
          <w:tcPr>
            <w:tcW w:w="746" w:type="dxa"/>
            <w:tcBorders>
              <w:top w:val="nil"/>
              <w:bottom w:val="single" w:sz="4" w:space="0" w:color="auto"/>
            </w:tcBorders>
            <w:shd w:val="clear" w:color="auto" w:fill="auto"/>
            <w:vAlign w:val="center"/>
            <w:hideMark/>
          </w:tcPr>
          <w:p w14:paraId="00590B72" w14:textId="77777777" w:rsidR="00AF03E6" w:rsidRPr="0095750C" w:rsidRDefault="00AF03E6" w:rsidP="00BB73D6">
            <w:pPr>
              <w:spacing w:before="120" w:after="120"/>
              <w:ind w:right="1"/>
              <w:jc w:val="center"/>
            </w:pPr>
            <w:r w:rsidRPr="0095750C">
              <w:t>100,0</w:t>
            </w:r>
          </w:p>
        </w:tc>
        <w:tc>
          <w:tcPr>
            <w:tcW w:w="536" w:type="dxa"/>
            <w:tcBorders>
              <w:top w:val="nil"/>
              <w:bottom w:val="single" w:sz="4" w:space="0" w:color="auto"/>
            </w:tcBorders>
            <w:shd w:val="clear" w:color="auto" w:fill="auto"/>
            <w:vAlign w:val="center"/>
            <w:hideMark/>
          </w:tcPr>
          <w:p w14:paraId="7318B801" w14:textId="77777777" w:rsidR="00AF03E6" w:rsidRPr="0095750C" w:rsidRDefault="00AF03E6" w:rsidP="00BB73D6">
            <w:pPr>
              <w:spacing w:before="120" w:after="120"/>
              <w:ind w:right="1"/>
              <w:jc w:val="center"/>
            </w:pPr>
            <w:r w:rsidRPr="0095750C">
              <w:t>120</w:t>
            </w:r>
          </w:p>
        </w:tc>
        <w:tc>
          <w:tcPr>
            <w:tcW w:w="768" w:type="dxa"/>
            <w:tcBorders>
              <w:top w:val="nil"/>
              <w:bottom w:val="single" w:sz="4" w:space="0" w:color="auto"/>
            </w:tcBorders>
            <w:shd w:val="clear" w:color="auto" w:fill="auto"/>
            <w:vAlign w:val="center"/>
            <w:hideMark/>
          </w:tcPr>
          <w:p w14:paraId="1657E2EC" w14:textId="77777777" w:rsidR="00AF03E6" w:rsidRPr="0095750C" w:rsidRDefault="00AF03E6" w:rsidP="00BB73D6">
            <w:pPr>
              <w:spacing w:before="120" w:after="120"/>
              <w:ind w:right="1"/>
              <w:jc w:val="center"/>
            </w:pPr>
            <w:r w:rsidRPr="0095750C">
              <w:t>100,0</w:t>
            </w:r>
          </w:p>
        </w:tc>
        <w:tc>
          <w:tcPr>
            <w:tcW w:w="483" w:type="dxa"/>
            <w:tcBorders>
              <w:top w:val="nil"/>
              <w:bottom w:val="single" w:sz="4" w:space="0" w:color="auto"/>
            </w:tcBorders>
            <w:shd w:val="clear" w:color="auto" w:fill="auto"/>
            <w:vAlign w:val="center"/>
            <w:hideMark/>
          </w:tcPr>
          <w:p w14:paraId="44A93075" w14:textId="77777777" w:rsidR="00AF03E6" w:rsidRPr="0095750C" w:rsidRDefault="00AF03E6" w:rsidP="00BB73D6">
            <w:pPr>
              <w:spacing w:before="120" w:after="120"/>
              <w:ind w:right="1"/>
              <w:jc w:val="center"/>
            </w:pPr>
            <w:r w:rsidRPr="0095750C">
              <w:t>37</w:t>
            </w:r>
          </w:p>
        </w:tc>
        <w:tc>
          <w:tcPr>
            <w:tcW w:w="682" w:type="dxa"/>
            <w:tcBorders>
              <w:top w:val="nil"/>
              <w:bottom w:val="single" w:sz="4" w:space="0" w:color="auto"/>
            </w:tcBorders>
            <w:shd w:val="clear" w:color="auto" w:fill="auto"/>
            <w:vAlign w:val="center"/>
            <w:hideMark/>
          </w:tcPr>
          <w:p w14:paraId="29B4BF3D" w14:textId="77777777" w:rsidR="00AF03E6" w:rsidRPr="0095750C" w:rsidRDefault="00AF03E6" w:rsidP="00BB73D6">
            <w:pPr>
              <w:spacing w:before="120" w:after="120"/>
              <w:ind w:right="1"/>
              <w:jc w:val="center"/>
            </w:pPr>
            <w:r w:rsidRPr="0095750C">
              <w:t>100,0</w:t>
            </w:r>
          </w:p>
        </w:tc>
        <w:tc>
          <w:tcPr>
            <w:tcW w:w="424" w:type="dxa"/>
            <w:tcBorders>
              <w:top w:val="nil"/>
              <w:bottom w:val="single" w:sz="4" w:space="0" w:color="auto"/>
            </w:tcBorders>
            <w:shd w:val="clear" w:color="auto" w:fill="auto"/>
            <w:vAlign w:val="center"/>
            <w:hideMark/>
          </w:tcPr>
          <w:p w14:paraId="16194C9F" w14:textId="77777777" w:rsidR="00AF03E6" w:rsidRPr="0095750C" w:rsidRDefault="00AF03E6" w:rsidP="00BB73D6">
            <w:pPr>
              <w:spacing w:before="120" w:after="120"/>
              <w:ind w:right="1"/>
              <w:jc w:val="center"/>
            </w:pPr>
            <w:r w:rsidRPr="0095750C">
              <w:t>38</w:t>
            </w:r>
          </w:p>
        </w:tc>
        <w:tc>
          <w:tcPr>
            <w:tcW w:w="990" w:type="dxa"/>
            <w:tcBorders>
              <w:top w:val="nil"/>
              <w:bottom w:val="single" w:sz="4" w:space="0" w:color="auto"/>
            </w:tcBorders>
            <w:shd w:val="clear" w:color="auto" w:fill="auto"/>
            <w:vAlign w:val="center"/>
            <w:hideMark/>
          </w:tcPr>
          <w:p w14:paraId="639D31D9" w14:textId="77777777" w:rsidR="00AF03E6" w:rsidRPr="0095750C" w:rsidRDefault="00AF03E6" w:rsidP="00BB73D6">
            <w:pPr>
              <w:spacing w:before="120" w:after="120"/>
              <w:ind w:right="1"/>
              <w:jc w:val="center"/>
            </w:pPr>
            <w:r w:rsidRPr="0095750C">
              <w:t>100,0</w:t>
            </w:r>
          </w:p>
        </w:tc>
        <w:tc>
          <w:tcPr>
            <w:tcW w:w="502" w:type="dxa"/>
            <w:tcBorders>
              <w:top w:val="nil"/>
              <w:bottom w:val="single" w:sz="4" w:space="0" w:color="auto"/>
            </w:tcBorders>
            <w:shd w:val="clear" w:color="auto" w:fill="auto"/>
            <w:vAlign w:val="center"/>
            <w:hideMark/>
          </w:tcPr>
          <w:p w14:paraId="208E339E" w14:textId="77777777" w:rsidR="00AF03E6" w:rsidRPr="0095750C" w:rsidRDefault="00AF03E6" w:rsidP="00BB73D6">
            <w:pPr>
              <w:spacing w:before="120" w:after="120"/>
              <w:ind w:right="1"/>
              <w:jc w:val="center"/>
            </w:pPr>
            <w:r w:rsidRPr="0095750C">
              <w:t>241</w:t>
            </w:r>
          </w:p>
        </w:tc>
        <w:tc>
          <w:tcPr>
            <w:tcW w:w="1300" w:type="dxa"/>
            <w:tcBorders>
              <w:top w:val="nil"/>
              <w:bottom w:val="single" w:sz="4" w:space="0" w:color="auto"/>
            </w:tcBorders>
            <w:shd w:val="clear" w:color="auto" w:fill="auto"/>
            <w:vAlign w:val="center"/>
            <w:hideMark/>
          </w:tcPr>
          <w:p w14:paraId="0A5EE974" w14:textId="77777777" w:rsidR="00AF03E6" w:rsidRPr="0095750C" w:rsidRDefault="00AF03E6" w:rsidP="00BB73D6">
            <w:pPr>
              <w:spacing w:before="120" w:after="120"/>
              <w:ind w:right="1"/>
              <w:jc w:val="center"/>
            </w:pPr>
            <w:r w:rsidRPr="0095750C">
              <w:t>100,0</w:t>
            </w:r>
          </w:p>
        </w:tc>
      </w:tr>
      <w:tr w:rsidR="00AF03E6" w:rsidRPr="0095750C" w14:paraId="23E451D0" w14:textId="77777777" w:rsidTr="0095750C">
        <w:trPr>
          <w:trHeight w:val="20"/>
        </w:trPr>
        <w:tc>
          <w:tcPr>
            <w:tcW w:w="1023" w:type="dxa"/>
            <w:vMerge w:val="restart"/>
            <w:tcBorders>
              <w:top w:val="single" w:sz="4" w:space="0" w:color="auto"/>
              <w:bottom w:val="nil"/>
            </w:tcBorders>
            <w:shd w:val="clear" w:color="auto" w:fill="auto"/>
            <w:vAlign w:val="center"/>
            <w:hideMark/>
          </w:tcPr>
          <w:p w14:paraId="776FAB73" w14:textId="77777777" w:rsidR="00AF03E6" w:rsidRPr="0095750C" w:rsidRDefault="00AF03E6" w:rsidP="00BB73D6">
            <w:pPr>
              <w:spacing w:before="120" w:after="120"/>
              <w:ind w:right="1"/>
            </w:pPr>
            <w:r w:rsidRPr="0095750C">
              <w:t>Görev yeri</w:t>
            </w:r>
          </w:p>
        </w:tc>
        <w:tc>
          <w:tcPr>
            <w:tcW w:w="1095" w:type="dxa"/>
            <w:tcBorders>
              <w:top w:val="single" w:sz="4" w:space="0" w:color="auto"/>
              <w:bottom w:val="nil"/>
            </w:tcBorders>
            <w:shd w:val="clear" w:color="auto" w:fill="auto"/>
            <w:vAlign w:val="center"/>
            <w:hideMark/>
          </w:tcPr>
          <w:p w14:paraId="12115763" w14:textId="77777777" w:rsidR="00AF03E6" w:rsidRPr="0095750C" w:rsidRDefault="00AF03E6" w:rsidP="00BB73D6">
            <w:pPr>
              <w:spacing w:before="120" w:after="120"/>
              <w:ind w:right="1"/>
            </w:pPr>
            <w:r w:rsidRPr="0095750C">
              <w:t>Merkez</w:t>
            </w:r>
          </w:p>
        </w:tc>
        <w:tc>
          <w:tcPr>
            <w:tcW w:w="382" w:type="dxa"/>
            <w:tcBorders>
              <w:top w:val="single" w:sz="4" w:space="0" w:color="auto"/>
              <w:bottom w:val="nil"/>
            </w:tcBorders>
            <w:shd w:val="clear" w:color="auto" w:fill="auto"/>
            <w:vAlign w:val="center"/>
            <w:hideMark/>
          </w:tcPr>
          <w:p w14:paraId="3E522723" w14:textId="77777777" w:rsidR="00AF03E6" w:rsidRPr="0095750C" w:rsidRDefault="00AF03E6" w:rsidP="00BB73D6">
            <w:pPr>
              <w:spacing w:before="120" w:after="120"/>
              <w:ind w:right="1"/>
              <w:jc w:val="center"/>
            </w:pPr>
            <w:r w:rsidRPr="0095750C">
              <w:t>24</w:t>
            </w:r>
          </w:p>
        </w:tc>
        <w:tc>
          <w:tcPr>
            <w:tcW w:w="746" w:type="dxa"/>
            <w:tcBorders>
              <w:top w:val="single" w:sz="4" w:space="0" w:color="auto"/>
              <w:bottom w:val="nil"/>
            </w:tcBorders>
            <w:shd w:val="clear" w:color="auto" w:fill="auto"/>
            <w:vAlign w:val="center"/>
            <w:hideMark/>
          </w:tcPr>
          <w:p w14:paraId="70B45010" w14:textId="77777777" w:rsidR="00AF03E6" w:rsidRPr="0095750C" w:rsidRDefault="00AF03E6" w:rsidP="00BB73D6">
            <w:pPr>
              <w:spacing w:before="120" w:after="120"/>
              <w:ind w:right="1"/>
              <w:jc w:val="center"/>
            </w:pPr>
            <w:r w:rsidRPr="0095750C">
              <w:t>52,2</w:t>
            </w:r>
          </w:p>
        </w:tc>
        <w:tc>
          <w:tcPr>
            <w:tcW w:w="536" w:type="dxa"/>
            <w:tcBorders>
              <w:top w:val="single" w:sz="4" w:space="0" w:color="auto"/>
              <w:bottom w:val="nil"/>
            </w:tcBorders>
            <w:shd w:val="clear" w:color="auto" w:fill="auto"/>
            <w:vAlign w:val="center"/>
            <w:hideMark/>
          </w:tcPr>
          <w:p w14:paraId="50707AA9" w14:textId="77777777" w:rsidR="00AF03E6" w:rsidRPr="0095750C" w:rsidRDefault="00AF03E6" w:rsidP="00BB73D6">
            <w:pPr>
              <w:spacing w:before="120" w:after="120"/>
              <w:ind w:right="1"/>
              <w:jc w:val="center"/>
            </w:pPr>
            <w:r w:rsidRPr="0095750C">
              <w:t>58</w:t>
            </w:r>
          </w:p>
        </w:tc>
        <w:tc>
          <w:tcPr>
            <w:tcW w:w="768" w:type="dxa"/>
            <w:tcBorders>
              <w:top w:val="single" w:sz="4" w:space="0" w:color="auto"/>
              <w:bottom w:val="nil"/>
            </w:tcBorders>
            <w:shd w:val="clear" w:color="auto" w:fill="auto"/>
            <w:vAlign w:val="center"/>
            <w:hideMark/>
          </w:tcPr>
          <w:p w14:paraId="061E8130" w14:textId="77777777" w:rsidR="00AF03E6" w:rsidRPr="0095750C" w:rsidRDefault="00AF03E6" w:rsidP="00BB73D6">
            <w:pPr>
              <w:spacing w:before="120" w:after="120"/>
              <w:ind w:right="1"/>
              <w:jc w:val="center"/>
            </w:pPr>
            <w:r w:rsidRPr="0095750C">
              <w:t>48,3</w:t>
            </w:r>
          </w:p>
        </w:tc>
        <w:tc>
          <w:tcPr>
            <w:tcW w:w="483" w:type="dxa"/>
            <w:tcBorders>
              <w:top w:val="single" w:sz="4" w:space="0" w:color="auto"/>
              <w:bottom w:val="nil"/>
            </w:tcBorders>
            <w:shd w:val="clear" w:color="auto" w:fill="auto"/>
            <w:vAlign w:val="center"/>
            <w:hideMark/>
          </w:tcPr>
          <w:p w14:paraId="5B4EAF1B" w14:textId="77777777" w:rsidR="00AF03E6" w:rsidRPr="0095750C" w:rsidRDefault="00AF03E6" w:rsidP="00BB73D6">
            <w:pPr>
              <w:spacing w:before="120" w:after="120"/>
              <w:ind w:right="1"/>
              <w:jc w:val="center"/>
            </w:pPr>
            <w:r w:rsidRPr="0095750C">
              <w:t>24</w:t>
            </w:r>
          </w:p>
        </w:tc>
        <w:tc>
          <w:tcPr>
            <w:tcW w:w="682" w:type="dxa"/>
            <w:tcBorders>
              <w:top w:val="single" w:sz="4" w:space="0" w:color="auto"/>
              <w:bottom w:val="nil"/>
            </w:tcBorders>
            <w:shd w:val="clear" w:color="auto" w:fill="auto"/>
            <w:vAlign w:val="center"/>
            <w:hideMark/>
          </w:tcPr>
          <w:p w14:paraId="74A08023" w14:textId="77777777" w:rsidR="00AF03E6" w:rsidRPr="0095750C" w:rsidRDefault="00AF03E6" w:rsidP="00BB73D6">
            <w:pPr>
              <w:spacing w:before="120" w:after="120"/>
              <w:ind w:right="1"/>
              <w:jc w:val="center"/>
            </w:pPr>
            <w:r w:rsidRPr="0095750C">
              <w:t>64,9</w:t>
            </w:r>
          </w:p>
        </w:tc>
        <w:tc>
          <w:tcPr>
            <w:tcW w:w="424" w:type="dxa"/>
            <w:tcBorders>
              <w:top w:val="single" w:sz="4" w:space="0" w:color="auto"/>
              <w:bottom w:val="nil"/>
            </w:tcBorders>
            <w:shd w:val="clear" w:color="auto" w:fill="auto"/>
            <w:vAlign w:val="center"/>
            <w:hideMark/>
          </w:tcPr>
          <w:p w14:paraId="4C60BD0B" w14:textId="77777777" w:rsidR="00AF03E6" w:rsidRPr="0095750C" w:rsidRDefault="00AF03E6" w:rsidP="00BB73D6">
            <w:pPr>
              <w:spacing w:before="120" w:after="120"/>
              <w:ind w:right="1"/>
              <w:jc w:val="center"/>
            </w:pPr>
            <w:r w:rsidRPr="0095750C">
              <w:t>23</w:t>
            </w:r>
          </w:p>
        </w:tc>
        <w:tc>
          <w:tcPr>
            <w:tcW w:w="990" w:type="dxa"/>
            <w:tcBorders>
              <w:top w:val="single" w:sz="4" w:space="0" w:color="auto"/>
              <w:bottom w:val="nil"/>
            </w:tcBorders>
            <w:shd w:val="clear" w:color="auto" w:fill="auto"/>
            <w:vAlign w:val="center"/>
            <w:hideMark/>
          </w:tcPr>
          <w:p w14:paraId="3641326D" w14:textId="77777777" w:rsidR="00AF03E6" w:rsidRPr="0095750C" w:rsidRDefault="00AF03E6" w:rsidP="00BB73D6">
            <w:pPr>
              <w:spacing w:before="120" w:after="120"/>
              <w:ind w:right="1"/>
              <w:jc w:val="center"/>
            </w:pPr>
            <w:r w:rsidRPr="0095750C">
              <w:t>60,5</w:t>
            </w:r>
          </w:p>
        </w:tc>
        <w:tc>
          <w:tcPr>
            <w:tcW w:w="502" w:type="dxa"/>
            <w:tcBorders>
              <w:top w:val="single" w:sz="4" w:space="0" w:color="auto"/>
              <w:bottom w:val="nil"/>
            </w:tcBorders>
            <w:shd w:val="clear" w:color="auto" w:fill="auto"/>
            <w:vAlign w:val="center"/>
            <w:hideMark/>
          </w:tcPr>
          <w:p w14:paraId="7E385ADB" w14:textId="77777777" w:rsidR="00AF03E6" w:rsidRPr="0095750C" w:rsidRDefault="00AF03E6" w:rsidP="00BB73D6">
            <w:pPr>
              <w:spacing w:before="120" w:after="120"/>
              <w:ind w:right="1"/>
              <w:jc w:val="center"/>
            </w:pPr>
            <w:r w:rsidRPr="0095750C">
              <w:t>129</w:t>
            </w:r>
          </w:p>
        </w:tc>
        <w:tc>
          <w:tcPr>
            <w:tcW w:w="1300" w:type="dxa"/>
            <w:tcBorders>
              <w:top w:val="single" w:sz="4" w:space="0" w:color="auto"/>
              <w:bottom w:val="nil"/>
            </w:tcBorders>
            <w:shd w:val="clear" w:color="auto" w:fill="auto"/>
            <w:vAlign w:val="center"/>
            <w:hideMark/>
          </w:tcPr>
          <w:p w14:paraId="53028CE7" w14:textId="77777777" w:rsidR="00AF03E6" w:rsidRPr="0095750C" w:rsidRDefault="00AF03E6" w:rsidP="00BB73D6">
            <w:pPr>
              <w:spacing w:before="120" w:after="120"/>
              <w:ind w:right="1"/>
              <w:jc w:val="center"/>
            </w:pPr>
            <w:r w:rsidRPr="0095750C">
              <w:t>53,5</w:t>
            </w:r>
          </w:p>
        </w:tc>
      </w:tr>
      <w:tr w:rsidR="00AF03E6" w:rsidRPr="0095750C" w14:paraId="0E1CCECB" w14:textId="77777777" w:rsidTr="0095750C">
        <w:trPr>
          <w:trHeight w:val="20"/>
        </w:trPr>
        <w:tc>
          <w:tcPr>
            <w:tcW w:w="1023" w:type="dxa"/>
            <w:vMerge/>
            <w:tcBorders>
              <w:top w:val="nil"/>
              <w:bottom w:val="nil"/>
            </w:tcBorders>
            <w:vAlign w:val="center"/>
            <w:hideMark/>
          </w:tcPr>
          <w:p w14:paraId="09234E84" w14:textId="77777777" w:rsidR="00AF03E6" w:rsidRPr="0095750C" w:rsidRDefault="00AF03E6" w:rsidP="00BB73D6">
            <w:pPr>
              <w:spacing w:before="120" w:after="120"/>
              <w:ind w:right="1"/>
            </w:pPr>
          </w:p>
        </w:tc>
        <w:tc>
          <w:tcPr>
            <w:tcW w:w="1095" w:type="dxa"/>
            <w:tcBorders>
              <w:top w:val="nil"/>
              <w:bottom w:val="nil"/>
            </w:tcBorders>
            <w:shd w:val="clear" w:color="auto" w:fill="auto"/>
            <w:vAlign w:val="center"/>
            <w:hideMark/>
          </w:tcPr>
          <w:p w14:paraId="2A87C90A" w14:textId="77777777" w:rsidR="00AF03E6" w:rsidRPr="0095750C" w:rsidRDefault="00AF03E6" w:rsidP="00BB73D6">
            <w:pPr>
              <w:spacing w:before="120" w:after="120"/>
              <w:ind w:right="1"/>
            </w:pPr>
            <w:r w:rsidRPr="0095750C">
              <w:t>İlçe</w:t>
            </w:r>
          </w:p>
        </w:tc>
        <w:tc>
          <w:tcPr>
            <w:tcW w:w="382" w:type="dxa"/>
            <w:tcBorders>
              <w:top w:val="nil"/>
              <w:bottom w:val="nil"/>
            </w:tcBorders>
            <w:shd w:val="clear" w:color="auto" w:fill="auto"/>
            <w:vAlign w:val="center"/>
            <w:hideMark/>
          </w:tcPr>
          <w:p w14:paraId="3638491E" w14:textId="77777777" w:rsidR="00AF03E6" w:rsidRPr="0095750C" w:rsidRDefault="00AF03E6" w:rsidP="00BB73D6">
            <w:pPr>
              <w:spacing w:before="120" w:after="120"/>
              <w:ind w:right="1"/>
              <w:jc w:val="center"/>
            </w:pPr>
            <w:r w:rsidRPr="0095750C">
              <w:t>22</w:t>
            </w:r>
          </w:p>
        </w:tc>
        <w:tc>
          <w:tcPr>
            <w:tcW w:w="746" w:type="dxa"/>
            <w:tcBorders>
              <w:top w:val="nil"/>
              <w:bottom w:val="nil"/>
            </w:tcBorders>
            <w:shd w:val="clear" w:color="auto" w:fill="auto"/>
            <w:vAlign w:val="center"/>
            <w:hideMark/>
          </w:tcPr>
          <w:p w14:paraId="2859DE7D" w14:textId="77777777" w:rsidR="00AF03E6" w:rsidRPr="0095750C" w:rsidRDefault="00AF03E6" w:rsidP="00BB73D6">
            <w:pPr>
              <w:spacing w:before="120" w:after="120"/>
              <w:ind w:right="1"/>
              <w:jc w:val="center"/>
            </w:pPr>
            <w:r w:rsidRPr="0095750C">
              <w:t>47,8</w:t>
            </w:r>
          </w:p>
        </w:tc>
        <w:tc>
          <w:tcPr>
            <w:tcW w:w="536" w:type="dxa"/>
            <w:tcBorders>
              <w:top w:val="nil"/>
              <w:bottom w:val="nil"/>
            </w:tcBorders>
            <w:shd w:val="clear" w:color="auto" w:fill="auto"/>
            <w:vAlign w:val="center"/>
            <w:hideMark/>
          </w:tcPr>
          <w:p w14:paraId="1AB92C0B" w14:textId="77777777" w:rsidR="00AF03E6" w:rsidRPr="0095750C" w:rsidRDefault="00AF03E6" w:rsidP="00BB73D6">
            <w:pPr>
              <w:spacing w:before="120" w:after="120"/>
              <w:ind w:right="1"/>
              <w:jc w:val="center"/>
            </w:pPr>
            <w:r w:rsidRPr="0095750C">
              <w:t>62</w:t>
            </w:r>
          </w:p>
        </w:tc>
        <w:tc>
          <w:tcPr>
            <w:tcW w:w="768" w:type="dxa"/>
            <w:tcBorders>
              <w:top w:val="nil"/>
              <w:bottom w:val="nil"/>
            </w:tcBorders>
            <w:shd w:val="clear" w:color="auto" w:fill="auto"/>
            <w:vAlign w:val="center"/>
            <w:hideMark/>
          </w:tcPr>
          <w:p w14:paraId="4CDB522D" w14:textId="77777777" w:rsidR="00AF03E6" w:rsidRPr="0095750C" w:rsidRDefault="00AF03E6" w:rsidP="00BB73D6">
            <w:pPr>
              <w:spacing w:before="120" w:after="120"/>
              <w:ind w:right="1"/>
              <w:jc w:val="center"/>
            </w:pPr>
            <w:r w:rsidRPr="0095750C">
              <w:t>51,7</w:t>
            </w:r>
          </w:p>
        </w:tc>
        <w:tc>
          <w:tcPr>
            <w:tcW w:w="483" w:type="dxa"/>
            <w:tcBorders>
              <w:top w:val="nil"/>
              <w:bottom w:val="nil"/>
            </w:tcBorders>
            <w:shd w:val="clear" w:color="auto" w:fill="auto"/>
            <w:vAlign w:val="center"/>
            <w:hideMark/>
          </w:tcPr>
          <w:p w14:paraId="14EC5A52" w14:textId="77777777" w:rsidR="00AF03E6" w:rsidRPr="0095750C" w:rsidRDefault="00AF03E6" w:rsidP="00BB73D6">
            <w:pPr>
              <w:spacing w:before="120" w:after="120"/>
              <w:ind w:right="1"/>
              <w:jc w:val="center"/>
            </w:pPr>
            <w:r w:rsidRPr="0095750C">
              <w:t>13</w:t>
            </w:r>
          </w:p>
        </w:tc>
        <w:tc>
          <w:tcPr>
            <w:tcW w:w="682" w:type="dxa"/>
            <w:tcBorders>
              <w:top w:val="nil"/>
              <w:bottom w:val="nil"/>
            </w:tcBorders>
            <w:shd w:val="clear" w:color="auto" w:fill="auto"/>
            <w:vAlign w:val="center"/>
            <w:hideMark/>
          </w:tcPr>
          <w:p w14:paraId="4A51CAB0" w14:textId="77777777" w:rsidR="00AF03E6" w:rsidRPr="0095750C" w:rsidRDefault="00AF03E6" w:rsidP="00BB73D6">
            <w:pPr>
              <w:spacing w:before="120" w:after="120"/>
              <w:ind w:right="1"/>
              <w:jc w:val="center"/>
            </w:pPr>
            <w:r w:rsidRPr="0095750C">
              <w:t>35,1</w:t>
            </w:r>
          </w:p>
        </w:tc>
        <w:tc>
          <w:tcPr>
            <w:tcW w:w="424" w:type="dxa"/>
            <w:tcBorders>
              <w:top w:val="nil"/>
              <w:bottom w:val="nil"/>
            </w:tcBorders>
            <w:shd w:val="clear" w:color="auto" w:fill="auto"/>
            <w:vAlign w:val="center"/>
            <w:hideMark/>
          </w:tcPr>
          <w:p w14:paraId="3ED9A60B" w14:textId="77777777" w:rsidR="00AF03E6" w:rsidRPr="0095750C" w:rsidRDefault="00AF03E6" w:rsidP="00BB73D6">
            <w:pPr>
              <w:spacing w:before="120" w:after="120"/>
              <w:ind w:right="1"/>
              <w:jc w:val="center"/>
            </w:pPr>
            <w:r w:rsidRPr="0095750C">
              <w:t>15</w:t>
            </w:r>
          </w:p>
        </w:tc>
        <w:tc>
          <w:tcPr>
            <w:tcW w:w="990" w:type="dxa"/>
            <w:tcBorders>
              <w:top w:val="nil"/>
              <w:bottom w:val="nil"/>
            </w:tcBorders>
            <w:shd w:val="clear" w:color="auto" w:fill="auto"/>
            <w:vAlign w:val="center"/>
            <w:hideMark/>
          </w:tcPr>
          <w:p w14:paraId="3EC3C13F" w14:textId="77777777" w:rsidR="00AF03E6" w:rsidRPr="0095750C" w:rsidRDefault="00AF03E6" w:rsidP="00BB73D6">
            <w:pPr>
              <w:spacing w:before="120" w:after="120"/>
              <w:ind w:right="1"/>
              <w:jc w:val="center"/>
            </w:pPr>
            <w:r w:rsidRPr="0095750C">
              <w:t>39,5</w:t>
            </w:r>
          </w:p>
        </w:tc>
        <w:tc>
          <w:tcPr>
            <w:tcW w:w="502" w:type="dxa"/>
            <w:tcBorders>
              <w:top w:val="nil"/>
              <w:bottom w:val="nil"/>
            </w:tcBorders>
            <w:shd w:val="clear" w:color="auto" w:fill="auto"/>
            <w:vAlign w:val="center"/>
            <w:hideMark/>
          </w:tcPr>
          <w:p w14:paraId="76D97223" w14:textId="77777777" w:rsidR="00AF03E6" w:rsidRPr="0095750C" w:rsidRDefault="00AF03E6" w:rsidP="00BB73D6">
            <w:pPr>
              <w:spacing w:before="120" w:after="120"/>
              <w:ind w:right="1"/>
              <w:jc w:val="center"/>
            </w:pPr>
            <w:r w:rsidRPr="0095750C">
              <w:t>112</w:t>
            </w:r>
          </w:p>
        </w:tc>
        <w:tc>
          <w:tcPr>
            <w:tcW w:w="1300" w:type="dxa"/>
            <w:tcBorders>
              <w:top w:val="nil"/>
              <w:bottom w:val="nil"/>
            </w:tcBorders>
            <w:shd w:val="clear" w:color="auto" w:fill="auto"/>
            <w:vAlign w:val="center"/>
            <w:hideMark/>
          </w:tcPr>
          <w:p w14:paraId="0EFCAA45" w14:textId="77777777" w:rsidR="00AF03E6" w:rsidRPr="0095750C" w:rsidRDefault="00AF03E6" w:rsidP="00BB73D6">
            <w:pPr>
              <w:spacing w:before="120" w:after="120"/>
              <w:ind w:right="1"/>
              <w:jc w:val="center"/>
            </w:pPr>
            <w:r w:rsidRPr="0095750C">
              <w:t>46,5</w:t>
            </w:r>
          </w:p>
        </w:tc>
      </w:tr>
      <w:tr w:rsidR="00AF03E6" w:rsidRPr="0095750C" w14:paraId="45918B2F" w14:textId="77777777" w:rsidTr="0095750C">
        <w:trPr>
          <w:trHeight w:val="20"/>
        </w:trPr>
        <w:tc>
          <w:tcPr>
            <w:tcW w:w="1023" w:type="dxa"/>
            <w:vMerge/>
            <w:tcBorders>
              <w:top w:val="nil"/>
            </w:tcBorders>
            <w:vAlign w:val="center"/>
            <w:hideMark/>
          </w:tcPr>
          <w:p w14:paraId="0235FE4B" w14:textId="77777777" w:rsidR="00AF03E6" w:rsidRPr="0095750C" w:rsidRDefault="00AF03E6" w:rsidP="00BB73D6">
            <w:pPr>
              <w:spacing w:before="120" w:after="120"/>
              <w:ind w:right="1"/>
            </w:pPr>
          </w:p>
        </w:tc>
        <w:tc>
          <w:tcPr>
            <w:tcW w:w="1095" w:type="dxa"/>
            <w:tcBorders>
              <w:top w:val="nil"/>
            </w:tcBorders>
            <w:shd w:val="clear" w:color="auto" w:fill="auto"/>
            <w:vAlign w:val="center"/>
            <w:hideMark/>
          </w:tcPr>
          <w:p w14:paraId="6C692DBA" w14:textId="77777777" w:rsidR="00AF03E6" w:rsidRPr="0095750C" w:rsidRDefault="00AF03E6" w:rsidP="00BB73D6">
            <w:pPr>
              <w:spacing w:before="120" w:after="120"/>
              <w:ind w:right="1"/>
            </w:pPr>
            <w:r w:rsidRPr="0095750C">
              <w:t>Toplam</w:t>
            </w:r>
          </w:p>
        </w:tc>
        <w:tc>
          <w:tcPr>
            <w:tcW w:w="382" w:type="dxa"/>
            <w:tcBorders>
              <w:top w:val="nil"/>
            </w:tcBorders>
            <w:shd w:val="clear" w:color="auto" w:fill="auto"/>
            <w:vAlign w:val="center"/>
            <w:hideMark/>
          </w:tcPr>
          <w:p w14:paraId="1A0C3867" w14:textId="77777777" w:rsidR="00AF03E6" w:rsidRPr="0095750C" w:rsidRDefault="00AF03E6" w:rsidP="00BB73D6">
            <w:pPr>
              <w:spacing w:before="120" w:after="120"/>
              <w:ind w:right="1"/>
              <w:jc w:val="center"/>
            </w:pPr>
            <w:r w:rsidRPr="0095750C">
              <w:t>46</w:t>
            </w:r>
          </w:p>
        </w:tc>
        <w:tc>
          <w:tcPr>
            <w:tcW w:w="746" w:type="dxa"/>
            <w:tcBorders>
              <w:top w:val="nil"/>
            </w:tcBorders>
            <w:shd w:val="clear" w:color="auto" w:fill="auto"/>
            <w:vAlign w:val="center"/>
            <w:hideMark/>
          </w:tcPr>
          <w:p w14:paraId="61DC8D53" w14:textId="77777777" w:rsidR="00AF03E6" w:rsidRPr="0095750C" w:rsidRDefault="00AF03E6" w:rsidP="00BB73D6">
            <w:pPr>
              <w:spacing w:before="120" w:after="120"/>
              <w:ind w:right="1"/>
              <w:jc w:val="center"/>
            </w:pPr>
            <w:r w:rsidRPr="0095750C">
              <w:t>100,0</w:t>
            </w:r>
          </w:p>
        </w:tc>
        <w:tc>
          <w:tcPr>
            <w:tcW w:w="536" w:type="dxa"/>
            <w:tcBorders>
              <w:top w:val="nil"/>
            </w:tcBorders>
            <w:shd w:val="clear" w:color="auto" w:fill="auto"/>
            <w:vAlign w:val="center"/>
            <w:hideMark/>
          </w:tcPr>
          <w:p w14:paraId="6526950C" w14:textId="77777777" w:rsidR="00AF03E6" w:rsidRPr="0095750C" w:rsidRDefault="00AF03E6" w:rsidP="00BB73D6">
            <w:pPr>
              <w:spacing w:before="120" w:after="120"/>
              <w:ind w:right="1"/>
              <w:jc w:val="center"/>
            </w:pPr>
            <w:r w:rsidRPr="0095750C">
              <w:t>120</w:t>
            </w:r>
          </w:p>
        </w:tc>
        <w:tc>
          <w:tcPr>
            <w:tcW w:w="768" w:type="dxa"/>
            <w:tcBorders>
              <w:top w:val="nil"/>
            </w:tcBorders>
            <w:shd w:val="clear" w:color="auto" w:fill="auto"/>
            <w:vAlign w:val="center"/>
            <w:hideMark/>
          </w:tcPr>
          <w:p w14:paraId="1430DCC8" w14:textId="77777777" w:rsidR="00AF03E6" w:rsidRPr="0095750C" w:rsidRDefault="00AF03E6" w:rsidP="00BB73D6">
            <w:pPr>
              <w:spacing w:before="120" w:after="120"/>
              <w:ind w:right="1"/>
              <w:jc w:val="center"/>
            </w:pPr>
            <w:r w:rsidRPr="0095750C">
              <w:t>100,0</w:t>
            </w:r>
          </w:p>
        </w:tc>
        <w:tc>
          <w:tcPr>
            <w:tcW w:w="483" w:type="dxa"/>
            <w:tcBorders>
              <w:top w:val="nil"/>
            </w:tcBorders>
            <w:shd w:val="clear" w:color="auto" w:fill="auto"/>
            <w:vAlign w:val="center"/>
            <w:hideMark/>
          </w:tcPr>
          <w:p w14:paraId="31929BF4" w14:textId="77777777" w:rsidR="00AF03E6" w:rsidRPr="0095750C" w:rsidRDefault="00AF03E6" w:rsidP="00BB73D6">
            <w:pPr>
              <w:spacing w:before="120" w:after="120"/>
              <w:ind w:right="1"/>
              <w:jc w:val="center"/>
            </w:pPr>
            <w:r w:rsidRPr="0095750C">
              <w:t>37</w:t>
            </w:r>
          </w:p>
        </w:tc>
        <w:tc>
          <w:tcPr>
            <w:tcW w:w="682" w:type="dxa"/>
            <w:tcBorders>
              <w:top w:val="nil"/>
            </w:tcBorders>
            <w:shd w:val="clear" w:color="auto" w:fill="auto"/>
            <w:vAlign w:val="center"/>
            <w:hideMark/>
          </w:tcPr>
          <w:p w14:paraId="6075BB6D" w14:textId="77777777" w:rsidR="00AF03E6" w:rsidRPr="0095750C" w:rsidRDefault="00AF03E6" w:rsidP="00BB73D6">
            <w:pPr>
              <w:spacing w:before="120" w:after="120"/>
              <w:ind w:right="1"/>
              <w:jc w:val="center"/>
            </w:pPr>
            <w:r w:rsidRPr="0095750C">
              <w:t>100,0</w:t>
            </w:r>
          </w:p>
        </w:tc>
        <w:tc>
          <w:tcPr>
            <w:tcW w:w="424" w:type="dxa"/>
            <w:tcBorders>
              <w:top w:val="nil"/>
            </w:tcBorders>
            <w:shd w:val="clear" w:color="auto" w:fill="auto"/>
            <w:vAlign w:val="center"/>
            <w:hideMark/>
          </w:tcPr>
          <w:p w14:paraId="1FA431FF" w14:textId="77777777" w:rsidR="00AF03E6" w:rsidRPr="0095750C" w:rsidRDefault="00AF03E6" w:rsidP="00BB73D6">
            <w:pPr>
              <w:spacing w:before="120" w:after="120"/>
              <w:ind w:right="1"/>
              <w:jc w:val="center"/>
            </w:pPr>
            <w:r w:rsidRPr="0095750C">
              <w:t>38</w:t>
            </w:r>
          </w:p>
        </w:tc>
        <w:tc>
          <w:tcPr>
            <w:tcW w:w="990" w:type="dxa"/>
            <w:tcBorders>
              <w:top w:val="nil"/>
            </w:tcBorders>
            <w:shd w:val="clear" w:color="auto" w:fill="auto"/>
            <w:vAlign w:val="center"/>
            <w:hideMark/>
          </w:tcPr>
          <w:p w14:paraId="791EBE9A" w14:textId="77777777" w:rsidR="00AF03E6" w:rsidRPr="0095750C" w:rsidRDefault="00AF03E6" w:rsidP="00BB73D6">
            <w:pPr>
              <w:spacing w:before="120" w:after="120"/>
              <w:ind w:right="1"/>
              <w:jc w:val="center"/>
            </w:pPr>
            <w:r w:rsidRPr="0095750C">
              <w:t>100,0</w:t>
            </w:r>
          </w:p>
        </w:tc>
        <w:tc>
          <w:tcPr>
            <w:tcW w:w="502" w:type="dxa"/>
            <w:tcBorders>
              <w:top w:val="nil"/>
            </w:tcBorders>
            <w:shd w:val="clear" w:color="auto" w:fill="auto"/>
            <w:vAlign w:val="center"/>
            <w:hideMark/>
          </w:tcPr>
          <w:p w14:paraId="2B831847" w14:textId="77777777" w:rsidR="00AF03E6" w:rsidRPr="0095750C" w:rsidRDefault="00AF03E6" w:rsidP="00BB73D6">
            <w:pPr>
              <w:spacing w:before="120" w:after="120"/>
              <w:ind w:right="1"/>
              <w:jc w:val="center"/>
            </w:pPr>
            <w:r w:rsidRPr="0095750C">
              <w:t>241</w:t>
            </w:r>
          </w:p>
        </w:tc>
        <w:tc>
          <w:tcPr>
            <w:tcW w:w="1300" w:type="dxa"/>
            <w:tcBorders>
              <w:top w:val="nil"/>
            </w:tcBorders>
            <w:shd w:val="clear" w:color="auto" w:fill="auto"/>
            <w:vAlign w:val="center"/>
            <w:hideMark/>
          </w:tcPr>
          <w:p w14:paraId="5F4718DC" w14:textId="77777777" w:rsidR="00AF03E6" w:rsidRPr="0095750C" w:rsidRDefault="00AF03E6" w:rsidP="00BB73D6">
            <w:pPr>
              <w:spacing w:before="120" w:after="120"/>
              <w:ind w:right="1"/>
              <w:jc w:val="center"/>
            </w:pPr>
            <w:r w:rsidRPr="0095750C">
              <w:t>100,0</w:t>
            </w:r>
          </w:p>
        </w:tc>
      </w:tr>
    </w:tbl>
    <w:p w14:paraId="44486DD9" w14:textId="77777777" w:rsidR="003E05E2" w:rsidRDefault="003E05E2" w:rsidP="00AF03E6">
      <w:pPr>
        <w:pStyle w:val="NormalWeb"/>
        <w:spacing w:before="0" w:beforeAutospacing="0" w:after="0" w:afterAutospacing="0" w:line="360" w:lineRule="auto"/>
        <w:ind w:firstLine="709"/>
        <w:jc w:val="both"/>
      </w:pPr>
    </w:p>
    <w:p w14:paraId="1AE7FA86" w14:textId="5C7A24E0" w:rsidR="00AF03E6" w:rsidRPr="00A24113" w:rsidRDefault="00B82845" w:rsidP="00AF03E6">
      <w:pPr>
        <w:pStyle w:val="NormalWeb"/>
        <w:spacing w:before="0" w:beforeAutospacing="0" w:after="0" w:afterAutospacing="0" w:line="360" w:lineRule="auto"/>
        <w:ind w:firstLine="709"/>
        <w:jc w:val="both"/>
      </w:pPr>
      <w:r>
        <w:t>Çalışma</w:t>
      </w:r>
      <w:r w:rsidR="00AF03E6" w:rsidRPr="00A24113">
        <w:t xml:space="preserve"> 120 fen bilimleri, 46 biyoloji, 37 fizik, 38 kimya olmak üzere toplam 241 öğretmen ile yürütülmüştür. Öğretmelerin %58,5’i kadın, %41,5’i erkektir. Mesleki deneyim bakımından %70’i 1-10 yıl, %29,9’u 11-20 yıl mesleki deneyime sahiptir. Mezun olunan fakülte bakımından %66,0’sı eğitim fakültesi, 34,0’ü fen fakültesi m</w:t>
      </w:r>
      <w:r>
        <w:t>e</w:t>
      </w:r>
      <w:r w:rsidR="00AF03E6" w:rsidRPr="00A24113">
        <w:t>zunudur. Görev yeri bakımından %53,3’ü Erzurum şehir merkezinde, %46,7’s</w:t>
      </w:r>
      <w:r w:rsidR="00182059">
        <w:t>i</w:t>
      </w:r>
      <w:r w:rsidR="00AF03E6" w:rsidRPr="00A24113">
        <w:t>, ilçelerde görev yapmaktadır.</w:t>
      </w:r>
    </w:p>
    <w:p w14:paraId="20A7AB91" w14:textId="44303926" w:rsidR="0095750C" w:rsidRPr="00A24113" w:rsidRDefault="00AF03E6" w:rsidP="006C4851">
      <w:pPr>
        <w:pStyle w:val="NormalWeb"/>
        <w:spacing w:before="0" w:beforeAutospacing="0" w:after="0" w:afterAutospacing="0" w:line="360" w:lineRule="auto"/>
        <w:ind w:firstLine="709"/>
        <w:jc w:val="both"/>
      </w:pPr>
      <w:r w:rsidRPr="00A24113">
        <w:t>Nicel bulguların derinlemesine incelenmesi maksadıyla amaca uygun örneklem yöntemi ile 18 öğretmenden görüşme yolu ile veri toplanmıştır. Görüşme yapılan 6 öğretmen eğitimde teknoloji kullanım kurslarında eğitici olarak görev almış, 12 öğretmen eğitimde teknoloji kullanımı içerikli hizmet içi eğitim kurslarına katılmıştır. Görüşme yapılacak eğitici öğretmen seçilirken eğitim verdiği kurs sayısının fazla olmasına dikkat edilmiştir. Yine kurslara katılan öğretmenlerden 6 öğretmen yalnızca uzaktan eğitim yoluyla, 6 öğretmen farklı zamanlarda hem uzaktan hem de yüz yüze eğitimde teknoloji kullanımı içerikli hizmet içi eğitime katılmış öğretmenlerden seçilmiştir.</w:t>
      </w:r>
    </w:p>
    <w:p w14:paraId="6C6A1D67" w14:textId="4B7713E4" w:rsidR="00AF03E6" w:rsidRPr="00AF03E6" w:rsidRDefault="00B82845" w:rsidP="00B82845">
      <w:pPr>
        <w:pStyle w:val="Default"/>
        <w:tabs>
          <w:tab w:val="left" w:pos="709"/>
        </w:tabs>
        <w:spacing w:line="360" w:lineRule="auto"/>
        <w:jc w:val="both"/>
        <w:rPr>
          <w:b/>
        </w:rPr>
      </w:pPr>
      <w:r>
        <w:rPr>
          <w:b/>
        </w:rPr>
        <w:tab/>
      </w:r>
      <w:r w:rsidR="00AF03E6" w:rsidRPr="00AF03E6">
        <w:rPr>
          <w:b/>
        </w:rPr>
        <w:t>Çalışmada Kullanılan Veri Toplama Araçları</w:t>
      </w:r>
    </w:p>
    <w:p w14:paraId="3DF6D794" w14:textId="77777777" w:rsidR="00AF03E6" w:rsidRPr="00AF03E6" w:rsidRDefault="00AF03E6" w:rsidP="00AF03E6">
      <w:pPr>
        <w:pStyle w:val="NormalWeb"/>
        <w:spacing w:before="0" w:beforeAutospacing="0" w:after="0" w:afterAutospacing="0" w:line="360" w:lineRule="auto"/>
        <w:ind w:firstLine="709"/>
        <w:jc w:val="both"/>
      </w:pPr>
      <w:r w:rsidRPr="00AF03E6">
        <w:t>Veri toplama aracı olarak “Teknolojik pedagojik alan bilgisi öz güven ölçeği”, “kişisel bilgi formu” ve nicel verilerin açıklanmasın da kullanılmak üzere gerçekleştirilen yarı yapılandırılmış görüşme soruları kullanılmıştır.</w:t>
      </w:r>
    </w:p>
    <w:p w14:paraId="41B9169E" w14:textId="54E58F53" w:rsidR="00AF03E6" w:rsidRPr="00AF03E6" w:rsidRDefault="00AF03E6" w:rsidP="00AF03E6">
      <w:pPr>
        <w:pStyle w:val="NormalWeb"/>
        <w:spacing w:before="0" w:beforeAutospacing="0" w:after="0" w:afterAutospacing="0" w:line="360" w:lineRule="auto"/>
        <w:ind w:firstLine="709"/>
        <w:jc w:val="both"/>
      </w:pPr>
      <w:r w:rsidRPr="00AF03E6">
        <w:rPr>
          <w:b/>
          <w:bCs/>
        </w:rPr>
        <w:t>Teknolojik pedagojik alan bilgisi öz güven ölçeği:</w:t>
      </w:r>
      <w:r w:rsidRPr="00AF03E6">
        <w:t xml:space="preserve"> Graham</w:t>
      </w:r>
      <w:r w:rsidR="00F26D00">
        <w:t xml:space="preserve">, Burgoyne, </w:t>
      </w:r>
      <w:r w:rsidR="00F26D00" w:rsidRPr="00F26D00">
        <w:t>Cantrell</w:t>
      </w:r>
      <w:r w:rsidR="00F26D00">
        <w:t>,</w:t>
      </w:r>
      <w:r w:rsidR="00F26D00" w:rsidRPr="00F26D00">
        <w:t xml:space="preserve"> Smith</w:t>
      </w:r>
      <w:r w:rsidR="00F26D00">
        <w:t xml:space="preserve">, </w:t>
      </w:r>
      <w:r w:rsidR="00F26D00" w:rsidRPr="00F26D00">
        <w:t>Clair</w:t>
      </w:r>
      <w:r w:rsidR="00F26D00">
        <w:t xml:space="preserve"> ve Harris </w:t>
      </w:r>
      <w:r w:rsidRPr="00AF03E6">
        <w:t>(2009) tarafından 6’lı likert tipte geliştirilen ölçek Timur ve Taş</w:t>
      </w:r>
      <w:r w:rsidR="00455F8A">
        <w:t>a</w:t>
      </w:r>
      <w:r w:rsidRPr="00AF03E6">
        <w:t xml:space="preserve">r (2011) tarafından Türkçe’ye uyarlanırken 5’li likert tipte düzenlenmiştir. Ölçek dört boyutta, 31 </w:t>
      </w:r>
      <w:r w:rsidRPr="00AF03E6">
        <w:lastRenderedPageBreak/>
        <w:t>maddeden oluşmaktadır: 1-8. maddeler: Teknolojik pedagojik alan bilgisi (TPAB), 9.-15. maddeler: Teknolojik pedagojik bilgi (TPB), 16.-20. maddeler: Teknolojik alan bilgisi (TAB) ve 21.-31. maddeler: Teknolojik bilgi (TB) ölçmektedir.</w:t>
      </w:r>
      <w:r w:rsidR="00572A9A">
        <w:t xml:space="preserve"> Ölçeğin NFI=0,87 ve RMSEA=0,069 çıkmıştır </w:t>
      </w:r>
      <w:r w:rsidR="00572A9A" w:rsidRPr="00AF03E6">
        <w:t>(Timur ve Taşar, 2011).</w:t>
      </w:r>
      <w:r w:rsidRPr="00AF03E6">
        <w:t xml:space="preserve"> </w:t>
      </w:r>
      <w:r w:rsidR="007E6160" w:rsidRPr="00AF03E6">
        <w:t>Ölçek</w:t>
      </w:r>
      <w:r w:rsidRPr="00AF03E6">
        <w:t xml:space="preserve"> genelinin güvenirlik katsayısı (Cronbach Alfa)</w:t>
      </w:r>
      <w:r w:rsidR="00B82845">
        <w:t>:</w:t>
      </w:r>
      <w:r w:rsidRPr="00AF03E6">
        <w:t xml:space="preserve"> 0.92, alt boyutların ise sırasıyla 0,89, 0,87, 0,89 ve 0,86 olarak belirtilmiştir (Timur ve Taşar, 2011). Bu araştırmada ise ölçeğin genel güvenirlik katsayısı (Cronbach Alfa)</w:t>
      </w:r>
      <w:r w:rsidR="00B82845">
        <w:t>:</w:t>
      </w:r>
      <w:r w:rsidRPr="00AF03E6">
        <w:t xml:space="preserve"> 0,887, alt boyutlarda ise TPAB=0,835, TPB=0,831, TAB=0,880, TB=0,875 olarak bulunmuştur. Bu hali ile ölçeğin araştırma için güvenilir olduğu söylenebilir. </w:t>
      </w:r>
    </w:p>
    <w:p w14:paraId="74A57AAB" w14:textId="77777777" w:rsidR="00AF03E6" w:rsidRPr="00AF03E6" w:rsidRDefault="00AF03E6" w:rsidP="00AF03E6">
      <w:pPr>
        <w:pStyle w:val="NormalWeb"/>
        <w:spacing w:before="0" w:beforeAutospacing="0" w:after="0" w:afterAutospacing="0" w:line="360" w:lineRule="auto"/>
        <w:ind w:firstLine="709"/>
        <w:jc w:val="both"/>
      </w:pPr>
      <w:r w:rsidRPr="00AF03E6">
        <w:rPr>
          <w:b/>
          <w:bCs/>
        </w:rPr>
        <w:t>Kişisel bilgi formu:</w:t>
      </w:r>
      <w:r w:rsidRPr="00AF03E6">
        <w:t xml:space="preserve"> Araştırmacılar tarafından geliştirilen form ile öğretmenlerin cinsiyet, mesleki deneyim, mezun olduğu okul, eğitimde teknoloji kullanımı içerikli hizmet içi eğitim kurslarına katılma durumu, kullandıkları Web 2.0 araçları hakkında bilgiler toplanmaya çalışılmıştır. </w:t>
      </w:r>
    </w:p>
    <w:p w14:paraId="0A31F7EE" w14:textId="5683AE96" w:rsidR="006C4851" w:rsidRPr="00AF03E6" w:rsidRDefault="00AF03E6" w:rsidP="009D1BBF">
      <w:pPr>
        <w:pStyle w:val="NormalWeb"/>
        <w:spacing w:before="0" w:beforeAutospacing="0" w:after="0" w:afterAutospacing="0" w:line="360" w:lineRule="auto"/>
        <w:ind w:firstLine="709"/>
        <w:jc w:val="both"/>
      </w:pPr>
      <w:r w:rsidRPr="00AF03E6">
        <w:rPr>
          <w:b/>
          <w:bCs/>
        </w:rPr>
        <w:t xml:space="preserve">Yarı yapılandırılmış görüşme soruları: </w:t>
      </w:r>
      <w:r w:rsidRPr="00AF03E6">
        <w:t>Nicel bulguları derinlemesine açıklayabilmek için yarı yapılandırılmış görüşme formu hazırlanmıştır. Bu amaçla öncelikle nicel veriler analiz edilmiş,</w:t>
      </w:r>
      <w:r w:rsidR="00580B06">
        <w:t xml:space="preserve"> elde edilen</w:t>
      </w:r>
      <w:r w:rsidRPr="00AF03E6">
        <w:t xml:space="preserve"> bulgularda araştırmacılar tarafından açıklanmasına ihtiyaç duyulan durumlara yönelik sorular hazırlanmıştır. Hazırlanan sorular bir Türk dili edebiyatı öğretmeni ve bilgisayar öğretim teknolojileri</w:t>
      </w:r>
      <w:r w:rsidR="00B82845">
        <w:t xml:space="preserve"> alanında</w:t>
      </w:r>
      <w:r w:rsidRPr="00AF03E6">
        <w:t xml:space="preserve"> doktora yapmış bir öğretmenin görüşüne sonulmuş, alınan dönütlerden sonra düzenleme yapılmıştır, sonrasında sorular eğitimde teknoloji kullanımı içerikli hizmet içi eğitimlerde eğitim görevlisi olarak görev almış bir ve hizmet içi eğitim kursiyer olarak katılmış üç öğretmenle pilot olarak görüşmede kullanılmış, forma gerekli düzenlemeler yapılarak son hali verilmiştir. Çalışmada kullanılan yarı yapılandırılmış görüşme formunda yer alan sorular ve amaçları tablo 3 de sunulmuştur.</w:t>
      </w:r>
    </w:p>
    <w:p w14:paraId="7BE2E042" w14:textId="77777777" w:rsidR="00AF03E6" w:rsidRPr="00AF03E6" w:rsidRDefault="00AF03E6" w:rsidP="00AF03E6">
      <w:pPr>
        <w:pStyle w:val="NormalWeb"/>
        <w:spacing w:before="0" w:beforeAutospacing="0" w:after="0" w:afterAutospacing="0"/>
        <w:jc w:val="both"/>
      </w:pPr>
      <w:r w:rsidRPr="003E05E2">
        <w:rPr>
          <w:b/>
          <w:bCs/>
        </w:rPr>
        <w:t>Tablo 3.</w:t>
      </w:r>
      <w:r w:rsidRPr="00AF03E6">
        <w:t xml:space="preserve"> Görüşme formu soruları ve soru amaçları</w:t>
      </w:r>
    </w:p>
    <w:tbl>
      <w:tblPr>
        <w:tblW w:w="0" w:type="auto"/>
        <w:tblBorders>
          <w:bottom w:val="single" w:sz="4" w:space="0" w:color="auto"/>
          <w:insideH w:val="single" w:sz="4" w:space="0" w:color="auto"/>
        </w:tblBorders>
        <w:tblLook w:val="04A0" w:firstRow="1" w:lastRow="0" w:firstColumn="1" w:lastColumn="0" w:noHBand="0" w:noVBand="1"/>
      </w:tblPr>
      <w:tblGrid>
        <w:gridCol w:w="3510"/>
        <w:gridCol w:w="5136"/>
      </w:tblGrid>
      <w:tr w:rsidR="00AF03E6" w:rsidRPr="0095750C" w14:paraId="17E090E0" w14:textId="77777777" w:rsidTr="00B82845">
        <w:tc>
          <w:tcPr>
            <w:tcW w:w="3510" w:type="dxa"/>
            <w:tcBorders>
              <w:top w:val="single" w:sz="4" w:space="0" w:color="auto"/>
            </w:tcBorders>
            <w:shd w:val="clear" w:color="auto" w:fill="auto"/>
          </w:tcPr>
          <w:p w14:paraId="49C23112" w14:textId="77777777" w:rsidR="00AF03E6" w:rsidRPr="0095750C" w:rsidRDefault="00AF03E6" w:rsidP="00BB73D6">
            <w:pPr>
              <w:pStyle w:val="NormalWeb"/>
              <w:spacing w:before="120" w:beforeAutospacing="0" w:after="120" w:afterAutospacing="0"/>
              <w:jc w:val="both"/>
              <w:rPr>
                <w:b/>
                <w:bCs/>
              </w:rPr>
            </w:pPr>
            <w:r w:rsidRPr="0095750C">
              <w:rPr>
                <w:b/>
                <w:bCs/>
              </w:rPr>
              <w:t>Soru amacı</w:t>
            </w:r>
          </w:p>
        </w:tc>
        <w:tc>
          <w:tcPr>
            <w:tcW w:w="5136" w:type="dxa"/>
            <w:tcBorders>
              <w:top w:val="single" w:sz="4" w:space="0" w:color="auto"/>
            </w:tcBorders>
            <w:shd w:val="clear" w:color="auto" w:fill="auto"/>
          </w:tcPr>
          <w:p w14:paraId="39E16B5D" w14:textId="77777777" w:rsidR="00AF03E6" w:rsidRPr="0095750C" w:rsidRDefault="00AF03E6" w:rsidP="00BB73D6">
            <w:pPr>
              <w:pStyle w:val="NormalWeb"/>
              <w:spacing w:before="120" w:beforeAutospacing="0" w:after="120" w:afterAutospacing="0"/>
              <w:jc w:val="both"/>
              <w:rPr>
                <w:b/>
                <w:bCs/>
              </w:rPr>
            </w:pPr>
            <w:r w:rsidRPr="0095750C">
              <w:rPr>
                <w:b/>
                <w:bCs/>
              </w:rPr>
              <w:t>Soru</w:t>
            </w:r>
          </w:p>
        </w:tc>
      </w:tr>
      <w:tr w:rsidR="00AF03E6" w:rsidRPr="0095750C" w14:paraId="3C338EE9" w14:textId="77777777" w:rsidTr="00B82845">
        <w:tc>
          <w:tcPr>
            <w:tcW w:w="3510" w:type="dxa"/>
            <w:shd w:val="clear" w:color="auto" w:fill="auto"/>
          </w:tcPr>
          <w:p w14:paraId="1D229CCC" w14:textId="77777777" w:rsidR="00AF03E6" w:rsidRPr="0095750C" w:rsidRDefault="00AF03E6" w:rsidP="00BB73D6">
            <w:pPr>
              <w:pStyle w:val="NormalWeb"/>
              <w:spacing w:before="120" w:beforeAutospacing="0" w:after="120" w:afterAutospacing="0"/>
              <w:jc w:val="both"/>
            </w:pPr>
            <w:r w:rsidRPr="0095750C">
              <w:t>Eğitimde teknoloji kullanımı içerikli kurslara katılan öğretmenlerin teknolojik bilgi boyutunda öz güvenleri neden düşük olduğunu ortaya çıkarmak</w:t>
            </w:r>
          </w:p>
        </w:tc>
        <w:tc>
          <w:tcPr>
            <w:tcW w:w="5136" w:type="dxa"/>
            <w:shd w:val="clear" w:color="auto" w:fill="auto"/>
          </w:tcPr>
          <w:p w14:paraId="53E5F328" w14:textId="77777777" w:rsidR="00AF03E6" w:rsidRPr="0095750C" w:rsidRDefault="00AF03E6" w:rsidP="00B82845">
            <w:pPr>
              <w:spacing w:before="120" w:after="120"/>
              <w:jc w:val="both"/>
            </w:pPr>
            <w:r w:rsidRPr="0095750C">
              <w:t>Eğitimde teknoloji kullanımı konusunda hizmet içi eğitimlere katılmış öğretmenlerin TPAB; TAB; TPB alt boyutlarında öz güvenlerinde anlamlı düzeyde gelişme olurken TB alt boyutunda değişim olmamıştır.</w:t>
            </w:r>
          </w:p>
          <w:p w14:paraId="37AE3673" w14:textId="77777777" w:rsidR="00AF03E6" w:rsidRPr="0095750C" w:rsidRDefault="00AF03E6" w:rsidP="0089659C">
            <w:pPr>
              <w:numPr>
                <w:ilvl w:val="0"/>
                <w:numId w:val="2"/>
              </w:numPr>
              <w:spacing w:before="120" w:after="120"/>
              <w:ind w:left="359"/>
              <w:jc w:val="both"/>
            </w:pPr>
            <w:r w:rsidRPr="0095750C">
              <w:t>Bu durumun nedeni sizce nedir?</w:t>
            </w:r>
          </w:p>
          <w:p w14:paraId="0A4CB7CB" w14:textId="7269058C" w:rsidR="00AF03E6" w:rsidRPr="0095750C" w:rsidRDefault="00AF03E6" w:rsidP="0089659C">
            <w:pPr>
              <w:numPr>
                <w:ilvl w:val="0"/>
                <w:numId w:val="2"/>
              </w:numPr>
              <w:spacing w:before="120" w:after="120"/>
              <w:ind w:left="359"/>
              <w:jc w:val="both"/>
            </w:pPr>
            <w:r w:rsidRPr="0095750C">
              <w:t>Neden teknolojik bilgi konusunda öz güven yeterince gelişememiştir?</w:t>
            </w:r>
          </w:p>
        </w:tc>
      </w:tr>
      <w:tr w:rsidR="00AF03E6" w:rsidRPr="0095750C" w14:paraId="5C431D83" w14:textId="77777777" w:rsidTr="00B82845">
        <w:tc>
          <w:tcPr>
            <w:tcW w:w="3510" w:type="dxa"/>
            <w:shd w:val="clear" w:color="auto" w:fill="auto"/>
          </w:tcPr>
          <w:p w14:paraId="20FE41E9" w14:textId="77777777" w:rsidR="00AF03E6" w:rsidRPr="0095750C" w:rsidRDefault="00AF03E6" w:rsidP="00BB73D6">
            <w:pPr>
              <w:pStyle w:val="NormalWeb"/>
              <w:spacing w:before="120" w:beforeAutospacing="0" w:after="120" w:afterAutospacing="0"/>
              <w:jc w:val="both"/>
            </w:pPr>
            <w:r w:rsidRPr="0095750C">
              <w:t xml:space="preserve">Teknolojik bilgi alt boyutunda öz güvenlerinin en düşük olduğu; video düzenleme, web 2.0 araçları </w:t>
            </w:r>
            <w:r w:rsidRPr="0095750C">
              <w:lastRenderedPageBreak/>
              <w:t>kullanma, web sitesi hazırlama konusunda katıldıkları kurslardaki eksiklikleri ortaya çıkarma</w:t>
            </w:r>
          </w:p>
        </w:tc>
        <w:tc>
          <w:tcPr>
            <w:tcW w:w="5136" w:type="dxa"/>
            <w:shd w:val="clear" w:color="auto" w:fill="auto"/>
          </w:tcPr>
          <w:p w14:paraId="55334323" w14:textId="77777777" w:rsidR="00AF03E6" w:rsidRPr="0095750C" w:rsidRDefault="00AF03E6" w:rsidP="00BB73D6">
            <w:pPr>
              <w:pStyle w:val="NormalWeb"/>
              <w:spacing w:before="120" w:beforeAutospacing="0" w:after="120" w:afterAutospacing="0"/>
              <w:jc w:val="both"/>
            </w:pPr>
            <w:r w:rsidRPr="0095750C">
              <w:lastRenderedPageBreak/>
              <w:t xml:space="preserve">TB öz güven konusunda sorulan sorulardan video düzenleme, web sayfasını oluşturma, web 2.0 </w:t>
            </w:r>
            <w:r w:rsidRPr="0095750C">
              <w:lastRenderedPageBreak/>
              <w:t>araçlarını kullanma konusunda özgüven ortalamaları en alt seviyededir.</w:t>
            </w:r>
          </w:p>
          <w:p w14:paraId="2AA37819" w14:textId="77777777" w:rsidR="00AF03E6" w:rsidRPr="0095750C" w:rsidRDefault="00AF03E6" w:rsidP="0089659C">
            <w:pPr>
              <w:pStyle w:val="NormalWeb"/>
              <w:numPr>
                <w:ilvl w:val="0"/>
                <w:numId w:val="2"/>
              </w:numPr>
              <w:spacing w:before="120" w:beforeAutospacing="0" w:after="120" w:afterAutospacing="0"/>
              <w:ind w:left="458"/>
              <w:jc w:val="both"/>
              <w:rPr>
                <w:b/>
                <w:bCs/>
              </w:rPr>
            </w:pPr>
            <w:r w:rsidRPr="0095750C">
              <w:t>Video düzenleme, Web 2.0 araçlarını kullanma web sitesi oluşturma konusunda hizmet içi eğitimlere katılan öğretmenlerin ortalamaları sizce neden düşüktür?</w:t>
            </w:r>
          </w:p>
        </w:tc>
      </w:tr>
      <w:tr w:rsidR="00AF03E6" w:rsidRPr="0095750C" w14:paraId="7BFC61E2" w14:textId="77777777" w:rsidTr="00B82845">
        <w:trPr>
          <w:trHeight w:val="2099"/>
        </w:trPr>
        <w:tc>
          <w:tcPr>
            <w:tcW w:w="3510" w:type="dxa"/>
            <w:shd w:val="clear" w:color="auto" w:fill="auto"/>
          </w:tcPr>
          <w:p w14:paraId="15D020E8" w14:textId="77777777" w:rsidR="00AF03E6" w:rsidRPr="0095750C" w:rsidRDefault="00AF03E6" w:rsidP="00BB73D6">
            <w:pPr>
              <w:pStyle w:val="NormalWeb"/>
              <w:spacing w:before="120" w:beforeAutospacing="0" w:after="120" w:afterAutospacing="0"/>
              <w:jc w:val="both"/>
            </w:pPr>
            <w:r w:rsidRPr="0095750C">
              <w:lastRenderedPageBreak/>
              <w:t>Eğitimde teknoloji kullanımı içerikli hizmet içi eğitimler konusunda öğretmenlerin ve eğiticilerin yaşadıkları sorun ve önerileri ortaya çıkarma</w:t>
            </w:r>
          </w:p>
        </w:tc>
        <w:tc>
          <w:tcPr>
            <w:tcW w:w="5136" w:type="dxa"/>
            <w:shd w:val="clear" w:color="auto" w:fill="auto"/>
          </w:tcPr>
          <w:p w14:paraId="6C8B107D" w14:textId="77777777" w:rsidR="00AF03E6" w:rsidRPr="0095750C" w:rsidRDefault="00AF03E6" w:rsidP="00BB73D6">
            <w:pPr>
              <w:spacing w:before="120" w:after="120"/>
            </w:pPr>
            <w:r w:rsidRPr="0095750C">
              <w:t>Katıldığınız, diğer öğretmenlerin katıldığı veya eğitim verdiğiniz kursları düşünerek;</w:t>
            </w:r>
          </w:p>
          <w:p w14:paraId="2E046BB2" w14:textId="77777777" w:rsidR="00AF03E6" w:rsidRPr="0095750C" w:rsidRDefault="00AF03E6" w:rsidP="0089659C">
            <w:pPr>
              <w:pStyle w:val="NormalWeb"/>
              <w:numPr>
                <w:ilvl w:val="0"/>
                <w:numId w:val="2"/>
              </w:numPr>
              <w:spacing w:before="120" w:beforeAutospacing="0" w:after="120" w:afterAutospacing="0"/>
              <w:ind w:left="453" w:hanging="357"/>
              <w:jc w:val="both"/>
            </w:pPr>
            <w:r w:rsidRPr="0095750C">
              <w:t>Uzaktan ve yüz yüze hizmet içi eğitimlerin üstün ve zayıf yönleri nelerdir?</w:t>
            </w:r>
          </w:p>
          <w:p w14:paraId="7AA44EDF" w14:textId="77777777" w:rsidR="00AF03E6" w:rsidRPr="0095750C" w:rsidRDefault="00AF03E6" w:rsidP="0089659C">
            <w:pPr>
              <w:pStyle w:val="NormalWeb"/>
              <w:numPr>
                <w:ilvl w:val="0"/>
                <w:numId w:val="2"/>
              </w:numPr>
              <w:spacing w:before="120" w:beforeAutospacing="0" w:after="120" w:afterAutospacing="0"/>
              <w:ind w:left="453" w:hanging="357"/>
              <w:jc w:val="both"/>
            </w:pPr>
            <w:r w:rsidRPr="0095750C">
              <w:t>Eğitimde teknoloji kullanımı içerikli bir kursa katılmanız istenirse uzaktan eğitimi mi, yüz yüze eğitimi mi tercih edersiniz? Neden?</w:t>
            </w:r>
          </w:p>
          <w:p w14:paraId="0C72BE98" w14:textId="77777777" w:rsidR="00AF03E6" w:rsidRPr="0095750C" w:rsidRDefault="00AF03E6" w:rsidP="0089659C">
            <w:pPr>
              <w:pStyle w:val="NormalWeb"/>
              <w:numPr>
                <w:ilvl w:val="0"/>
                <w:numId w:val="2"/>
              </w:numPr>
              <w:spacing w:before="120" w:beforeAutospacing="0" w:after="120" w:afterAutospacing="0"/>
              <w:ind w:left="453" w:hanging="357"/>
              <w:jc w:val="both"/>
            </w:pPr>
            <w:r w:rsidRPr="0095750C">
              <w:t>Katıldığınız hizmet içi eğitim kurslarında en sık yaşadığınız problemler nelerdir?</w:t>
            </w:r>
          </w:p>
          <w:p w14:paraId="2906912E" w14:textId="77777777" w:rsidR="00AF03E6" w:rsidRPr="0095750C" w:rsidRDefault="00AF03E6" w:rsidP="0089659C">
            <w:pPr>
              <w:pStyle w:val="NormalWeb"/>
              <w:numPr>
                <w:ilvl w:val="0"/>
                <w:numId w:val="2"/>
              </w:numPr>
              <w:spacing w:before="120" w:beforeAutospacing="0" w:after="120" w:afterAutospacing="0"/>
              <w:ind w:left="453" w:hanging="357"/>
              <w:jc w:val="both"/>
            </w:pPr>
            <w:r w:rsidRPr="0095750C">
              <w:t>Eğitimde teknoloji kullanımı içerikli hizmet içi eğitimleri sizin planlamanız gerekseydi neleri değiştirirdiniz?</w:t>
            </w:r>
          </w:p>
        </w:tc>
      </w:tr>
      <w:tr w:rsidR="00AF03E6" w:rsidRPr="0095750C" w14:paraId="0DE6F312" w14:textId="77777777" w:rsidTr="00B82845">
        <w:tc>
          <w:tcPr>
            <w:tcW w:w="3510" w:type="dxa"/>
            <w:shd w:val="clear" w:color="auto" w:fill="auto"/>
          </w:tcPr>
          <w:p w14:paraId="1C440294" w14:textId="77777777" w:rsidR="00AF03E6" w:rsidRPr="0095750C" w:rsidRDefault="00AF03E6" w:rsidP="00BB73D6">
            <w:pPr>
              <w:pStyle w:val="NormalWeb"/>
              <w:spacing w:before="120" w:beforeAutospacing="0" w:after="120" w:afterAutospacing="0"/>
              <w:jc w:val="both"/>
            </w:pPr>
            <w:r w:rsidRPr="0095750C">
              <w:t>Birbiri ile hemen hemen aynı içerikli olmasına rağmen öğretmenlerin neden hem uzaktan hem de yüz yüze hizmet içi eğitime katıldıklarını ortaya çıkarma</w:t>
            </w:r>
          </w:p>
        </w:tc>
        <w:tc>
          <w:tcPr>
            <w:tcW w:w="5136" w:type="dxa"/>
            <w:shd w:val="clear" w:color="auto" w:fill="auto"/>
          </w:tcPr>
          <w:p w14:paraId="7823BBC2" w14:textId="77777777" w:rsidR="00AF03E6" w:rsidRPr="0095750C" w:rsidRDefault="00AF03E6" w:rsidP="0089659C">
            <w:pPr>
              <w:pStyle w:val="NormalWeb"/>
              <w:numPr>
                <w:ilvl w:val="0"/>
                <w:numId w:val="2"/>
              </w:numPr>
              <w:spacing w:before="120" w:beforeAutospacing="0" w:after="120" w:afterAutospacing="0"/>
              <w:ind w:left="458"/>
              <w:jc w:val="both"/>
            </w:pPr>
            <w:r w:rsidRPr="0095750C">
              <w:t>Sizce öğretmenler neden hem uzaktan eğitime hem de yüz yüze eğitime katıldılar?</w:t>
            </w:r>
          </w:p>
        </w:tc>
      </w:tr>
    </w:tbl>
    <w:p w14:paraId="078CB224" w14:textId="77777777" w:rsidR="003E05E2" w:rsidRDefault="003E05E2" w:rsidP="00AF03E6">
      <w:pPr>
        <w:pStyle w:val="NormalWeb"/>
        <w:spacing w:before="0" w:beforeAutospacing="0" w:after="0" w:afterAutospacing="0" w:line="360" w:lineRule="auto"/>
        <w:ind w:firstLine="709"/>
        <w:jc w:val="both"/>
      </w:pPr>
    </w:p>
    <w:p w14:paraId="7007BB19" w14:textId="21279BB2" w:rsidR="00AF03E6" w:rsidRPr="00AF03E6" w:rsidRDefault="00AF03E6" w:rsidP="00AF03E6">
      <w:pPr>
        <w:pStyle w:val="NormalWeb"/>
        <w:spacing w:before="0" w:beforeAutospacing="0" w:after="0" w:afterAutospacing="0" w:line="360" w:lineRule="auto"/>
        <w:ind w:firstLine="709"/>
        <w:jc w:val="both"/>
      </w:pPr>
      <w:r w:rsidRPr="00AF03E6">
        <w:t>Öğretmenlerle yapılan görüşme telefon ve ZOOM Meting</w:t>
      </w:r>
      <w:r w:rsidRPr="00AF03E6">
        <w:rPr>
          <w:vertAlign w:val="superscript"/>
        </w:rPr>
        <w:t>TM</w:t>
      </w:r>
      <w:r w:rsidRPr="00AF03E6">
        <w:t xml:space="preserve"> programı üzerinden aynı araştırmacı tarafından gerçekleştirilmiş, görüşme öncesinde öğretmenlerden ses kaydı izni alınmıştır. Görüşmeyi yapan araştırmacı görüşme sırasında notlar almış, görüşme formunda tam anlaşılmayan kısımları açıklamış ve görüşme sonunda görüşmeye katılan öğretmene ifadeleri teyit ettirilmiştir.  </w:t>
      </w:r>
    </w:p>
    <w:p w14:paraId="73A1ABCF" w14:textId="77777777" w:rsidR="00AF03E6" w:rsidRPr="00AF03E6" w:rsidRDefault="00AF03E6" w:rsidP="00AF03E6">
      <w:pPr>
        <w:pStyle w:val="Default"/>
        <w:tabs>
          <w:tab w:val="left" w:pos="709"/>
        </w:tabs>
        <w:spacing w:line="360" w:lineRule="auto"/>
        <w:ind w:firstLine="709"/>
        <w:jc w:val="both"/>
        <w:rPr>
          <w:b/>
        </w:rPr>
      </w:pPr>
      <w:r w:rsidRPr="00AF03E6">
        <w:rPr>
          <w:b/>
        </w:rPr>
        <w:t>Verilerin Analizi</w:t>
      </w:r>
    </w:p>
    <w:p w14:paraId="1C491C9D" w14:textId="3C408C44" w:rsidR="00AF03E6" w:rsidRPr="00AF03E6" w:rsidRDefault="00AF03E6" w:rsidP="00AF03E6">
      <w:pPr>
        <w:pStyle w:val="NormalWeb"/>
        <w:spacing w:before="0" w:beforeAutospacing="0" w:after="0" w:afterAutospacing="0" w:line="360" w:lineRule="auto"/>
        <w:ind w:firstLine="709"/>
        <w:jc w:val="both"/>
      </w:pPr>
      <w:r w:rsidRPr="00AF03E6">
        <w:t>Toplanan nicel veriler SPSS 22</w:t>
      </w:r>
      <w:r w:rsidRPr="00AF03E6">
        <w:rPr>
          <w:vertAlign w:val="superscript"/>
        </w:rPr>
        <w:t>TM</w:t>
      </w:r>
      <w:r w:rsidRPr="00AF03E6">
        <w:t xml:space="preserve"> programı ile analiz edilmiştir. </w:t>
      </w:r>
      <w:r w:rsidR="00580B06">
        <w:t>L</w:t>
      </w:r>
      <w:r w:rsidRPr="00AF03E6">
        <w:t>isan</w:t>
      </w:r>
      <w:r w:rsidR="00455F8A">
        <w:t>s</w:t>
      </w:r>
      <w:r w:rsidRPr="00AF03E6">
        <w:t xml:space="preserve"> eğitimi sırasında bilişim teknolojileri (BT) dersi alma, eğitimde teknoloji kullanımı konusunda hizmet içi eğitim kurslarına katılma durumlarıyla ilgili bilgilerinin yüzde ve frekans değerleri hesaplanmıştır. TPAB öz güvenlerini tespit etmek için verilerin ortalamaları incelenmiştir. </w:t>
      </w:r>
    </w:p>
    <w:p w14:paraId="3BDB629D" w14:textId="2130CFF9" w:rsidR="00AF03E6" w:rsidRDefault="00AF03E6" w:rsidP="00AF03E6">
      <w:pPr>
        <w:pStyle w:val="NormalWeb"/>
        <w:spacing w:before="0" w:beforeAutospacing="0" w:after="0" w:afterAutospacing="0" w:line="360" w:lineRule="auto"/>
        <w:ind w:firstLine="709"/>
        <w:jc w:val="both"/>
      </w:pPr>
      <w:r w:rsidRPr="00AF03E6">
        <w:t>Alt problemlere cevap verebilmek amacıyla kullanılacak test ve analiz türlerini belirlemek için verilerin normal dağılıp dağılmadığı Kolm</w:t>
      </w:r>
      <w:r w:rsidR="00043882">
        <w:t>o</w:t>
      </w:r>
      <w:r w:rsidRPr="00AF03E6">
        <w:t xml:space="preserve">gorov-Smirnov testiyle incelenmiştir. Ayrıca dağılımın normal olup olmasıyla ilgili verilen kararlar histogram grafiği </w:t>
      </w:r>
      <w:r w:rsidRPr="00AF03E6">
        <w:lastRenderedPageBreak/>
        <w:t>ve gövde-yaprak diyagramıyla da görsel olarak teyit edilmiştir.</w:t>
      </w:r>
      <w:r w:rsidR="00E330B0">
        <w:t xml:space="preserve"> Ko</w:t>
      </w:r>
      <w:r w:rsidR="00043882">
        <w:t>l</w:t>
      </w:r>
      <w:r w:rsidR="00E330B0">
        <w:t>m</w:t>
      </w:r>
      <w:r w:rsidR="00572A9A">
        <w:t>o</w:t>
      </w:r>
      <w:r w:rsidR="00E330B0">
        <w:t>gorov-Smirnov normallik analiz sonuçları tablo 4 de sunulmuştur.</w:t>
      </w:r>
    </w:p>
    <w:p w14:paraId="71577DF4" w14:textId="1ECA8A7B" w:rsidR="00043882" w:rsidRDefault="00043882" w:rsidP="00043882">
      <w:pPr>
        <w:pStyle w:val="NormalWeb"/>
        <w:spacing w:before="0" w:beforeAutospacing="0" w:after="0" w:afterAutospacing="0"/>
        <w:jc w:val="both"/>
      </w:pPr>
      <w:r w:rsidRPr="003E05E2">
        <w:rPr>
          <w:b/>
          <w:bCs/>
        </w:rPr>
        <w:t xml:space="preserve">Tablo </w:t>
      </w:r>
      <w:r>
        <w:rPr>
          <w:b/>
          <w:bCs/>
        </w:rPr>
        <w:t>4</w:t>
      </w:r>
      <w:r w:rsidRPr="003E05E2">
        <w:rPr>
          <w:b/>
          <w:bCs/>
        </w:rPr>
        <w:t>.</w:t>
      </w:r>
      <w:r w:rsidRPr="00AF03E6">
        <w:t xml:space="preserve"> </w:t>
      </w:r>
      <w:r>
        <w:t>Normallik analiz</w:t>
      </w:r>
      <w:r w:rsidR="00572A9A">
        <w:t>i</w:t>
      </w:r>
    </w:p>
    <w:tbl>
      <w:tblPr>
        <w:tblStyle w:val="TabloKlavuzu"/>
        <w:tblW w:w="9067"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838"/>
        <w:gridCol w:w="2126"/>
        <w:gridCol w:w="1134"/>
        <w:gridCol w:w="709"/>
        <w:gridCol w:w="567"/>
        <w:gridCol w:w="1139"/>
        <w:gridCol w:w="562"/>
        <w:gridCol w:w="992"/>
      </w:tblGrid>
      <w:tr w:rsidR="00572A9A" w14:paraId="017EE396" w14:textId="2AD4F22E" w:rsidTr="005B34CC">
        <w:trPr>
          <w:trHeight w:val="340"/>
        </w:trPr>
        <w:tc>
          <w:tcPr>
            <w:tcW w:w="1838" w:type="dxa"/>
            <w:vMerge w:val="restart"/>
            <w:vAlign w:val="center"/>
          </w:tcPr>
          <w:p w14:paraId="200A924A" w14:textId="33240535" w:rsidR="00572A9A" w:rsidRPr="0054696E" w:rsidRDefault="0054696E" w:rsidP="0054696E">
            <w:pPr>
              <w:pStyle w:val="NormalWeb"/>
              <w:spacing w:before="0" w:beforeAutospacing="0" w:after="0" w:afterAutospacing="0"/>
              <w:rPr>
                <w:b/>
                <w:bCs/>
                <w:sz w:val="22"/>
                <w:szCs w:val="22"/>
              </w:rPr>
            </w:pPr>
            <w:r>
              <w:rPr>
                <w:b/>
                <w:bCs/>
                <w:sz w:val="22"/>
                <w:szCs w:val="22"/>
              </w:rPr>
              <w:t>Değişken</w:t>
            </w:r>
          </w:p>
        </w:tc>
        <w:tc>
          <w:tcPr>
            <w:tcW w:w="2126" w:type="dxa"/>
            <w:vMerge w:val="restart"/>
            <w:vAlign w:val="center"/>
          </w:tcPr>
          <w:p w14:paraId="509AE00C" w14:textId="6050A517" w:rsidR="00572A9A" w:rsidRPr="0054696E" w:rsidRDefault="0054696E" w:rsidP="0054696E">
            <w:pPr>
              <w:pStyle w:val="NormalWeb"/>
              <w:spacing w:before="0" w:beforeAutospacing="0" w:after="0" w:afterAutospacing="0"/>
              <w:rPr>
                <w:b/>
                <w:bCs/>
                <w:sz w:val="22"/>
                <w:szCs w:val="22"/>
              </w:rPr>
            </w:pPr>
            <w:r>
              <w:rPr>
                <w:b/>
                <w:bCs/>
                <w:sz w:val="22"/>
                <w:szCs w:val="22"/>
              </w:rPr>
              <w:t>Alt değişken</w:t>
            </w:r>
          </w:p>
        </w:tc>
        <w:tc>
          <w:tcPr>
            <w:tcW w:w="2410" w:type="dxa"/>
            <w:gridSpan w:val="3"/>
            <w:tcBorders>
              <w:bottom w:val="nil"/>
            </w:tcBorders>
          </w:tcPr>
          <w:p w14:paraId="39702108" w14:textId="394B0E9E" w:rsidR="00572A9A" w:rsidRPr="0054696E" w:rsidRDefault="00572A9A" w:rsidP="00572A9A">
            <w:pPr>
              <w:pStyle w:val="NormalWeb"/>
              <w:spacing w:before="0" w:beforeAutospacing="0" w:after="0" w:afterAutospacing="0"/>
              <w:jc w:val="both"/>
              <w:rPr>
                <w:b/>
                <w:bCs/>
                <w:sz w:val="22"/>
                <w:szCs w:val="22"/>
              </w:rPr>
            </w:pPr>
            <w:r w:rsidRPr="0054696E">
              <w:rPr>
                <w:b/>
                <w:bCs/>
                <w:sz w:val="22"/>
                <w:szCs w:val="22"/>
              </w:rPr>
              <w:t>Kolmogorov - Smirnov</w:t>
            </w:r>
          </w:p>
        </w:tc>
        <w:tc>
          <w:tcPr>
            <w:tcW w:w="2693" w:type="dxa"/>
            <w:gridSpan w:val="3"/>
            <w:tcBorders>
              <w:bottom w:val="nil"/>
            </w:tcBorders>
          </w:tcPr>
          <w:p w14:paraId="41AD36CB" w14:textId="1CE5995F" w:rsidR="00572A9A" w:rsidRPr="0054696E" w:rsidRDefault="00572A9A" w:rsidP="00572A9A">
            <w:pPr>
              <w:pStyle w:val="NormalWeb"/>
              <w:spacing w:before="0" w:beforeAutospacing="0" w:after="0" w:afterAutospacing="0"/>
              <w:jc w:val="both"/>
              <w:rPr>
                <w:b/>
                <w:bCs/>
                <w:sz w:val="22"/>
                <w:szCs w:val="22"/>
              </w:rPr>
            </w:pPr>
            <w:r w:rsidRPr="0054696E">
              <w:rPr>
                <w:b/>
                <w:bCs/>
                <w:sz w:val="22"/>
                <w:szCs w:val="22"/>
              </w:rPr>
              <w:t>Shapiro Wilk</w:t>
            </w:r>
          </w:p>
        </w:tc>
      </w:tr>
      <w:tr w:rsidR="00572A9A" w14:paraId="6F65737A" w14:textId="77777777" w:rsidTr="005B34CC">
        <w:trPr>
          <w:trHeight w:val="340"/>
        </w:trPr>
        <w:tc>
          <w:tcPr>
            <w:tcW w:w="1838" w:type="dxa"/>
            <w:vMerge/>
            <w:tcBorders>
              <w:bottom w:val="nil"/>
            </w:tcBorders>
          </w:tcPr>
          <w:p w14:paraId="608B3375" w14:textId="77777777" w:rsidR="00572A9A" w:rsidRPr="00572A9A" w:rsidRDefault="00572A9A" w:rsidP="00572A9A">
            <w:pPr>
              <w:pStyle w:val="NormalWeb"/>
              <w:spacing w:before="0" w:beforeAutospacing="0" w:after="0" w:afterAutospacing="0"/>
              <w:jc w:val="both"/>
              <w:rPr>
                <w:b/>
                <w:bCs/>
                <w:sz w:val="22"/>
                <w:szCs w:val="22"/>
              </w:rPr>
            </w:pPr>
          </w:p>
        </w:tc>
        <w:tc>
          <w:tcPr>
            <w:tcW w:w="2126" w:type="dxa"/>
            <w:vMerge/>
            <w:tcBorders>
              <w:bottom w:val="nil"/>
            </w:tcBorders>
          </w:tcPr>
          <w:p w14:paraId="5741FCF9" w14:textId="77777777" w:rsidR="00572A9A" w:rsidRPr="00572A9A" w:rsidRDefault="00572A9A" w:rsidP="00572A9A">
            <w:pPr>
              <w:pStyle w:val="NormalWeb"/>
              <w:spacing w:before="0" w:beforeAutospacing="0" w:after="0" w:afterAutospacing="0"/>
              <w:jc w:val="both"/>
              <w:rPr>
                <w:b/>
                <w:bCs/>
                <w:sz w:val="22"/>
                <w:szCs w:val="22"/>
              </w:rPr>
            </w:pPr>
          </w:p>
        </w:tc>
        <w:tc>
          <w:tcPr>
            <w:tcW w:w="1134" w:type="dxa"/>
            <w:tcBorders>
              <w:bottom w:val="nil"/>
            </w:tcBorders>
          </w:tcPr>
          <w:p w14:paraId="1992C4C3" w14:textId="330D3F5B" w:rsidR="00572A9A" w:rsidRPr="0054696E" w:rsidRDefault="00572A9A" w:rsidP="00572A9A">
            <w:pPr>
              <w:pStyle w:val="NormalWeb"/>
              <w:spacing w:before="0" w:beforeAutospacing="0" w:after="0" w:afterAutospacing="0"/>
              <w:jc w:val="both"/>
              <w:rPr>
                <w:sz w:val="22"/>
                <w:szCs w:val="22"/>
              </w:rPr>
            </w:pPr>
            <w:r w:rsidRPr="0054696E">
              <w:rPr>
                <w:sz w:val="22"/>
                <w:szCs w:val="22"/>
              </w:rPr>
              <w:t>İstatistik</w:t>
            </w:r>
          </w:p>
        </w:tc>
        <w:tc>
          <w:tcPr>
            <w:tcW w:w="709" w:type="dxa"/>
            <w:tcBorders>
              <w:bottom w:val="nil"/>
            </w:tcBorders>
          </w:tcPr>
          <w:p w14:paraId="2E931A53" w14:textId="12352A9E" w:rsidR="00572A9A" w:rsidRPr="0054696E" w:rsidRDefault="00572A9A" w:rsidP="00572A9A">
            <w:pPr>
              <w:pStyle w:val="NormalWeb"/>
              <w:spacing w:before="0" w:beforeAutospacing="0" w:after="0" w:afterAutospacing="0"/>
              <w:jc w:val="both"/>
              <w:rPr>
                <w:sz w:val="22"/>
                <w:szCs w:val="22"/>
              </w:rPr>
            </w:pPr>
            <w:r w:rsidRPr="0054696E">
              <w:rPr>
                <w:sz w:val="22"/>
                <w:szCs w:val="22"/>
              </w:rPr>
              <w:t>Df</w:t>
            </w:r>
          </w:p>
        </w:tc>
        <w:tc>
          <w:tcPr>
            <w:tcW w:w="567" w:type="dxa"/>
            <w:tcBorders>
              <w:bottom w:val="nil"/>
            </w:tcBorders>
          </w:tcPr>
          <w:p w14:paraId="5C659F71" w14:textId="1CB09C22" w:rsidR="00572A9A" w:rsidRPr="005B34CC" w:rsidRDefault="00572A9A" w:rsidP="00572A9A">
            <w:pPr>
              <w:pStyle w:val="NormalWeb"/>
              <w:spacing w:before="0" w:beforeAutospacing="0" w:after="0" w:afterAutospacing="0"/>
              <w:jc w:val="both"/>
              <w:rPr>
                <w:i/>
                <w:iCs/>
                <w:sz w:val="22"/>
                <w:szCs w:val="22"/>
              </w:rPr>
            </w:pPr>
            <w:r w:rsidRPr="005B34CC">
              <w:rPr>
                <w:i/>
                <w:iCs/>
                <w:sz w:val="22"/>
                <w:szCs w:val="22"/>
              </w:rPr>
              <w:t>p</w:t>
            </w:r>
          </w:p>
        </w:tc>
        <w:tc>
          <w:tcPr>
            <w:tcW w:w="1139" w:type="dxa"/>
            <w:tcBorders>
              <w:bottom w:val="nil"/>
            </w:tcBorders>
          </w:tcPr>
          <w:p w14:paraId="41A2A238" w14:textId="3E6288B0" w:rsidR="00572A9A" w:rsidRPr="0054696E" w:rsidRDefault="00572A9A" w:rsidP="00572A9A">
            <w:pPr>
              <w:pStyle w:val="NormalWeb"/>
              <w:spacing w:before="0" w:beforeAutospacing="0" w:after="0" w:afterAutospacing="0"/>
              <w:jc w:val="both"/>
              <w:rPr>
                <w:sz w:val="22"/>
                <w:szCs w:val="22"/>
              </w:rPr>
            </w:pPr>
            <w:r w:rsidRPr="0054696E">
              <w:rPr>
                <w:sz w:val="22"/>
                <w:szCs w:val="22"/>
              </w:rPr>
              <w:t>İstatistik</w:t>
            </w:r>
          </w:p>
        </w:tc>
        <w:tc>
          <w:tcPr>
            <w:tcW w:w="562" w:type="dxa"/>
            <w:tcBorders>
              <w:bottom w:val="nil"/>
            </w:tcBorders>
          </w:tcPr>
          <w:p w14:paraId="173614F7" w14:textId="65229496" w:rsidR="00572A9A" w:rsidRPr="0054696E" w:rsidRDefault="00572A9A" w:rsidP="00572A9A">
            <w:pPr>
              <w:pStyle w:val="NormalWeb"/>
              <w:spacing w:before="0" w:beforeAutospacing="0" w:after="0" w:afterAutospacing="0"/>
              <w:jc w:val="both"/>
              <w:rPr>
                <w:sz w:val="22"/>
                <w:szCs w:val="22"/>
              </w:rPr>
            </w:pPr>
            <w:r w:rsidRPr="0054696E">
              <w:rPr>
                <w:sz w:val="22"/>
                <w:szCs w:val="22"/>
              </w:rPr>
              <w:t>Df</w:t>
            </w:r>
          </w:p>
        </w:tc>
        <w:tc>
          <w:tcPr>
            <w:tcW w:w="992" w:type="dxa"/>
            <w:tcBorders>
              <w:bottom w:val="nil"/>
            </w:tcBorders>
          </w:tcPr>
          <w:p w14:paraId="10CEFA4F" w14:textId="7AAB37B9" w:rsidR="00572A9A" w:rsidRPr="005B34CC" w:rsidRDefault="00572A9A" w:rsidP="00572A9A">
            <w:pPr>
              <w:pStyle w:val="NormalWeb"/>
              <w:spacing w:before="0" w:beforeAutospacing="0" w:after="0" w:afterAutospacing="0"/>
              <w:jc w:val="both"/>
              <w:rPr>
                <w:i/>
                <w:iCs/>
                <w:sz w:val="22"/>
                <w:szCs w:val="22"/>
              </w:rPr>
            </w:pPr>
            <w:r w:rsidRPr="005B34CC">
              <w:rPr>
                <w:i/>
                <w:iCs/>
                <w:sz w:val="22"/>
                <w:szCs w:val="22"/>
              </w:rPr>
              <w:t>p</w:t>
            </w:r>
          </w:p>
        </w:tc>
      </w:tr>
      <w:tr w:rsidR="00572A9A" w14:paraId="2366A3B0" w14:textId="2D1BF3FF" w:rsidTr="005B34CC">
        <w:trPr>
          <w:trHeight w:val="340"/>
        </w:trPr>
        <w:tc>
          <w:tcPr>
            <w:tcW w:w="1838" w:type="dxa"/>
            <w:vMerge w:val="restart"/>
            <w:tcBorders>
              <w:bottom w:val="nil"/>
            </w:tcBorders>
          </w:tcPr>
          <w:p w14:paraId="7BED9D52" w14:textId="23D7F94C" w:rsidR="00572A9A" w:rsidRPr="0054696E" w:rsidRDefault="00572A9A" w:rsidP="00572A9A">
            <w:pPr>
              <w:pStyle w:val="NormalWeb"/>
              <w:spacing w:before="0" w:beforeAutospacing="0" w:after="0" w:afterAutospacing="0"/>
              <w:jc w:val="both"/>
              <w:rPr>
                <w:sz w:val="22"/>
                <w:szCs w:val="22"/>
              </w:rPr>
            </w:pPr>
            <w:r w:rsidRPr="0054696E">
              <w:rPr>
                <w:sz w:val="22"/>
                <w:szCs w:val="22"/>
              </w:rPr>
              <w:t>Kursa katılım</w:t>
            </w:r>
          </w:p>
        </w:tc>
        <w:tc>
          <w:tcPr>
            <w:tcW w:w="2126" w:type="dxa"/>
            <w:tcBorders>
              <w:bottom w:val="nil"/>
            </w:tcBorders>
          </w:tcPr>
          <w:p w14:paraId="65B95CF5" w14:textId="66ADC147" w:rsidR="00572A9A" w:rsidRPr="0054696E" w:rsidRDefault="00572A9A" w:rsidP="00572A9A">
            <w:pPr>
              <w:pStyle w:val="NormalWeb"/>
              <w:spacing w:before="0" w:beforeAutospacing="0" w:after="0" w:afterAutospacing="0"/>
              <w:jc w:val="both"/>
              <w:rPr>
                <w:sz w:val="22"/>
                <w:szCs w:val="22"/>
              </w:rPr>
            </w:pPr>
            <w:r w:rsidRPr="0054696E">
              <w:rPr>
                <w:sz w:val="22"/>
                <w:szCs w:val="22"/>
              </w:rPr>
              <w:t xml:space="preserve">Evet </w:t>
            </w:r>
          </w:p>
        </w:tc>
        <w:tc>
          <w:tcPr>
            <w:tcW w:w="1134" w:type="dxa"/>
            <w:tcBorders>
              <w:bottom w:val="nil"/>
            </w:tcBorders>
          </w:tcPr>
          <w:p w14:paraId="13300649" w14:textId="3BE30CE4" w:rsidR="00572A9A" w:rsidRPr="0054696E" w:rsidRDefault="00572A9A" w:rsidP="00572A9A">
            <w:pPr>
              <w:pStyle w:val="NormalWeb"/>
              <w:spacing w:before="0" w:beforeAutospacing="0" w:after="0" w:afterAutospacing="0"/>
              <w:jc w:val="both"/>
              <w:rPr>
                <w:sz w:val="22"/>
                <w:szCs w:val="22"/>
              </w:rPr>
            </w:pPr>
            <w:r w:rsidRPr="0054696E">
              <w:rPr>
                <w:sz w:val="22"/>
                <w:szCs w:val="22"/>
              </w:rPr>
              <w:t>0,041</w:t>
            </w:r>
          </w:p>
        </w:tc>
        <w:tc>
          <w:tcPr>
            <w:tcW w:w="709" w:type="dxa"/>
            <w:tcBorders>
              <w:bottom w:val="nil"/>
            </w:tcBorders>
          </w:tcPr>
          <w:p w14:paraId="346DEBD9" w14:textId="4535150E" w:rsidR="00572A9A" w:rsidRPr="0054696E" w:rsidRDefault="00572A9A" w:rsidP="00572A9A">
            <w:pPr>
              <w:pStyle w:val="NormalWeb"/>
              <w:spacing w:before="0" w:beforeAutospacing="0" w:after="0" w:afterAutospacing="0"/>
              <w:jc w:val="both"/>
              <w:rPr>
                <w:sz w:val="22"/>
                <w:szCs w:val="22"/>
              </w:rPr>
            </w:pPr>
            <w:r w:rsidRPr="0054696E">
              <w:rPr>
                <w:sz w:val="22"/>
                <w:szCs w:val="22"/>
              </w:rPr>
              <w:t>198</w:t>
            </w:r>
          </w:p>
        </w:tc>
        <w:tc>
          <w:tcPr>
            <w:tcW w:w="567" w:type="dxa"/>
            <w:tcBorders>
              <w:bottom w:val="nil"/>
            </w:tcBorders>
          </w:tcPr>
          <w:p w14:paraId="77FDA8B0" w14:textId="7B7D4485" w:rsidR="00572A9A" w:rsidRPr="0054696E" w:rsidRDefault="00572A9A" w:rsidP="00572A9A">
            <w:pPr>
              <w:pStyle w:val="NormalWeb"/>
              <w:spacing w:before="0" w:beforeAutospacing="0" w:after="0" w:afterAutospacing="0"/>
              <w:jc w:val="both"/>
              <w:rPr>
                <w:sz w:val="22"/>
                <w:szCs w:val="22"/>
              </w:rPr>
            </w:pPr>
            <w:r w:rsidRPr="0054696E">
              <w:rPr>
                <w:sz w:val="22"/>
                <w:szCs w:val="22"/>
              </w:rPr>
              <w:t>0,2</w:t>
            </w:r>
          </w:p>
        </w:tc>
        <w:tc>
          <w:tcPr>
            <w:tcW w:w="1139" w:type="dxa"/>
            <w:tcBorders>
              <w:bottom w:val="nil"/>
            </w:tcBorders>
          </w:tcPr>
          <w:p w14:paraId="246C46D8" w14:textId="692F45AA" w:rsidR="00572A9A" w:rsidRPr="0054696E" w:rsidRDefault="00572A9A" w:rsidP="00572A9A">
            <w:pPr>
              <w:pStyle w:val="NormalWeb"/>
              <w:spacing w:before="0" w:beforeAutospacing="0" w:after="0" w:afterAutospacing="0"/>
              <w:jc w:val="both"/>
              <w:rPr>
                <w:sz w:val="22"/>
                <w:szCs w:val="22"/>
              </w:rPr>
            </w:pPr>
            <w:r w:rsidRPr="0054696E">
              <w:rPr>
                <w:sz w:val="22"/>
                <w:szCs w:val="22"/>
              </w:rPr>
              <w:t>0,993</w:t>
            </w:r>
          </w:p>
        </w:tc>
        <w:tc>
          <w:tcPr>
            <w:tcW w:w="562" w:type="dxa"/>
            <w:tcBorders>
              <w:bottom w:val="nil"/>
            </w:tcBorders>
          </w:tcPr>
          <w:p w14:paraId="68E691B3" w14:textId="720F632E" w:rsidR="00572A9A" w:rsidRPr="0054696E" w:rsidRDefault="00572A9A" w:rsidP="00572A9A">
            <w:pPr>
              <w:pStyle w:val="NormalWeb"/>
              <w:spacing w:before="0" w:beforeAutospacing="0" w:after="0" w:afterAutospacing="0"/>
              <w:jc w:val="both"/>
              <w:rPr>
                <w:sz w:val="22"/>
                <w:szCs w:val="22"/>
              </w:rPr>
            </w:pPr>
            <w:r w:rsidRPr="0054696E">
              <w:rPr>
                <w:sz w:val="22"/>
                <w:szCs w:val="22"/>
              </w:rPr>
              <w:t>198</w:t>
            </w:r>
          </w:p>
        </w:tc>
        <w:tc>
          <w:tcPr>
            <w:tcW w:w="992" w:type="dxa"/>
            <w:tcBorders>
              <w:bottom w:val="nil"/>
            </w:tcBorders>
          </w:tcPr>
          <w:p w14:paraId="707079EF" w14:textId="4D864AB4" w:rsidR="00572A9A" w:rsidRPr="0054696E" w:rsidRDefault="00572A9A" w:rsidP="00572A9A">
            <w:pPr>
              <w:pStyle w:val="NormalWeb"/>
              <w:spacing w:before="0" w:beforeAutospacing="0" w:after="0" w:afterAutospacing="0"/>
              <w:jc w:val="both"/>
              <w:rPr>
                <w:sz w:val="22"/>
                <w:szCs w:val="22"/>
              </w:rPr>
            </w:pPr>
            <w:r w:rsidRPr="0054696E">
              <w:rPr>
                <w:sz w:val="22"/>
                <w:szCs w:val="22"/>
              </w:rPr>
              <w:t>0,454</w:t>
            </w:r>
          </w:p>
        </w:tc>
      </w:tr>
      <w:tr w:rsidR="00572A9A" w14:paraId="7EBDC663" w14:textId="2602B3F9" w:rsidTr="005B34CC">
        <w:trPr>
          <w:trHeight w:val="340"/>
        </w:trPr>
        <w:tc>
          <w:tcPr>
            <w:tcW w:w="1838" w:type="dxa"/>
            <w:vMerge/>
            <w:tcBorders>
              <w:top w:val="nil"/>
            </w:tcBorders>
          </w:tcPr>
          <w:p w14:paraId="33A256ED" w14:textId="77777777" w:rsidR="00572A9A" w:rsidRPr="0054696E" w:rsidRDefault="00572A9A" w:rsidP="00572A9A">
            <w:pPr>
              <w:pStyle w:val="NormalWeb"/>
              <w:spacing w:before="0" w:beforeAutospacing="0" w:after="0" w:afterAutospacing="0"/>
              <w:jc w:val="both"/>
              <w:rPr>
                <w:sz w:val="22"/>
                <w:szCs w:val="22"/>
              </w:rPr>
            </w:pPr>
          </w:p>
        </w:tc>
        <w:tc>
          <w:tcPr>
            <w:tcW w:w="2126" w:type="dxa"/>
            <w:tcBorders>
              <w:top w:val="nil"/>
              <w:bottom w:val="single" w:sz="4" w:space="0" w:color="auto"/>
            </w:tcBorders>
          </w:tcPr>
          <w:p w14:paraId="75EDA094" w14:textId="75206EEA" w:rsidR="00572A9A" w:rsidRPr="0054696E" w:rsidRDefault="00572A9A" w:rsidP="00572A9A">
            <w:pPr>
              <w:pStyle w:val="NormalWeb"/>
              <w:spacing w:before="0" w:beforeAutospacing="0" w:after="0" w:afterAutospacing="0"/>
              <w:jc w:val="both"/>
              <w:rPr>
                <w:sz w:val="22"/>
                <w:szCs w:val="22"/>
              </w:rPr>
            </w:pPr>
            <w:r w:rsidRPr="0054696E">
              <w:rPr>
                <w:sz w:val="22"/>
                <w:szCs w:val="22"/>
              </w:rPr>
              <w:t>Hayır</w:t>
            </w:r>
          </w:p>
        </w:tc>
        <w:tc>
          <w:tcPr>
            <w:tcW w:w="1134" w:type="dxa"/>
            <w:tcBorders>
              <w:top w:val="nil"/>
              <w:bottom w:val="single" w:sz="4" w:space="0" w:color="auto"/>
            </w:tcBorders>
          </w:tcPr>
          <w:p w14:paraId="38364FD8" w14:textId="6BD09CB2" w:rsidR="00572A9A" w:rsidRPr="0054696E" w:rsidRDefault="00572A9A" w:rsidP="00572A9A">
            <w:pPr>
              <w:pStyle w:val="NormalWeb"/>
              <w:spacing w:before="0" w:beforeAutospacing="0" w:after="0" w:afterAutospacing="0"/>
              <w:jc w:val="both"/>
              <w:rPr>
                <w:sz w:val="22"/>
                <w:szCs w:val="22"/>
              </w:rPr>
            </w:pPr>
            <w:r w:rsidRPr="0054696E">
              <w:rPr>
                <w:sz w:val="22"/>
                <w:szCs w:val="22"/>
              </w:rPr>
              <w:t>0,108</w:t>
            </w:r>
          </w:p>
        </w:tc>
        <w:tc>
          <w:tcPr>
            <w:tcW w:w="709" w:type="dxa"/>
            <w:tcBorders>
              <w:top w:val="nil"/>
              <w:bottom w:val="single" w:sz="4" w:space="0" w:color="auto"/>
            </w:tcBorders>
          </w:tcPr>
          <w:p w14:paraId="16A1D189" w14:textId="66A0B63A" w:rsidR="00572A9A" w:rsidRPr="0054696E" w:rsidRDefault="00572A9A" w:rsidP="00572A9A">
            <w:pPr>
              <w:pStyle w:val="NormalWeb"/>
              <w:spacing w:before="0" w:beforeAutospacing="0" w:after="0" w:afterAutospacing="0"/>
              <w:jc w:val="both"/>
              <w:rPr>
                <w:sz w:val="22"/>
                <w:szCs w:val="22"/>
              </w:rPr>
            </w:pPr>
            <w:r w:rsidRPr="0054696E">
              <w:rPr>
                <w:sz w:val="22"/>
                <w:szCs w:val="22"/>
              </w:rPr>
              <w:t>43</w:t>
            </w:r>
          </w:p>
        </w:tc>
        <w:tc>
          <w:tcPr>
            <w:tcW w:w="567" w:type="dxa"/>
            <w:tcBorders>
              <w:top w:val="nil"/>
              <w:bottom w:val="single" w:sz="4" w:space="0" w:color="auto"/>
            </w:tcBorders>
          </w:tcPr>
          <w:p w14:paraId="58F033DC" w14:textId="7C96EC2A" w:rsidR="00572A9A" w:rsidRPr="0054696E" w:rsidRDefault="00572A9A" w:rsidP="00572A9A">
            <w:pPr>
              <w:pStyle w:val="NormalWeb"/>
              <w:spacing w:before="0" w:beforeAutospacing="0" w:after="0" w:afterAutospacing="0"/>
              <w:jc w:val="both"/>
              <w:rPr>
                <w:sz w:val="22"/>
                <w:szCs w:val="22"/>
              </w:rPr>
            </w:pPr>
            <w:r w:rsidRPr="0054696E">
              <w:rPr>
                <w:sz w:val="22"/>
                <w:szCs w:val="22"/>
              </w:rPr>
              <w:t>0,2</w:t>
            </w:r>
          </w:p>
        </w:tc>
        <w:tc>
          <w:tcPr>
            <w:tcW w:w="1139" w:type="dxa"/>
            <w:tcBorders>
              <w:top w:val="nil"/>
              <w:bottom w:val="single" w:sz="4" w:space="0" w:color="auto"/>
            </w:tcBorders>
          </w:tcPr>
          <w:p w14:paraId="50BF0B88" w14:textId="702C66D0" w:rsidR="00572A9A" w:rsidRPr="0054696E" w:rsidRDefault="00572A9A" w:rsidP="00572A9A">
            <w:pPr>
              <w:pStyle w:val="NormalWeb"/>
              <w:spacing w:before="0" w:beforeAutospacing="0" w:after="0" w:afterAutospacing="0"/>
              <w:jc w:val="both"/>
              <w:rPr>
                <w:sz w:val="22"/>
                <w:szCs w:val="22"/>
              </w:rPr>
            </w:pPr>
            <w:r w:rsidRPr="0054696E">
              <w:rPr>
                <w:sz w:val="22"/>
                <w:szCs w:val="22"/>
              </w:rPr>
              <w:t>0,974</w:t>
            </w:r>
          </w:p>
        </w:tc>
        <w:tc>
          <w:tcPr>
            <w:tcW w:w="562" w:type="dxa"/>
            <w:tcBorders>
              <w:top w:val="nil"/>
              <w:bottom w:val="single" w:sz="4" w:space="0" w:color="auto"/>
            </w:tcBorders>
          </w:tcPr>
          <w:p w14:paraId="4C2A4376" w14:textId="784CB95D" w:rsidR="00572A9A" w:rsidRPr="0054696E" w:rsidRDefault="00572A9A" w:rsidP="00572A9A">
            <w:pPr>
              <w:pStyle w:val="NormalWeb"/>
              <w:spacing w:before="0" w:beforeAutospacing="0" w:after="0" w:afterAutospacing="0"/>
              <w:jc w:val="both"/>
              <w:rPr>
                <w:sz w:val="22"/>
                <w:szCs w:val="22"/>
              </w:rPr>
            </w:pPr>
            <w:r w:rsidRPr="0054696E">
              <w:rPr>
                <w:sz w:val="22"/>
                <w:szCs w:val="22"/>
              </w:rPr>
              <w:t>43</w:t>
            </w:r>
          </w:p>
        </w:tc>
        <w:tc>
          <w:tcPr>
            <w:tcW w:w="992" w:type="dxa"/>
            <w:tcBorders>
              <w:top w:val="nil"/>
              <w:bottom w:val="single" w:sz="4" w:space="0" w:color="auto"/>
            </w:tcBorders>
          </w:tcPr>
          <w:p w14:paraId="0C6AE4A8" w14:textId="46309C74" w:rsidR="00572A9A" w:rsidRPr="0054696E" w:rsidRDefault="00572A9A" w:rsidP="00572A9A">
            <w:pPr>
              <w:pStyle w:val="NormalWeb"/>
              <w:spacing w:before="0" w:beforeAutospacing="0" w:after="0" w:afterAutospacing="0"/>
              <w:jc w:val="both"/>
              <w:rPr>
                <w:sz w:val="22"/>
                <w:szCs w:val="22"/>
              </w:rPr>
            </w:pPr>
            <w:r w:rsidRPr="0054696E">
              <w:rPr>
                <w:sz w:val="22"/>
                <w:szCs w:val="22"/>
              </w:rPr>
              <w:t>0,422</w:t>
            </w:r>
          </w:p>
        </w:tc>
      </w:tr>
      <w:tr w:rsidR="00572A9A" w14:paraId="29501484" w14:textId="7BD2ABE3" w:rsidTr="005B34CC">
        <w:trPr>
          <w:trHeight w:val="340"/>
        </w:trPr>
        <w:tc>
          <w:tcPr>
            <w:tcW w:w="1838" w:type="dxa"/>
            <w:vMerge w:val="restart"/>
          </w:tcPr>
          <w:p w14:paraId="5170CC42" w14:textId="39B76894" w:rsidR="00572A9A" w:rsidRPr="0054696E" w:rsidRDefault="00572A9A" w:rsidP="00572A9A">
            <w:pPr>
              <w:pStyle w:val="NormalWeb"/>
              <w:spacing w:before="0" w:beforeAutospacing="0" w:after="0" w:afterAutospacing="0"/>
              <w:jc w:val="both"/>
              <w:rPr>
                <w:sz w:val="22"/>
                <w:szCs w:val="22"/>
              </w:rPr>
            </w:pPr>
            <w:r w:rsidRPr="0054696E">
              <w:rPr>
                <w:sz w:val="22"/>
                <w:szCs w:val="22"/>
              </w:rPr>
              <w:t>Lisan Eğitiminde BT dersi alma</w:t>
            </w:r>
          </w:p>
        </w:tc>
        <w:tc>
          <w:tcPr>
            <w:tcW w:w="2126" w:type="dxa"/>
            <w:tcBorders>
              <w:bottom w:val="nil"/>
            </w:tcBorders>
          </w:tcPr>
          <w:p w14:paraId="6F58E966" w14:textId="1254379B" w:rsidR="00572A9A" w:rsidRPr="0054696E" w:rsidRDefault="00572A9A" w:rsidP="00572A9A">
            <w:pPr>
              <w:pStyle w:val="NormalWeb"/>
              <w:spacing w:before="0" w:beforeAutospacing="0" w:after="0" w:afterAutospacing="0"/>
              <w:jc w:val="both"/>
              <w:rPr>
                <w:sz w:val="22"/>
                <w:szCs w:val="22"/>
              </w:rPr>
            </w:pPr>
            <w:r w:rsidRPr="0054696E">
              <w:rPr>
                <w:sz w:val="22"/>
                <w:szCs w:val="22"/>
              </w:rPr>
              <w:t>Evet</w:t>
            </w:r>
          </w:p>
        </w:tc>
        <w:tc>
          <w:tcPr>
            <w:tcW w:w="1134" w:type="dxa"/>
            <w:tcBorders>
              <w:bottom w:val="nil"/>
            </w:tcBorders>
          </w:tcPr>
          <w:p w14:paraId="40FEDDB3" w14:textId="0F9C8D62" w:rsidR="00572A9A" w:rsidRPr="0054696E" w:rsidRDefault="00572A9A" w:rsidP="00572A9A">
            <w:pPr>
              <w:pStyle w:val="NormalWeb"/>
              <w:spacing w:before="0" w:beforeAutospacing="0" w:after="0" w:afterAutospacing="0"/>
              <w:jc w:val="both"/>
              <w:rPr>
                <w:sz w:val="22"/>
                <w:szCs w:val="22"/>
              </w:rPr>
            </w:pPr>
            <w:r w:rsidRPr="0054696E">
              <w:rPr>
                <w:sz w:val="22"/>
                <w:szCs w:val="22"/>
              </w:rPr>
              <w:t>0,046</w:t>
            </w:r>
          </w:p>
        </w:tc>
        <w:tc>
          <w:tcPr>
            <w:tcW w:w="709" w:type="dxa"/>
            <w:tcBorders>
              <w:bottom w:val="nil"/>
            </w:tcBorders>
          </w:tcPr>
          <w:p w14:paraId="0C8BE862" w14:textId="0F7D3BF8" w:rsidR="00572A9A" w:rsidRPr="0054696E" w:rsidRDefault="00572A9A" w:rsidP="00572A9A">
            <w:pPr>
              <w:pStyle w:val="NormalWeb"/>
              <w:spacing w:before="0" w:beforeAutospacing="0" w:after="0" w:afterAutospacing="0"/>
              <w:jc w:val="both"/>
              <w:rPr>
                <w:sz w:val="22"/>
                <w:szCs w:val="22"/>
              </w:rPr>
            </w:pPr>
            <w:r w:rsidRPr="0054696E">
              <w:rPr>
                <w:sz w:val="22"/>
                <w:szCs w:val="22"/>
              </w:rPr>
              <w:t>148</w:t>
            </w:r>
          </w:p>
        </w:tc>
        <w:tc>
          <w:tcPr>
            <w:tcW w:w="567" w:type="dxa"/>
            <w:tcBorders>
              <w:bottom w:val="nil"/>
            </w:tcBorders>
          </w:tcPr>
          <w:p w14:paraId="6E5EAE99" w14:textId="3F65B27F" w:rsidR="00572A9A" w:rsidRPr="0054696E" w:rsidRDefault="00572A9A" w:rsidP="00572A9A">
            <w:pPr>
              <w:pStyle w:val="NormalWeb"/>
              <w:spacing w:before="0" w:beforeAutospacing="0" w:after="0" w:afterAutospacing="0"/>
              <w:jc w:val="both"/>
              <w:rPr>
                <w:sz w:val="22"/>
                <w:szCs w:val="22"/>
              </w:rPr>
            </w:pPr>
            <w:r w:rsidRPr="0054696E">
              <w:rPr>
                <w:sz w:val="22"/>
                <w:szCs w:val="22"/>
              </w:rPr>
              <w:t>0,2</w:t>
            </w:r>
          </w:p>
        </w:tc>
        <w:tc>
          <w:tcPr>
            <w:tcW w:w="1139" w:type="dxa"/>
            <w:tcBorders>
              <w:bottom w:val="nil"/>
            </w:tcBorders>
          </w:tcPr>
          <w:p w14:paraId="5C191FC5" w14:textId="6929A235" w:rsidR="00572A9A" w:rsidRPr="0054696E" w:rsidRDefault="00572A9A" w:rsidP="00572A9A">
            <w:pPr>
              <w:pStyle w:val="NormalWeb"/>
              <w:spacing w:before="0" w:beforeAutospacing="0" w:after="0" w:afterAutospacing="0"/>
              <w:jc w:val="both"/>
              <w:rPr>
                <w:sz w:val="22"/>
                <w:szCs w:val="22"/>
              </w:rPr>
            </w:pPr>
            <w:r w:rsidRPr="0054696E">
              <w:rPr>
                <w:sz w:val="22"/>
                <w:szCs w:val="22"/>
              </w:rPr>
              <w:t>0,989</w:t>
            </w:r>
          </w:p>
        </w:tc>
        <w:tc>
          <w:tcPr>
            <w:tcW w:w="562" w:type="dxa"/>
            <w:tcBorders>
              <w:bottom w:val="nil"/>
            </w:tcBorders>
          </w:tcPr>
          <w:p w14:paraId="4AE4AF98" w14:textId="1B980562" w:rsidR="00572A9A" w:rsidRPr="0054696E" w:rsidRDefault="00572A9A" w:rsidP="00572A9A">
            <w:pPr>
              <w:pStyle w:val="NormalWeb"/>
              <w:spacing w:before="0" w:beforeAutospacing="0" w:after="0" w:afterAutospacing="0"/>
              <w:jc w:val="both"/>
              <w:rPr>
                <w:sz w:val="22"/>
                <w:szCs w:val="22"/>
              </w:rPr>
            </w:pPr>
            <w:r w:rsidRPr="0054696E">
              <w:rPr>
                <w:sz w:val="22"/>
                <w:szCs w:val="22"/>
              </w:rPr>
              <w:t>148</w:t>
            </w:r>
          </w:p>
        </w:tc>
        <w:tc>
          <w:tcPr>
            <w:tcW w:w="992" w:type="dxa"/>
            <w:tcBorders>
              <w:bottom w:val="nil"/>
            </w:tcBorders>
          </w:tcPr>
          <w:p w14:paraId="42312AB1" w14:textId="799F300A" w:rsidR="00572A9A" w:rsidRPr="0054696E" w:rsidRDefault="00572A9A" w:rsidP="00572A9A">
            <w:pPr>
              <w:pStyle w:val="NormalWeb"/>
              <w:spacing w:before="0" w:beforeAutospacing="0" w:after="0" w:afterAutospacing="0"/>
              <w:jc w:val="both"/>
              <w:rPr>
                <w:sz w:val="22"/>
                <w:szCs w:val="22"/>
              </w:rPr>
            </w:pPr>
            <w:r w:rsidRPr="0054696E">
              <w:rPr>
                <w:sz w:val="22"/>
                <w:szCs w:val="22"/>
              </w:rPr>
              <w:t>0,305</w:t>
            </w:r>
          </w:p>
        </w:tc>
      </w:tr>
      <w:tr w:rsidR="00572A9A" w14:paraId="3E6E1BB7" w14:textId="733FA549" w:rsidTr="005B34CC">
        <w:trPr>
          <w:trHeight w:val="340"/>
        </w:trPr>
        <w:tc>
          <w:tcPr>
            <w:tcW w:w="1838" w:type="dxa"/>
            <w:vMerge/>
            <w:tcBorders>
              <w:bottom w:val="single" w:sz="4" w:space="0" w:color="auto"/>
            </w:tcBorders>
          </w:tcPr>
          <w:p w14:paraId="002FCC65" w14:textId="77777777" w:rsidR="00572A9A" w:rsidRPr="0054696E" w:rsidRDefault="00572A9A" w:rsidP="00572A9A">
            <w:pPr>
              <w:pStyle w:val="NormalWeb"/>
              <w:spacing w:before="0" w:beforeAutospacing="0" w:after="0" w:afterAutospacing="0"/>
              <w:jc w:val="both"/>
              <w:rPr>
                <w:sz w:val="22"/>
                <w:szCs w:val="22"/>
              </w:rPr>
            </w:pPr>
          </w:p>
        </w:tc>
        <w:tc>
          <w:tcPr>
            <w:tcW w:w="2126" w:type="dxa"/>
            <w:tcBorders>
              <w:top w:val="nil"/>
              <w:bottom w:val="single" w:sz="4" w:space="0" w:color="auto"/>
            </w:tcBorders>
          </w:tcPr>
          <w:p w14:paraId="44C0FA42" w14:textId="0903E2CD" w:rsidR="00572A9A" w:rsidRPr="0054696E" w:rsidRDefault="00572A9A" w:rsidP="00572A9A">
            <w:pPr>
              <w:pStyle w:val="NormalWeb"/>
              <w:spacing w:before="0" w:beforeAutospacing="0" w:after="0" w:afterAutospacing="0"/>
              <w:jc w:val="both"/>
              <w:rPr>
                <w:sz w:val="22"/>
                <w:szCs w:val="22"/>
              </w:rPr>
            </w:pPr>
            <w:r w:rsidRPr="0054696E">
              <w:rPr>
                <w:sz w:val="22"/>
                <w:szCs w:val="22"/>
              </w:rPr>
              <w:t>Hayır</w:t>
            </w:r>
          </w:p>
        </w:tc>
        <w:tc>
          <w:tcPr>
            <w:tcW w:w="1134" w:type="dxa"/>
            <w:tcBorders>
              <w:top w:val="nil"/>
              <w:bottom w:val="single" w:sz="4" w:space="0" w:color="auto"/>
            </w:tcBorders>
          </w:tcPr>
          <w:p w14:paraId="3A4D9F54" w14:textId="275050A1" w:rsidR="00572A9A" w:rsidRPr="0054696E" w:rsidRDefault="00572A9A" w:rsidP="00572A9A">
            <w:pPr>
              <w:pStyle w:val="NormalWeb"/>
              <w:spacing w:before="0" w:beforeAutospacing="0" w:after="0" w:afterAutospacing="0"/>
              <w:jc w:val="both"/>
              <w:rPr>
                <w:sz w:val="22"/>
                <w:szCs w:val="22"/>
              </w:rPr>
            </w:pPr>
            <w:r w:rsidRPr="0054696E">
              <w:rPr>
                <w:sz w:val="22"/>
                <w:szCs w:val="22"/>
              </w:rPr>
              <w:t>0,067</w:t>
            </w:r>
          </w:p>
        </w:tc>
        <w:tc>
          <w:tcPr>
            <w:tcW w:w="709" w:type="dxa"/>
            <w:tcBorders>
              <w:top w:val="nil"/>
              <w:bottom w:val="single" w:sz="4" w:space="0" w:color="auto"/>
            </w:tcBorders>
          </w:tcPr>
          <w:p w14:paraId="4EE62A36" w14:textId="074EFEF0" w:rsidR="00572A9A" w:rsidRPr="0054696E" w:rsidRDefault="00572A9A" w:rsidP="00572A9A">
            <w:pPr>
              <w:pStyle w:val="NormalWeb"/>
              <w:spacing w:before="0" w:beforeAutospacing="0" w:after="0" w:afterAutospacing="0"/>
              <w:jc w:val="both"/>
              <w:rPr>
                <w:sz w:val="22"/>
                <w:szCs w:val="22"/>
              </w:rPr>
            </w:pPr>
            <w:r w:rsidRPr="0054696E">
              <w:rPr>
                <w:sz w:val="22"/>
                <w:szCs w:val="22"/>
              </w:rPr>
              <w:t>50</w:t>
            </w:r>
          </w:p>
        </w:tc>
        <w:tc>
          <w:tcPr>
            <w:tcW w:w="567" w:type="dxa"/>
            <w:tcBorders>
              <w:top w:val="nil"/>
              <w:bottom w:val="single" w:sz="4" w:space="0" w:color="auto"/>
            </w:tcBorders>
          </w:tcPr>
          <w:p w14:paraId="6EEE4B81" w14:textId="2ED14E52" w:rsidR="00572A9A" w:rsidRPr="0054696E" w:rsidRDefault="00572A9A" w:rsidP="00572A9A">
            <w:pPr>
              <w:pStyle w:val="NormalWeb"/>
              <w:spacing w:before="0" w:beforeAutospacing="0" w:after="0" w:afterAutospacing="0"/>
              <w:jc w:val="both"/>
              <w:rPr>
                <w:sz w:val="22"/>
                <w:szCs w:val="22"/>
              </w:rPr>
            </w:pPr>
            <w:r w:rsidRPr="0054696E">
              <w:rPr>
                <w:sz w:val="22"/>
                <w:szCs w:val="22"/>
              </w:rPr>
              <w:t>0,2</w:t>
            </w:r>
          </w:p>
        </w:tc>
        <w:tc>
          <w:tcPr>
            <w:tcW w:w="1139" w:type="dxa"/>
            <w:tcBorders>
              <w:top w:val="nil"/>
              <w:bottom w:val="single" w:sz="4" w:space="0" w:color="auto"/>
            </w:tcBorders>
          </w:tcPr>
          <w:p w14:paraId="6BB4CB51" w14:textId="1F0A71A3" w:rsidR="00572A9A" w:rsidRPr="0054696E" w:rsidRDefault="00572A9A" w:rsidP="00572A9A">
            <w:pPr>
              <w:pStyle w:val="NormalWeb"/>
              <w:spacing w:before="0" w:beforeAutospacing="0" w:after="0" w:afterAutospacing="0"/>
              <w:jc w:val="both"/>
              <w:rPr>
                <w:sz w:val="22"/>
                <w:szCs w:val="22"/>
              </w:rPr>
            </w:pPr>
            <w:r w:rsidRPr="0054696E">
              <w:rPr>
                <w:sz w:val="22"/>
                <w:szCs w:val="22"/>
              </w:rPr>
              <w:t>0,987</w:t>
            </w:r>
          </w:p>
        </w:tc>
        <w:tc>
          <w:tcPr>
            <w:tcW w:w="562" w:type="dxa"/>
            <w:tcBorders>
              <w:top w:val="nil"/>
              <w:bottom w:val="single" w:sz="4" w:space="0" w:color="auto"/>
            </w:tcBorders>
          </w:tcPr>
          <w:p w14:paraId="11E8CE8D" w14:textId="5E8ACAE5" w:rsidR="00572A9A" w:rsidRPr="0054696E" w:rsidRDefault="00572A9A" w:rsidP="00572A9A">
            <w:pPr>
              <w:pStyle w:val="NormalWeb"/>
              <w:spacing w:before="0" w:beforeAutospacing="0" w:after="0" w:afterAutospacing="0"/>
              <w:jc w:val="both"/>
              <w:rPr>
                <w:sz w:val="22"/>
                <w:szCs w:val="22"/>
              </w:rPr>
            </w:pPr>
            <w:r w:rsidRPr="0054696E">
              <w:rPr>
                <w:sz w:val="22"/>
                <w:szCs w:val="22"/>
              </w:rPr>
              <w:t>50</w:t>
            </w:r>
          </w:p>
        </w:tc>
        <w:tc>
          <w:tcPr>
            <w:tcW w:w="992" w:type="dxa"/>
            <w:tcBorders>
              <w:top w:val="nil"/>
              <w:bottom w:val="single" w:sz="4" w:space="0" w:color="auto"/>
            </w:tcBorders>
          </w:tcPr>
          <w:p w14:paraId="2B48AEE5" w14:textId="69226D28" w:rsidR="00572A9A" w:rsidRPr="0054696E" w:rsidRDefault="00572A9A" w:rsidP="00572A9A">
            <w:pPr>
              <w:pStyle w:val="NormalWeb"/>
              <w:spacing w:before="0" w:beforeAutospacing="0" w:after="0" w:afterAutospacing="0"/>
              <w:jc w:val="both"/>
              <w:rPr>
                <w:sz w:val="22"/>
                <w:szCs w:val="22"/>
              </w:rPr>
            </w:pPr>
            <w:r w:rsidRPr="0054696E">
              <w:rPr>
                <w:sz w:val="22"/>
                <w:szCs w:val="22"/>
              </w:rPr>
              <w:t>0,871</w:t>
            </w:r>
          </w:p>
        </w:tc>
      </w:tr>
      <w:tr w:rsidR="00572A9A" w14:paraId="51B36839" w14:textId="1E6A5F76" w:rsidTr="005B34CC">
        <w:trPr>
          <w:trHeight w:val="340"/>
        </w:trPr>
        <w:tc>
          <w:tcPr>
            <w:tcW w:w="1838" w:type="dxa"/>
            <w:vMerge w:val="restart"/>
            <w:tcBorders>
              <w:bottom w:val="nil"/>
            </w:tcBorders>
          </w:tcPr>
          <w:p w14:paraId="212A15D9" w14:textId="2CB898AE" w:rsidR="00572A9A" w:rsidRPr="0054696E" w:rsidRDefault="00572A9A" w:rsidP="00572A9A">
            <w:pPr>
              <w:pStyle w:val="NormalWeb"/>
              <w:spacing w:before="0" w:beforeAutospacing="0" w:after="0" w:afterAutospacing="0"/>
              <w:jc w:val="both"/>
              <w:rPr>
                <w:sz w:val="22"/>
                <w:szCs w:val="22"/>
              </w:rPr>
            </w:pPr>
            <w:r w:rsidRPr="0054696E">
              <w:rPr>
                <w:sz w:val="22"/>
                <w:szCs w:val="22"/>
              </w:rPr>
              <w:t>Kurs tipi</w:t>
            </w:r>
          </w:p>
        </w:tc>
        <w:tc>
          <w:tcPr>
            <w:tcW w:w="2126" w:type="dxa"/>
            <w:tcBorders>
              <w:bottom w:val="nil"/>
            </w:tcBorders>
          </w:tcPr>
          <w:p w14:paraId="6694DB8E" w14:textId="15344EC6" w:rsidR="00572A9A" w:rsidRPr="0054696E" w:rsidRDefault="00572A9A" w:rsidP="00572A9A">
            <w:pPr>
              <w:pStyle w:val="NormalWeb"/>
              <w:spacing w:before="0" w:beforeAutospacing="0" w:after="0" w:afterAutospacing="0"/>
              <w:jc w:val="both"/>
              <w:rPr>
                <w:sz w:val="22"/>
                <w:szCs w:val="22"/>
              </w:rPr>
            </w:pPr>
            <w:r w:rsidRPr="0054696E">
              <w:rPr>
                <w:sz w:val="22"/>
                <w:szCs w:val="22"/>
              </w:rPr>
              <w:t>Yüz yüze</w:t>
            </w:r>
          </w:p>
        </w:tc>
        <w:tc>
          <w:tcPr>
            <w:tcW w:w="1134" w:type="dxa"/>
            <w:tcBorders>
              <w:bottom w:val="nil"/>
            </w:tcBorders>
          </w:tcPr>
          <w:p w14:paraId="77B7B97D" w14:textId="5BA85BA9" w:rsidR="00572A9A" w:rsidRPr="0054696E" w:rsidRDefault="00572A9A" w:rsidP="00572A9A">
            <w:pPr>
              <w:pStyle w:val="NormalWeb"/>
              <w:spacing w:before="0" w:beforeAutospacing="0" w:after="0" w:afterAutospacing="0"/>
              <w:jc w:val="both"/>
              <w:rPr>
                <w:sz w:val="22"/>
                <w:szCs w:val="22"/>
              </w:rPr>
            </w:pPr>
            <w:r w:rsidRPr="0054696E">
              <w:rPr>
                <w:sz w:val="22"/>
                <w:szCs w:val="22"/>
              </w:rPr>
              <w:t>0,081</w:t>
            </w:r>
          </w:p>
        </w:tc>
        <w:tc>
          <w:tcPr>
            <w:tcW w:w="709" w:type="dxa"/>
            <w:tcBorders>
              <w:bottom w:val="nil"/>
            </w:tcBorders>
          </w:tcPr>
          <w:p w14:paraId="5E53E79F" w14:textId="278FA1D4" w:rsidR="00572A9A" w:rsidRPr="0054696E" w:rsidRDefault="00572A9A" w:rsidP="00572A9A">
            <w:pPr>
              <w:pStyle w:val="NormalWeb"/>
              <w:spacing w:before="0" w:beforeAutospacing="0" w:after="0" w:afterAutospacing="0"/>
              <w:jc w:val="both"/>
              <w:rPr>
                <w:sz w:val="22"/>
                <w:szCs w:val="22"/>
              </w:rPr>
            </w:pPr>
            <w:r w:rsidRPr="0054696E">
              <w:rPr>
                <w:sz w:val="22"/>
                <w:szCs w:val="22"/>
              </w:rPr>
              <w:t>31</w:t>
            </w:r>
          </w:p>
        </w:tc>
        <w:tc>
          <w:tcPr>
            <w:tcW w:w="567" w:type="dxa"/>
            <w:tcBorders>
              <w:bottom w:val="nil"/>
            </w:tcBorders>
          </w:tcPr>
          <w:p w14:paraId="53E9984D" w14:textId="163936C3" w:rsidR="00572A9A" w:rsidRPr="0054696E" w:rsidRDefault="00572A9A" w:rsidP="00572A9A">
            <w:pPr>
              <w:pStyle w:val="NormalWeb"/>
              <w:spacing w:before="0" w:beforeAutospacing="0" w:after="0" w:afterAutospacing="0"/>
              <w:jc w:val="both"/>
              <w:rPr>
                <w:sz w:val="22"/>
                <w:szCs w:val="22"/>
              </w:rPr>
            </w:pPr>
            <w:r w:rsidRPr="0054696E">
              <w:rPr>
                <w:sz w:val="22"/>
                <w:szCs w:val="22"/>
              </w:rPr>
              <w:t>0,2</w:t>
            </w:r>
          </w:p>
        </w:tc>
        <w:tc>
          <w:tcPr>
            <w:tcW w:w="1139" w:type="dxa"/>
            <w:tcBorders>
              <w:bottom w:val="nil"/>
            </w:tcBorders>
          </w:tcPr>
          <w:p w14:paraId="71DCE44B" w14:textId="2494D2B1" w:rsidR="00572A9A" w:rsidRPr="0054696E" w:rsidRDefault="00572A9A" w:rsidP="00572A9A">
            <w:pPr>
              <w:pStyle w:val="NormalWeb"/>
              <w:spacing w:before="0" w:beforeAutospacing="0" w:after="0" w:afterAutospacing="0"/>
              <w:jc w:val="both"/>
              <w:rPr>
                <w:sz w:val="22"/>
                <w:szCs w:val="22"/>
              </w:rPr>
            </w:pPr>
            <w:r w:rsidRPr="0054696E">
              <w:rPr>
                <w:sz w:val="22"/>
                <w:szCs w:val="22"/>
              </w:rPr>
              <w:t>0,986</w:t>
            </w:r>
          </w:p>
        </w:tc>
        <w:tc>
          <w:tcPr>
            <w:tcW w:w="562" w:type="dxa"/>
            <w:tcBorders>
              <w:bottom w:val="nil"/>
            </w:tcBorders>
          </w:tcPr>
          <w:p w14:paraId="422EF474" w14:textId="0B9F6744" w:rsidR="00572A9A" w:rsidRPr="0054696E" w:rsidRDefault="00572A9A" w:rsidP="00572A9A">
            <w:pPr>
              <w:pStyle w:val="NormalWeb"/>
              <w:spacing w:before="0" w:beforeAutospacing="0" w:after="0" w:afterAutospacing="0"/>
              <w:jc w:val="both"/>
              <w:rPr>
                <w:sz w:val="22"/>
                <w:szCs w:val="22"/>
              </w:rPr>
            </w:pPr>
            <w:r w:rsidRPr="0054696E">
              <w:rPr>
                <w:sz w:val="22"/>
                <w:szCs w:val="22"/>
              </w:rPr>
              <w:t>31</w:t>
            </w:r>
          </w:p>
        </w:tc>
        <w:tc>
          <w:tcPr>
            <w:tcW w:w="992" w:type="dxa"/>
            <w:tcBorders>
              <w:bottom w:val="nil"/>
            </w:tcBorders>
          </w:tcPr>
          <w:p w14:paraId="1E64CC80" w14:textId="55D24BB6" w:rsidR="00572A9A" w:rsidRPr="0054696E" w:rsidRDefault="00572A9A" w:rsidP="00572A9A">
            <w:pPr>
              <w:pStyle w:val="NormalWeb"/>
              <w:spacing w:before="0" w:beforeAutospacing="0" w:after="0" w:afterAutospacing="0"/>
              <w:jc w:val="both"/>
              <w:rPr>
                <w:sz w:val="22"/>
                <w:szCs w:val="22"/>
              </w:rPr>
            </w:pPr>
            <w:r w:rsidRPr="0054696E">
              <w:rPr>
                <w:sz w:val="22"/>
                <w:szCs w:val="22"/>
              </w:rPr>
              <w:t>0,955</w:t>
            </w:r>
          </w:p>
        </w:tc>
      </w:tr>
      <w:tr w:rsidR="00572A9A" w14:paraId="461C3A9A" w14:textId="1C06137C" w:rsidTr="005B34CC">
        <w:trPr>
          <w:trHeight w:val="340"/>
        </w:trPr>
        <w:tc>
          <w:tcPr>
            <w:tcW w:w="1838" w:type="dxa"/>
            <w:vMerge/>
            <w:tcBorders>
              <w:top w:val="nil"/>
              <w:bottom w:val="nil"/>
            </w:tcBorders>
          </w:tcPr>
          <w:p w14:paraId="48B6357F" w14:textId="77777777" w:rsidR="00572A9A" w:rsidRPr="0054696E" w:rsidRDefault="00572A9A" w:rsidP="00572A9A">
            <w:pPr>
              <w:pStyle w:val="NormalWeb"/>
              <w:spacing w:before="0" w:beforeAutospacing="0" w:after="0" w:afterAutospacing="0"/>
              <w:jc w:val="both"/>
              <w:rPr>
                <w:sz w:val="22"/>
                <w:szCs w:val="22"/>
              </w:rPr>
            </w:pPr>
          </w:p>
        </w:tc>
        <w:tc>
          <w:tcPr>
            <w:tcW w:w="2126" w:type="dxa"/>
            <w:tcBorders>
              <w:top w:val="nil"/>
              <w:bottom w:val="nil"/>
            </w:tcBorders>
          </w:tcPr>
          <w:p w14:paraId="112F1471" w14:textId="78BFF61B" w:rsidR="00572A9A" w:rsidRPr="0054696E" w:rsidRDefault="00572A9A" w:rsidP="00572A9A">
            <w:pPr>
              <w:pStyle w:val="NormalWeb"/>
              <w:spacing w:before="0" w:beforeAutospacing="0" w:after="0" w:afterAutospacing="0"/>
              <w:jc w:val="both"/>
              <w:rPr>
                <w:sz w:val="22"/>
                <w:szCs w:val="22"/>
              </w:rPr>
            </w:pPr>
            <w:r w:rsidRPr="0054696E">
              <w:rPr>
                <w:sz w:val="22"/>
                <w:szCs w:val="22"/>
              </w:rPr>
              <w:t>Uzaktan</w:t>
            </w:r>
          </w:p>
        </w:tc>
        <w:tc>
          <w:tcPr>
            <w:tcW w:w="1134" w:type="dxa"/>
            <w:tcBorders>
              <w:top w:val="nil"/>
              <w:bottom w:val="nil"/>
            </w:tcBorders>
          </w:tcPr>
          <w:p w14:paraId="562FFB95" w14:textId="6E94C076" w:rsidR="00572A9A" w:rsidRPr="0054696E" w:rsidRDefault="00572A9A" w:rsidP="00572A9A">
            <w:pPr>
              <w:pStyle w:val="NormalWeb"/>
              <w:spacing w:before="0" w:beforeAutospacing="0" w:after="0" w:afterAutospacing="0"/>
              <w:jc w:val="both"/>
              <w:rPr>
                <w:sz w:val="22"/>
                <w:szCs w:val="22"/>
              </w:rPr>
            </w:pPr>
            <w:r w:rsidRPr="0054696E">
              <w:rPr>
                <w:sz w:val="22"/>
                <w:szCs w:val="22"/>
              </w:rPr>
              <w:t>0,076</w:t>
            </w:r>
          </w:p>
        </w:tc>
        <w:tc>
          <w:tcPr>
            <w:tcW w:w="709" w:type="dxa"/>
            <w:tcBorders>
              <w:top w:val="nil"/>
              <w:bottom w:val="nil"/>
            </w:tcBorders>
          </w:tcPr>
          <w:p w14:paraId="09D35661" w14:textId="4E44EA53" w:rsidR="00572A9A" w:rsidRPr="0054696E" w:rsidRDefault="00572A9A" w:rsidP="00572A9A">
            <w:pPr>
              <w:pStyle w:val="NormalWeb"/>
              <w:spacing w:before="0" w:beforeAutospacing="0" w:after="0" w:afterAutospacing="0"/>
              <w:jc w:val="both"/>
              <w:rPr>
                <w:sz w:val="22"/>
                <w:szCs w:val="22"/>
              </w:rPr>
            </w:pPr>
            <w:r w:rsidRPr="0054696E">
              <w:rPr>
                <w:sz w:val="22"/>
                <w:szCs w:val="22"/>
              </w:rPr>
              <w:t>52</w:t>
            </w:r>
          </w:p>
        </w:tc>
        <w:tc>
          <w:tcPr>
            <w:tcW w:w="567" w:type="dxa"/>
            <w:tcBorders>
              <w:top w:val="nil"/>
              <w:bottom w:val="nil"/>
            </w:tcBorders>
          </w:tcPr>
          <w:p w14:paraId="0BA57326" w14:textId="3AA24FE7" w:rsidR="00572A9A" w:rsidRPr="0054696E" w:rsidRDefault="00572A9A" w:rsidP="00572A9A">
            <w:pPr>
              <w:pStyle w:val="NormalWeb"/>
              <w:spacing w:before="0" w:beforeAutospacing="0" w:after="0" w:afterAutospacing="0"/>
              <w:jc w:val="both"/>
              <w:rPr>
                <w:sz w:val="22"/>
                <w:szCs w:val="22"/>
              </w:rPr>
            </w:pPr>
            <w:r w:rsidRPr="0054696E">
              <w:rPr>
                <w:sz w:val="22"/>
                <w:szCs w:val="22"/>
              </w:rPr>
              <w:t>0,2</w:t>
            </w:r>
          </w:p>
        </w:tc>
        <w:tc>
          <w:tcPr>
            <w:tcW w:w="1139" w:type="dxa"/>
            <w:tcBorders>
              <w:top w:val="nil"/>
              <w:bottom w:val="nil"/>
            </w:tcBorders>
          </w:tcPr>
          <w:p w14:paraId="30262C60" w14:textId="5565D176" w:rsidR="00572A9A" w:rsidRPr="0054696E" w:rsidRDefault="00572A9A" w:rsidP="00572A9A">
            <w:pPr>
              <w:pStyle w:val="NormalWeb"/>
              <w:spacing w:before="0" w:beforeAutospacing="0" w:after="0" w:afterAutospacing="0"/>
              <w:jc w:val="both"/>
              <w:rPr>
                <w:sz w:val="22"/>
                <w:szCs w:val="22"/>
              </w:rPr>
            </w:pPr>
            <w:r w:rsidRPr="0054696E">
              <w:rPr>
                <w:sz w:val="22"/>
                <w:szCs w:val="22"/>
              </w:rPr>
              <w:t>0,981</w:t>
            </w:r>
          </w:p>
        </w:tc>
        <w:tc>
          <w:tcPr>
            <w:tcW w:w="562" w:type="dxa"/>
            <w:tcBorders>
              <w:top w:val="nil"/>
              <w:bottom w:val="nil"/>
            </w:tcBorders>
          </w:tcPr>
          <w:p w14:paraId="43813EC9" w14:textId="026952A0" w:rsidR="00572A9A" w:rsidRPr="0054696E" w:rsidRDefault="00572A9A" w:rsidP="00572A9A">
            <w:pPr>
              <w:pStyle w:val="NormalWeb"/>
              <w:spacing w:before="0" w:beforeAutospacing="0" w:after="0" w:afterAutospacing="0"/>
              <w:jc w:val="both"/>
              <w:rPr>
                <w:sz w:val="22"/>
                <w:szCs w:val="22"/>
              </w:rPr>
            </w:pPr>
            <w:r w:rsidRPr="0054696E">
              <w:rPr>
                <w:sz w:val="22"/>
                <w:szCs w:val="22"/>
              </w:rPr>
              <w:t>52</w:t>
            </w:r>
          </w:p>
        </w:tc>
        <w:tc>
          <w:tcPr>
            <w:tcW w:w="992" w:type="dxa"/>
            <w:tcBorders>
              <w:top w:val="nil"/>
              <w:bottom w:val="nil"/>
            </w:tcBorders>
          </w:tcPr>
          <w:p w14:paraId="50526BAD" w14:textId="7A960FB7" w:rsidR="00572A9A" w:rsidRPr="0054696E" w:rsidRDefault="00572A9A" w:rsidP="00572A9A">
            <w:pPr>
              <w:pStyle w:val="NormalWeb"/>
              <w:spacing w:before="0" w:beforeAutospacing="0" w:after="0" w:afterAutospacing="0"/>
              <w:jc w:val="both"/>
              <w:rPr>
                <w:sz w:val="22"/>
                <w:szCs w:val="22"/>
              </w:rPr>
            </w:pPr>
            <w:r w:rsidRPr="0054696E">
              <w:rPr>
                <w:sz w:val="22"/>
                <w:szCs w:val="22"/>
              </w:rPr>
              <w:t>0,587</w:t>
            </w:r>
          </w:p>
        </w:tc>
      </w:tr>
      <w:tr w:rsidR="00572A9A" w14:paraId="45848619" w14:textId="04F9B0B4" w:rsidTr="005B34CC">
        <w:trPr>
          <w:trHeight w:val="340"/>
        </w:trPr>
        <w:tc>
          <w:tcPr>
            <w:tcW w:w="1838" w:type="dxa"/>
            <w:vMerge/>
            <w:tcBorders>
              <w:top w:val="nil"/>
              <w:bottom w:val="single" w:sz="4" w:space="0" w:color="auto"/>
            </w:tcBorders>
          </w:tcPr>
          <w:p w14:paraId="2EA9C81B" w14:textId="77777777" w:rsidR="00572A9A" w:rsidRPr="0054696E" w:rsidRDefault="00572A9A" w:rsidP="00572A9A">
            <w:pPr>
              <w:pStyle w:val="NormalWeb"/>
              <w:spacing w:before="0" w:beforeAutospacing="0" w:after="0" w:afterAutospacing="0"/>
              <w:jc w:val="both"/>
              <w:rPr>
                <w:sz w:val="22"/>
                <w:szCs w:val="22"/>
              </w:rPr>
            </w:pPr>
          </w:p>
        </w:tc>
        <w:tc>
          <w:tcPr>
            <w:tcW w:w="2126" w:type="dxa"/>
            <w:tcBorders>
              <w:top w:val="nil"/>
              <w:bottom w:val="single" w:sz="4" w:space="0" w:color="auto"/>
            </w:tcBorders>
          </w:tcPr>
          <w:p w14:paraId="426E7931" w14:textId="2B1700CC" w:rsidR="00572A9A" w:rsidRPr="0054696E" w:rsidRDefault="00572A9A" w:rsidP="008B4E01">
            <w:pPr>
              <w:pStyle w:val="NormalWeb"/>
              <w:spacing w:before="0" w:beforeAutospacing="0" w:after="0" w:afterAutospacing="0"/>
              <w:rPr>
                <w:sz w:val="22"/>
                <w:szCs w:val="22"/>
              </w:rPr>
            </w:pPr>
            <w:r w:rsidRPr="0054696E">
              <w:rPr>
                <w:sz w:val="22"/>
                <w:szCs w:val="22"/>
              </w:rPr>
              <w:t>Ayrı zamanlarda uzaktan ve yüz yüze</w:t>
            </w:r>
          </w:p>
        </w:tc>
        <w:tc>
          <w:tcPr>
            <w:tcW w:w="1134" w:type="dxa"/>
            <w:tcBorders>
              <w:top w:val="nil"/>
              <w:bottom w:val="single" w:sz="4" w:space="0" w:color="auto"/>
            </w:tcBorders>
          </w:tcPr>
          <w:p w14:paraId="232C2E49" w14:textId="3FB7FA30" w:rsidR="00572A9A" w:rsidRPr="0054696E" w:rsidRDefault="00572A9A" w:rsidP="00572A9A">
            <w:pPr>
              <w:pStyle w:val="NormalWeb"/>
              <w:spacing w:before="0" w:beforeAutospacing="0" w:after="0" w:afterAutospacing="0"/>
              <w:jc w:val="both"/>
              <w:rPr>
                <w:sz w:val="22"/>
                <w:szCs w:val="22"/>
              </w:rPr>
            </w:pPr>
            <w:r w:rsidRPr="0054696E">
              <w:rPr>
                <w:sz w:val="22"/>
                <w:szCs w:val="22"/>
              </w:rPr>
              <w:t>0,52</w:t>
            </w:r>
          </w:p>
        </w:tc>
        <w:tc>
          <w:tcPr>
            <w:tcW w:w="709" w:type="dxa"/>
            <w:tcBorders>
              <w:top w:val="nil"/>
              <w:bottom w:val="single" w:sz="4" w:space="0" w:color="auto"/>
            </w:tcBorders>
          </w:tcPr>
          <w:p w14:paraId="70F8660E" w14:textId="7CFD6208" w:rsidR="00572A9A" w:rsidRPr="0054696E" w:rsidRDefault="00572A9A" w:rsidP="00572A9A">
            <w:pPr>
              <w:pStyle w:val="NormalWeb"/>
              <w:spacing w:before="0" w:beforeAutospacing="0" w:after="0" w:afterAutospacing="0"/>
              <w:jc w:val="both"/>
              <w:rPr>
                <w:sz w:val="22"/>
                <w:szCs w:val="22"/>
              </w:rPr>
            </w:pPr>
            <w:r w:rsidRPr="0054696E">
              <w:rPr>
                <w:sz w:val="22"/>
                <w:szCs w:val="22"/>
              </w:rPr>
              <w:t>115</w:t>
            </w:r>
          </w:p>
        </w:tc>
        <w:tc>
          <w:tcPr>
            <w:tcW w:w="567" w:type="dxa"/>
            <w:tcBorders>
              <w:top w:val="nil"/>
              <w:bottom w:val="single" w:sz="4" w:space="0" w:color="auto"/>
            </w:tcBorders>
          </w:tcPr>
          <w:p w14:paraId="0470287E" w14:textId="0E3BF9CD" w:rsidR="00572A9A" w:rsidRPr="0054696E" w:rsidRDefault="00572A9A" w:rsidP="00572A9A">
            <w:pPr>
              <w:pStyle w:val="NormalWeb"/>
              <w:spacing w:before="0" w:beforeAutospacing="0" w:after="0" w:afterAutospacing="0"/>
              <w:jc w:val="both"/>
              <w:rPr>
                <w:sz w:val="22"/>
                <w:szCs w:val="22"/>
              </w:rPr>
            </w:pPr>
            <w:r w:rsidRPr="0054696E">
              <w:rPr>
                <w:sz w:val="22"/>
                <w:szCs w:val="22"/>
              </w:rPr>
              <w:t>0,2</w:t>
            </w:r>
          </w:p>
        </w:tc>
        <w:tc>
          <w:tcPr>
            <w:tcW w:w="1139" w:type="dxa"/>
            <w:tcBorders>
              <w:top w:val="nil"/>
              <w:bottom w:val="single" w:sz="4" w:space="0" w:color="auto"/>
            </w:tcBorders>
          </w:tcPr>
          <w:p w14:paraId="79FCAF98" w14:textId="19FA64AC" w:rsidR="00572A9A" w:rsidRPr="0054696E" w:rsidRDefault="00572A9A" w:rsidP="00572A9A">
            <w:pPr>
              <w:pStyle w:val="NormalWeb"/>
              <w:spacing w:before="0" w:beforeAutospacing="0" w:after="0" w:afterAutospacing="0"/>
              <w:jc w:val="both"/>
              <w:rPr>
                <w:sz w:val="22"/>
                <w:szCs w:val="22"/>
              </w:rPr>
            </w:pPr>
            <w:r w:rsidRPr="0054696E">
              <w:rPr>
                <w:sz w:val="22"/>
                <w:szCs w:val="22"/>
              </w:rPr>
              <w:t>0,981</w:t>
            </w:r>
          </w:p>
        </w:tc>
        <w:tc>
          <w:tcPr>
            <w:tcW w:w="562" w:type="dxa"/>
            <w:tcBorders>
              <w:top w:val="nil"/>
              <w:bottom w:val="single" w:sz="4" w:space="0" w:color="auto"/>
            </w:tcBorders>
          </w:tcPr>
          <w:p w14:paraId="6DE961FD" w14:textId="1FEA70FB" w:rsidR="00572A9A" w:rsidRPr="0054696E" w:rsidRDefault="00572A9A" w:rsidP="00572A9A">
            <w:pPr>
              <w:pStyle w:val="NormalWeb"/>
              <w:spacing w:before="0" w:beforeAutospacing="0" w:after="0" w:afterAutospacing="0"/>
              <w:jc w:val="both"/>
              <w:rPr>
                <w:sz w:val="22"/>
                <w:szCs w:val="22"/>
              </w:rPr>
            </w:pPr>
            <w:r w:rsidRPr="0054696E">
              <w:rPr>
                <w:sz w:val="22"/>
                <w:szCs w:val="22"/>
              </w:rPr>
              <w:t>115</w:t>
            </w:r>
          </w:p>
        </w:tc>
        <w:tc>
          <w:tcPr>
            <w:tcW w:w="992" w:type="dxa"/>
            <w:tcBorders>
              <w:top w:val="nil"/>
              <w:bottom w:val="single" w:sz="4" w:space="0" w:color="auto"/>
            </w:tcBorders>
          </w:tcPr>
          <w:p w14:paraId="2D6105D9" w14:textId="4FEC3BE8" w:rsidR="00572A9A" w:rsidRPr="0054696E" w:rsidRDefault="00572A9A" w:rsidP="00572A9A">
            <w:pPr>
              <w:pStyle w:val="NormalWeb"/>
              <w:spacing w:before="0" w:beforeAutospacing="0" w:after="0" w:afterAutospacing="0"/>
              <w:jc w:val="both"/>
              <w:rPr>
                <w:sz w:val="22"/>
                <w:szCs w:val="22"/>
              </w:rPr>
            </w:pPr>
            <w:r w:rsidRPr="0054696E">
              <w:rPr>
                <w:sz w:val="22"/>
                <w:szCs w:val="22"/>
              </w:rPr>
              <w:t>0,639</w:t>
            </w:r>
          </w:p>
        </w:tc>
      </w:tr>
      <w:tr w:rsidR="00572A9A" w14:paraId="34690DBD" w14:textId="7E2A0EB3" w:rsidTr="005B34CC">
        <w:trPr>
          <w:trHeight w:val="340"/>
        </w:trPr>
        <w:tc>
          <w:tcPr>
            <w:tcW w:w="1838" w:type="dxa"/>
            <w:vMerge w:val="restart"/>
            <w:tcBorders>
              <w:bottom w:val="nil"/>
            </w:tcBorders>
          </w:tcPr>
          <w:p w14:paraId="1EB8FF1D" w14:textId="3EBBE843" w:rsidR="00572A9A" w:rsidRPr="0054696E" w:rsidRDefault="00572A9A" w:rsidP="00572A9A">
            <w:pPr>
              <w:pStyle w:val="NormalWeb"/>
              <w:spacing w:before="0" w:beforeAutospacing="0" w:after="0" w:afterAutospacing="0"/>
              <w:jc w:val="both"/>
              <w:rPr>
                <w:sz w:val="22"/>
                <w:szCs w:val="22"/>
              </w:rPr>
            </w:pPr>
            <w:r w:rsidRPr="0054696E">
              <w:rPr>
                <w:sz w:val="22"/>
                <w:szCs w:val="22"/>
              </w:rPr>
              <w:t>Gönüllü Katılım</w:t>
            </w:r>
          </w:p>
        </w:tc>
        <w:tc>
          <w:tcPr>
            <w:tcW w:w="2126" w:type="dxa"/>
            <w:tcBorders>
              <w:bottom w:val="nil"/>
            </w:tcBorders>
          </w:tcPr>
          <w:p w14:paraId="3A1FD0CE" w14:textId="581F118D" w:rsidR="00572A9A" w:rsidRPr="0054696E" w:rsidRDefault="00572A9A" w:rsidP="00572A9A">
            <w:pPr>
              <w:pStyle w:val="NormalWeb"/>
              <w:spacing w:before="0" w:beforeAutospacing="0" w:after="0" w:afterAutospacing="0"/>
              <w:jc w:val="both"/>
              <w:rPr>
                <w:sz w:val="22"/>
                <w:szCs w:val="22"/>
              </w:rPr>
            </w:pPr>
            <w:r w:rsidRPr="0054696E">
              <w:rPr>
                <w:sz w:val="22"/>
                <w:szCs w:val="22"/>
              </w:rPr>
              <w:t>Evet</w:t>
            </w:r>
          </w:p>
        </w:tc>
        <w:tc>
          <w:tcPr>
            <w:tcW w:w="1134" w:type="dxa"/>
            <w:tcBorders>
              <w:bottom w:val="nil"/>
            </w:tcBorders>
          </w:tcPr>
          <w:p w14:paraId="719A3D6F" w14:textId="0A45099D" w:rsidR="00572A9A" w:rsidRPr="0054696E" w:rsidRDefault="00572A9A" w:rsidP="00572A9A">
            <w:pPr>
              <w:pStyle w:val="NormalWeb"/>
              <w:spacing w:before="0" w:beforeAutospacing="0" w:after="0" w:afterAutospacing="0"/>
              <w:jc w:val="both"/>
              <w:rPr>
                <w:sz w:val="22"/>
                <w:szCs w:val="22"/>
              </w:rPr>
            </w:pPr>
            <w:r w:rsidRPr="0054696E">
              <w:rPr>
                <w:sz w:val="22"/>
                <w:szCs w:val="22"/>
              </w:rPr>
              <w:t>0,76</w:t>
            </w:r>
          </w:p>
        </w:tc>
        <w:tc>
          <w:tcPr>
            <w:tcW w:w="709" w:type="dxa"/>
            <w:tcBorders>
              <w:bottom w:val="nil"/>
            </w:tcBorders>
          </w:tcPr>
          <w:p w14:paraId="4533B9EB" w14:textId="115A5B1E" w:rsidR="00572A9A" w:rsidRPr="0054696E" w:rsidRDefault="00572A9A" w:rsidP="00572A9A">
            <w:pPr>
              <w:pStyle w:val="NormalWeb"/>
              <w:spacing w:before="0" w:beforeAutospacing="0" w:after="0" w:afterAutospacing="0"/>
              <w:jc w:val="both"/>
              <w:rPr>
                <w:sz w:val="22"/>
                <w:szCs w:val="22"/>
              </w:rPr>
            </w:pPr>
            <w:r w:rsidRPr="0054696E">
              <w:rPr>
                <w:sz w:val="22"/>
                <w:szCs w:val="22"/>
              </w:rPr>
              <w:t>71</w:t>
            </w:r>
          </w:p>
        </w:tc>
        <w:tc>
          <w:tcPr>
            <w:tcW w:w="567" w:type="dxa"/>
            <w:tcBorders>
              <w:bottom w:val="nil"/>
            </w:tcBorders>
          </w:tcPr>
          <w:p w14:paraId="6C704A1B" w14:textId="099EDD37" w:rsidR="00572A9A" w:rsidRPr="0054696E" w:rsidRDefault="00572A9A" w:rsidP="00572A9A">
            <w:pPr>
              <w:pStyle w:val="NormalWeb"/>
              <w:spacing w:before="0" w:beforeAutospacing="0" w:after="0" w:afterAutospacing="0"/>
              <w:jc w:val="both"/>
              <w:rPr>
                <w:sz w:val="22"/>
                <w:szCs w:val="22"/>
              </w:rPr>
            </w:pPr>
            <w:r w:rsidRPr="0054696E">
              <w:rPr>
                <w:sz w:val="22"/>
                <w:szCs w:val="22"/>
              </w:rPr>
              <w:t>0,2</w:t>
            </w:r>
          </w:p>
        </w:tc>
        <w:tc>
          <w:tcPr>
            <w:tcW w:w="1139" w:type="dxa"/>
            <w:tcBorders>
              <w:bottom w:val="nil"/>
            </w:tcBorders>
          </w:tcPr>
          <w:p w14:paraId="2E82E410" w14:textId="1187B716" w:rsidR="00572A9A" w:rsidRPr="0054696E" w:rsidRDefault="00572A9A" w:rsidP="00572A9A">
            <w:pPr>
              <w:pStyle w:val="NormalWeb"/>
              <w:spacing w:before="0" w:beforeAutospacing="0" w:after="0" w:afterAutospacing="0"/>
              <w:jc w:val="both"/>
              <w:rPr>
                <w:sz w:val="22"/>
                <w:szCs w:val="22"/>
              </w:rPr>
            </w:pPr>
            <w:r w:rsidRPr="0054696E">
              <w:rPr>
                <w:sz w:val="22"/>
                <w:szCs w:val="22"/>
              </w:rPr>
              <w:t>0,978</w:t>
            </w:r>
          </w:p>
        </w:tc>
        <w:tc>
          <w:tcPr>
            <w:tcW w:w="562" w:type="dxa"/>
            <w:tcBorders>
              <w:bottom w:val="nil"/>
            </w:tcBorders>
          </w:tcPr>
          <w:p w14:paraId="6E73F72D" w14:textId="4FF34DEF" w:rsidR="00572A9A" w:rsidRPr="0054696E" w:rsidRDefault="00572A9A" w:rsidP="00572A9A">
            <w:pPr>
              <w:pStyle w:val="NormalWeb"/>
              <w:spacing w:before="0" w:beforeAutospacing="0" w:after="0" w:afterAutospacing="0"/>
              <w:jc w:val="both"/>
              <w:rPr>
                <w:sz w:val="22"/>
                <w:szCs w:val="22"/>
              </w:rPr>
            </w:pPr>
            <w:r w:rsidRPr="0054696E">
              <w:rPr>
                <w:sz w:val="22"/>
                <w:szCs w:val="22"/>
              </w:rPr>
              <w:t>71</w:t>
            </w:r>
          </w:p>
        </w:tc>
        <w:tc>
          <w:tcPr>
            <w:tcW w:w="992" w:type="dxa"/>
            <w:tcBorders>
              <w:bottom w:val="nil"/>
            </w:tcBorders>
          </w:tcPr>
          <w:p w14:paraId="71DE707B" w14:textId="4CEC52CD" w:rsidR="00572A9A" w:rsidRPr="0054696E" w:rsidRDefault="00572A9A" w:rsidP="00572A9A">
            <w:pPr>
              <w:pStyle w:val="NormalWeb"/>
              <w:spacing w:before="0" w:beforeAutospacing="0" w:after="0" w:afterAutospacing="0"/>
              <w:jc w:val="both"/>
              <w:rPr>
                <w:sz w:val="22"/>
                <w:szCs w:val="22"/>
              </w:rPr>
            </w:pPr>
            <w:r w:rsidRPr="0054696E">
              <w:rPr>
                <w:sz w:val="22"/>
                <w:szCs w:val="22"/>
              </w:rPr>
              <w:t>0,235</w:t>
            </w:r>
          </w:p>
        </w:tc>
      </w:tr>
      <w:tr w:rsidR="00572A9A" w14:paraId="1E30E7E5" w14:textId="7D8E17B0" w:rsidTr="005B34CC">
        <w:trPr>
          <w:trHeight w:val="340"/>
        </w:trPr>
        <w:tc>
          <w:tcPr>
            <w:tcW w:w="1838" w:type="dxa"/>
            <w:vMerge/>
            <w:tcBorders>
              <w:top w:val="nil"/>
            </w:tcBorders>
          </w:tcPr>
          <w:p w14:paraId="12E887A7" w14:textId="77777777" w:rsidR="00572A9A" w:rsidRPr="0054696E" w:rsidRDefault="00572A9A" w:rsidP="00572A9A">
            <w:pPr>
              <w:pStyle w:val="NormalWeb"/>
              <w:spacing w:before="0" w:beforeAutospacing="0" w:after="0" w:afterAutospacing="0"/>
              <w:jc w:val="both"/>
              <w:rPr>
                <w:sz w:val="22"/>
                <w:szCs w:val="22"/>
              </w:rPr>
            </w:pPr>
          </w:p>
        </w:tc>
        <w:tc>
          <w:tcPr>
            <w:tcW w:w="2126" w:type="dxa"/>
            <w:tcBorders>
              <w:top w:val="nil"/>
            </w:tcBorders>
          </w:tcPr>
          <w:p w14:paraId="7DA8BC26" w14:textId="6B9E58DE" w:rsidR="00572A9A" w:rsidRPr="0054696E" w:rsidRDefault="00572A9A" w:rsidP="00572A9A">
            <w:pPr>
              <w:pStyle w:val="NormalWeb"/>
              <w:spacing w:before="0" w:beforeAutospacing="0" w:after="0" w:afterAutospacing="0"/>
              <w:jc w:val="both"/>
              <w:rPr>
                <w:sz w:val="22"/>
                <w:szCs w:val="22"/>
              </w:rPr>
            </w:pPr>
            <w:r w:rsidRPr="0054696E">
              <w:rPr>
                <w:sz w:val="22"/>
                <w:szCs w:val="22"/>
              </w:rPr>
              <w:t>Hayır</w:t>
            </w:r>
          </w:p>
        </w:tc>
        <w:tc>
          <w:tcPr>
            <w:tcW w:w="1134" w:type="dxa"/>
            <w:tcBorders>
              <w:top w:val="nil"/>
            </w:tcBorders>
          </w:tcPr>
          <w:p w14:paraId="4D46FDA2" w14:textId="31B63C32" w:rsidR="00572A9A" w:rsidRPr="0054696E" w:rsidRDefault="00572A9A" w:rsidP="00572A9A">
            <w:pPr>
              <w:pStyle w:val="NormalWeb"/>
              <w:spacing w:before="0" w:beforeAutospacing="0" w:after="0" w:afterAutospacing="0"/>
              <w:jc w:val="both"/>
              <w:rPr>
                <w:sz w:val="22"/>
                <w:szCs w:val="22"/>
              </w:rPr>
            </w:pPr>
            <w:r w:rsidRPr="0054696E">
              <w:rPr>
                <w:sz w:val="22"/>
                <w:szCs w:val="22"/>
              </w:rPr>
              <w:t>0,56</w:t>
            </w:r>
          </w:p>
        </w:tc>
        <w:tc>
          <w:tcPr>
            <w:tcW w:w="709" w:type="dxa"/>
            <w:tcBorders>
              <w:top w:val="nil"/>
            </w:tcBorders>
          </w:tcPr>
          <w:p w14:paraId="377D0532" w14:textId="6C62469C" w:rsidR="00572A9A" w:rsidRPr="0054696E" w:rsidRDefault="00572A9A" w:rsidP="00572A9A">
            <w:pPr>
              <w:pStyle w:val="NormalWeb"/>
              <w:spacing w:before="0" w:beforeAutospacing="0" w:after="0" w:afterAutospacing="0"/>
              <w:jc w:val="both"/>
              <w:rPr>
                <w:sz w:val="22"/>
                <w:szCs w:val="22"/>
              </w:rPr>
            </w:pPr>
            <w:r w:rsidRPr="0054696E">
              <w:rPr>
                <w:sz w:val="22"/>
                <w:szCs w:val="22"/>
              </w:rPr>
              <w:t>127</w:t>
            </w:r>
          </w:p>
        </w:tc>
        <w:tc>
          <w:tcPr>
            <w:tcW w:w="567" w:type="dxa"/>
            <w:tcBorders>
              <w:top w:val="nil"/>
            </w:tcBorders>
          </w:tcPr>
          <w:p w14:paraId="523D24BB" w14:textId="587CB548" w:rsidR="00572A9A" w:rsidRPr="0054696E" w:rsidRDefault="00572A9A" w:rsidP="00572A9A">
            <w:pPr>
              <w:pStyle w:val="NormalWeb"/>
              <w:spacing w:before="0" w:beforeAutospacing="0" w:after="0" w:afterAutospacing="0"/>
              <w:jc w:val="both"/>
              <w:rPr>
                <w:sz w:val="22"/>
                <w:szCs w:val="22"/>
              </w:rPr>
            </w:pPr>
            <w:r w:rsidRPr="0054696E">
              <w:rPr>
                <w:sz w:val="22"/>
                <w:szCs w:val="22"/>
              </w:rPr>
              <w:t>0,2</w:t>
            </w:r>
          </w:p>
        </w:tc>
        <w:tc>
          <w:tcPr>
            <w:tcW w:w="1139" w:type="dxa"/>
            <w:tcBorders>
              <w:top w:val="nil"/>
            </w:tcBorders>
          </w:tcPr>
          <w:p w14:paraId="4F2FC8A0" w14:textId="27F8C91D" w:rsidR="00572A9A" w:rsidRPr="0054696E" w:rsidRDefault="00572A9A" w:rsidP="00572A9A">
            <w:pPr>
              <w:pStyle w:val="NormalWeb"/>
              <w:spacing w:before="0" w:beforeAutospacing="0" w:after="0" w:afterAutospacing="0"/>
              <w:jc w:val="both"/>
              <w:rPr>
                <w:sz w:val="22"/>
                <w:szCs w:val="22"/>
              </w:rPr>
            </w:pPr>
            <w:r w:rsidRPr="0054696E">
              <w:rPr>
                <w:sz w:val="22"/>
                <w:szCs w:val="22"/>
              </w:rPr>
              <w:t>0,994</w:t>
            </w:r>
          </w:p>
        </w:tc>
        <w:tc>
          <w:tcPr>
            <w:tcW w:w="562" w:type="dxa"/>
            <w:tcBorders>
              <w:top w:val="nil"/>
            </w:tcBorders>
          </w:tcPr>
          <w:p w14:paraId="77308E8B" w14:textId="611446B6" w:rsidR="00572A9A" w:rsidRPr="0054696E" w:rsidRDefault="00572A9A" w:rsidP="00572A9A">
            <w:pPr>
              <w:pStyle w:val="NormalWeb"/>
              <w:spacing w:before="0" w:beforeAutospacing="0" w:after="0" w:afterAutospacing="0"/>
              <w:jc w:val="both"/>
              <w:rPr>
                <w:sz w:val="22"/>
                <w:szCs w:val="22"/>
              </w:rPr>
            </w:pPr>
            <w:r w:rsidRPr="0054696E">
              <w:rPr>
                <w:sz w:val="22"/>
                <w:szCs w:val="22"/>
              </w:rPr>
              <w:t>127</w:t>
            </w:r>
          </w:p>
        </w:tc>
        <w:tc>
          <w:tcPr>
            <w:tcW w:w="992" w:type="dxa"/>
            <w:tcBorders>
              <w:top w:val="nil"/>
            </w:tcBorders>
          </w:tcPr>
          <w:p w14:paraId="1CD96455" w14:textId="56661E66" w:rsidR="00572A9A" w:rsidRPr="0054696E" w:rsidRDefault="00572A9A" w:rsidP="00572A9A">
            <w:pPr>
              <w:pStyle w:val="NormalWeb"/>
              <w:spacing w:before="0" w:beforeAutospacing="0" w:after="0" w:afterAutospacing="0"/>
              <w:jc w:val="both"/>
              <w:rPr>
                <w:sz w:val="22"/>
                <w:szCs w:val="22"/>
              </w:rPr>
            </w:pPr>
            <w:r w:rsidRPr="0054696E">
              <w:rPr>
                <w:sz w:val="22"/>
                <w:szCs w:val="22"/>
              </w:rPr>
              <w:t>0,86</w:t>
            </w:r>
          </w:p>
        </w:tc>
      </w:tr>
    </w:tbl>
    <w:p w14:paraId="68DD1E05" w14:textId="77777777" w:rsidR="00BD2B5A" w:rsidRDefault="00BD2B5A" w:rsidP="00043882">
      <w:pPr>
        <w:pStyle w:val="NormalWeb"/>
        <w:spacing w:before="0" w:beforeAutospacing="0" w:after="0" w:afterAutospacing="0"/>
        <w:jc w:val="both"/>
      </w:pPr>
    </w:p>
    <w:p w14:paraId="395AFAA4" w14:textId="410DE7B3" w:rsidR="00890776" w:rsidRPr="00890776" w:rsidRDefault="00615529" w:rsidP="0054696E">
      <w:pPr>
        <w:pStyle w:val="NormalWeb"/>
        <w:spacing w:before="0" w:beforeAutospacing="0" w:after="0" w:afterAutospacing="0" w:line="360" w:lineRule="auto"/>
        <w:jc w:val="both"/>
      </w:pPr>
      <w:r>
        <w:tab/>
      </w:r>
      <w:r w:rsidR="005273EB">
        <w:t xml:space="preserve">Verilerin normal dağılımı tespit edildikten sonra </w:t>
      </w:r>
      <w:r w:rsidR="00890776">
        <w:t>birbiriyle</w:t>
      </w:r>
      <w:r w:rsidR="005273EB">
        <w:t xml:space="preserve"> bağımlı olmayan ve iki grubun ortalamaları arasında anlamlı farkın olup olmadığını tespit etmek için bağımsız örneklem t testi, ikiden fazla </w:t>
      </w:r>
      <w:r w:rsidR="00890776">
        <w:t>bağımsız grubun ortalamaları arasında anlamlı farkın olup olmadığını tespit etmek için bağımsız örneklemler için faktöriyel ANOVA kullanılmıştır. ANOVA sonucunda gruplar arasında anlamlı fark çıkmadığından post hoc testlerine bakılmamıştır</w:t>
      </w:r>
      <w:r w:rsidR="008B1595">
        <w:t xml:space="preserve"> (Kilmen, 2015).</w:t>
      </w:r>
      <w:r w:rsidR="00890776">
        <w:t xml:space="preserve"> Bu bakımdan </w:t>
      </w:r>
      <w:r w:rsidR="00890776" w:rsidRPr="00890776">
        <w:t xml:space="preserve">TPAB </w:t>
      </w:r>
      <w:r w:rsidR="00C97D5C">
        <w:t>ö</w:t>
      </w:r>
      <w:r w:rsidR="00890776" w:rsidRPr="00890776">
        <w:t xml:space="preserve">z </w:t>
      </w:r>
      <w:r w:rsidR="00C97D5C">
        <w:t>g</w:t>
      </w:r>
      <w:r w:rsidR="00890776" w:rsidRPr="00890776">
        <w:t xml:space="preserve">üven </w:t>
      </w:r>
      <w:r w:rsidR="00C97D5C">
        <w:t>d</w:t>
      </w:r>
      <w:r w:rsidR="00890776" w:rsidRPr="00890776">
        <w:t xml:space="preserve">üzeyinin öğretmenlerin üniversitede alınan BT dersi, eğitimde teknoloji kullanımı içerikli hizmet içi eğitime katılma ve katıldıkları eğitime gönüllü katılması değişkenine göre değişimini incelemek için t- testi sonuçları, TPAB öz güven düzeylerinin öğretmenlerin katıldıkları hizmet içi eğitimin sadece uzaktan, sadece yüz yüze veya değişik zamanlarda uzaktan ve yüz yüze olma değişkenine </w:t>
      </w:r>
      <w:r w:rsidR="008B1595" w:rsidRPr="00890776">
        <w:t>göre değişimini</w:t>
      </w:r>
      <w:r w:rsidR="00890776" w:rsidRPr="00890776">
        <w:t xml:space="preserve"> </w:t>
      </w:r>
      <w:r w:rsidR="008B1595">
        <w:t>belirlemek</w:t>
      </w:r>
      <w:r w:rsidR="00890776" w:rsidRPr="00890776">
        <w:t xml:space="preserve"> için ANOVA analiz sonuçları incelenmiştir.</w:t>
      </w:r>
    </w:p>
    <w:p w14:paraId="107ECCF7" w14:textId="5DA7F0C2" w:rsidR="006A6866" w:rsidRPr="006A6866" w:rsidRDefault="00AF03E6" w:rsidP="006C4851">
      <w:pPr>
        <w:pStyle w:val="NormalWeb"/>
        <w:spacing w:before="0" w:beforeAutospacing="0" w:after="0" w:afterAutospacing="0" w:line="360" w:lineRule="auto"/>
        <w:ind w:firstLine="709"/>
        <w:jc w:val="both"/>
        <w:rPr>
          <w:rFonts w:ascii="Cambria" w:hAnsi="Cambria"/>
          <w:sz w:val="20"/>
          <w:szCs w:val="20"/>
        </w:rPr>
      </w:pPr>
      <w:r w:rsidRPr="00AF03E6">
        <w:t>Nitel verilerin değerlendirilmesi için içerik analizi yöntemi kullanılmıştır. Görüşmenin ses kayıtları, görüşme sırasında tutulan notlarda dikkate alınarak çözümlenmiş ve MAXQDA 2020</w:t>
      </w:r>
      <w:r w:rsidRPr="00AF03E6">
        <w:rPr>
          <w:vertAlign w:val="superscript"/>
        </w:rPr>
        <w:t>TM</w:t>
      </w:r>
      <w:r w:rsidRPr="00AF03E6">
        <w:t xml:space="preserve"> programına aktarılmıştır. MAXQDA 2020 programı içerisinde görüşme verileri iki </w:t>
      </w:r>
      <w:r w:rsidR="00182059">
        <w:t>araştırmacı</w:t>
      </w:r>
      <w:r w:rsidRPr="00AF03E6">
        <w:t xml:space="preserve"> tarafından tekrarlı olarak analiz edilmiş, kodlar ve temalar oluşturulmuştur. Kodlar oluşturulurken bir kavram veya durum ile ilgili tekrarlanan kodlar sayılar</w:t>
      </w:r>
      <w:r w:rsidR="00182059">
        <w:t>ak</w:t>
      </w:r>
      <w:r w:rsidRPr="00AF03E6">
        <w:t xml:space="preserve"> o kodla ilgili frekans değeri tespit edilmiştir.  Araştırmacılar gerçekleştirdikleri analiz sonrasında bir araya gelip kodlamalar hakkında görüş birliğine ya da ayrılığına sahip oldukları noktaları belirlemişlerdir. Araştırmacılar</w:t>
      </w:r>
      <w:r w:rsidR="00C97D5C">
        <w:t>ın</w:t>
      </w:r>
      <w:r w:rsidRPr="00AF03E6">
        <w:t xml:space="preserve"> yaptıkları kodlamaların uyum oranı hesaplamak için </w:t>
      </w:r>
      <w:r w:rsidRPr="00AF03E6">
        <w:fldChar w:fldCharType="begin"/>
      </w:r>
      <w:r w:rsidRPr="00AF03E6">
        <w:instrText xml:space="preserve"> ADDIN ZOTERO_ITEM CSL_CITATION {"citationID":"dNQLmtwk","properties":{"formattedCitation":"(Miles &amp; Huberman, 1994)","plainCitation":"(Miles &amp; Huberman, 1994)","dontUpdate":true,"noteIndex":0},"citationItems":[{"id":"Tnm9jp5s/D4LIunEs","uris":["http://zotero.org/users/local/Nxa6DrZD/items/JJW29LC9"],"uri":["http://zotero.org/users/local/Nxa6DrZD/items/JJW29LC9"],"itemData":{"id":629,"type":"book","publisher":"sage","source":"Google Scholar","title":"Qualitative data analysis: An expanded sourcebook","title-short":"Qualitative data analysis","author":[{"family":"Miles","given":"Matthew B."},{"family":"Huberman","given":"A. Michael"}],"issued":{"date-parts":[["1994"]]}}}],"schema":"https://github.com/citation-style-language/schema/raw/master/csl-citation.json"} </w:instrText>
      </w:r>
      <w:r w:rsidRPr="00AF03E6">
        <w:fldChar w:fldCharType="separate"/>
      </w:r>
      <w:r w:rsidRPr="00AF03E6">
        <w:rPr>
          <w:noProof/>
        </w:rPr>
        <w:t>Miles ve Huberman (1994)</w:t>
      </w:r>
      <w:r w:rsidRPr="00AF03E6">
        <w:fldChar w:fldCharType="end"/>
      </w:r>
      <w:r w:rsidRPr="00AF03E6">
        <w:t xml:space="preserve"> güvenirlik formülünden yararlanılmış ve ortalama olarak %92,5 benzerlik </w:t>
      </w:r>
      <w:r w:rsidRPr="00AF03E6">
        <w:lastRenderedPageBreak/>
        <w:t xml:space="preserve">bulunmuştur. Nitel </w:t>
      </w:r>
      <w:r w:rsidRPr="006A6866">
        <w:t>verilerin sunumu sırasında çalışmaya katılan öğretmenlerin ifadelerinden örnekler sunulmuştur.</w:t>
      </w:r>
      <w:r w:rsidR="006A6866" w:rsidRPr="006A6866">
        <w:t xml:space="preserve"> Örnek cümle sunumlarında hizmet içi eğitimlere kursiyer olarak katılan öğretmenler KÖ</w:t>
      </w:r>
      <w:r w:rsidR="006A6866" w:rsidRPr="006A6866">
        <w:rPr>
          <w:vertAlign w:val="subscript"/>
        </w:rPr>
        <w:t>1…12</w:t>
      </w:r>
      <w:r w:rsidR="006A6866" w:rsidRPr="006A6866">
        <w:t>, eğitmen olarak görev almış öğretmenler EÖ</w:t>
      </w:r>
      <w:r w:rsidR="006A6866" w:rsidRPr="006A6866">
        <w:rPr>
          <w:vertAlign w:val="subscript"/>
        </w:rPr>
        <w:t>1…6</w:t>
      </w:r>
      <w:r w:rsidR="006A6866" w:rsidRPr="006A6866">
        <w:t xml:space="preserve"> olarak kodlanmıştır.</w:t>
      </w:r>
    </w:p>
    <w:p w14:paraId="0AC347CD" w14:textId="362950CE" w:rsidR="00242E2D" w:rsidRPr="00AF03E6" w:rsidRDefault="00A716DF" w:rsidP="00745724">
      <w:pPr>
        <w:spacing w:line="360" w:lineRule="auto"/>
        <w:ind w:firstLine="709"/>
        <w:jc w:val="both"/>
        <w:rPr>
          <w:b/>
          <w:color w:val="000000" w:themeColor="text1"/>
        </w:rPr>
      </w:pPr>
      <w:r w:rsidRPr="00AF03E6">
        <w:rPr>
          <w:b/>
          <w:color w:val="000000" w:themeColor="text1"/>
        </w:rPr>
        <w:t>Etik Kurul</w:t>
      </w:r>
      <w:r w:rsidR="00242E2D" w:rsidRPr="00AF03E6">
        <w:rPr>
          <w:b/>
          <w:color w:val="000000" w:themeColor="text1"/>
        </w:rPr>
        <w:t xml:space="preserve"> Kararı</w:t>
      </w:r>
    </w:p>
    <w:p w14:paraId="00A62A71" w14:textId="23F3AD59" w:rsidR="00A716DF" w:rsidRPr="00AF03E6" w:rsidRDefault="00A716DF" w:rsidP="003E05E2">
      <w:pPr>
        <w:spacing w:line="360" w:lineRule="auto"/>
        <w:ind w:firstLine="709"/>
        <w:jc w:val="both"/>
        <w:rPr>
          <w:color w:val="000000" w:themeColor="text1"/>
        </w:rPr>
      </w:pPr>
      <w:r w:rsidRPr="00AF03E6">
        <w:rPr>
          <w:color w:val="000000" w:themeColor="text1"/>
        </w:rPr>
        <w:t>Bu araştırma için</w:t>
      </w:r>
      <w:r w:rsidR="00AF03E6">
        <w:rPr>
          <w:color w:val="000000" w:themeColor="text1"/>
        </w:rPr>
        <w:t xml:space="preserve"> Atatürk Üniversitesi Sosyal ve </w:t>
      </w:r>
      <w:r w:rsidR="006A6866">
        <w:rPr>
          <w:color w:val="000000" w:themeColor="text1"/>
        </w:rPr>
        <w:t>Beşerî</w:t>
      </w:r>
      <w:r w:rsidR="00AF03E6">
        <w:rPr>
          <w:color w:val="000000" w:themeColor="text1"/>
        </w:rPr>
        <w:t xml:space="preserve"> Bilimler Etik kurulundan </w:t>
      </w:r>
      <w:r w:rsidRPr="00AF03E6">
        <w:rPr>
          <w:color w:val="000000" w:themeColor="text1"/>
        </w:rPr>
        <w:t>(</w:t>
      </w:r>
      <w:r w:rsidR="003E05E2">
        <w:rPr>
          <w:color w:val="000000" w:themeColor="text1"/>
        </w:rPr>
        <w:t>Tarih: 31.12.2020– toplantı sayısı:15</w:t>
      </w:r>
      <w:r w:rsidRPr="00AF03E6">
        <w:rPr>
          <w:color w:val="000000" w:themeColor="text1"/>
        </w:rPr>
        <w:t>) etik izin alınmıştır.</w:t>
      </w:r>
    </w:p>
    <w:p w14:paraId="5FCF29C6" w14:textId="77777777" w:rsidR="006C4851" w:rsidRDefault="006C4851" w:rsidP="00AE345F">
      <w:pPr>
        <w:spacing w:line="360" w:lineRule="auto"/>
        <w:jc w:val="center"/>
        <w:rPr>
          <w:b/>
          <w:color w:val="000000" w:themeColor="text1"/>
        </w:rPr>
      </w:pPr>
    </w:p>
    <w:p w14:paraId="60B7213D" w14:textId="55DECF9A" w:rsidR="00830308" w:rsidRPr="002D26BC" w:rsidRDefault="007B5083" w:rsidP="00AE345F">
      <w:pPr>
        <w:spacing w:line="360" w:lineRule="auto"/>
        <w:jc w:val="center"/>
        <w:rPr>
          <w:color w:val="000000"/>
        </w:rPr>
      </w:pPr>
      <w:r w:rsidRPr="002D26BC">
        <w:rPr>
          <w:b/>
        </w:rPr>
        <w:t>Bulgular</w:t>
      </w:r>
    </w:p>
    <w:p w14:paraId="03CA0C23" w14:textId="5AE4A38B" w:rsidR="003E05E2" w:rsidRDefault="003E05E2" w:rsidP="003E05E2">
      <w:pPr>
        <w:pStyle w:val="NormalWeb"/>
        <w:spacing w:before="0" w:beforeAutospacing="0" w:after="0" w:afterAutospacing="0" w:line="360" w:lineRule="auto"/>
        <w:ind w:firstLine="709"/>
        <w:jc w:val="both"/>
      </w:pPr>
      <w:r w:rsidRPr="003E05E2">
        <w:t xml:space="preserve">Bulgular iki aşamada sunulmuştur. Birinci aşamasında; </w:t>
      </w:r>
      <w:r w:rsidR="006A6866">
        <w:t>ç</w:t>
      </w:r>
      <w:r w:rsidRPr="003E05E2">
        <w:t xml:space="preserve">alışmaya katılan ve ölçeğe verdikleri cevapları analiz edilen 241 öğretmenin verileri tablolar halinde özetlenerek sunulmuştur. İkinci aşamada nicel verilerin değerlendirilmesinden sonra hazırlanan görüşme soruları kullanılarak eğitimde teknoloji kullanımı içerikli kurslarda görev almış 6 eğitici ve 12 kursiyer öğretmenin görüşleri kendi ifadeleriyle örneklendirilerek sunulmuştur. </w:t>
      </w:r>
    </w:p>
    <w:p w14:paraId="1062EB55" w14:textId="4BCEB66D" w:rsidR="00B84E22" w:rsidRPr="00B84E22" w:rsidRDefault="00B84E22" w:rsidP="00B84E22">
      <w:pPr>
        <w:pStyle w:val="NormalWeb"/>
        <w:spacing w:before="0" w:beforeAutospacing="0" w:after="0" w:afterAutospacing="0" w:line="360" w:lineRule="auto"/>
        <w:jc w:val="both"/>
        <w:rPr>
          <w:b/>
          <w:bCs/>
        </w:rPr>
      </w:pPr>
      <w:r w:rsidRPr="00B84E22">
        <w:rPr>
          <w:b/>
          <w:bCs/>
        </w:rPr>
        <w:t>Üniversite eğitimi sırasında alınan BT Eğitiminin TPAB öz güvene etkisi</w:t>
      </w:r>
    </w:p>
    <w:p w14:paraId="29A97B99" w14:textId="10DA3A6D" w:rsidR="006A6866" w:rsidRPr="003E05E2" w:rsidRDefault="003E05E2" w:rsidP="006C4851">
      <w:pPr>
        <w:pStyle w:val="NormalWeb"/>
        <w:spacing w:before="0" w:beforeAutospacing="0" w:after="0" w:afterAutospacing="0" w:line="360" w:lineRule="auto"/>
        <w:ind w:firstLine="709"/>
        <w:jc w:val="both"/>
      </w:pPr>
      <w:r w:rsidRPr="0054696E">
        <w:t xml:space="preserve">Çalışmaya katılan öğretmenlerin üniversite öğrenimi sırasında aldığı BT eğitimlerin TPAB öz güvenlerinde etkilerini incelemek için bağımsız örneklem t testi uygulanmıştır. Test sonuçları Tablo </w:t>
      </w:r>
      <w:r w:rsidR="00043882" w:rsidRPr="0054696E">
        <w:t>5</w:t>
      </w:r>
      <w:r w:rsidRPr="0054696E">
        <w:t>’te sunulmuştur.</w:t>
      </w:r>
    </w:p>
    <w:p w14:paraId="65D6F1E5" w14:textId="1F001DA0" w:rsidR="003E05E2" w:rsidRPr="003E05E2" w:rsidRDefault="003E05E2" w:rsidP="003E05E2">
      <w:pPr>
        <w:jc w:val="both"/>
        <w:rPr>
          <w:bCs/>
        </w:rPr>
      </w:pPr>
      <w:r w:rsidRPr="003E05E2">
        <w:rPr>
          <w:b/>
        </w:rPr>
        <w:t xml:space="preserve">Tablo </w:t>
      </w:r>
      <w:r w:rsidR="00043882">
        <w:rPr>
          <w:b/>
        </w:rPr>
        <w:t>5</w:t>
      </w:r>
      <w:r w:rsidRPr="003E05E2">
        <w:rPr>
          <w:b/>
        </w:rPr>
        <w:t>.</w:t>
      </w:r>
      <w:r w:rsidRPr="003E05E2">
        <w:rPr>
          <w:bCs/>
        </w:rPr>
        <w:t xml:space="preserve"> TPAB Öz Güven Düzeyinin Üniversitede Alınan BT Dersi Değişkenine Göre Değişimi t- Testi Sonuçları</w:t>
      </w:r>
    </w:p>
    <w:tbl>
      <w:tblPr>
        <w:tblW w:w="0" w:type="auto"/>
        <w:tblLook w:val="04A0" w:firstRow="1" w:lastRow="0" w:firstColumn="1" w:lastColumn="0" w:noHBand="0" w:noVBand="1"/>
      </w:tblPr>
      <w:tblGrid>
        <w:gridCol w:w="1463"/>
        <w:gridCol w:w="1155"/>
        <w:gridCol w:w="782"/>
        <w:gridCol w:w="644"/>
        <w:gridCol w:w="1432"/>
        <w:gridCol w:w="992"/>
        <w:gridCol w:w="1040"/>
        <w:gridCol w:w="1040"/>
      </w:tblGrid>
      <w:tr w:rsidR="003E05E2" w:rsidRPr="006C4851" w14:paraId="1BBCCCE4" w14:textId="77777777" w:rsidTr="005B34CC">
        <w:trPr>
          <w:trHeight w:val="57"/>
        </w:trPr>
        <w:tc>
          <w:tcPr>
            <w:tcW w:w="1463" w:type="dxa"/>
            <w:tcBorders>
              <w:top w:val="single" w:sz="4" w:space="0" w:color="auto"/>
              <w:bottom w:val="single" w:sz="4" w:space="0" w:color="auto"/>
            </w:tcBorders>
          </w:tcPr>
          <w:p w14:paraId="020ACB5E" w14:textId="77777777" w:rsidR="003E05E2" w:rsidRPr="006C4851" w:rsidRDefault="003E05E2" w:rsidP="00BB73D6">
            <w:pPr>
              <w:spacing w:before="120" w:after="120"/>
              <w:ind w:right="1"/>
              <w:jc w:val="center"/>
              <w:rPr>
                <w:b/>
                <w:bCs/>
              </w:rPr>
            </w:pPr>
            <w:bookmarkStart w:id="0" w:name="_Hlk10215608"/>
            <w:r w:rsidRPr="006C4851">
              <w:rPr>
                <w:b/>
                <w:bCs/>
              </w:rPr>
              <w:t>Alt boyut</w:t>
            </w:r>
          </w:p>
        </w:tc>
        <w:tc>
          <w:tcPr>
            <w:tcW w:w="1155" w:type="dxa"/>
            <w:tcBorders>
              <w:top w:val="single" w:sz="4" w:space="0" w:color="auto"/>
              <w:bottom w:val="single" w:sz="4" w:space="0" w:color="auto"/>
            </w:tcBorders>
          </w:tcPr>
          <w:p w14:paraId="73287B36" w14:textId="77777777" w:rsidR="003E05E2" w:rsidRPr="006C4851" w:rsidRDefault="003E05E2" w:rsidP="00BB73D6">
            <w:pPr>
              <w:spacing w:before="120" w:after="120"/>
              <w:ind w:right="1"/>
              <w:jc w:val="center"/>
              <w:rPr>
                <w:b/>
                <w:bCs/>
              </w:rPr>
            </w:pPr>
            <w:r w:rsidRPr="006C4851">
              <w:rPr>
                <w:b/>
                <w:bCs/>
              </w:rPr>
              <w:t xml:space="preserve">BT Eğitimi </w:t>
            </w:r>
          </w:p>
        </w:tc>
        <w:tc>
          <w:tcPr>
            <w:tcW w:w="782" w:type="dxa"/>
            <w:tcBorders>
              <w:top w:val="single" w:sz="4" w:space="0" w:color="auto"/>
              <w:bottom w:val="single" w:sz="4" w:space="0" w:color="auto"/>
            </w:tcBorders>
          </w:tcPr>
          <w:p w14:paraId="730BAAF2" w14:textId="77777777" w:rsidR="003E05E2" w:rsidRPr="006C4851" w:rsidRDefault="003E05E2" w:rsidP="00BB73D6">
            <w:pPr>
              <w:spacing w:before="120" w:after="120"/>
              <w:ind w:right="1"/>
              <w:jc w:val="center"/>
              <w:rPr>
                <w:b/>
                <w:bCs/>
              </w:rPr>
            </w:pPr>
            <w:r w:rsidRPr="006C4851">
              <w:rPr>
                <w:b/>
                <w:bCs/>
              </w:rPr>
              <w:t>N</w:t>
            </w:r>
          </w:p>
        </w:tc>
        <w:tc>
          <w:tcPr>
            <w:tcW w:w="644" w:type="dxa"/>
            <w:tcBorders>
              <w:top w:val="single" w:sz="4" w:space="0" w:color="auto"/>
              <w:bottom w:val="single" w:sz="4" w:space="0" w:color="auto"/>
            </w:tcBorders>
          </w:tcPr>
          <w:p w14:paraId="21A9FF13" w14:textId="77777777" w:rsidR="003E05E2" w:rsidRPr="006C4851" w:rsidRDefault="003E05E2" w:rsidP="00BB73D6">
            <w:pPr>
              <w:spacing w:before="120" w:after="120"/>
              <w:ind w:right="1"/>
              <w:jc w:val="center"/>
              <w:rPr>
                <w:b/>
                <w:bCs/>
              </w:rPr>
            </w:pPr>
            <w:r w:rsidRPr="006C4851">
              <w:rPr>
                <w:b/>
                <w:bCs/>
              </w:rPr>
              <w:fldChar w:fldCharType="begin"/>
            </w:r>
            <w:r w:rsidRPr="006C4851">
              <w:rPr>
                <w:b/>
                <w:bCs/>
              </w:rPr>
              <w:instrText xml:space="preserve"> QUOTE </w:instrText>
            </w:r>
            <w:r w:rsidR="000A1E97">
              <w:rPr>
                <w:b/>
                <w:noProof/>
                <w:position w:val="-4"/>
                <w:highlight w:val="yellow"/>
              </w:rPr>
              <w:pict w14:anchorId="5FCB87E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6.75pt;height:15pt;mso-width-percent:0;mso-height-percent:0;mso-width-percent:0;mso-height-percent:0" equationxml="&lt;?xml version=&quot;1.0&quot; encoding=&quot;UTF-8&quot; standalone=&quot;yes&quot;?&gt;&#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lt;?mso-application progid=&quot;Word.Document&quot;?&gt;&#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shapeDefaults&gt;&lt;o:shapedefaults v:ext=&quot;edit&quot; spidmax=&quot;1026&quot;/&gt;&lt;o:shapelayout v:ext=&quot;edit&quot;&gt;&lt;o:idmap v:ext=&quot;edit&quot; data=&quot;1&quot;/&gt;&lt;/o:shapelayout&gt;&lt;/w:shapeDefaults&gt;&lt;w:docPr&gt;&lt;w:view w:val=&quot;print&quot;/&gt;&lt;w:zoom w:percent=&quot;169&quot;/&gt;&lt;w:removePersonalInformation/&gt;&lt;w:stylePaneFormatFilter w:val=&quot;1F08&quot;/&gt;&lt;w:defaultTabStop w:val=&quot;709&quot;/&gt;&lt;w:hyphenationZone w:val=&quot;425&quot;/&gt;&lt;w:evenAndOddHeaders/&gt;&lt;w:punctuationKerning/&gt;&lt;w:characterSpacingControl w:val=&quot;DontCompress&quot;/&gt;&lt;w:optimizeForBrowser/&gt;&lt;w:targetScreenSz w:val=&quot;800x600&quot;/&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5B145E&quot;/&gt;&lt;wsp:rsid wsp:val=&quot;000151E6&quot;/&gt;&lt;wsp:rsid wsp:val=&quot;00016146&quot;/&gt;&lt;wsp:rsid wsp:val=&quot;000254F3&quot;/&gt;&lt;wsp:rsid wsp:val=&quot;0002565B&quot;/&gt;&lt;wsp:rsid wsp:val=&quot;00031858&quot;/&gt;&lt;wsp:rsid wsp:val=&quot;00031E24&quot;/&gt;&lt;wsp:rsid wsp:val=&quot;00033306&quot;/&gt;&lt;wsp:rsid wsp:val=&quot;0005051F&quot;/&gt;&lt;wsp:rsid wsp:val=&quot;000925FF&quot;/&gt;&lt;wsp:rsid wsp:val=&quot;000A09BE&quot;/&gt;&lt;wsp:rsid wsp:val=&quot;000A20FA&quot;/&gt;&lt;wsp:rsid wsp:val=&quot;000B035A&quot;/&gt;&lt;wsp:rsid wsp:val=&quot;000B6745&quot;/&gt;&lt;wsp:rsid wsp:val=&quot;00101AF7&quot;/&gt;&lt;wsp:rsid wsp:val=&quot;00104582&quot;/&gt;&lt;wsp:rsid wsp:val=&quot;00114796&quot;/&gt;&lt;wsp:rsid wsp:val=&quot;00127416&quot;/&gt;&lt;wsp:rsid wsp:val=&quot;001403A9&quot;/&gt;&lt;wsp:rsid wsp:val=&quot;00177B9D&quot;/&gt;&lt;wsp:rsid wsp:val=&quot;00183EA1&quot;/&gt;&lt;wsp:rsid wsp:val=&quot;00194380&quot;/&gt;&lt;wsp:rsid wsp:val=&quot;001A3BD2&quot;/&gt;&lt;wsp:rsid wsp:val=&quot;001B5A6E&quot;/&gt;&lt;wsp:rsid wsp:val=&quot;001D0EDA&quot;/&gt;&lt;wsp:rsid wsp:val=&quot;001E68A5&quot;/&gt;&lt;wsp:rsid wsp:val=&quot;00203B11&quot;/&gt;&lt;wsp:rsid wsp:val=&quot;00236497&quot;/&gt;&lt;wsp:rsid wsp:val=&quot;00236C9D&quot;/&gt;&lt;wsp:rsid wsp:val=&quot;00291190&quot;/&gt;&lt;wsp:rsid wsp:val=&quot;00291E70&quot;/&gt;&lt;wsp:rsid wsp:val=&quot;00294F91&quot;/&gt;&lt;wsp:rsid wsp:val=&quot;002B3F3C&quot;/&gt;&lt;wsp:rsid wsp:val=&quot;002C5816&quot;/&gt;&lt;wsp:rsid wsp:val=&quot;002E6127&quot;/&gt;&lt;wsp:rsid wsp:val=&quot;002F1187&quot;/&gt;&lt;wsp:rsid wsp:val=&quot;00301A7D&quot;/&gt;&lt;wsp:rsid wsp:val=&quot;0030744C&quot;/&gt;&lt;wsp:rsid wsp:val=&quot;003122B1&quot;/&gt;&lt;wsp:rsid wsp:val=&quot;003443EE&quot;/&gt;&lt;wsp:rsid wsp:val=&quot;0035615A&quot;/&gt;&lt;wsp:rsid wsp:val=&quot;00361978&quot;/&gt;&lt;wsp:rsid wsp:val=&quot;00366C36&quot;/&gt;&lt;wsp:rsid wsp:val=&quot;00367AFF&quot;/&gt;&lt;wsp:rsid wsp:val=&quot;00375725&quot;/&gt;&lt;wsp:rsid wsp:val=&quot;00381FD0&quot;/&gt;&lt;wsp:rsid wsp:val=&quot;003839D3&quot;/&gt;&lt;wsp:rsid wsp:val=&quot;00395C7B&quot;/&gt;&lt;wsp:rsid wsp:val=&quot;00396BF4&quot;/&gt;&lt;wsp:rsid wsp:val=&quot;003E63BC&quot;/&gt;&lt;wsp:rsid wsp:val=&quot;003F0F81&quot;/&gt;&lt;wsp:rsid wsp:val=&quot;003F7106&quot;/&gt;&lt;wsp:rsid wsp:val=&quot;0040629E&quot;/&gt;&lt;wsp:rsid wsp:val=&quot;00420DB2&quot;/&gt;&lt;wsp:rsid wsp:val=&quot;00424BD0&quot;/&gt;&lt;wsp:rsid wsp:val=&quot;0042773F&quot;/&gt;&lt;wsp:rsid wsp:val=&quot;00433574&quot;/&gt;&lt;wsp:rsid wsp:val=&quot;00445CF8&quot;/&gt;&lt;wsp:rsid wsp:val=&quot;004569C7&quot;/&gt;&lt;wsp:rsid wsp:val=&quot;00490B10&quot;/&gt;&lt;wsp:rsid wsp:val=&quot;00494601&quot;/&gt;&lt;wsp:rsid wsp:val=&quot;004C7F3D&quot;/&gt;&lt;wsp:rsid wsp:val=&quot;004D332D&quot;/&gt;&lt;wsp:rsid wsp:val=&quot;004E46A3&quot;/&gt;&lt;wsp:rsid wsp:val=&quot;00500FED&quot;/&gt;&lt;wsp:rsid wsp:val=&quot;0050755F&quot;/&gt;&lt;wsp:rsid wsp:val=&quot;00513501&quot;/&gt;&lt;wsp:rsid wsp:val=&quot;00515152&quot;/&gt;&lt;wsp:rsid wsp:val=&quot;00524125&quot;/&gt;&lt;wsp:rsid wsp:val=&quot;00541028&quot;/&gt;&lt;wsp:rsid wsp:val=&quot;005500F1&quot;/&gt;&lt;wsp:rsid wsp:val=&quot;0055595A&quot;/&gt;&lt;wsp:rsid wsp:val=&quot;00574E48&quot;/&gt;&lt;wsp:rsid wsp:val=&quot;00584CA0&quot;/&gt;&lt;wsp:rsid wsp:val=&quot;00585548&quot;/&gt;&lt;wsp:rsid wsp:val=&quot;00596186&quot;/&gt;&lt;wsp:rsid wsp:val=&quot;005A04B7&quot;/&gt;&lt;wsp:rsid wsp:val=&quot;005B145E&quot;/&gt;&lt;wsp:rsid wsp:val=&quot;005B7EEB&quot;/&gt;&lt;wsp:rsid wsp:val=&quot;005B7EF5&quot;/&gt;&lt;wsp:rsid wsp:val=&quot;005F6401&quot;/&gt;&lt;wsp:rsid wsp:val=&quot;00602A52&quot;/&gt;&lt;wsp:rsid wsp:val=&quot;00604415&quot;/&gt;&lt;wsp:rsid wsp:val=&quot;006247D0&quot;/&gt;&lt;wsp:rsid wsp:val=&quot;0064048E&quot;/&gt;&lt;wsp:rsid wsp:val=&quot;006560E8&quot;/&gt;&lt;wsp:rsid wsp:val=&quot;00663437&quot;/&gt;&lt;wsp:rsid wsp:val=&quot;00681FC5&quot;/&gt;&lt;wsp:rsid wsp:val=&quot;00687910&quot;/&gt;&lt;wsp:rsid wsp:val=&quot;00693C55&quot;/&gt;&lt;wsp:rsid wsp:val=&quot;006A5C55&quot;/&gt;&lt;wsp:rsid wsp:val=&quot;006A734C&quot;/&gt;&lt;wsp:rsid wsp:val=&quot;006B7666&quot;/&gt;&lt;wsp:rsid wsp:val=&quot;006C3314&quot;/&gt;&lt;wsp:rsid wsp:val=&quot;006D05B2&quot;/&gt;&lt;wsp:rsid wsp:val=&quot;006D3BB5&quot;/&gt;&lt;wsp:rsid wsp:val=&quot;006F57C8&quot;/&gt;&lt;wsp:rsid wsp:val=&quot;0070017E&quot;/&gt;&lt;wsp:rsid wsp:val=&quot;00700E63&quot;/&gt;&lt;wsp:rsid wsp:val=&quot;0070322D&quot;/&gt;&lt;wsp:rsid wsp:val=&quot;007115EB&quot;/&gt;&lt;wsp:rsid wsp:val=&quot;0071718B&quot;/&gt;&lt;wsp:rsid wsp:val=&quot;00751DF9&quot;/&gt;&lt;wsp:rsid wsp:val=&quot;00753BFF&quot;/&gt;&lt;wsp:rsid wsp:val=&quot;00761971&quot;/&gt;&lt;wsp:rsid wsp:val=&quot;00780D4E&quot;/&gt;&lt;wsp:rsid wsp:val=&quot;00792BD6&quot;/&gt;&lt;wsp:rsid wsp:val=&quot;007943B5&quot;/&gt;&lt;wsp:rsid wsp:val=&quot;00796608&quot;/&gt;&lt;wsp:rsid wsp:val=&quot;007C0910&quot;/&gt;&lt;wsp:rsid wsp:val=&quot;007C1B24&quot;/&gt;&lt;wsp:rsid wsp:val=&quot;007C5B18&quot;/&gt;&lt;wsp:rsid wsp:val=&quot;007D2583&quot;/&gt;&lt;wsp:rsid wsp:val=&quot;007E5007&quot;/&gt;&lt;wsp:rsid wsp:val=&quot;007E751C&quot;/&gt;&lt;wsp:rsid wsp:val=&quot;0080265B&quot;/&gt;&lt;wsp:rsid wsp:val=&quot;0080551B&quot;/&gt;&lt;wsp:rsid wsp:val=&quot;00806E88&quot;/&gt;&lt;wsp:rsid wsp:val=&quot;00810730&quot;/&gt;&lt;wsp:rsid wsp:val=&quot;008223BB&quot;/&gt;&lt;wsp:rsid wsp:val=&quot;0082292B&quot;/&gt;&lt;wsp:rsid wsp:val=&quot;00826DA6&quot;/&gt;&lt;wsp:rsid wsp:val=&quot;00830B54&quot;/&gt;&lt;wsp:rsid wsp:val=&quot;00830BC6&quot;/&gt;&lt;wsp:rsid wsp:val=&quot;008473B3&quot;/&gt;&lt;wsp:rsid wsp:val=&quot;00855C3D&quot;/&gt;&lt;wsp:rsid wsp:val=&quot;00862F96&quot;/&gt;&lt;wsp:rsid wsp:val=&quot;0087002F&quot;/&gt;&lt;wsp:rsid wsp:val=&quot;008743CE&quot;/&gt;&lt;wsp:rsid wsp:val=&quot;00886A99&quot;/&gt;&lt;wsp:rsid wsp:val=&quot;008903C2&quot;/&gt;&lt;wsp:rsid wsp:val=&quot;00892650&quot;/&gt;&lt;wsp:rsid wsp:val=&quot;008A79BD&quot;/&gt;&lt;wsp:rsid wsp:val=&quot;008B7A08&quot;/&gt;&lt;wsp:rsid wsp:val=&quot;008E2624&quot;/&gt;&lt;wsp:rsid wsp:val=&quot;008E2736&quot;/&gt;&lt;wsp:rsid wsp:val=&quot;008F2275&quot;/&gt;&lt;wsp:rsid wsp:val=&quot;0090320A&quot;/&gt;&lt;wsp:rsid wsp:val=&quot;00910089&quot;/&gt;&lt;wsp:rsid wsp:val=&quot;009225C8&quot;/&gt;&lt;wsp:rsid wsp:val=&quot;00925714&quot;/&gt;&lt;wsp:rsid wsp:val=&quot;00925CF4&quot;/&gt;&lt;wsp:rsid wsp:val=&quot;00933623&quot;/&gt;&lt;wsp:rsid wsp:val=&quot;00935F88&quot;/&gt;&lt;wsp:rsid wsp:val=&quot;00943206&quot;/&gt;&lt;wsp:rsid wsp:val=&quot;00943821&quot;/&gt;&lt;wsp:rsid wsp:val=&quot;00946DAC&quot;/&gt;&lt;wsp:rsid wsp:val=&quot;009511B6&quot;/&gt;&lt;wsp:rsid wsp:val=&quot;00962047&quot;/&gt;&lt;wsp:rsid wsp:val=&quot;009805D4&quot;/&gt;&lt;wsp:rsid wsp:val=&quot;00991BC2&quot;/&gt;&lt;wsp:rsid wsp:val=&quot;009A7A89&quot;/&gt;&lt;wsp:rsid wsp:val=&quot;009C1EDA&quot;/&gt;&lt;wsp:rsid wsp:val=&quot;009F50C1&quot;/&gt;&lt;wsp:rsid wsp:val=&quot;00A01990&quot;/&gt;&lt;wsp:rsid wsp:val=&quot;00A11C02&quot;/&gt;&lt;wsp:rsid wsp:val=&quot;00A17D86&quot;/&gt;&lt;wsp:rsid wsp:val=&quot;00A2427B&quot;/&gt;&lt;wsp:rsid wsp:val=&quot;00A55C54&quot;/&gt;&lt;wsp:rsid wsp:val=&quot;00A71562&quot;/&gt;&lt;wsp:rsid wsp:val=&quot;00A72491&quot;/&gt;&lt;wsp:rsid wsp:val=&quot;00A72CDB&quot;/&gt;&lt;wsp:rsid wsp:val=&quot;00A81FDD&quot;/&gt;&lt;wsp:rsid wsp:val=&quot;00A847F5&quot;/&gt;&lt;wsp:rsid wsp:val=&quot;00A84ADE&quot;/&gt;&lt;wsp:rsid wsp:val=&quot;00A92917&quot;/&gt;&lt;wsp:rsid wsp:val=&quot;00AA6D47&quot;/&gt;&lt;wsp:rsid wsp:val=&quot;00AC7589&quot;/&gt;&lt;wsp:rsid wsp:val=&quot;00AD0403&quot;/&gt;&lt;wsp:rsid wsp:val=&quot;00AD0B81&quot;/&gt;&lt;wsp:rsid wsp:val=&quot;00AD19DA&quot;/&gt;&lt;wsp:rsid wsp:val=&quot;00AD1B20&quot;/&gt;&lt;wsp:rsid wsp:val=&quot;00AD5BD7&quot;/&gt;&lt;wsp:rsid wsp:val=&quot;00AE0B6B&quot;/&gt;&lt;wsp:rsid wsp:val=&quot;00B00EEA&quot;/&gt;&lt;wsp:rsid wsp:val=&quot;00B02B0B&quot;/&gt;&lt;wsp:rsid wsp:val=&quot;00B068E8&quot;/&gt;&lt;wsp:rsid wsp:val=&quot;00B07889&quot;/&gt;&lt;wsp:rsid wsp:val=&quot;00B24B96&quot;/&gt;&lt;wsp:rsid wsp:val=&quot;00B33A93&quot;/&gt;&lt;wsp:rsid wsp:val=&quot;00B34EFD&quot;/&gt;&lt;wsp:rsid wsp:val=&quot;00B461E7&quot;/&gt;&lt;wsp:rsid wsp:val=&quot;00B52996&quot;/&gt;&lt;wsp:rsid wsp:val=&quot;00B54830&quot;/&gt;&lt;wsp:rsid wsp:val=&quot;00B65F58&quot;/&gt;&lt;wsp:rsid wsp:val=&quot;00B72BCE&quot;/&gt;&lt;wsp:rsid wsp:val=&quot;00B931D2&quot;/&gt;&lt;wsp:rsid wsp:val=&quot;00B959D4&quot;/&gt;&lt;wsp:rsid wsp:val=&quot;00B97429&quot;/&gt;&lt;wsp:rsid wsp:val=&quot;00BB0C69&quot;/&gt;&lt;wsp:rsid wsp:val=&quot;00BB6511&quot;/&gt;&lt;wsp:rsid wsp:val=&quot;00BC3DAB&quot;/&gt;&lt;wsp:rsid wsp:val=&quot;00BC6A89&quot;/&gt;&lt;wsp:rsid wsp:val=&quot;00BC78D9&quot;/&gt;&lt;wsp:rsid wsp:val=&quot;00BD648B&quot;/&gt;&lt;wsp:rsid wsp:val=&quot;00BD7DF2&quot;/&gt;&lt;wsp:rsid wsp:val=&quot;00BE0DEC&quot;/&gt;&lt;wsp:rsid wsp:val=&quot;00C03310&quot;/&gt;&lt;wsp:rsid wsp:val=&quot;00C03A23&quot;/&gt;&lt;wsp:rsid wsp:val=&quot;00C336C8&quot;/&gt;&lt;wsp:rsid wsp:val=&quot;00C52D14&quot;/&gt;&lt;wsp:rsid wsp:val=&quot;00C64CC7&quot;/&gt;&lt;wsp:rsid wsp:val=&quot;00C71A33&quot;/&gt;&lt;wsp:rsid wsp:val=&quot;00C73617&quot;/&gt;&lt;wsp:rsid wsp:val=&quot;00C87166&quot;/&gt;&lt;wsp:rsid wsp:val=&quot;00C873B7&quot;/&gt;&lt;wsp:rsid wsp:val=&quot;00C967F9&quot;/&gt;&lt;wsp:rsid wsp:val=&quot;00CA1E20&quot;/&gt;&lt;wsp:rsid wsp:val=&quot;00CA309A&quot;/&gt;&lt;wsp:rsid wsp:val=&quot;00CA595A&quot;/&gt;&lt;wsp:rsid wsp:val=&quot;00CB170D&quot;/&gt;&lt;wsp:rsid wsp:val=&quot;00CC4D9C&quot;/&gt;&lt;wsp:rsid wsp:val=&quot;00CF0935&quot;/&gt;&lt;wsp:rsid wsp:val=&quot;00D03DC7&quot;/&gt;&lt;wsp:rsid wsp:val=&quot;00D046B5&quot;/&gt;&lt;wsp:rsid wsp:val=&quot;00D105D2&quot;/&gt;&lt;wsp:rsid wsp:val=&quot;00D117F5&quot;/&gt;&lt;wsp:rsid wsp:val=&quot;00D233EA&quot;/&gt;&lt;wsp:rsid wsp:val=&quot;00D249B1&quot;/&gt;&lt;wsp:rsid wsp:val=&quot;00D25D90&quot;/&gt;&lt;wsp:rsid wsp:val=&quot;00D25F93&quot;/&gt;&lt;wsp:rsid wsp:val=&quot;00D2737E&quot;/&gt;&lt;wsp:rsid wsp:val=&quot;00D3351A&quot;/&gt;&lt;wsp:rsid wsp:val=&quot;00D50346&quot;/&gt;&lt;wsp:rsid wsp:val=&quot;00D50E62&quot;/&gt;&lt;wsp:rsid wsp:val=&quot;00D5499D&quot;/&gt;&lt;wsp:rsid wsp:val=&quot;00D66E40&quot;/&gt;&lt;wsp:rsid wsp:val=&quot;00D901A9&quot;/&gt;&lt;wsp:rsid wsp:val=&quot;00DB5456&quot;/&gt;&lt;wsp:rsid wsp:val=&quot;00DC2BB7&quot;/&gt;&lt;wsp:rsid wsp:val=&quot;00DD065D&quot;/&gt;&lt;wsp:rsid wsp:val=&quot;00DD603B&quot;/&gt;&lt;wsp:rsid wsp:val=&quot;00E007DD&quot;/&gt;&lt;wsp:rsid wsp:val=&quot;00E06488&quot;/&gt;&lt;wsp:rsid wsp:val=&quot;00E1019F&quot;/&gt;&lt;wsp:rsid wsp:val=&quot;00E36D2C&quot;/&gt;&lt;wsp:rsid wsp:val=&quot;00E4657A&quot;/&gt;&lt;wsp:rsid wsp:val=&quot;00E5008A&quot;/&gt;&lt;wsp:rsid wsp:val=&quot;00E56EA8&quot;/&gt;&lt;wsp:rsid wsp:val=&quot;00E64954&quot;/&gt;&lt;wsp:rsid wsp:val=&quot;00E736EA&quot;/&gt;&lt;wsp:rsid wsp:val=&quot;00E7465D&quot;/&gt;&lt;wsp:rsid wsp:val=&quot;00E81F2F&quot;/&gt;&lt;wsp:rsid wsp:val=&quot;00EB0541&quot;/&gt;&lt;wsp:rsid wsp:val=&quot;00EB249B&quot;/&gt;&lt;wsp:rsid wsp:val=&quot;00EB68F9&quot;/&gt;&lt;wsp:rsid wsp:val=&quot;00EC671E&quot;/&gt;&lt;wsp:rsid wsp:val=&quot;00EE5CF6&quot;/&gt;&lt;wsp:rsid wsp:val=&quot;00EF5514&quot;/&gt;&lt;wsp:rsid wsp:val=&quot;00F207C1&quot;/&gt;&lt;wsp:rsid wsp:val=&quot;00F253B8&quot;/&gt;&lt;wsp:rsid wsp:val=&quot;00F42AEF&quot;/&gt;&lt;wsp:rsid wsp:val=&quot;00F4393F&quot;/&gt;&lt;wsp:rsid wsp:val=&quot;00F46AFF&quot;/&gt;&lt;wsp:rsid wsp:val=&quot;00F6091A&quot;/&gt;&lt;wsp:rsid wsp:val=&quot;00F6157D&quot;/&gt;&lt;wsp:rsid wsp:val=&quot;00FA16EB&quot;/&gt;&lt;wsp:rsid wsp:val=&quot;00FB21AA&quot;/&gt;&lt;wsp:rsid wsp:val=&quot;00FB3A6F&quot;/&gt;&lt;wsp:rsid wsp:val=&quot;00FB446D&quot;/&gt;&lt;wsp:rsid wsp:val=&quot;00FB4D41&quot;/&gt;&lt;wsp:rsid wsp:val=&quot;00FD0233&quot;/&gt;&lt;wsp:rsid wsp:val=&quot;00FD798B&quot;/&gt;&lt;wsp:rsid wsp:val=&quot;00FE2293&quot;/&gt;&lt;wsp:rsid wsp:val=&quot;00FF2035&quot;/&gt;&lt;/wsp:rsids&gt;&lt;/w:docPr&gt;&lt;w:body&gt;&lt;wx:sect&gt;&lt;w:p wsp:rsidR=&quot;00000000&quot; wsp:rsidRDefault=&quot;00700E63&quot; wsp:rsidP=&quot;00700E63&quot;&gt;&lt;m:oMathPara&gt;&lt;m:oMath&gt;&lt;m:bar&gt;&lt;m:barPr&gt;&lt;m:pos m:val=&quot;top&quot;/&gt;&lt;m:ctrlPr&gt;&lt;w:rPr&gt;&lt;w:rFonts w:ascii=&quot;Cambria Math&quot; w:fareast=&quot;Calibri&quot; w:h-ansi=&quot;Cambria Math&quot; w:cs=&quot;Times New Roman&quot;/&gt;&lt;wx:font wx:val=&quot;Cambria Math&quot;/&gt;&lt;w:i/&gt;&lt;w:sz w:val=&quot;24&quot;/&gt;&lt;w:sz-cs w:val=&quot;24&quot;/&gt;&lt;/w:rPr&gt;&lt;/m:ctrlPr&gt;&lt;/m:barPr&gt;&lt;m:e&gt;&lt;m:r&gt;&lt;w:rPr&gt;&lt;w:rFonts w:ascii=&quot;Cambria Math&quot; w:h-ansi=&quot;Cambria Math&quot;/&gt;&lt;wx:font wx:val=&quot;Cambria Math&quot;/&gt;&lt;w:i/&gt;&lt;/w:rPr&gt;&lt;m:t&gt;X&lt;/m:t&gt;&lt;/m:r&gt;&lt;/m:e&gt;&lt;/m:bar&gt;&lt;/m:oMath&gt;&lt;/m:oMathPara&gt;&lt;/w:p&gt;&lt;w:sectPr wsp:rsidR=&quot;00000000&quot;&gt;&lt;w:pgSz w:w=&quot;12240&quot; w:h=&quot;15840&quot;/&gt;&lt;w:pgMar w:top=&quot;1417&quot; w:right=&quot;1417&quot; w:bottom=&quot;1417&quot; w:left=&quot;1417&quot; w:header=&quot;720&quot; w:footer=&quot;720&quot; w:gutter=&quot;0&quot;/&gt;&lt;w:cols w:space=&quot;720&quot;/&gt;&lt;/w:sectPr&gt;&lt;/wx:sect&gt;&lt;/w:body&gt;&lt;/w:wordDocument&gt;">
                  <v:imagedata r:id="rId8" o:title="" chromakey="white"/>
                </v:shape>
              </w:pict>
            </w:r>
            <w:r w:rsidRPr="006C4851">
              <w:rPr>
                <w:b/>
                <w:bCs/>
              </w:rPr>
              <w:instrText xml:space="preserve"> </w:instrText>
            </w:r>
            <w:r w:rsidRPr="006C4851">
              <w:rPr>
                <w:b/>
                <w:bCs/>
              </w:rPr>
              <w:fldChar w:fldCharType="separate"/>
            </w:r>
            <w:r w:rsidRPr="006C4851">
              <w:rPr>
                <w:b/>
                <w:bCs/>
                <w:color w:val="000000"/>
              </w:rPr>
              <w:t>X̄</w:t>
            </w:r>
            <w:r w:rsidRPr="006C4851">
              <w:rPr>
                <w:b/>
                <w:bCs/>
              </w:rPr>
              <w:fldChar w:fldCharType="end"/>
            </w:r>
          </w:p>
        </w:tc>
        <w:tc>
          <w:tcPr>
            <w:tcW w:w="1432" w:type="dxa"/>
            <w:tcBorders>
              <w:top w:val="single" w:sz="4" w:space="0" w:color="auto"/>
              <w:bottom w:val="single" w:sz="4" w:space="0" w:color="auto"/>
            </w:tcBorders>
          </w:tcPr>
          <w:p w14:paraId="11AB4ACE" w14:textId="77777777" w:rsidR="003E05E2" w:rsidRPr="006C4851" w:rsidRDefault="003E05E2" w:rsidP="00BB73D6">
            <w:pPr>
              <w:spacing w:before="120" w:after="120"/>
              <w:ind w:right="1"/>
              <w:jc w:val="center"/>
              <w:rPr>
                <w:b/>
                <w:bCs/>
              </w:rPr>
            </w:pPr>
            <w:r w:rsidRPr="006C4851">
              <w:rPr>
                <w:b/>
                <w:bCs/>
              </w:rPr>
              <w:t>Ss</w:t>
            </w:r>
          </w:p>
        </w:tc>
        <w:tc>
          <w:tcPr>
            <w:tcW w:w="992" w:type="dxa"/>
            <w:tcBorders>
              <w:top w:val="single" w:sz="4" w:space="0" w:color="auto"/>
              <w:bottom w:val="single" w:sz="4" w:space="0" w:color="auto"/>
            </w:tcBorders>
          </w:tcPr>
          <w:p w14:paraId="73617E93" w14:textId="77777777" w:rsidR="003E05E2" w:rsidRPr="006C4851" w:rsidRDefault="003E05E2" w:rsidP="00BB73D6">
            <w:pPr>
              <w:spacing w:before="120" w:after="120"/>
              <w:ind w:right="1"/>
              <w:jc w:val="center"/>
              <w:rPr>
                <w:b/>
                <w:bCs/>
              </w:rPr>
            </w:pPr>
            <w:r w:rsidRPr="006C4851">
              <w:rPr>
                <w:b/>
                <w:bCs/>
              </w:rPr>
              <w:t>t</w:t>
            </w:r>
          </w:p>
        </w:tc>
        <w:tc>
          <w:tcPr>
            <w:tcW w:w="1040" w:type="dxa"/>
            <w:tcBorders>
              <w:top w:val="single" w:sz="4" w:space="0" w:color="auto"/>
              <w:bottom w:val="single" w:sz="4" w:space="0" w:color="auto"/>
            </w:tcBorders>
          </w:tcPr>
          <w:p w14:paraId="7E41C103" w14:textId="77777777" w:rsidR="003E05E2" w:rsidRPr="006C4851" w:rsidRDefault="003E05E2" w:rsidP="00BB73D6">
            <w:pPr>
              <w:spacing w:before="120" w:after="120"/>
              <w:ind w:right="1"/>
              <w:jc w:val="center"/>
              <w:rPr>
                <w:b/>
                <w:bCs/>
              </w:rPr>
            </w:pPr>
            <w:r w:rsidRPr="006C4851">
              <w:rPr>
                <w:b/>
                <w:bCs/>
              </w:rPr>
              <w:t>p</w:t>
            </w:r>
          </w:p>
        </w:tc>
        <w:tc>
          <w:tcPr>
            <w:tcW w:w="1040" w:type="dxa"/>
            <w:tcBorders>
              <w:top w:val="single" w:sz="4" w:space="0" w:color="auto"/>
              <w:bottom w:val="single" w:sz="4" w:space="0" w:color="auto"/>
            </w:tcBorders>
          </w:tcPr>
          <w:p w14:paraId="3B969AC8" w14:textId="77777777" w:rsidR="003E05E2" w:rsidRPr="006C4851" w:rsidRDefault="003E05E2" w:rsidP="00BB73D6">
            <w:pPr>
              <w:spacing w:before="120" w:after="120"/>
              <w:ind w:right="1"/>
              <w:jc w:val="center"/>
              <w:rPr>
                <w:b/>
                <w:bCs/>
              </w:rPr>
            </w:pPr>
            <w:r w:rsidRPr="006C4851">
              <w:rPr>
                <w:b/>
                <w:bCs/>
              </w:rPr>
              <w:t>ƞ</w:t>
            </w:r>
            <w:r w:rsidRPr="006C4851">
              <w:rPr>
                <w:b/>
                <w:bCs/>
                <w:vertAlign w:val="superscript"/>
              </w:rPr>
              <w:t>2</w:t>
            </w:r>
          </w:p>
        </w:tc>
      </w:tr>
      <w:tr w:rsidR="003E05E2" w:rsidRPr="006C4851" w14:paraId="15D423F0" w14:textId="77777777" w:rsidTr="005B34CC">
        <w:trPr>
          <w:trHeight w:val="57"/>
        </w:trPr>
        <w:tc>
          <w:tcPr>
            <w:tcW w:w="1463" w:type="dxa"/>
            <w:vMerge w:val="restart"/>
            <w:tcBorders>
              <w:top w:val="single" w:sz="4" w:space="0" w:color="auto"/>
            </w:tcBorders>
          </w:tcPr>
          <w:p w14:paraId="350CFF53" w14:textId="77777777" w:rsidR="003E05E2" w:rsidRPr="006C4851" w:rsidRDefault="003E05E2" w:rsidP="00BB73D6">
            <w:pPr>
              <w:spacing w:before="120" w:after="120"/>
              <w:ind w:right="1"/>
              <w:jc w:val="center"/>
            </w:pPr>
            <w:r w:rsidRPr="006C4851">
              <w:t>TPAB</w:t>
            </w:r>
          </w:p>
        </w:tc>
        <w:tc>
          <w:tcPr>
            <w:tcW w:w="1155" w:type="dxa"/>
            <w:tcBorders>
              <w:top w:val="single" w:sz="4" w:space="0" w:color="auto"/>
            </w:tcBorders>
          </w:tcPr>
          <w:p w14:paraId="4EABEB58" w14:textId="77777777" w:rsidR="003E05E2" w:rsidRPr="006C4851" w:rsidRDefault="003E05E2" w:rsidP="00BB73D6">
            <w:pPr>
              <w:spacing w:before="120" w:after="120"/>
              <w:ind w:right="1"/>
            </w:pPr>
            <w:r w:rsidRPr="006C4851">
              <w:t xml:space="preserve">Almış </w:t>
            </w:r>
          </w:p>
        </w:tc>
        <w:tc>
          <w:tcPr>
            <w:tcW w:w="782" w:type="dxa"/>
            <w:tcBorders>
              <w:top w:val="single" w:sz="4" w:space="0" w:color="auto"/>
            </w:tcBorders>
          </w:tcPr>
          <w:p w14:paraId="347060CB" w14:textId="77777777" w:rsidR="003E05E2" w:rsidRPr="006C4851" w:rsidRDefault="003E05E2" w:rsidP="00BB73D6">
            <w:pPr>
              <w:spacing w:before="120" w:after="120"/>
              <w:ind w:right="1"/>
              <w:jc w:val="center"/>
            </w:pPr>
            <w:r w:rsidRPr="006C4851">
              <w:t>183</w:t>
            </w:r>
          </w:p>
        </w:tc>
        <w:tc>
          <w:tcPr>
            <w:tcW w:w="644" w:type="dxa"/>
            <w:tcBorders>
              <w:top w:val="single" w:sz="4" w:space="0" w:color="auto"/>
            </w:tcBorders>
          </w:tcPr>
          <w:p w14:paraId="563E0CB5" w14:textId="77777777" w:rsidR="003E05E2" w:rsidRPr="006C4851" w:rsidRDefault="003E05E2" w:rsidP="00BB73D6">
            <w:pPr>
              <w:spacing w:before="120" w:after="120"/>
              <w:ind w:right="1"/>
              <w:jc w:val="center"/>
            </w:pPr>
            <w:r w:rsidRPr="006C4851">
              <w:t>3,61</w:t>
            </w:r>
          </w:p>
        </w:tc>
        <w:tc>
          <w:tcPr>
            <w:tcW w:w="1432" w:type="dxa"/>
            <w:tcBorders>
              <w:top w:val="single" w:sz="4" w:space="0" w:color="auto"/>
            </w:tcBorders>
          </w:tcPr>
          <w:p w14:paraId="257A681A" w14:textId="77777777" w:rsidR="003E05E2" w:rsidRPr="006C4851" w:rsidRDefault="003E05E2" w:rsidP="00BB73D6">
            <w:pPr>
              <w:spacing w:before="120" w:after="120"/>
              <w:ind w:right="1"/>
              <w:jc w:val="center"/>
            </w:pPr>
            <w:r w:rsidRPr="006C4851">
              <w:t>0,59</w:t>
            </w:r>
          </w:p>
        </w:tc>
        <w:tc>
          <w:tcPr>
            <w:tcW w:w="992" w:type="dxa"/>
            <w:vMerge w:val="restart"/>
            <w:tcBorders>
              <w:top w:val="single" w:sz="4" w:space="0" w:color="auto"/>
            </w:tcBorders>
          </w:tcPr>
          <w:p w14:paraId="63F879F2" w14:textId="77777777" w:rsidR="003E05E2" w:rsidRPr="006C4851" w:rsidRDefault="003E05E2" w:rsidP="00BB73D6">
            <w:pPr>
              <w:spacing w:before="120" w:after="120"/>
              <w:ind w:right="1"/>
              <w:jc w:val="center"/>
            </w:pPr>
            <w:r w:rsidRPr="006C4851">
              <w:t>0,41</w:t>
            </w:r>
          </w:p>
        </w:tc>
        <w:tc>
          <w:tcPr>
            <w:tcW w:w="1040" w:type="dxa"/>
            <w:vMerge w:val="restart"/>
            <w:tcBorders>
              <w:top w:val="single" w:sz="4" w:space="0" w:color="auto"/>
            </w:tcBorders>
          </w:tcPr>
          <w:p w14:paraId="4E6B2436" w14:textId="77777777" w:rsidR="003E05E2" w:rsidRPr="006C4851" w:rsidRDefault="003E05E2" w:rsidP="00BB73D6">
            <w:pPr>
              <w:spacing w:before="120" w:after="120"/>
              <w:ind w:right="1"/>
              <w:jc w:val="center"/>
            </w:pPr>
            <w:r w:rsidRPr="006C4851">
              <w:t>0,66</w:t>
            </w:r>
          </w:p>
        </w:tc>
        <w:tc>
          <w:tcPr>
            <w:tcW w:w="1040" w:type="dxa"/>
            <w:tcBorders>
              <w:top w:val="single" w:sz="4" w:space="0" w:color="auto"/>
            </w:tcBorders>
          </w:tcPr>
          <w:p w14:paraId="7F5909A6" w14:textId="77777777" w:rsidR="003E05E2" w:rsidRPr="006C4851" w:rsidRDefault="003E05E2" w:rsidP="00BB73D6">
            <w:pPr>
              <w:spacing w:before="120" w:after="120"/>
              <w:ind w:right="1"/>
              <w:jc w:val="center"/>
            </w:pPr>
          </w:p>
        </w:tc>
      </w:tr>
      <w:tr w:rsidR="003E05E2" w:rsidRPr="006C4851" w14:paraId="194EAEB3" w14:textId="77777777" w:rsidTr="005B34CC">
        <w:trPr>
          <w:trHeight w:val="57"/>
        </w:trPr>
        <w:tc>
          <w:tcPr>
            <w:tcW w:w="1463" w:type="dxa"/>
            <w:vMerge/>
            <w:tcBorders>
              <w:bottom w:val="single" w:sz="4" w:space="0" w:color="auto"/>
            </w:tcBorders>
          </w:tcPr>
          <w:p w14:paraId="067360C5" w14:textId="77777777" w:rsidR="003E05E2" w:rsidRPr="006C4851" w:rsidRDefault="003E05E2" w:rsidP="00BB73D6">
            <w:pPr>
              <w:spacing w:before="120" w:after="120"/>
              <w:ind w:right="1"/>
              <w:jc w:val="center"/>
            </w:pPr>
          </w:p>
        </w:tc>
        <w:tc>
          <w:tcPr>
            <w:tcW w:w="1155" w:type="dxa"/>
            <w:tcBorders>
              <w:bottom w:val="single" w:sz="4" w:space="0" w:color="auto"/>
            </w:tcBorders>
          </w:tcPr>
          <w:p w14:paraId="135409FC" w14:textId="77777777" w:rsidR="003E05E2" w:rsidRPr="006C4851" w:rsidRDefault="003E05E2" w:rsidP="00BB73D6">
            <w:pPr>
              <w:spacing w:before="120" w:after="120"/>
              <w:ind w:right="1"/>
            </w:pPr>
            <w:r w:rsidRPr="006C4851">
              <w:t>Almamış</w:t>
            </w:r>
          </w:p>
        </w:tc>
        <w:tc>
          <w:tcPr>
            <w:tcW w:w="782" w:type="dxa"/>
            <w:tcBorders>
              <w:bottom w:val="single" w:sz="4" w:space="0" w:color="auto"/>
            </w:tcBorders>
          </w:tcPr>
          <w:p w14:paraId="1A0FC6AA" w14:textId="77777777" w:rsidR="003E05E2" w:rsidRPr="006C4851" w:rsidRDefault="003E05E2" w:rsidP="00BB73D6">
            <w:pPr>
              <w:spacing w:before="120" w:after="120"/>
              <w:ind w:right="1"/>
              <w:jc w:val="center"/>
            </w:pPr>
            <w:r w:rsidRPr="006C4851">
              <w:t>58</w:t>
            </w:r>
          </w:p>
        </w:tc>
        <w:tc>
          <w:tcPr>
            <w:tcW w:w="644" w:type="dxa"/>
            <w:tcBorders>
              <w:bottom w:val="single" w:sz="4" w:space="0" w:color="auto"/>
            </w:tcBorders>
          </w:tcPr>
          <w:p w14:paraId="6A45317C" w14:textId="77777777" w:rsidR="003E05E2" w:rsidRPr="006C4851" w:rsidRDefault="003E05E2" w:rsidP="00BB73D6">
            <w:pPr>
              <w:spacing w:before="120" w:after="120"/>
              <w:ind w:right="1"/>
              <w:jc w:val="center"/>
            </w:pPr>
            <w:r w:rsidRPr="006C4851">
              <w:t>3,57</w:t>
            </w:r>
          </w:p>
        </w:tc>
        <w:tc>
          <w:tcPr>
            <w:tcW w:w="1432" w:type="dxa"/>
            <w:tcBorders>
              <w:bottom w:val="single" w:sz="4" w:space="0" w:color="auto"/>
            </w:tcBorders>
          </w:tcPr>
          <w:p w14:paraId="7B88580E" w14:textId="77777777" w:rsidR="003E05E2" w:rsidRPr="006C4851" w:rsidRDefault="003E05E2" w:rsidP="00BB73D6">
            <w:pPr>
              <w:spacing w:before="120" w:after="120"/>
              <w:ind w:right="1"/>
              <w:jc w:val="center"/>
            </w:pPr>
            <w:r w:rsidRPr="006C4851">
              <w:t>0,54</w:t>
            </w:r>
          </w:p>
        </w:tc>
        <w:tc>
          <w:tcPr>
            <w:tcW w:w="992" w:type="dxa"/>
            <w:vMerge/>
            <w:tcBorders>
              <w:bottom w:val="single" w:sz="4" w:space="0" w:color="auto"/>
            </w:tcBorders>
          </w:tcPr>
          <w:p w14:paraId="38A71483" w14:textId="77777777" w:rsidR="003E05E2" w:rsidRPr="006C4851" w:rsidRDefault="003E05E2" w:rsidP="00BB73D6">
            <w:pPr>
              <w:spacing w:before="120" w:after="120"/>
              <w:ind w:right="1"/>
              <w:jc w:val="center"/>
            </w:pPr>
          </w:p>
        </w:tc>
        <w:tc>
          <w:tcPr>
            <w:tcW w:w="1040" w:type="dxa"/>
            <w:vMerge/>
            <w:tcBorders>
              <w:bottom w:val="single" w:sz="4" w:space="0" w:color="auto"/>
            </w:tcBorders>
          </w:tcPr>
          <w:p w14:paraId="7CCAB024" w14:textId="77777777" w:rsidR="003E05E2" w:rsidRPr="006C4851" w:rsidRDefault="003E05E2" w:rsidP="00BB73D6">
            <w:pPr>
              <w:spacing w:before="120" w:after="120"/>
              <w:ind w:right="1"/>
              <w:jc w:val="center"/>
            </w:pPr>
          </w:p>
        </w:tc>
        <w:tc>
          <w:tcPr>
            <w:tcW w:w="1040" w:type="dxa"/>
            <w:tcBorders>
              <w:bottom w:val="single" w:sz="4" w:space="0" w:color="auto"/>
            </w:tcBorders>
          </w:tcPr>
          <w:p w14:paraId="06D44B05" w14:textId="77777777" w:rsidR="003E05E2" w:rsidRPr="006C4851" w:rsidRDefault="003E05E2" w:rsidP="00BB73D6">
            <w:pPr>
              <w:spacing w:before="120" w:after="120"/>
              <w:ind w:right="1"/>
              <w:jc w:val="center"/>
            </w:pPr>
          </w:p>
        </w:tc>
      </w:tr>
      <w:tr w:rsidR="003E05E2" w:rsidRPr="006C4851" w14:paraId="19BF54A2" w14:textId="77777777" w:rsidTr="005B34CC">
        <w:trPr>
          <w:trHeight w:val="57"/>
        </w:trPr>
        <w:tc>
          <w:tcPr>
            <w:tcW w:w="1463" w:type="dxa"/>
            <w:vMerge w:val="restart"/>
            <w:tcBorders>
              <w:top w:val="single" w:sz="4" w:space="0" w:color="auto"/>
            </w:tcBorders>
          </w:tcPr>
          <w:p w14:paraId="7A90BF1F" w14:textId="77777777" w:rsidR="003E05E2" w:rsidRPr="006C4851" w:rsidRDefault="003E05E2" w:rsidP="00BB73D6">
            <w:pPr>
              <w:spacing w:before="120" w:after="120"/>
              <w:ind w:right="1"/>
              <w:jc w:val="center"/>
            </w:pPr>
            <w:r w:rsidRPr="006C4851">
              <w:t>TPB</w:t>
            </w:r>
          </w:p>
        </w:tc>
        <w:tc>
          <w:tcPr>
            <w:tcW w:w="1155" w:type="dxa"/>
            <w:tcBorders>
              <w:top w:val="single" w:sz="4" w:space="0" w:color="auto"/>
            </w:tcBorders>
          </w:tcPr>
          <w:p w14:paraId="1E010E03" w14:textId="77777777" w:rsidR="003E05E2" w:rsidRPr="006C4851" w:rsidRDefault="003E05E2" w:rsidP="00BB73D6">
            <w:pPr>
              <w:spacing w:before="120" w:after="120"/>
              <w:ind w:right="1"/>
            </w:pPr>
            <w:r w:rsidRPr="006C4851">
              <w:t xml:space="preserve">Almış </w:t>
            </w:r>
          </w:p>
        </w:tc>
        <w:tc>
          <w:tcPr>
            <w:tcW w:w="782" w:type="dxa"/>
            <w:tcBorders>
              <w:top w:val="single" w:sz="4" w:space="0" w:color="auto"/>
            </w:tcBorders>
          </w:tcPr>
          <w:p w14:paraId="29834569" w14:textId="77777777" w:rsidR="003E05E2" w:rsidRPr="006C4851" w:rsidRDefault="003E05E2" w:rsidP="00BB73D6">
            <w:pPr>
              <w:spacing w:before="120" w:after="120"/>
              <w:ind w:right="1"/>
              <w:jc w:val="center"/>
            </w:pPr>
            <w:r w:rsidRPr="006C4851">
              <w:t>183</w:t>
            </w:r>
          </w:p>
        </w:tc>
        <w:tc>
          <w:tcPr>
            <w:tcW w:w="644" w:type="dxa"/>
            <w:tcBorders>
              <w:top w:val="single" w:sz="4" w:space="0" w:color="auto"/>
            </w:tcBorders>
          </w:tcPr>
          <w:p w14:paraId="2C0A8917" w14:textId="77777777" w:rsidR="003E05E2" w:rsidRPr="006C4851" w:rsidRDefault="003E05E2" w:rsidP="00BB73D6">
            <w:pPr>
              <w:spacing w:before="120" w:after="120"/>
              <w:ind w:right="1"/>
              <w:jc w:val="center"/>
            </w:pPr>
            <w:r w:rsidRPr="006C4851">
              <w:t>3,80</w:t>
            </w:r>
          </w:p>
        </w:tc>
        <w:tc>
          <w:tcPr>
            <w:tcW w:w="1432" w:type="dxa"/>
            <w:tcBorders>
              <w:top w:val="single" w:sz="4" w:space="0" w:color="auto"/>
            </w:tcBorders>
          </w:tcPr>
          <w:p w14:paraId="2B39F6D2" w14:textId="77777777" w:rsidR="003E05E2" w:rsidRPr="006C4851" w:rsidRDefault="003E05E2" w:rsidP="00BB73D6">
            <w:pPr>
              <w:spacing w:before="120" w:after="120"/>
              <w:ind w:right="1"/>
              <w:jc w:val="center"/>
            </w:pPr>
            <w:r w:rsidRPr="006C4851">
              <w:t>0,67</w:t>
            </w:r>
          </w:p>
        </w:tc>
        <w:tc>
          <w:tcPr>
            <w:tcW w:w="992" w:type="dxa"/>
            <w:vMerge w:val="restart"/>
            <w:tcBorders>
              <w:top w:val="single" w:sz="4" w:space="0" w:color="auto"/>
            </w:tcBorders>
          </w:tcPr>
          <w:p w14:paraId="69BEAA5B" w14:textId="77777777" w:rsidR="003E05E2" w:rsidRPr="006C4851" w:rsidRDefault="003E05E2" w:rsidP="00BB73D6">
            <w:pPr>
              <w:spacing w:before="120" w:after="120"/>
              <w:ind w:right="1"/>
              <w:jc w:val="center"/>
            </w:pPr>
            <w:r w:rsidRPr="006C4851">
              <w:t>0,88</w:t>
            </w:r>
          </w:p>
        </w:tc>
        <w:tc>
          <w:tcPr>
            <w:tcW w:w="1040" w:type="dxa"/>
            <w:vMerge w:val="restart"/>
            <w:tcBorders>
              <w:top w:val="single" w:sz="4" w:space="0" w:color="auto"/>
            </w:tcBorders>
          </w:tcPr>
          <w:p w14:paraId="529A5D9E" w14:textId="77777777" w:rsidR="003E05E2" w:rsidRPr="006C4851" w:rsidRDefault="003E05E2" w:rsidP="00BB73D6">
            <w:pPr>
              <w:spacing w:before="120" w:after="120"/>
              <w:ind w:right="1"/>
              <w:jc w:val="center"/>
            </w:pPr>
            <w:r w:rsidRPr="006C4851">
              <w:t>0,38</w:t>
            </w:r>
          </w:p>
        </w:tc>
        <w:tc>
          <w:tcPr>
            <w:tcW w:w="1040" w:type="dxa"/>
            <w:tcBorders>
              <w:top w:val="single" w:sz="4" w:space="0" w:color="auto"/>
            </w:tcBorders>
          </w:tcPr>
          <w:p w14:paraId="07065A35" w14:textId="77777777" w:rsidR="003E05E2" w:rsidRPr="006C4851" w:rsidRDefault="003E05E2" w:rsidP="00BB73D6">
            <w:pPr>
              <w:spacing w:before="120" w:after="120"/>
              <w:ind w:right="1"/>
              <w:jc w:val="center"/>
            </w:pPr>
          </w:p>
        </w:tc>
      </w:tr>
      <w:tr w:rsidR="003E05E2" w:rsidRPr="006C4851" w14:paraId="594958AC" w14:textId="77777777" w:rsidTr="005B34CC">
        <w:trPr>
          <w:trHeight w:val="57"/>
        </w:trPr>
        <w:tc>
          <w:tcPr>
            <w:tcW w:w="1463" w:type="dxa"/>
            <w:vMerge/>
            <w:tcBorders>
              <w:bottom w:val="single" w:sz="4" w:space="0" w:color="auto"/>
            </w:tcBorders>
          </w:tcPr>
          <w:p w14:paraId="5C1E993A" w14:textId="77777777" w:rsidR="003E05E2" w:rsidRPr="006C4851" w:rsidRDefault="003E05E2" w:rsidP="00BB73D6">
            <w:pPr>
              <w:spacing w:before="120" w:after="120"/>
              <w:ind w:right="1"/>
              <w:jc w:val="center"/>
            </w:pPr>
          </w:p>
        </w:tc>
        <w:tc>
          <w:tcPr>
            <w:tcW w:w="1155" w:type="dxa"/>
            <w:tcBorders>
              <w:bottom w:val="single" w:sz="4" w:space="0" w:color="auto"/>
            </w:tcBorders>
          </w:tcPr>
          <w:p w14:paraId="1CE91FC3" w14:textId="77777777" w:rsidR="003E05E2" w:rsidRPr="006C4851" w:rsidRDefault="003E05E2" w:rsidP="00BB73D6">
            <w:pPr>
              <w:spacing w:before="120" w:after="120"/>
              <w:ind w:right="1"/>
            </w:pPr>
            <w:r w:rsidRPr="006C4851">
              <w:t>Almamış</w:t>
            </w:r>
          </w:p>
        </w:tc>
        <w:tc>
          <w:tcPr>
            <w:tcW w:w="782" w:type="dxa"/>
            <w:tcBorders>
              <w:bottom w:val="single" w:sz="4" w:space="0" w:color="auto"/>
            </w:tcBorders>
          </w:tcPr>
          <w:p w14:paraId="36743F93" w14:textId="77777777" w:rsidR="003E05E2" w:rsidRPr="006C4851" w:rsidRDefault="003E05E2" w:rsidP="00BB73D6">
            <w:pPr>
              <w:spacing w:before="120" w:after="120"/>
              <w:ind w:right="1"/>
              <w:jc w:val="center"/>
            </w:pPr>
            <w:r w:rsidRPr="006C4851">
              <w:t>58</w:t>
            </w:r>
          </w:p>
        </w:tc>
        <w:tc>
          <w:tcPr>
            <w:tcW w:w="644" w:type="dxa"/>
            <w:tcBorders>
              <w:bottom w:val="single" w:sz="4" w:space="0" w:color="auto"/>
            </w:tcBorders>
          </w:tcPr>
          <w:p w14:paraId="24B7CC09" w14:textId="77777777" w:rsidR="003E05E2" w:rsidRPr="006C4851" w:rsidRDefault="003E05E2" w:rsidP="00BB73D6">
            <w:pPr>
              <w:spacing w:before="120" w:after="120"/>
              <w:ind w:right="1"/>
              <w:jc w:val="center"/>
            </w:pPr>
            <w:r w:rsidRPr="006C4851">
              <w:t>3,73</w:t>
            </w:r>
          </w:p>
        </w:tc>
        <w:tc>
          <w:tcPr>
            <w:tcW w:w="1432" w:type="dxa"/>
            <w:tcBorders>
              <w:bottom w:val="single" w:sz="4" w:space="0" w:color="auto"/>
            </w:tcBorders>
          </w:tcPr>
          <w:p w14:paraId="3A1B42BF" w14:textId="77777777" w:rsidR="003E05E2" w:rsidRPr="006C4851" w:rsidRDefault="003E05E2" w:rsidP="00BB73D6">
            <w:pPr>
              <w:spacing w:before="120" w:after="120"/>
              <w:ind w:right="1"/>
              <w:jc w:val="center"/>
            </w:pPr>
            <w:r w:rsidRPr="006C4851">
              <w:t>0,46</w:t>
            </w:r>
          </w:p>
        </w:tc>
        <w:tc>
          <w:tcPr>
            <w:tcW w:w="992" w:type="dxa"/>
            <w:vMerge/>
            <w:tcBorders>
              <w:bottom w:val="single" w:sz="4" w:space="0" w:color="auto"/>
            </w:tcBorders>
          </w:tcPr>
          <w:p w14:paraId="42DC6C2F" w14:textId="77777777" w:rsidR="003E05E2" w:rsidRPr="006C4851" w:rsidRDefault="003E05E2" w:rsidP="00BB73D6">
            <w:pPr>
              <w:spacing w:before="120" w:after="120"/>
              <w:ind w:right="1"/>
              <w:jc w:val="center"/>
            </w:pPr>
          </w:p>
        </w:tc>
        <w:tc>
          <w:tcPr>
            <w:tcW w:w="1040" w:type="dxa"/>
            <w:vMerge/>
            <w:tcBorders>
              <w:bottom w:val="single" w:sz="4" w:space="0" w:color="auto"/>
            </w:tcBorders>
          </w:tcPr>
          <w:p w14:paraId="1D2F15E7" w14:textId="77777777" w:rsidR="003E05E2" w:rsidRPr="006C4851" w:rsidRDefault="003E05E2" w:rsidP="00BB73D6">
            <w:pPr>
              <w:spacing w:before="120" w:after="120"/>
              <w:ind w:right="1"/>
              <w:jc w:val="center"/>
            </w:pPr>
          </w:p>
        </w:tc>
        <w:tc>
          <w:tcPr>
            <w:tcW w:w="1040" w:type="dxa"/>
            <w:tcBorders>
              <w:bottom w:val="single" w:sz="4" w:space="0" w:color="auto"/>
            </w:tcBorders>
          </w:tcPr>
          <w:p w14:paraId="3267F5B1" w14:textId="77777777" w:rsidR="003E05E2" w:rsidRPr="006C4851" w:rsidRDefault="003E05E2" w:rsidP="00BB73D6">
            <w:pPr>
              <w:spacing w:before="120" w:after="120"/>
              <w:ind w:right="1"/>
              <w:jc w:val="center"/>
            </w:pPr>
          </w:p>
        </w:tc>
      </w:tr>
      <w:tr w:rsidR="003E05E2" w:rsidRPr="006C4851" w14:paraId="1026E189" w14:textId="77777777" w:rsidTr="005B34CC">
        <w:trPr>
          <w:trHeight w:val="57"/>
        </w:trPr>
        <w:tc>
          <w:tcPr>
            <w:tcW w:w="1463" w:type="dxa"/>
            <w:vMerge w:val="restart"/>
            <w:tcBorders>
              <w:top w:val="single" w:sz="4" w:space="0" w:color="auto"/>
            </w:tcBorders>
          </w:tcPr>
          <w:p w14:paraId="6DDBA25C" w14:textId="77777777" w:rsidR="003E05E2" w:rsidRPr="006C4851" w:rsidRDefault="003E05E2" w:rsidP="00BB73D6">
            <w:pPr>
              <w:spacing w:before="120" w:after="120"/>
              <w:ind w:right="1"/>
              <w:jc w:val="center"/>
            </w:pPr>
            <w:r w:rsidRPr="006C4851">
              <w:t>TAB</w:t>
            </w:r>
          </w:p>
        </w:tc>
        <w:tc>
          <w:tcPr>
            <w:tcW w:w="1155" w:type="dxa"/>
            <w:tcBorders>
              <w:top w:val="single" w:sz="4" w:space="0" w:color="auto"/>
            </w:tcBorders>
          </w:tcPr>
          <w:p w14:paraId="1DF0A87F" w14:textId="77777777" w:rsidR="003E05E2" w:rsidRPr="006C4851" w:rsidRDefault="003E05E2" w:rsidP="00BB73D6">
            <w:pPr>
              <w:spacing w:before="120" w:after="120"/>
              <w:ind w:right="1"/>
            </w:pPr>
            <w:r w:rsidRPr="006C4851">
              <w:t xml:space="preserve">Almış </w:t>
            </w:r>
          </w:p>
        </w:tc>
        <w:tc>
          <w:tcPr>
            <w:tcW w:w="782" w:type="dxa"/>
            <w:tcBorders>
              <w:top w:val="single" w:sz="4" w:space="0" w:color="auto"/>
            </w:tcBorders>
          </w:tcPr>
          <w:p w14:paraId="347CDA64" w14:textId="77777777" w:rsidR="003E05E2" w:rsidRPr="006C4851" w:rsidRDefault="003E05E2" w:rsidP="00BB73D6">
            <w:pPr>
              <w:spacing w:before="120" w:after="120"/>
              <w:ind w:right="1"/>
              <w:jc w:val="center"/>
            </w:pPr>
            <w:r w:rsidRPr="006C4851">
              <w:t>183</w:t>
            </w:r>
          </w:p>
        </w:tc>
        <w:tc>
          <w:tcPr>
            <w:tcW w:w="644" w:type="dxa"/>
            <w:tcBorders>
              <w:top w:val="single" w:sz="4" w:space="0" w:color="auto"/>
            </w:tcBorders>
          </w:tcPr>
          <w:p w14:paraId="34D30865" w14:textId="77777777" w:rsidR="003E05E2" w:rsidRPr="006C4851" w:rsidRDefault="003E05E2" w:rsidP="00BB73D6">
            <w:pPr>
              <w:spacing w:before="120" w:after="120"/>
              <w:ind w:right="1"/>
              <w:jc w:val="center"/>
            </w:pPr>
            <w:r w:rsidRPr="006C4851">
              <w:t>3,63</w:t>
            </w:r>
          </w:p>
        </w:tc>
        <w:tc>
          <w:tcPr>
            <w:tcW w:w="1432" w:type="dxa"/>
            <w:tcBorders>
              <w:top w:val="single" w:sz="4" w:space="0" w:color="auto"/>
            </w:tcBorders>
          </w:tcPr>
          <w:p w14:paraId="1EF5CAE8" w14:textId="77777777" w:rsidR="003E05E2" w:rsidRPr="006C4851" w:rsidRDefault="003E05E2" w:rsidP="00BB73D6">
            <w:pPr>
              <w:spacing w:before="120" w:after="120"/>
              <w:ind w:right="1"/>
              <w:jc w:val="center"/>
            </w:pPr>
            <w:r w:rsidRPr="006C4851">
              <w:t>0,71</w:t>
            </w:r>
          </w:p>
        </w:tc>
        <w:tc>
          <w:tcPr>
            <w:tcW w:w="992" w:type="dxa"/>
            <w:vMerge w:val="restart"/>
            <w:tcBorders>
              <w:top w:val="single" w:sz="4" w:space="0" w:color="auto"/>
            </w:tcBorders>
          </w:tcPr>
          <w:p w14:paraId="5675F34E" w14:textId="77777777" w:rsidR="003E05E2" w:rsidRPr="006C4851" w:rsidRDefault="003E05E2" w:rsidP="00BB73D6">
            <w:pPr>
              <w:spacing w:before="120" w:after="120"/>
              <w:ind w:right="1"/>
              <w:jc w:val="center"/>
            </w:pPr>
            <w:r w:rsidRPr="006C4851">
              <w:t>0,10</w:t>
            </w:r>
          </w:p>
        </w:tc>
        <w:tc>
          <w:tcPr>
            <w:tcW w:w="1040" w:type="dxa"/>
            <w:vMerge w:val="restart"/>
            <w:tcBorders>
              <w:top w:val="single" w:sz="4" w:space="0" w:color="auto"/>
            </w:tcBorders>
          </w:tcPr>
          <w:p w14:paraId="0603ED0D" w14:textId="77777777" w:rsidR="003E05E2" w:rsidRPr="006C4851" w:rsidRDefault="003E05E2" w:rsidP="00BB73D6">
            <w:pPr>
              <w:spacing w:before="120" w:after="120"/>
              <w:ind w:right="1"/>
              <w:jc w:val="center"/>
            </w:pPr>
            <w:r w:rsidRPr="006C4851">
              <w:t>0,91</w:t>
            </w:r>
          </w:p>
        </w:tc>
        <w:tc>
          <w:tcPr>
            <w:tcW w:w="1040" w:type="dxa"/>
            <w:tcBorders>
              <w:top w:val="single" w:sz="4" w:space="0" w:color="auto"/>
            </w:tcBorders>
          </w:tcPr>
          <w:p w14:paraId="5FA9CCE9" w14:textId="77777777" w:rsidR="003E05E2" w:rsidRPr="006C4851" w:rsidRDefault="003E05E2" w:rsidP="00BB73D6">
            <w:pPr>
              <w:spacing w:before="120" w:after="120"/>
              <w:ind w:right="1"/>
              <w:jc w:val="center"/>
            </w:pPr>
          </w:p>
        </w:tc>
      </w:tr>
      <w:tr w:rsidR="003E05E2" w:rsidRPr="006C4851" w14:paraId="3ABCCB58" w14:textId="77777777" w:rsidTr="005B34CC">
        <w:trPr>
          <w:trHeight w:val="57"/>
        </w:trPr>
        <w:tc>
          <w:tcPr>
            <w:tcW w:w="1463" w:type="dxa"/>
            <w:vMerge/>
            <w:tcBorders>
              <w:bottom w:val="single" w:sz="4" w:space="0" w:color="auto"/>
            </w:tcBorders>
          </w:tcPr>
          <w:p w14:paraId="3EA704E9" w14:textId="77777777" w:rsidR="003E05E2" w:rsidRPr="006C4851" w:rsidRDefault="003E05E2" w:rsidP="00BB73D6">
            <w:pPr>
              <w:spacing w:before="120" w:after="120"/>
              <w:ind w:right="1"/>
              <w:jc w:val="center"/>
            </w:pPr>
          </w:p>
        </w:tc>
        <w:tc>
          <w:tcPr>
            <w:tcW w:w="1155" w:type="dxa"/>
            <w:tcBorders>
              <w:bottom w:val="single" w:sz="4" w:space="0" w:color="auto"/>
            </w:tcBorders>
          </w:tcPr>
          <w:p w14:paraId="287424B4" w14:textId="77777777" w:rsidR="003E05E2" w:rsidRPr="006C4851" w:rsidRDefault="003E05E2" w:rsidP="00BB73D6">
            <w:pPr>
              <w:spacing w:before="120" w:after="120"/>
              <w:ind w:right="1"/>
            </w:pPr>
            <w:r w:rsidRPr="006C4851">
              <w:t>Almamış</w:t>
            </w:r>
          </w:p>
        </w:tc>
        <w:tc>
          <w:tcPr>
            <w:tcW w:w="782" w:type="dxa"/>
            <w:tcBorders>
              <w:bottom w:val="single" w:sz="4" w:space="0" w:color="auto"/>
            </w:tcBorders>
          </w:tcPr>
          <w:p w14:paraId="0AB0E0DD" w14:textId="77777777" w:rsidR="003E05E2" w:rsidRPr="006C4851" w:rsidRDefault="003E05E2" w:rsidP="00BB73D6">
            <w:pPr>
              <w:spacing w:before="120" w:after="120"/>
              <w:ind w:right="1"/>
              <w:jc w:val="center"/>
            </w:pPr>
            <w:r w:rsidRPr="006C4851">
              <w:t>58</w:t>
            </w:r>
          </w:p>
        </w:tc>
        <w:tc>
          <w:tcPr>
            <w:tcW w:w="644" w:type="dxa"/>
            <w:tcBorders>
              <w:bottom w:val="single" w:sz="4" w:space="0" w:color="auto"/>
            </w:tcBorders>
          </w:tcPr>
          <w:p w14:paraId="3EAF3F19" w14:textId="77777777" w:rsidR="003E05E2" w:rsidRPr="006C4851" w:rsidRDefault="003E05E2" w:rsidP="00BB73D6">
            <w:pPr>
              <w:spacing w:before="120" w:after="120"/>
              <w:ind w:right="1"/>
              <w:jc w:val="center"/>
            </w:pPr>
            <w:r w:rsidRPr="006C4851">
              <w:t>3,62</w:t>
            </w:r>
          </w:p>
        </w:tc>
        <w:tc>
          <w:tcPr>
            <w:tcW w:w="1432" w:type="dxa"/>
            <w:tcBorders>
              <w:bottom w:val="single" w:sz="4" w:space="0" w:color="auto"/>
            </w:tcBorders>
          </w:tcPr>
          <w:p w14:paraId="6414807D" w14:textId="77777777" w:rsidR="003E05E2" w:rsidRPr="006C4851" w:rsidRDefault="003E05E2" w:rsidP="00BB73D6">
            <w:pPr>
              <w:spacing w:before="120" w:after="120"/>
              <w:ind w:right="1"/>
              <w:jc w:val="center"/>
            </w:pPr>
            <w:r w:rsidRPr="006C4851">
              <w:t>0,65</w:t>
            </w:r>
          </w:p>
        </w:tc>
        <w:tc>
          <w:tcPr>
            <w:tcW w:w="992" w:type="dxa"/>
            <w:vMerge/>
            <w:tcBorders>
              <w:bottom w:val="single" w:sz="4" w:space="0" w:color="auto"/>
            </w:tcBorders>
          </w:tcPr>
          <w:p w14:paraId="01923685" w14:textId="77777777" w:rsidR="003E05E2" w:rsidRPr="006C4851" w:rsidRDefault="003E05E2" w:rsidP="00BB73D6">
            <w:pPr>
              <w:spacing w:before="120" w:after="120"/>
              <w:ind w:right="1"/>
              <w:jc w:val="center"/>
            </w:pPr>
          </w:p>
        </w:tc>
        <w:tc>
          <w:tcPr>
            <w:tcW w:w="1040" w:type="dxa"/>
            <w:vMerge/>
            <w:tcBorders>
              <w:bottom w:val="single" w:sz="4" w:space="0" w:color="auto"/>
            </w:tcBorders>
          </w:tcPr>
          <w:p w14:paraId="61425080" w14:textId="77777777" w:rsidR="003E05E2" w:rsidRPr="006C4851" w:rsidRDefault="003E05E2" w:rsidP="00BB73D6">
            <w:pPr>
              <w:spacing w:before="120" w:after="120"/>
              <w:ind w:right="1"/>
              <w:jc w:val="center"/>
            </w:pPr>
          </w:p>
        </w:tc>
        <w:tc>
          <w:tcPr>
            <w:tcW w:w="1040" w:type="dxa"/>
            <w:tcBorders>
              <w:bottom w:val="single" w:sz="4" w:space="0" w:color="auto"/>
            </w:tcBorders>
          </w:tcPr>
          <w:p w14:paraId="48172394" w14:textId="77777777" w:rsidR="003E05E2" w:rsidRPr="006C4851" w:rsidRDefault="003E05E2" w:rsidP="00BB73D6">
            <w:pPr>
              <w:spacing w:before="120" w:after="120"/>
              <w:ind w:right="1"/>
              <w:jc w:val="center"/>
            </w:pPr>
          </w:p>
        </w:tc>
      </w:tr>
      <w:tr w:rsidR="003E05E2" w:rsidRPr="006C4851" w14:paraId="6DA8A612" w14:textId="77777777" w:rsidTr="005B34CC">
        <w:trPr>
          <w:trHeight w:val="57"/>
        </w:trPr>
        <w:tc>
          <w:tcPr>
            <w:tcW w:w="1463" w:type="dxa"/>
            <w:vMerge w:val="restart"/>
            <w:tcBorders>
              <w:top w:val="single" w:sz="4" w:space="0" w:color="auto"/>
            </w:tcBorders>
          </w:tcPr>
          <w:p w14:paraId="77D1BBFE" w14:textId="77777777" w:rsidR="003E05E2" w:rsidRPr="006C4851" w:rsidRDefault="003E05E2" w:rsidP="00BB73D6">
            <w:pPr>
              <w:spacing w:before="120" w:after="120"/>
              <w:ind w:right="1"/>
              <w:jc w:val="center"/>
            </w:pPr>
            <w:r w:rsidRPr="006C4851">
              <w:t>TB</w:t>
            </w:r>
          </w:p>
        </w:tc>
        <w:tc>
          <w:tcPr>
            <w:tcW w:w="1155" w:type="dxa"/>
            <w:tcBorders>
              <w:top w:val="single" w:sz="4" w:space="0" w:color="auto"/>
            </w:tcBorders>
          </w:tcPr>
          <w:p w14:paraId="4425F4FC" w14:textId="77777777" w:rsidR="003E05E2" w:rsidRPr="006C4851" w:rsidRDefault="003E05E2" w:rsidP="00BB73D6">
            <w:pPr>
              <w:spacing w:before="120" w:after="120"/>
              <w:ind w:right="1"/>
            </w:pPr>
            <w:r w:rsidRPr="006C4851">
              <w:t xml:space="preserve">Almış </w:t>
            </w:r>
          </w:p>
        </w:tc>
        <w:tc>
          <w:tcPr>
            <w:tcW w:w="782" w:type="dxa"/>
            <w:tcBorders>
              <w:top w:val="single" w:sz="4" w:space="0" w:color="auto"/>
            </w:tcBorders>
          </w:tcPr>
          <w:p w14:paraId="7F344F2B" w14:textId="77777777" w:rsidR="003E05E2" w:rsidRPr="006C4851" w:rsidRDefault="003E05E2" w:rsidP="00BB73D6">
            <w:pPr>
              <w:spacing w:before="120" w:after="120"/>
              <w:ind w:right="1"/>
              <w:jc w:val="center"/>
            </w:pPr>
            <w:r w:rsidRPr="006C4851">
              <w:t>183</w:t>
            </w:r>
          </w:p>
        </w:tc>
        <w:tc>
          <w:tcPr>
            <w:tcW w:w="644" w:type="dxa"/>
            <w:tcBorders>
              <w:top w:val="single" w:sz="4" w:space="0" w:color="auto"/>
            </w:tcBorders>
          </w:tcPr>
          <w:p w14:paraId="14CE2CD8" w14:textId="77777777" w:rsidR="003E05E2" w:rsidRPr="006C4851" w:rsidRDefault="003E05E2" w:rsidP="00BB73D6">
            <w:pPr>
              <w:spacing w:before="120" w:after="120"/>
              <w:ind w:right="1"/>
              <w:jc w:val="center"/>
            </w:pPr>
            <w:r w:rsidRPr="006C4851">
              <w:t>3,56</w:t>
            </w:r>
          </w:p>
        </w:tc>
        <w:tc>
          <w:tcPr>
            <w:tcW w:w="1432" w:type="dxa"/>
            <w:tcBorders>
              <w:top w:val="single" w:sz="4" w:space="0" w:color="auto"/>
            </w:tcBorders>
          </w:tcPr>
          <w:p w14:paraId="449B16A3" w14:textId="77777777" w:rsidR="003E05E2" w:rsidRPr="006C4851" w:rsidRDefault="003E05E2" w:rsidP="00BB73D6">
            <w:pPr>
              <w:spacing w:before="120" w:after="120"/>
              <w:ind w:right="1"/>
              <w:jc w:val="center"/>
            </w:pPr>
            <w:r w:rsidRPr="006C4851">
              <w:t>0,71</w:t>
            </w:r>
          </w:p>
        </w:tc>
        <w:tc>
          <w:tcPr>
            <w:tcW w:w="992" w:type="dxa"/>
            <w:vMerge w:val="restart"/>
            <w:tcBorders>
              <w:top w:val="single" w:sz="4" w:space="0" w:color="auto"/>
            </w:tcBorders>
          </w:tcPr>
          <w:p w14:paraId="0CC03F96" w14:textId="77777777" w:rsidR="003E05E2" w:rsidRPr="006C4851" w:rsidRDefault="003E05E2" w:rsidP="00BB73D6">
            <w:pPr>
              <w:spacing w:before="120" w:after="120"/>
              <w:ind w:right="1"/>
              <w:jc w:val="center"/>
            </w:pPr>
            <w:r w:rsidRPr="006C4851">
              <w:t>2,44</w:t>
            </w:r>
          </w:p>
        </w:tc>
        <w:tc>
          <w:tcPr>
            <w:tcW w:w="1040" w:type="dxa"/>
            <w:vMerge w:val="restart"/>
            <w:tcBorders>
              <w:top w:val="single" w:sz="4" w:space="0" w:color="auto"/>
            </w:tcBorders>
          </w:tcPr>
          <w:p w14:paraId="46542533" w14:textId="77777777" w:rsidR="003E05E2" w:rsidRPr="006C4851" w:rsidRDefault="003E05E2" w:rsidP="00BB73D6">
            <w:pPr>
              <w:spacing w:before="120" w:after="120"/>
              <w:ind w:right="1"/>
              <w:jc w:val="center"/>
            </w:pPr>
            <w:r w:rsidRPr="006C4851">
              <w:t>0,01</w:t>
            </w:r>
          </w:p>
        </w:tc>
        <w:tc>
          <w:tcPr>
            <w:tcW w:w="1040" w:type="dxa"/>
            <w:vMerge w:val="restart"/>
            <w:tcBorders>
              <w:top w:val="single" w:sz="4" w:space="0" w:color="auto"/>
            </w:tcBorders>
          </w:tcPr>
          <w:p w14:paraId="2523E8D9" w14:textId="77777777" w:rsidR="003E05E2" w:rsidRPr="006C4851" w:rsidRDefault="003E05E2" w:rsidP="00BB73D6">
            <w:pPr>
              <w:spacing w:before="120" w:after="120"/>
              <w:ind w:right="1"/>
              <w:jc w:val="center"/>
            </w:pPr>
            <w:r w:rsidRPr="006C4851">
              <w:t>0,02</w:t>
            </w:r>
          </w:p>
        </w:tc>
      </w:tr>
      <w:tr w:rsidR="003E05E2" w:rsidRPr="006C4851" w14:paraId="4873DD0F" w14:textId="77777777" w:rsidTr="005B34CC">
        <w:trPr>
          <w:trHeight w:val="57"/>
        </w:trPr>
        <w:tc>
          <w:tcPr>
            <w:tcW w:w="1463" w:type="dxa"/>
            <w:vMerge/>
            <w:tcBorders>
              <w:bottom w:val="single" w:sz="4" w:space="0" w:color="auto"/>
            </w:tcBorders>
          </w:tcPr>
          <w:p w14:paraId="79F7E730" w14:textId="77777777" w:rsidR="003E05E2" w:rsidRPr="006C4851" w:rsidRDefault="003E05E2" w:rsidP="00BB73D6">
            <w:pPr>
              <w:spacing w:before="120" w:after="120"/>
              <w:ind w:right="1"/>
              <w:jc w:val="center"/>
            </w:pPr>
          </w:p>
        </w:tc>
        <w:tc>
          <w:tcPr>
            <w:tcW w:w="1155" w:type="dxa"/>
            <w:tcBorders>
              <w:bottom w:val="single" w:sz="4" w:space="0" w:color="auto"/>
            </w:tcBorders>
          </w:tcPr>
          <w:p w14:paraId="366D16F2" w14:textId="77777777" w:rsidR="003E05E2" w:rsidRPr="006C4851" w:rsidRDefault="003E05E2" w:rsidP="00BB73D6">
            <w:pPr>
              <w:spacing w:before="120" w:after="120"/>
              <w:ind w:right="1"/>
            </w:pPr>
            <w:r w:rsidRPr="006C4851">
              <w:t>Almamış</w:t>
            </w:r>
          </w:p>
        </w:tc>
        <w:tc>
          <w:tcPr>
            <w:tcW w:w="782" w:type="dxa"/>
            <w:tcBorders>
              <w:bottom w:val="single" w:sz="4" w:space="0" w:color="auto"/>
            </w:tcBorders>
          </w:tcPr>
          <w:p w14:paraId="12161B28" w14:textId="77777777" w:rsidR="003E05E2" w:rsidRPr="006C4851" w:rsidRDefault="003E05E2" w:rsidP="00BB73D6">
            <w:pPr>
              <w:spacing w:before="120" w:after="120"/>
              <w:ind w:right="1"/>
              <w:jc w:val="center"/>
            </w:pPr>
            <w:r w:rsidRPr="006C4851">
              <w:t>58</w:t>
            </w:r>
          </w:p>
        </w:tc>
        <w:tc>
          <w:tcPr>
            <w:tcW w:w="644" w:type="dxa"/>
            <w:tcBorders>
              <w:bottom w:val="single" w:sz="4" w:space="0" w:color="auto"/>
            </w:tcBorders>
          </w:tcPr>
          <w:p w14:paraId="751C8DD1" w14:textId="77777777" w:rsidR="003E05E2" w:rsidRPr="006C4851" w:rsidRDefault="003E05E2" w:rsidP="00BB73D6">
            <w:pPr>
              <w:spacing w:before="120" w:after="120"/>
              <w:ind w:right="1"/>
              <w:jc w:val="center"/>
            </w:pPr>
            <w:r w:rsidRPr="006C4851">
              <w:t>3,29</w:t>
            </w:r>
          </w:p>
        </w:tc>
        <w:tc>
          <w:tcPr>
            <w:tcW w:w="1432" w:type="dxa"/>
            <w:tcBorders>
              <w:bottom w:val="single" w:sz="4" w:space="0" w:color="auto"/>
            </w:tcBorders>
          </w:tcPr>
          <w:p w14:paraId="63798548" w14:textId="77777777" w:rsidR="003E05E2" w:rsidRPr="006C4851" w:rsidRDefault="003E05E2" w:rsidP="00BB73D6">
            <w:pPr>
              <w:spacing w:before="120" w:after="120"/>
              <w:ind w:right="1"/>
              <w:jc w:val="center"/>
            </w:pPr>
            <w:r w:rsidRPr="006C4851">
              <w:t>0,74</w:t>
            </w:r>
          </w:p>
        </w:tc>
        <w:tc>
          <w:tcPr>
            <w:tcW w:w="992" w:type="dxa"/>
            <w:vMerge/>
            <w:tcBorders>
              <w:bottom w:val="single" w:sz="4" w:space="0" w:color="auto"/>
            </w:tcBorders>
          </w:tcPr>
          <w:p w14:paraId="47FB0CD3" w14:textId="77777777" w:rsidR="003E05E2" w:rsidRPr="006C4851" w:rsidRDefault="003E05E2" w:rsidP="00BB73D6">
            <w:pPr>
              <w:spacing w:before="120" w:after="120"/>
              <w:ind w:right="1"/>
              <w:jc w:val="center"/>
            </w:pPr>
          </w:p>
        </w:tc>
        <w:tc>
          <w:tcPr>
            <w:tcW w:w="1040" w:type="dxa"/>
            <w:vMerge/>
            <w:tcBorders>
              <w:bottom w:val="single" w:sz="4" w:space="0" w:color="auto"/>
            </w:tcBorders>
          </w:tcPr>
          <w:p w14:paraId="0527C330" w14:textId="77777777" w:rsidR="003E05E2" w:rsidRPr="006C4851" w:rsidRDefault="003E05E2" w:rsidP="00BB73D6">
            <w:pPr>
              <w:spacing w:before="120" w:after="120"/>
              <w:ind w:right="1"/>
              <w:jc w:val="center"/>
            </w:pPr>
          </w:p>
        </w:tc>
        <w:tc>
          <w:tcPr>
            <w:tcW w:w="1040" w:type="dxa"/>
            <w:vMerge/>
            <w:tcBorders>
              <w:bottom w:val="single" w:sz="4" w:space="0" w:color="auto"/>
            </w:tcBorders>
          </w:tcPr>
          <w:p w14:paraId="6177B551" w14:textId="77777777" w:rsidR="003E05E2" w:rsidRPr="006C4851" w:rsidRDefault="003E05E2" w:rsidP="00BB73D6">
            <w:pPr>
              <w:spacing w:before="120" w:after="120"/>
              <w:ind w:right="1"/>
              <w:jc w:val="center"/>
            </w:pPr>
          </w:p>
        </w:tc>
      </w:tr>
      <w:bookmarkEnd w:id="0"/>
    </w:tbl>
    <w:p w14:paraId="63D9F986" w14:textId="77777777" w:rsidR="00221718" w:rsidRPr="002D26BC" w:rsidRDefault="00221718" w:rsidP="00221718">
      <w:pPr>
        <w:ind w:firstLine="709"/>
        <w:jc w:val="both"/>
      </w:pPr>
    </w:p>
    <w:p w14:paraId="216277D5" w14:textId="627D352D" w:rsidR="003E05E2" w:rsidRDefault="003E05E2" w:rsidP="003E05E2">
      <w:pPr>
        <w:pStyle w:val="NormalWeb"/>
        <w:spacing w:before="0" w:beforeAutospacing="0" w:after="0" w:afterAutospacing="0" w:line="360" w:lineRule="auto"/>
        <w:ind w:firstLine="709"/>
        <w:jc w:val="both"/>
      </w:pPr>
      <w:r w:rsidRPr="003E05E2">
        <w:t xml:space="preserve">Tablo </w:t>
      </w:r>
      <w:r w:rsidR="00043882">
        <w:t>5</w:t>
      </w:r>
      <w:r w:rsidRPr="003E05E2">
        <w:t xml:space="preserve"> incelendiğinde öğretmenlerin yalnızca TB alt boyutunda öz güven puanlarının anlamlı şekilde farklılaştığı (</w:t>
      </w:r>
      <w:r w:rsidRPr="003E05E2">
        <w:rPr>
          <w:i/>
          <w:iCs/>
        </w:rPr>
        <w:t>t</w:t>
      </w:r>
      <w:r w:rsidRPr="003E05E2">
        <w:t xml:space="preserve">=2,44; </w:t>
      </w:r>
      <w:r w:rsidRPr="003E05E2">
        <w:rPr>
          <w:i/>
          <w:iCs/>
        </w:rPr>
        <w:t>p</w:t>
      </w:r>
      <w:r w:rsidRPr="003E05E2">
        <w:t xml:space="preserve">&lt;0.05), görülmektedir. Öğretmenlerin TP alt boyutunda </w:t>
      </w:r>
      <w:r w:rsidRPr="003E05E2">
        <w:lastRenderedPageBreak/>
        <w:t>öz güvenlerine, lisans eğitimleri sırasında aldıkları bilişim teknolojileri eğitimin düşük-orta düzeyde (</w:t>
      </w:r>
      <w:r w:rsidRPr="003E05E2">
        <w:rPr>
          <w:i/>
          <w:iCs/>
        </w:rPr>
        <w:t>ƞ</w:t>
      </w:r>
      <w:r w:rsidRPr="003E05E2">
        <w:rPr>
          <w:vertAlign w:val="superscript"/>
        </w:rPr>
        <w:t>2</w:t>
      </w:r>
      <w:r w:rsidRPr="003E05E2">
        <w:t xml:space="preserve">=0,02) etkisi olduğu görülmektedir. </w:t>
      </w:r>
    </w:p>
    <w:p w14:paraId="5DF983B2" w14:textId="4C304C09" w:rsidR="00B84E22" w:rsidRPr="00B84E22" w:rsidRDefault="00B84E22" w:rsidP="00B84E22">
      <w:pPr>
        <w:pStyle w:val="NormalWeb"/>
        <w:spacing w:before="0" w:beforeAutospacing="0" w:after="0" w:afterAutospacing="0" w:line="360" w:lineRule="auto"/>
        <w:jc w:val="both"/>
        <w:rPr>
          <w:b/>
          <w:bCs/>
        </w:rPr>
      </w:pPr>
      <w:r w:rsidRPr="00B84E22">
        <w:rPr>
          <w:b/>
          <w:bCs/>
        </w:rPr>
        <w:t>FATİH Projesi hizmet içi eğitimlerin TPAB Öz güvenlerine etkisi</w:t>
      </w:r>
    </w:p>
    <w:p w14:paraId="599BE458" w14:textId="786DE612" w:rsidR="003E05E2" w:rsidRDefault="003E05E2" w:rsidP="003E05E2">
      <w:pPr>
        <w:pStyle w:val="NormalWeb"/>
        <w:spacing w:before="0" w:beforeAutospacing="0" w:after="0" w:afterAutospacing="0" w:line="360" w:lineRule="auto"/>
        <w:ind w:firstLine="709"/>
        <w:jc w:val="both"/>
      </w:pPr>
      <w:r w:rsidRPr="003E05E2">
        <w:t xml:space="preserve">FATİH projesi kapsamında verilen eğitimde teknoloji kullanımı içerikli hizmet içi eğitimlerin öğretmenlerin TPAB öz güvenleri alt boyutlarında farklılaşma oluşturup oluşturmadığını tespit etmek için bağısız örneklem t testi uygulanmış ve test sonuçları tablo </w:t>
      </w:r>
      <w:r w:rsidR="00043882">
        <w:t>6</w:t>
      </w:r>
      <w:r w:rsidRPr="003E05E2">
        <w:t>’de sunulmuştur.</w:t>
      </w:r>
    </w:p>
    <w:p w14:paraId="02ECC8AA" w14:textId="2B2041DE" w:rsidR="003E05E2" w:rsidRPr="00BB73D6" w:rsidRDefault="003E05E2" w:rsidP="00BB73D6">
      <w:pPr>
        <w:rPr>
          <w:bCs/>
        </w:rPr>
      </w:pPr>
      <w:r w:rsidRPr="00BB73D6">
        <w:rPr>
          <w:b/>
        </w:rPr>
        <w:t xml:space="preserve">Tablo </w:t>
      </w:r>
      <w:r w:rsidR="00043882">
        <w:rPr>
          <w:b/>
        </w:rPr>
        <w:t>6</w:t>
      </w:r>
      <w:r w:rsidRPr="00BB73D6">
        <w:rPr>
          <w:b/>
        </w:rPr>
        <w:t>.</w:t>
      </w:r>
      <w:r w:rsidRPr="00BB73D6">
        <w:rPr>
          <w:bCs/>
        </w:rPr>
        <w:t xml:space="preserve"> TPAB Öz Güven Düzeylerinin Eğitimde Teknoloji Kullanımı İçerikli Hizmet İçi Eğitime Katılma Değişkenine Göre t-Testi Sonuçları</w:t>
      </w:r>
    </w:p>
    <w:tbl>
      <w:tblPr>
        <w:tblW w:w="0" w:type="auto"/>
        <w:jc w:val="center"/>
        <w:tblBorders>
          <w:insideH w:val="single" w:sz="4" w:space="0" w:color="auto"/>
          <w:insideV w:val="single" w:sz="4" w:space="0" w:color="auto"/>
        </w:tblBorders>
        <w:tblLook w:val="04A0" w:firstRow="1" w:lastRow="0" w:firstColumn="1" w:lastColumn="0" w:noHBand="0" w:noVBand="1"/>
      </w:tblPr>
      <w:tblGrid>
        <w:gridCol w:w="1408"/>
        <w:gridCol w:w="2402"/>
        <w:gridCol w:w="826"/>
        <w:gridCol w:w="699"/>
        <w:gridCol w:w="829"/>
        <w:gridCol w:w="699"/>
        <w:gridCol w:w="942"/>
        <w:gridCol w:w="917"/>
      </w:tblGrid>
      <w:tr w:rsidR="003E05E2" w:rsidRPr="0095750C" w14:paraId="5CA38A6E" w14:textId="77777777" w:rsidTr="00DE3705">
        <w:trPr>
          <w:trHeight w:val="411"/>
          <w:jc w:val="center"/>
        </w:trPr>
        <w:tc>
          <w:tcPr>
            <w:tcW w:w="1408" w:type="dxa"/>
            <w:tcBorders>
              <w:top w:val="single" w:sz="4" w:space="0" w:color="auto"/>
              <w:bottom w:val="single" w:sz="4" w:space="0" w:color="auto"/>
              <w:right w:val="nil"/>
            </w:tcBorders>
            <w:vAlign w:val="center"/>
          </w:tcPr>
          <w:p w14:paraId="50DAC8A5" w14:textId="77777777" w:rsidR="003E05E2" w:rsidRPr="0095750C" w:rsidRDefault="003E05E2" w:rsidP="00BB73D6">
            <w:pPr>
              <w:ind w:right="1"/>
              <w:rPr>
                <w:b/>
                <w:bCs/>
              </w:rPr>
            </w:pPr>
            <w:r w:rsidRPr="0095750C">
              <w:rPr>
                <w:b/>
                <w:bCs/>
              </w:rPr>
              <w:t>Alt boyut</w:t>
            </w:r>
          </w:p>
        </w:tc>
        <w:tc>
          <w:tcPr>
            <w:tcW w:w="2402" w:type="dxa"/>
            <w:tcBorders>
              <w:top w:val="single" w:sz="4" w:space="0" w:color="auto"/>
              <w:left w:val="nil"/>
              <w:bottom w:val="single" w:sz="4" w:space="0" w:color="auto"/>
              <w:right w:val="nil"/>
            </w:tcBorders>
            <w:vAlign w:val="center"/>
          </w:tcPr>
          <w:p w14:paraId="74504632" w14:textId="77777777" w:rsidR="003E05E2" w:rsidRPr="0095750C" w:rsidRDefault="003E05E2" w:rsidP="0054696E">
            <w:pPr>
              <w:ind w:right="1"/>
              <w:rPr>
                <w:b/>
                <w:bCs/>
              </w:rPr>
            </w:pPr>
            <w:r w:rsidRPr="0095750C">
              <w:rPr>
                <w:b/>
                <w:bCs/>
              </w:rPr>
              <w:t xml:space="preserve">Eğitimde Teknoloji Kullanımı İçerikli Eğitim </w:t>
            </w:r>
          </w:p>
        </w:tc>
        <w:tc>
          <w:tcPr>
            <w:tcW w:w="826" w:type="dxa"/>
            <w:tcBorders>
              <w:top w:val="single" w:sz="4" w:space="0" w:color="auto"/>
              <w:left w:val="nil"/>
              <w:bottom w:val="single" w:sz="4" w:space="0" w:color="auto"/>
              <w:right w:val="nil"/>
            </w:tcBorders>
            <w:vAlign w:val="center"/>
          </w:tcPr>
          <w:p w14:paraId="46A1DE5B" w14:textId="77777777" w:rsidR="003E05E2" w:rsidRPr="0095750C" w:rsidRDefault="003E05E2" w:rsidP="00BB73D6">
            <w:pPr>
              <w:ind w:right="1"/>
              <w:jc w:val="center"/>
              <w:rPr>
                <w:b/>
                <w:bCs/>
              </w:rPr>
            </w:pPr>
            <w:r w:rsidRPr="0095750C">
              <w:rPr>
                <w:b/>
                <w:bCs/>
              </w:rPr>
              <w:t>N</w:t>
            </w:r>
          </w:p>
        </w:tc>
        <w:tc>
          <w:tcPr>
            <w:tcW w:w="699" w:type="dxa"/>
            <w:tcBorders>
              <w:top w:val="single" w:sz="4" w:space="0" w:color="auto"/>
              <w:left w:val="nil"/>
              <w:bottom w:val="single" w:sz="4" w:space="0" w:color="auto"/>
              <w:right w:val="nil"/>
            </w:tcBorders>
            <w:vAlign w:val="center"/>
          </w:tcPr>
          <w:p w14:paraId="4ADC1C01" w14:textId="77777777" w:rsidR="003E05E2" w:rsidRPr="0095750C" w:rsidRDefault="003E05E2" w:rsidP="00BB73D6">
            <w:pPr>
              <w:ind w:right="1"/>
              <w:jc w:val="center"/>
              <w:rPr>
                <w:b/>
                <w:bCs/>
              </w:rPr>
            </w:pPr>
            <w:r w:rsidRPr="0095750C">
              <w:rPr>
                <w:b/>
                <w:bCs/>
              </w:rPr>
              <w:fldChar w:fldCharType="begin"/>
            </w:r>
            <w:r w:rsidRPr="0095750C">
              <w:rPr>
                <w:b/>
                <w:bCs/>
              </w:rPr>
              <w:instrText xml:space="preserve"> QUOTE </w:instrText>
            </w:r>
            <w:r w:rsidR="000A1E97">
              <w:rPr>
                <w:b/>
                <w:noProof/>
                <w:position w:val="-4"/>
              </w:rPr>
              <w:pict w14:anchorId="71C17767">
                <v:shape id="_x0000_i1026" type="#_x0000_t75" alt="" style="width:6.75pt;height:15pt;mso-width-percent:0;mso-height-percent:0;mso-width-percent:0;mso-height-percent:0" equationxml="&lt;?xml version=&quot;1.0&quot; encoding=&quot;UTF-8&quot; standalone=&quot;yes&quot;?&gt;&#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lt;?mso-application progid=&quot;Word.Document&quot;?&gt;&#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shapeDefaults&gt;&lt;o:shapedefaults v:ext=&quot;edit&quot; spidmax=&quot;1026&quot;/&gt;&lt;o:shapelayout v:ext=&quot;edit&quot;&gt;&lt;o:idmap v:ext=&quot;edit&quot; data=&quot;1&quot;/&gt;&lt;/o:shapelayout&gt;&lt;/w:shapeDefaults&gt;&lt;w:docPr&gt;&lt;w:view w:val=&quot;print&quot;/&gt;&lt;w:zoom w:percent=&quot;169&quot;/&gt;&lt;w:removePersonalInformation/&gt;&lt;w:stylePaneFormatFilter w:val=&quot;1F08&quot;/&gt;&lt;w:defaultTabStop w:val=&quot;709&quot;/&gt;&lt;w:hyphenationZone w:val=&quot;425&quot;/&gt;&lt;w:evenAndOddHeaders/&gt;&lt;w:punctuationKerning/&gt;&lt;w:characterSpacingControl w:val=&quot;DontCompress&quot;/&gt;&lt;w:optimizeForBrowser/&gt;&lt;w:targetScreenSz w:val=&quot;800x600&quot;/&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5B145E&quot;/&gt;&lt;wsp:rsid wsp:val=&quot;000151E6&quot;/&gt;&lt;wsp:rsid wsp:val=&quot;00016146&quot;/&gt;&lt;wsp:rsid wsp:val=&quot;000254F3&quot;/&gt;&lt;wsp:rsid wsp:val=&quot;0002565B&quot;/&gt;&lt;wsp:rsid wsp:val=&quot;00031858&quot;/&gt;&lt;wsp:rsid wsp:val=&quot;00031E24&quot;/&gt;&lt;wsp:rsid wsp:val=&quot;00033306&quot;/&gt;&lt;wsp:rsid wsp:val=&quot;0005051F&quot;/&gt;&lt;wsp:rsid wsp:val=&quot;000925FF&quot;/&gt;&lt;wsp:rsid wsp:val=&quot;000A09BE&quot;/&gt;&lt;wsp:rsid wsp:val=&quot;000A20FA&quot;/&gt;&lt;wsp:rsid wsp:val=&quot;000B035A&quot;/&gt;&lt;wsp:rsid wsp:val=&quot;000B6745&quot;/&gt;&lt;wsp:rsid wsp:val=&quot;00101AF7&quot;/&gt;&lt;wsp:rsid wsp:val=&quot;00104582&quot;/&gt;&lt;wsp:rsid wsp:val=&quot;00114796&quot;/&gt;&lt;wsp:rsid wsp:val=&quot;00127416&quot;/&gt;&lt;wsp:rsid wsp:val=&quot;001403A9&quot;/&gt;&lt;wsp:rsid wsp:val=&quot;00177B9D&quot;/&gt;&lt;wsp:rsid wsp:val=&quot;00183EA1&quot;/&gt;&lt;wsp:rsid wsp:val=&quot;00194380&quot;/&gt;&lt;wsp:rsid wsp:val=&quot;001A3BD2&quot;/&gt;&lt;wsp:rsid wsp:val=&quot;001B5A6E&quot;/&gt;&lt;wsp:rsid wsp:val=&quot;001D0EDA&quot;/&gt;&lt;wsp:rsid wsp:val=&quot;001E68A5&quot;/&gt;&lt;wsp:rsid wsp:val=&quot;00203B11&quot;/&gt;&lt;wsp:rsid wsp:val=&quot;00236497&quot;/&gt;&lt;wsp:rsid wsp:val=&quot;00236C9D&quot;/&gt;&lt;wsp:rsid wsp:val=&quot;00291190&quot;/&gt;&lt;wsp:rsid wsp:val=&quot;00291E70&quot;/&gt;&lt;wsp:rsid wsp:val=&quot;00294F91&quot;/&gt;&lt;wsp:rsid wsp:val=&quot;002B3F3C&quot;/&gt;&lt;wsp:rsid wsp:val=&quot;002C5816&quot;/&gt;&lt;wsp:rsid wsp:val=&quot;002E6127&quot;/&gt;&lt;wsp:rsid wsp:val=&quot;002F1187&quot;/&gt;&lt;wsp:rsid wsp:val=&quot;00301A7D&quot;/&gt;&lt;wsp:rsid wsp:val=&quot;0030744C&quot;/&gt;&lt;wsp:rsid wsp:val=&quot;003122B1&quot;/&gt;&lt;wsp:rsid wsp:val=&quot;003443EE&quot;/&gt;&lt;wsp:rsid wsp:val=&quot;0035615A&quot;/&gt;&lt;wsp:rsid wsp:val=&quot;00361978&quot;/&gt;&lt;wsp:rsid wsp:val=&quot;00366C36&quot;/&gt;&lt;wsp:rsid wsp:val=&quot;00367AFF&quot;/&gt;&lt;wsp:rsid wsp:val=&quot;00375725&quot;/&gt;&lt;wsp:rsid wsp:val=&quot;00381FD0&quot;/&gt;&lt;wsp:rsid wsp:val=&quot;003839D3&quot;/&gt;&lt;wsp:rsid wsp:val=&quot;00395C7B&quot;/&gt;&lt;wsp:rsid wsp:val=&quot;00396BF4&quot;/&gt;&lt;wsp:rsid wsp:val=&quot;003E63BC&quot;/&gt;&lt;wsp:rsid wsp:val=&quot;003F0F81&quot;/&gt;&lt;wsp:rsid wsp:val=&quot;003F7106&quot;/&gt;&lt;wsp:rsid wsp:val=&quot;0040629E&quot;/&gt;&lt;wsp:rsid wsp:val=&quot;00420DB2&quot;/&gt;&lt;wsp:rsid wsp:val=&quot;00424BD0&quot;/&gt;&lt;wsp:rsid wsp:val=&quot;0042773F&quot;/&gt;&lt;wsp:rsid wsp:val=&quot;00433574&quot;/&gt;&lt;wsp:rsid wsp:val=&quot;00445CF8&quot;/&gt;&lt;wsp:rsid wsp:val=&quot;004569C7&quot;/&gt;&lt;wsp:rsid wsp:val=&quot;00490B10&quot;/&gt;&lt;wsp:rsid wsp:val=&quot;00494601&quot;/&gt;&lt;wsp:rsid wsp:val=&quot;004C7F3D&quot;/&gt;&lt;wsp:rsid wsp:val=&quot;004D332D&quot;/&gt;&lt;wsp:rsid wsp:val=&quot;004E46A3&quot;/&gt;&lt;wsp:rsid wsp:val=&quot;00500FED&quot;/&gt;&lt;wsp:rsid wsp:val=&quot;0050755F&quot;/&gt;&lt;wsp:rsid wsp:val=&quot;00513501&quot;/&gt;&lt;wsp:rsid wsp:val=&quot;00515152&quot;/&gt;&lt;wsp:rsid wsp:val=&quot;00524125&quot;/&gt;&lt;wsp:rsid wsp:val=&quot;00541028&quot;/&gt;&lt;wsp:rsid wsp:val=&quot;005500F1&quot;/&gt;&lt;wsp:rsid wsp:val=&quot;0055595A&quot;/&gt;&lt;wsp:rsid wsp:val=&quot;00574E48&quot;/&gt;&lt;wsp:rsid wsp:val=&quot;00584CA0&quot;/&gt;&lt;wsp:rsid wsp:val=&quot;00585548&quot;/&gt;&lt;wsp:rsid wsp:val=&quot;00596186&quot;/&gt;&lt;wsp:rsid wsp:val=&quot;005A04B7&quot;/&gt;&lt;wsp:rsid wsp:val=&quot;005B145E&quot;/&gt;&lt;wsp:rsid wsp:val=&quot;005B7EEB&quot;/&gt;&lt;wsp:rsid wsp:val=&quot;005B7EF5&quot;/&gt;&lt;wsp:rsid wsp:val=&quot;005F6401&quot;/&gt;&lt;wsp:rsid wsp:val=&quot;00602A52&quot;/&gt;&lt;wsp:rsid wsp:val=&quot;00604415&quot;/&gt;&lt;wsp:rsid wsp:val=&quot;006247D0&quot;/&gt;&lt;wsp:rsid wsp:val=&quot;0064048E&quot;/&gt;&lt;wsp:rsid wsp:val=&quot;006560E8&quot;/&gt;&lt;wsp:rsid wsp:val=&quot;00663437&quot;/&gt;&lt;wsp:rsid wsp:val=&quot;00681FC5&quot;/&gt;&lt;wsp:rsid wsp:val=&quot;00687910&quot;/&gt;&lt;wsp:rsid wsp:val=&quot;00693C55&quot;/&gt;&lt;wsp:rsid wsp:val=&quot;006A5C55&quot;/&gt;&lt;wsp:rsid wsp:val=&quot;006A734C&quot;/&gt;&lt;wsp:rsid wsp:val=&quot;006B7666&quot;/&gt;&lt;wsp:rsid wsp:val=&quot;006C3314&quot;/&gt;&lt;wsp:rsid wsp:val=&quot;006D05B2&quot;/&gt;&lt;wsp:rsid wsp:val=&quot;006D3BB5&quot;/&gt;&lt;wsp:rsid wsp:val=&quot;006F57C8&quot;/&gt;&lt;wsp:rsid wsp:val=&quot;0070017E&quot;/&gt;&lt;wsp:rsid wsp:val=&quot;00700E63&quot;/&gt;&lt;wsp:rsid wsp:val=&quot;0070322D&quot;/&gt;&lt;wsp:rsid wsp:val=&quot;007115EB&quot;/&gt;&lt;wsp:rsid wsp:val=&quot;0071718B&quot;/&gt;&lt;wsp:rsid wsp:val=&quot;00751DF9&quot;/&gt;&lt;wsp:rsid wsp:val=&quot;00753BFF&quot;/&gt;&lt;wsp:rsid wsp:val=&quot;00761971&quot;/&gt;&lt;wsp:rsid wsp:val=&quot;00780D4E&quot;/&gt;&lt;wsp:rsid wsp:val=&quot;00792BD6&quot;/&gt;&lt;wsp:rsid wsp:val=&quot;007943B5&quot;/&gt;&lt;wsp:rsid wsp:val=&quot;00796608&quot;/&gt;&lt;wsp:rsid wsp:val=&quot;007C0910&quot;/&gt;&lt;wsp:rsid wsp:val=&quot;007C1B24&quot;/&gt;&lt;wsp:rsid wsp:val=&quot;007C5B18&quot;/&gt;&lt;wsp:rsid wsp:val=&quot;007D2583&quot;/&gt;&lt;wsp:rsid wsp:val=&quot;007E5007&quot;/&gt;&lt;wsp:rsid wsp:val=&quot;007E751C&quot;/&gt;&lt;wsp:rsid wsp:val=&quot;0080265B&quot;/&gt;&lt;wsp:rsid wsp:val=&quot;0080551B&quot;/&gt;&lt;wsp:rsid wsp:val=&quot;00806E88&quot;/&gt;&lt;wsp:rsid wsp:val=&quot;00810730&quot;/&gt;&lt;wsp:rsid wsp:val=&quot;008223BB&quot;/&gt;&lt;wsp:rsid wsp:val=&quot;0082292B&quot;/&gt;&lt;wsp:rsid wsp:val=&quot;00826DA6&quot;/&gt;&lt;wsp:rsid wsp:val=&quot;00830B54&quot;/&gt;&lt;wsp:rsid wsp:val=&quot;00830BC6&quot;/&gt;&lt;wsp:rsid wsp:val=&quot;008473B3&quot;/&gt;&lt;wsp:rsid wsp:val=&quot;00855C3D&quot;/&gt;&lt;wsp:rsid wsp:val=&quot;00862F96&quot;/&gt;&lt;wsp:rsid wsp:val=&quot;0087002F&quot;/&gt;&lt;wsp:rsid wsp:val=&quot;008743CE&quot;/&gt;&lt;wsp:rsid wsp:val=&quot;00886A99&quot;/&gt;&lt;wsp:rsid wsp:val=&quot;008903C2&quot;/&gt;&lt;wsp:rsid wsp:val=&quot;00892650&quot;/&gt;&lt;wsp:rsid wsp:val=&quot;008A79BD&quot;/&gt;&lt;wsp:rsid wsp:val=&quot;008B7A08&quot;/&gt;&lt;wsp:rsid wsp:val=&quot;008E2624&quot;/&gt;&lt;wsp:rsid wsp:val=&quot;008E2736&quot;/&gt;&lt;wsp:rsid wsp:val=&quot;008F2275&quot;/&gt;&lt;wsp:rsid wsp:val=&quot;0090320A&quot;/&gt;&lt;wsp:rsid wsp:val=&quot;00910089&quot;/&gt;&lt;wsp:rsid wsp:val=&quot;009225C8&quot;/&gt;&lt;wsp:rsid wsp:val=&quot;00925714&quot;/&gt;&lt;wsp:rsid wsp:val=&quot;00925CF4&quot;/&gt;&lt;wsp:rsid wsp:val=&quot;00933623&quot;/&gt;&lt;wsp:rsid wsp:val=&quot;00935F88&quot;/&gt;&lt;wsp:rsid wsp:val=&quot;00943206&quot;/&gt;&lt;wsp:rsid wsp:val=&quot;00943821&quot;/&gt;&lt;wsp:rsid wsp:val=&quot;00946DAC&quot;/&gt;&lt;wsp:rsid wsp:val=&quot;009511B6&quot;/&gt;&lt;wsp:rsid wsp:val=&quot;00962047&quot;/&gt;&lt;wsp:rsid wsp:val=&quot;009805D4&quot;/&gt;&lt;wsp:rsid wsp:val=&quot;00991BC2&quot;/&gt;&lt;wsp:rsid wsp:val=&quot;009A7A89&quot;/&gt;&lt;wsp:rsid wsp:val=&quot;009C1EDA&quot;/&gt;&lt;wsp:rsid wsp:val=&quot;009F50C1&quot;/&gt;&lt;wsp:rsid wsp:val=&quot;00A01990&quot;/&gt;&lt;wsp:rsid wsp:val=&quot;00A11C02&quot;/&gt;&lt;wsp:rsid wsp:val=&quot;00A17D86&quot;/&gt;&lt;wsp:rsid wsp:val=&quot;00A2427B&quot;/&gt;&lt;wsp:rsid wsp:val=&quot;00A55C54&quot;/&gt;&lt;wsp:rsid wsp:val=&quot;00A71562&quot;/&gt;&lt;wsp:rsid wsp:val=&quot;00A72491&quot;/&gt;&lt;wsp:rsid wsp:val=&quot;00A72CDB&quot;/&gt;&lt;wsp:rsid wsp:val=&quot;00A81FDD&quot;/&gt;&lt;wsp:rsid wsp:val=&quot;00A847F5&quot;/&gt;&lt;wsp:rsid wsp:val=&quot;00A84ADE&quot;/&gt;&lt;wsp:rsid wsp:val=&quot;00A92917&quot;/&gt;&lt;wsp:rsid wsp:val=&quot;00AA6D47&quot;/&gt;&lt;wsp:rsid wsp:val=&quot;00AC7589&quot;/&gt;&lt;wsp:rsid wsp:val=&quot;00AD0403&quot;/&gt;&lt;wsp:rsid wsp:val=&quot;00AD0B81&quot;/&gt;&lt;wsp:rsid wsp:val=&quot;00AD19DA&quot;/&gt;&lt;wsp:rsid wsp:val=&quot;00AD1B20&quot;/&gt;&lt;wsp:rsid wsp:val=&quot;00AD5BD7&quot;/&gt;&lt;wsp:rsid wsp:val=&quot;00AE0B6B&quot;/&gt;&lt;wsp:rsid wsp:val=&quot;00B00EEA&quot;/&gt;&lt;wsp:rsid wsp:val=&quot;00B02B0B&quot;/&gt;&lt;wsp:rsid wsp:val=&quot;00B068E8&quot;/&gt;&lt;wsp:rsid wsp:val=&quot;00B07889&quot;/&gt;&lt;wsp:rsid wsp:val=&quot;00B24B96&quot;/&gt;&lt;wsp:rsid wsp:val=&quot;00B33A93&quot;/&gt;&lt;wsp:rsid wsp:val=&quot;00B34EFD&quot;/&gt;&lt;wsp:rsid wsp:val=&quot;00B461E7&quot;/&gt;&lt;wsp:rsid wsp:val=&quot;00B52996&quot;/&gt;&lt;wsp:rsid wsp:val=&quot;00B54830&quot;/&gt;&lt;wsp:rsid wsp:val=&quot;00B65F58&quot;/&gt;&lt;wsp:rsid wsp:val=&quot;00B72BCE&quot;/&gt;&lt;wsp:rsid wsp:val=&quot;00B931D2&quot;/&gt;&lt;wsp:rsid wsp:val=&quot;00B959D4&quot;/&gt;&lt;wsp:rsid wsp:val=&quot;00B97429&quot;/&gt;&lt;wsp:rsid wsp:val=&quot;00BB0C69&quot;/&gt;&lt;wsp:rsid wsp:val=&quot;00BB6511&quot;/&gt;&lt;wsp:rsid wsp:val=&quot;00BC3DAB&quot;/&gt;&lt;wsp:rsid wsp:val=&quot;00BC6A89&quot;/&gt;&lt;wsp:rsid wsp:val=&quot;00BC78D9&quot;/&gt;&lt;wsp:rsid wsp:val=&quot;00BD648B&quot;/&gt;&lt;wsp:rsid wsp:val=&quot;00BD7DF2&quot;/&gt;&lt;wsp:rsid wsp:val=&quot;00BE0DEC&quot;/&gt;&lt;wsp:rsid wsp:val=&quot;00C03310&quot;/&gt;&lt;wsp:rsid wsp:val=&quot;00C03A23&quot;/&gt;&lt;wsp:rsid wsp:val=&quot;00C336C8&quot;/&gt;&lt;wsp:rsid wsp:val=&quot;00C52D14&quot;/&gt;&lt;wsp:rsid wsp:val=&quot;00C64CC7&quot;/&gt;&lt;wsp:rsid wsp:val=&quot;00C71A33&quot;/&gt;&lt;wsp:rsid wsp:val=&quot;00C73617&quot;/&gt;&lt;wsp:rsid wsp:val=&quot;00C87166&quot;/&gt;&lt;wsp:rsid wsp:val=&quot;00C873B7&quot;/&gt;&lt;wsp:rsid wsp:val=&quot;00C967F9&quot;/&gt;&lt;wsp:rsid wsp:val=&quot;00CA1E20&quot;/&gt;&lt;wsp:rsid wsp:val=&quot;00CA309A&quot;/&gt;&lt;wsp:rsid wsp:val=&quot;00CA595A&quot;/&gt;&lt;wsp:rsid wsp:val=&quot;00CB170D&quot;/&gt;&lt;wsp:rsid wsp:val=&quot;00CC4D9C&quot;/&gt;&lt;wsp:rsid wsp:val=&quot;00CF0935&quot;/&gt;&lt;wsp:rsid wsp:val=&quot;00D03DC7&quot;/&gt;&lt;wsp:rsid wsp:val=&quot;00D046B5&quot;/&gt;&lt;wsp:rsid wsp:val=&quot;00D105D2&quot;/&gt;&lt;wsp:rsid wsp:val=&quot;00D117F5&quot;/&gt;&lt;wsp:rsid wsp:val=&quot;00D233EA&quot;/&gt;&lt;wsp:rsid wsp:val=&quot;00D249B1&quot;/&gt;&lt;wsp:rsid wsp:val=&quot;00D25D90&quot;/&gt;&lt;wsp:rsid wsp:val=&quot;00D25F93&quot;/&gt;&lt;wsp:rsid wsp:val=&quot;00D2737E&quot;/&gt;&lt;wsp:rsid wsp:val=&quot;00D3351A&quot;/&gt;&lt;wsp:rsid wsp:val=&quot;00D50346&quot;/&gt;&lt;wsp:rsid wsp:val=&quot;00D50E62&quot;/&gt;&lt;wsp:rsid wsp:val=&quot;00D5499D&quot;/&gt;&lt;wsp:rsid wsp:val=&quot;00D66E40&quot;/&gt;&lt;wsp:rsid wsp:val=&quot;00D901A9&quot;/&gt;&lt;wsp:rsid wsp:val=&quot;00DB5456&quot;/&gt;&lt;wsp:rsid wsp:val=&quot;00DC2BB7&quot;/&gt;&lt;wsp:rsid wsp:val=&quot;00DD065D&quot;/&gt;&lt;wsp:rsid wsp:val=&quot;00DD603B&quot;/&gt;&lt;wsp:rsid wsp:val=&quot;00E007DD&quot;/&gt;&lt;wsp:rsid wsp:val=&quot;00E06488&quot;/&gt;&lt;wsp:rsid wsp:val=&quot;00E1019F&quot;/&gt;&lt;wsp:rsid wsp:val=&quot;00E36D2C&quot;/&gt;&lt;wsp:rsid wsp:val=&quot;00E4657A&quot;/&gt;&lt;wsp:rsid wsp:val=&quot;00E5008A&quot;/&gt;&lt;wsp:rsid wsp:val=&quot;00E56EA8&quot;/&gt;&lt;wsp:rsid wsp:val=&quot;00E64954&quot;/&gt;&lt;wsp:rsid wsp:val=&quot;00E736EA&quot;/&gt;&lt;wsp:rsid wsp:val=&quot;00E7465D&quot;/&gt;&lt;wsp:rsid wsp:val=&quot;00E81F2F&quot;/&gt;&lt;wsp:rsid wsp:val=&quot;00EB0541&quot;/&gt;&lt;wsp:rsid wsp:val=&quot;00EB249B&quot;/&gt;&lt;wsp:rsid wsp:val=&quot;00EB68F9&quot;/&gt;&lt;wsp:rsid wsp:val=&quot;00EC671E&quot;/&gt;&lt;wsp:rsid wsp:val=&quot;00EE5CF6&quot;/&gt;&lt;wsp:rsid wsp:val=&quot;00EF5514&quot;/&gt;&lt;wsp:rsid wsp:val=&quot;00F207C1&quot;/&gt;&lt;wsp:rsid wsp:val=&quot;00F253B8&quot;/&gt;&lt;wsp:rsid wsp:val=&quot;00F42AEF&quot;/&gt;&lt;wsp:rsid wsp:val=&quot;00F4393F&quot;/&gt;&lt;wsp:rsid wsp:val=&quot;00F46AFF&quot;/&gt;&lt;wsp:rsid wsp:val=&quot;00F6091A&quot;/&gt;&lt;wsp:rsid wsp:val=&quot;00F6157D&quot;/&gt;&lt;wsp:rsid wsp:val=&quot;00FA16EB&quot;/&gt;&lt;wsp:rsid wsp:val=&quot;00FB21AA&quot;/&gt;&lt;wsp:rsid wsp:val=&quot;00FB3A6F&quot;/&gt;&lt;wsp:rsid wsp:val=&quot;00FB446D&quot;/&gt;&lt;wsp:rsid wsp:val=&quot;00FB4D41&quot;/&gt;&lt;wsp:rsid wsp:val=&quot;00FD0233&quot;/&gt;&lt;wsp:rsid wsp:val=&quot;00FD798B&quot;/&gt;&lt;wsp:rsid wsp:val=&quot;00FE2293&quot;/&gt;&lt;wsp:rsid wsp:val=&quot;00FF2035&quot;/&gt;&lt;/wsp:rsids&gt;&lt;/w:docPr&gt;&lt;w:body&gt;&lt;wx:sect&gt;&lt;w:p wsp:rsidR=&quot;00000000&quot; wsp:rsidRDefault=&quot;00700E63&quot; wsp:rsidP=&quot;00700E63&quot;&gt;&lt;m:oMathPara&gt;&lt;m:oMath&gt;&lt;m:bar&gt;&lt;m:barPr&gt;&lt;m:pos m:val=&quot;top&quot;/&gt;&lt;m:ctrlPr&gt;&lt;w:rPr&gt;&lt;w:rFonts w:ascii=&quot;Cambria Math&quot; w:fareast=&quot;Calibri&quot; w:h-ansi=&quot;Cambria Math&quot; w:cs=&quot;Times New Roman&quot;/&gt;&lt;wx:font wx:val=&quot;Cambria Math&quot;/&gt;&lt;w:i/&gt;&lt;w:sz w:val=&quot;24&quot;/&gt;&lt;w:sz-cs w:val=&quot;24&quot;/&gt;&lt;/w:rPr&gt;&lt;/m:ctrlPr&gt;&lt;/m:barPr&gt;&lt;m:e&gt;&lt;m:r&gt;&lt;w:rPr&gt;&lt;w:rFonts w:ascii=&quot;Cambria Math&quot; w:h-ansi=&quot;Cambria Math&quot;/&gt;&lt;wx:font wx:val=&quot;Cambria Math&quot;/&gt;&lt;w:i/&gt;&lt;/w:rPr&gt;&lt;m:t&gt;X&lt;/m:t&gt;&lt;/m:r&gt;&lt;/m:e&gt;&lt;/m:bar&gt;&lt;/m:oMath&gt;&lt;/m:oMathPara&gt;&lt;/w:p&gt;&lt;w:sectPr wsp:rsidR=&quot;00000000&quot;&gt;&lt;w:pgSz w:w=&quot;12240&quot; w:h=&quot;15840&quot;/&gt;&lt;w:pgMar w:top=&quot;1417&quot; w:right=&quot;1417&quot; w:bottom=&quot;1417&quot; w:left=&quot;1417&quot; w:header=&quot;720&quot; w:footer=&quot;720&quot; w:gutter=&quot;0&quot;/&gt;&lt;w:cols w:space=&quot;720&quot;/&gt;&lt;/w:sectPr&gt;&lt;/wx:sect&gt;&lt;/w:body&gt;&lt;/w:wordDocument&gt;">
                  <v:imagedata r:id="rId8" o:title="" chromakey="white"/>
                </v:shape>
              </w:pict>
            </w:r>
            <w:r w:rsidRPr="0095750C">
              <w:rPr>
                <w:b/>
                <w:bCs/>
              </w:rPr>
              <w:instrText xml:space="preserve"> </w:instrText>
            </w:r>
            <w:r w:rsidRPr="0095750C">
              <w:rPr>
                <w:b/>
                <w:bCs/>
              </w:rPr>
              <w:fldChar w:fldCharType="separate"/>
            </w:r>
            <w:r w:rsidRPr="0095750C">
              <w:rPr>
                <w:b/>
                <w:bCs/>
                <w:color w:val="000000"/>
              </w:rPr>
              <w:t>X̄</w:t>
            </w:r>
            <w:r w:rsidRPr="0095750C">
              <w:rPr>
                <w:b/>
                <w:bCs/>
              </w:rPr>
              <w:fldChar w:fldCharType="end"/>
            </w:r>
          </w:p>
        </w:tc>
        <w:tc>
          <w:tcPr>
            <w:tcW w:w="829" w:type="dxa"/>
            <w:tcBorders>
              <w:top w:val="single" w:sz="4" w:space="0" w:color="auto"/>
              <w:left w:val="nil"/>
              <w:bottom w:val="single" w:sz="4" w:space="0" w:color="auto"/>
              <w:right w:val="nil"/>
            </w:tcBorders>
            <w:vAlign w:val="center"/>
          </w:tcPr>
          <w:p w14:paraId="792B2F1F" w14:textId="77777777" w:rsidR="003E05E2" w:rsidRPr="0095750C" w:rsidRDefault="003E05E2" w:rsidP="00BB73D6">
            <w:pPr>
              <w:ind w:right="1"/>
              <w:jc w:val="center"/>
              <w:rPr>
                <w:b/>
                <w:bCs/>
              </w:rPr>
            </w:pPr>
            <w:r w:rsidRPr="0095750C">
              <w:rPr>
                <w:b/>
                <w:bCs/>
              </w:rPr>
              <w:t>Ss</w:t>
            </w:r>
          </w:p>
        </w:tc>
        <w:tc>
          <w:tcPr>
            <w:tcW w:w="699" w:type="dxa"/>
            <w:tcBorders>
              <w:top w:val="single" w:sz="4" w:space="0" w:color="auto"/>
              <w:left w:val="nil"/>
              <w:bottom w:val="single" w:sz="4" w:space="0" w:color="auto"/>
              <w:right w:val="nil"/>
            </w:tcBorders>
            <w:vAlign w:val="center"/>
          </w:tcPr>
          <w:p w14:paraId="08BBB386" w14:textId="77777777" w:rsidR="003E05E2" w:rsidRPr="0095750C" w:rsidRDefault="003E05E2" w:rsidP="00BB73D6">
            <w:pPr>
              <w:ind w:right="1"/>
              <w:jc w:val="center"/>
              <w:rPr>
                <w:b/>
                <w:bCs/>
              </w:rPr>
            </w:pPr>
            <w:r w:rsidRPr="0095750C">
              <w:rPr>
                <w:b/>
                <w:bCs/>
              </w:rPr>
              <w:t>t</w:t>
            </w:r>
          </w:p>
        </w:tc>
        <w:tc>
          <w:tcPr>
            <w:tcW w:w="942" w:type="dxa"/>
            <w:tcBorders>
              <w:top w:val="single" w:sz="4" w:space="0" w:color="auto"/>
              <w:left w:val="nil"/>
              <w:bottom w:val="single" w:sz="4" w:space="0" w:color="auto"/>
              <w:right w:val="nil"/>
            </w:tcBorders>
            <w:vAlign w:val="center"/>
          </w:tcPr>
          <w:p w14:paraId="23E2C784" w14:textId="77777777" w:rsidR="003E05E2" w:rsidRPr="00B84E22" w:rsidRDefault="003E05E2" w:rsidP="00BB73D6">
            <w:pPr>
              <w:ind w:right="1"/>
              <w:jc w:val="center"/>
              <w:rPr>
                <w:b/>
                <w:bCs/>
                <w:i/>
                <w:iCs/>
              </w:rPr>
            </w:pPr>
            <w:r w:rsidRPr="00B84E22">
              <w:rPr>
                <w:b/>
                <w:bCs/>
                <w:i/>
                <w:iCs/>
              </w:rPr>
              <w:t>p</w:t>
            </w:r>
          </w:p>
        </w:tc>
        <w:tc>
          <w:tcPr>
            <w:tcW w:w="917" w:type="dxa"/>
            <w:tcBorders>
              <w:top w:val="single" w:sz="4" w:space="0" w:color="auto"/>
              <w:left w:val="nil"/>
              <w:bottom w:val="single" w:sz="4" w:space="0" w:color="auto"/>
            </w:tcBorders>
            <w:vAlign w:val="center"/>
          </w:tcPr>
          <w:p w14:paraId="4E0CD065" w14:textId="77777777" w:rsidR="003E05E2" w:rsidRPr="0095750C" w:rsidRDefault="003E05E2" w:rsidP="00BB73D6">
            <w:pPr>
              <w:ind w:right="1"/>
              <w:jc w:val="center"/>
              <w:rPr>
                <w:b/>
                <w:bCs/>
              </w:rPr>
            </w:pPr>
            <w:r w:rsidRPr="0095750C">
              <w:rPr>
                <w:b/>
                <w:bCs/>
              </w:rPr>
              <w:t>ƞ</w:t>
            </w:r>
            <w:r w:rsidRPr="0095750C">
              <w:rPr>
                <w:b/>
                <w:bCs/>
                <w:vertAlign w:val="superscript"/>
              </w:rPr>
              <w:t>2</w:t>
            </w:r>
          </w:p>
        </w:tc>
      </w:tr>
      <w:tr w:rsidR="003E05E2" w:rsidRPr="0095750C" w14:paraId="57D0F62D" w14:textId="77777777" w:rsidTr="00DE3705">
        <w:trPr>
          <w:trHeight w:val="367"/>
          <w:jc w:val="center"/>
        </w:trPr>
        <w:tc>
          <w:tcPr>
            <w:tcW w:w="1408" w:type="dxa"/>
            <w:vMerge w:val="restart"/>
            <w:tcBorders>
              <w:top w:val="single" w:sz="4" w:space="0" w:color="auto"/>
              <w:bottom w:val="single" w:sz="4" w:space="0" w:color="auto"/>
              <w:right w:val="nil"/>
            </w:tcBorders>
            <w:vAlign w:val="center"/>
          </w:tcPr>
          <w:p w14:paraId="090292B4" w14:textId="77777777" w:rsidR="003E05E2" w:rsidRPr="0095750C" w:rsidRDefault="003E05E2" w:rsidP="00BB73D6">
            <w:pPr>
              <w:ind w:right="1"/>
            </w:pPr>
            <w:r w:rsidRPr="0095750C">
              <w:t>TPAB</w:t>
            </w:r>
          </w:p>
        </w:tc>
        <w:tc>
          <w:tcPr>
            <w:tcW w:w="2402" w:type="dxa"/>
            <w:tcBorders>
              <w:top w:val="single" w:sz="4" w:space="0" w:color="auto"/>
              <w:left w:val="nil"/>
              <w:bottom w:val="nil"/>
              <w:right w:val="nil"/>
            </w:tcBorders>
            <w:vAlign w:val="center"/>
          </w:tcPr>
          <w:p w14:paraId="42C2B6B7" w14:textId="77777777" w:rsidR="003E05E2" w:rsidRPr="0095750C" w:rsidRDefault="003E05E2" w:rsidP="00BB73D6">
            <w:pPr>
              <w:ind w:right="1"/>
            </w:pPr>
            <w:r w:rsidRPr="0095750C">
              <w:t xml:space="preserve">Katılmış </w:t>
            </w:r>
          </w:p>
        </w:tc>
        <w:tc>
          <w:tcPr>
            <w:tcW w:w="826" w:type="dxa"/>
            <w:tcBorders>
              <w:top w:val="single" w:sz="4" w:space="0" w:color="auto"/>
              <w:left w:val="nil"/>
              <w:bottom w:val="nil"/>
              <w:right w:val="nil"/>
            </w:tcBorders>
            <w:vAlign w:val="center"/>
          </w:tcPr>
          <w:p w14:paraId="42E87494" w14:textId="77777777" w:rsidR="003E05E2" w:rsidRPr="0095750C" w:rsidRDefault="003E05E2" w:rsidP="00BB73D6">
            <w:pPr>
              <w:ind w:right="1"/>
              <w:jc w:val="center"/>
            </w:pPr>
            <w:r w:rsidRPr="0095750C">
              <w:t>198</w:t>
            </w:r>
          </w:p>
        </w:tc>
        <w:tc>
          <w:tcPr>
            <w:tcW w:w="699" w:type="dxa"/>
            <w:tcBorders>
              <w:top w:val="single" w:sz="4" w:space="0" w:color="auto"/>
              <w:left w:val="nil"/>
              <w:bottom w:val="nil"/>
              <w:right w:val="nil"/>
            </w:tcBorders>
            <w:vAlign w:val="center"/>
          </w:tcPr>
          <w:p w14:paraId="6ACD3365" w14:textId="77777777" w:rsidR="003E05E2" w:rsidRPr="0095750C" w:rsidRDefault="003E05E2" w:rsidP="00BB73D6">
            <w:pPr>
              <w:ind w:right="1"/>
              <w:jc w:val="center"/>
            </w:pPr>
            <w:r w:rsidRPr="0095750C">
              <w:t>3,66</w:t>
            </w:r>
          </w:p>
        </w:tc>
        <w:tc>
          <w:tcPr>
            <w:tcW w:w="829" w:type="dxa"/>
            <w:tcBorders>
              <w:top w:val="single" w:sz="4" w:space="0" w:color="auto"/>
              <w:left w:val="nil"/>
              <w:bottom w:val="nil"/>
              <w:right w:val="nil"/>
            </w:tcBorders>
            <w:vAlign w:val="center"/>
          </w:tcPr>
          <w:p w14:paraId="5D399D87" w14:textId="77777777" w:rsidR="003E05E2" w:rsidRPr="0095750C" w:rsidRDefault="003E05E2" w:rsidP="00BB73D6">
            <w:pPr>
              <w:ind w:right="1"/>
              <w:jc w:val="center"/>
            </w:pPr>
            <w:r w:rsidRPr="0095750C">
              <w:t>0,57</w:t>
            </w:r>
          </w:p>
        </w:tc>
        <w:tc>
          <w:tcPr>
            <w:tcW w:w="699" w:type="dxa"/>
            <w:vMerge w:val="restart"/>
            <w:tcBorders>
              <w:top w:val="single" w:sz="4" w:space="0" w:color="auto"/>
              <w:left w:val="nil"/>
              <w:bottom w:val="single" w:sz="4" w:space="0" w:color="auto"/>
              <w:right w:val="nil"/>
            </w:tcBorders>
            <w:vAlign w:val="center"/>
          </w:tcPr>
          <w:p w14:paraId="065D3D5B" w14:textId="77777777" w:rsidR="003E05E2" w:rsidRPr="0095750C" w:rsidRDefault="003E05E2" w:rsidP="00BB73D6">
            <w:pPr>
              <w:ind w:right="1"/>
              <w:jc w:val="center"/>
            </w:pPr>
            <w:r w:rsidRPr="0095750C">
              <w:t>3,39</w:t>
            </w:r>
          </w:p>
        </w:tc>
        <w:tc>
          <w:tcPr>
            <w:tcW w:w="942" w:type="dxa"/>
            <w:vMerge w:val="restart"/>
            <w:tcBorders>
              <w:top w:val="single" w:sz="4" w:space="0" w:color="auto"/>
              <w:left w:val="nil"/>
              <w:bottom w:val="single" w:sz="4" w:space="0" w:color="auto"/>
              <w:right w:val="nil"/>
            </w:tcBorders>
            <w:vAlign w:val="center"/>
          </w:tcPr>
          <w:p w14:paraId="42078275" w14:textId="77777777" w:rsidR="003E05E2" w:rsidRPr="0095750C" w:rsidRDefault="003E05E2" w:rsidP="00BB73D6">
            <w:pPr>
              <w:ind w:right="1"/>
              <w:jc w:val="center"/>
            </w:pPr>
            <w:r w:rsidRPr="0095750C">
              <w:t>0,01</w:t>
            </w:r>
          </w:p>
        </w:tc>
        <w:tc>
          <w:tcPr>
            <w:tcW w:w="917" w:type="dxa"/>
            <w:vMerge w:val="restart"/>
            <w:tcBorders>
              <w:top w:val="single" w:sz="4" w:space="0" w:color="auto"/>
              <w:left w:val="nil"/>
              <w:bottom w:val="single" w:sz="4" w:space="0" w:color="auto"/>
            </w:tcBorders>
            <w:vAlign w:val="center"/>
          </w:tcPr>
          <w:p w14:paraId="35249766" w14:textId="77777777" w:rsidR="003E05E2" w:rsidRPr="0095750C" w:rsidRDefault="003E05E2" w:rsidP="00BB73D6">
            <w:pPr>
              <w:ind w:right="1"/>
              <w:jc w:val="center"/>
            </w:pPr>
            <w:r w:rsidRPr="0095750C">
              <w:t>0,05</w:t>
            </w:r>
          </w:p>
        </w:tc>
      </w:tr>
      <w:tr w:rsidR="003E05E2" w:rsidRPr="0095750C" w14:paraId="0A14E079" w14:textId="77777777" w:rsidTr="00DE3705">
        <w:trPr>
          <w:trHeight w:val="367"/>
          <w:jc w:val="center"/>
        </w:trPr>
        <w:tc>
          <w:tcPr>
            <w:tcW w:w="1408" w:type="dxa"/>
            <w:vMerge/>
            <w:tcBorders>
              <w:top w:val="single" w:sz="4" w:space="0" w:color="auto"/>
              <w:bottom w:val="single" w:sz="4" w:space="0" w:color="auto"/>
              <w:right w:val="nil"/>
            </w:tcBorders>
            <w:vAlign w:val="center"/>
          </w:tcPr>
          <w:p w14:paraId="0680F930" w14:textId="77777777" w:rsidR="003E05E2" w:rsidRPr="0095750C" w:rsidRDefault="003E05E2" w:rsidP="00BB73D6">
            <w:pPr>
              <w:ind w:right="1"/>
            </w:pPr>
          </w:p>
        </w:tc>
        <w:tc>
          <w:tcPr>
            <w:tcW w:w="2402" w:type="dxa"/>
            <w:tcBorders>
              <w:top w:val="nil"/>
              <w:left w:val="nil"/>
              <w:bottom w:val="single" w:sz="4" w:space="0" w:color="auto"/>
              <w:right w:val="nil"/>
            </w:tcBorders>
            <w:vAlign w:val="center"/>
          </w:tcPr>
          <w:p w14:paraId="1CE45BF0" w14:textId="77777777" w:rsidR="003E05E2" w:rsidRPr="0095750C" w:rsidRDefault="003E05E2" w:rsidP="00BB73D6">
            <w:pPr>
              <w:ind w:right="1"/>
            </w:pPr>
            <w:r w:rsidRPr="0095750C">
              <w:t>Katılmamış</w:t>
            </w:r>
          </w:p>
        </w:tc>
        <w:tc>
          <w:tcPr>
            <w:tcW w:w="826" w:type="dxa"/>
            <w:tcBorders>
              <w:top w:val="nil"/>
              <w:left w:val="nil"/>
              <w:bottom w:val="single" w:sz="4" w:space="0" w:color="auto"/>
              <w:right w:val="nil"/>
            </w:tcBorders>
            <w:vAlign w:val="center"/>
          </w:tcPr>
          <w:p w14:paraId="7FA7D42F" w14:textId="77777777" w:rsidR="003E05E2" w:rsidRPr="0095750C" w:rsidRDefault="003E05E2" w:rsidP="00BB73D6">
            <w:pPr>
              <w:ind w:right="1"/>
              <w:jc w:val="center"/>
            </w:pPr>
            <w:r w:rsidRPr="0095750C">
              <w:t>43</w:t>
            </w:r>
          </w:p>
        </w:tc>
        <w:tc>
          <w:tcPr>
            <w:tcW w:w="699" w:type="dxa"/>
            <w:tcBorders>
              <w:top w:val="nil"/>
              <w:left w:val="nil"/>
              <w:bottom w:val="single" w:sz="4" w:space="0" w:color="auto"/>
              <w:right w:val="nil"/>
            </w:tcBorders>
            <w:vAlign w:val="center"/>
          </w:tcPr>
          <w:p w14:paraId="648412A5" w14:textId="77777777" w:rsidR="003E05E2" w:rsidRPr="0095750C" w:rsidRDefault="003E05E2" w:rsidP="00BB73D6">
            <w:pPr>
              <w:ind w:right="1"/>
              <w:jc w:val="center"/>
            </w:pPr>
            <w:r w:rsidRPr="0095750C">
              <w:t>3,33</w:t>
            </w:r>
          </w:p>
        </w:tc>
        <w:tc>
          <w:tcPr>
            <w:tcW w:w="829" w:type="dxa"/>
            <w:tcBorders>
              <w:top w:val="nil"/>
              <w:left w:val="nil"/>
              <w:bottom w:val="single" w:sz="4" w:space="0" w:color="auto"/>
              <w:right w:val="nil"/>
            </w:tcBorders>
            <w:vAlign w:val="center"/>
          </w:tcPr>
          <w:p w14:paraId="39CC42A5" w14:textId="77777777" w:rsidR="003E05E2" w:rsidRPr="0095750C" w:rsidRDefault="003E05E2" w:rsidP="00BB73D6">
            <w:pPr>
              <w:ind w:right="1"/>
              <w:jc w:val="center"/>
            </w:pPr>
            <w:r w:rsidRPr="0095750C">
              <w:t>0,54</w:t>
            </w:r>
          </w:p>
        </w:tc>
        <w:tc>
          <w:tcPr>
            <w:tcW w:w="699" w:type="dxa"/>
            <w:vMerge/>
            <w:tcBorders>
              <w:top w:val="single" w:sz="4" w:space="0" w:color="auto"/>
              <w:left w:val="nil"/>
              <w:bottom w:val="single" w:sz="4" w:space="0" w:color="auto"/>
              <w:right w:val="nil"/>
            </w:tcBorders>
            <w:vAlign w:val="center"/>
          </w:tcPr>
          <w:p w14:paraId="6C2593B3" w14:textId="77777777" w:rsidR="003E05E2" w:rsidRPr="0095750C" w:rsidRDefault="003E05E2" w:rsidP="00BB73D6">
            <w:pPr>
              <w:ind w:right="1"/>
              <w:jc w:val="center"/>
            </w:pPr>
          </w:p>
        </w:tc>
        <w:tc>
          <w:tcPr>
            <w:tcW w:w="942" w:type="dxa"/>
            <w:vMerge/>
            <w:tcBorders>
              <w:top w:val="single" w:sz="4" w:space="0" w:color="auto"/>
              <w:left w:val="nil"/>
              <w:bottom w:val="single" w:sz="4" w:space="0" w:color="auto"/>
              <w:right w:val="nil"/>
            </w:tcBorders>
            <w:vAlign w:val="center"/>
          </w:tcPr>
          <w:p w14:paraId="78A0191C" w14:textId="77777777" w:rsidR="003E05E2" w:rsidRPr="0095750C" w:rsidRDefault="003E05E2" w:rsidP="00BB73D6">
            <w:pPr>
              <w:ind w:right="1"/>
              <w:jc w:val="center"/>
            </w:pPr>
          </w:p>
        </w:tc>
        <w:tc>
          <w:tcPr>
            <w:tcW w:w="917" w:type="dxa"/>
            <w:vMerge/>
            <w:tcBorders>
              <w:top w:val="single" w:sz="4" w:space="0" w:color="auto"/>
              <w:left w:val="nil"/>
              <w:bottom w:val="single" w:sz="4" w:space="0" w:color="auto"/>
            </w:tcBorders>
            <w:vAlign w:val="center"/>
          </w:tcPr>
          <w:p w14:paraId="30F03458" w14:textId="77777777" w:rsidR="003E05E2" w:rsidRPr="0095750C" w:rsidRDefault="003E05E2" w:rsidP="00BB73D6">
            <w:pPr>
              <w:ind w:right="1"/>
              <w:jc w:val="center"/>
            </w:pPr>
          </w:p>
        </w:tc>
      </w:tr>
      <w:tr w:rsidR="003E05E2" w:rsidRPr="0095750C" w14:paraId="41EFFDB4" w14:textId="77777777" w:rsidTr="00DE3705">
        <w:trPr>
          <w:trHeight w:val="367"/>
          <w:jc w:val="center"/>
        </w:trPr>
        <w:tc>
          <w:tcPr>
            <w:tcW w:w="1408" w:type="dxa"/>
            <w:vMerge w:val="restart"/>
            <w:tcBorders>
              <w:top w:val="single" w:sz="4" w:space="0" w:color="auto"/>
              <w:bottom w:val="single" w:sz="4" w:space="0" w:color="auto"/>
              <w:right w:val="nil"/>
            </w:tcBorders>
            <w:vAlign w:val="center"/>
          </w:tcPr>
          <w:p w14:paraId="5DF446E4" w14:textId="77777777" w:rsidR="003E05E2" w:rsidRPr="0095750C" w:rsidRDefault="003E05E2" w:rsidP="00BB73D6">
            <w:pPr>
              <w:ind w:right="1"/>
            </w:pPr>
            <w:r w:rsidRPr="0095750C">
              <w:t>TPB</w:t>
            </w:r>
          </w:p>
        </w:tc>
        <w:tc>
          <w:tcPr>
            <w:tcW w:w="2402" w:type="dxa"/>
            <w:tcBorders>
              <w:top w:val="single" w:sz="4" w:space="0" w:color="auto"/>
              <w:left w:val="nil"/>
              <w:bottom w:val="nil"/>
              <w:right w:val="nil"/>
            </w:tcBorders>
            <w:vAlign w:val="center"/>
          </w:tcPr>
          <w:p w14:paraId="7F5076DC" w14:textId="77777777" w:rsidR="003E05E2" w:rsidRPr="0095750C" w:rsidRDefault="003E05E2" w:rsidP="00BB73D6">
            <w:pPr>
              <w:ind w:right="1"/>
            </w:pPr>
            <w:r w:rsidRPr="0095750C">
              <w:t xml:space="preserve">Katılmış </w:t>
            </w:r>
          </w:p>
        </w:tc>
        <w:tc>
          <w:tcPr>
            <w:tcW w:w="826" w:type="dxa"/>
            <w:tcBorders>
              <w:top w:val="single" w:sz="4" w:space="0" w:color="auto"/>
              <w:left w:val="nil"/>
              <w:bottom w:val="nil"/>
              <w:right w:val="nil"/>
            </w:tcBorders>
            <w:vAlign w:val="center"/>
          </w:tcPr>
          <w:p w14:paraId="4CECD48D" w14:textId="77777777" w:rsidR="003E05E2" w:rsidRPr="0095750C" w:rsidRDefault="003E05E2" w:rsidP="00BB73D6">
            <w:pPr>
              <w:ind w:right="1"/>
              <w:jc w:val="center"/>
            </w:pPr>
            <w:r w:rsidRPr="0095750C">
              <w:t>198</w:t>
            </w:r>
          </w:p>
        </w:tc>
        <w:tc>
          <w:tcPr>
            <w:tcW w:w="699" w:type="dxa"/>
            <w:tcBorders>
              <w:top w:val="single" w:sz="4" w:space="0" w:color="auto"/>
              <w:left w:val="nil"/>
              <w:bottom w:val="nil"/>
              <w:right w:val="nil"/>
            </w:tcBorders>
            <w:vAlign w:val="center"/>
          </w:tcPr>
          <w:p w14:paraId="34A2FE2A" w14:textId="77777777" w:rsidR="003E05E2" w:rsidRPr="0095750C" w:rsidRDefault="003E05E2" w:rsidP="00BB73D6">
            <w:pPr>
              <w:ind w:right="1"/>
              <w:jc w:val="center"/>
            </w:pPr>
            <w:r w:rsidRPr="0095750C">
              <w:t>3,82</w:t>
            </w:r>
          </w:p>
        </w:tc>
        <w:tc>
          <w:tcPr>
            <w:tcW w:w="829" w:type="dxa"/>
            <w:tcBorders>
              <w:top w:val="single" w:sz="4" w:space="0" w:color="auto"/>
              <w:left w:val="nil"/>
              <w:bottom w:val="nil"/>
              <w:right w:val="nil"/>
            </w:tcBorders>
            <w:vAlign w:val="center"/>
          </w:tcPr>
          <w:p w14:paraId="6BFD5C09" w14:textId="77777777" w:rsidR="003E05E2" w:rsidRPr="0095750C" w:rsidRDefault="003E05E2" w:rsidP="00BB73D6">
            <w:pPr>
              <w:ind w:right="1"/>
              <w:jc w:val="center"/>
            </w:pPr>
            <w:r w:rsidRPr="0095750C">
              <w:t>0,60</w:t>
            </w:r>
          </w:p>
        </w:tc>
        <w:tc>
          <w:tcPr>
            <w:tcW w:w="699" w:type="dxa"/>
            <w:vMerge w:val="restart"/>
            <w:tcBorders>
              <w:top w:val="single" w:sz="4" w:space="0" w:color="auto"/>
              <w:left w:val="nil"/>
              <w:bottom w:val="single" w:sz="4" w:space="0" w:color="auto"/>
              <w:right w:val="nil"/>
            </w:tcBorders>
            <w:vAlign w:val="center"/>
          </w:tcPr>
          <w:p w14:paraId="71C0A9BF" w14:textId="77777777" w:rsidR="003E05E2" w:rsidRPr="0095750C" w:rsidRDefault="003E05E2" w:rsidP="00BB73D6">
            <w:pPr>
              <w:ind w:right="1"/>
              <w:jc w:val="center"/>
            </w:pPr>
            <w:r w:rsidRPr="0095750C">
              <w:t>2,16</w:t>
            </w:r>
          </w:p>
        </w:tc>
        <w:tc>
          <w:tcPr>
            <w:tcW w:w="942" w:type="dxa"/>
            <w:vMerge w:val="restart"/>
            <w:tcBorders>
              <w:top w:val="single" w:sz="4" w:space="0" w:color="auto"/>
              <w:left w:val="nil"/>
              <w:bottom w:val="single" w:sz="4" w:space="0" w:color="auto"/>
              <w:right w:val="nil"/>
            </w:tcBorders>
            <w:vAlign w:val="center"/>
          </w:tcPr>
          <w:p w14:paraId="073CF48F" w14:textId="77777777" w:rsidR="003E05E2" w:rsidRPr="0095750C" w:rsidRDefault="003E05E2" w:rsidP="00BB73D6">
            <w:pPr>
              <w:ind w:right="1"/>
              <w:jc w:val="center"/>
            </w:pPr>
            <w:r w:rsidRPr="0095750C">
              <w:t>0,03</w:t>
            </w:r>
          </w:p>
        </w:tc>
        <w:tc>
          <w:tcPr>
            <w:tcW w:w="917" w:type="dxa"/>
            <w:vMerge w:val="restart"/>
            <w:tcBorders>
              <w:top w:val="single" w:sz="4" w:space="0" w:color="auto"/>
              <w:left w:val="nil"/>
              <w:bottom w:val="single" w:sz="4" w:space="0" w:color="auto"/>
            </w:tcBorders>
            <w:vAlign w:val="center"/>
          </w:tcPr>
          <w:p w14:paraId="487EC247" w14:textId="77777777" w:rsidR="003E05E2" w:rsidRPr="0095750C" w:rsidRDefault="003E05E2" w:rsidP="00BB73D6">
            <w:pPr>
              <w:ind w:right="1"/>
              <w:jc w:val="center"/>
            </w:pPr>
            <w:r w:rsidRPr="0095750C">
              <w:t>0,02</w:t>
            </w:r>
          </w:p>
        </w:tc>
      </w:tr>
      <w:tr w:rsidR="003E05E2" w:rsidRPr="0095750C" w14:paraId="7FE0F510" w14:textId="77777777" w:rsidTr="00DE3705">
        <w:trPr>
          <w:trHeight w:val="367"/>
          <w:jc w:val="center"/>
        </w:trPr>
        <w:tc>
          <w:tcPr>
            <w:tcW w:w="1408" w:type="dxa"/>
            <w:vMerge/>
            <w:tcBorders>
              <w:top w:val="single" w:sz="4" w:space="0" w:color="auto"/>
              <w:bottom w:val="single" w:sz="4" w:space="0" w:color="auto"/>
              <w:right w:val="nil"/>
            </w:tcBorders>
            <w:vAlign w:val="center"/>
          </w:tcPr>
          <w:p w14:paraId="2EE4A90D" w14:textId="77777777" w:rsidR="003E05E2" w:rsidRPr="0095750C" w:rsidRDefault="003E05E2" w:rsidP="00BB73D6">
            <w:pPr>
              <w:ind w:right="1"/>
              <w:jc w:val="center"/>
            </w:pPr>
          </w:p>
        </w:tc>
        <w:tc>
          <w:tcPr>
            <w:tcW w:w="2402" w:type="dxa"/>
            <w:tcBorders>
              <w:top w:val="nil"/>
              <w:left w:val="nil"/>
              <w:bottom w:val="single" w:sz="4" w:space="0" w:color="auto"/>
              <w:right w:val="nil"/>
            </w:tcBorders>
            <w:vAlign w:val="center"/>
          </w:tcPr>
          <w:p w14:paraId="15361637" w14:textId="77777777" w:rsidR="003E05E2" w:rsidRPr="0095750C" w:rsidRDefault="003E05E2" w:rsidP="00BB73D6">
            <w:pPr>
              <w:ind w:right="1"/>
            </w:pPr>
            <w:r w:rsidRPr="0095750C">
              <w:t>Katılmamış</w:t>
            </w:r>
          </w:p>
        </w:tc>
        <w:tc>
          <w:tcPr>
            <w:tcW w:w="826" w:type="dxa"/>
            <w:tcBorders>
              <w:top w:val="nil"/>
              <w:left w:val="nil"/>
              <w:bottom w:val="single" w:sz="4" w:space="0" w:color="auto"/>
              <w:right w:val="nil"/>
            </w:tcBorders>
            <w:vAlign w:val="center"/>
          </w:tcPr>
          <w:p w14:paraId="56FF0230" w14:textId="77777777" w:rsidR="003E05E2" w:rsidRPr="0095750C" w:rsidRDefault="003E05E2" w:rsidP="00BB73D6">
            <w:pPr>
              <w:ind w:right="1"/>
              <w:jc w:val="center"/>
            </w:pPr>
            <w:r w:rsidRPr="0095750C">
              <w:t>43</w:t>
            </w:r>
          </w:p>
        </w:tc>
        <w:tc>
          <w:tcPr>
            <w:tcW w:w="699" w:type="dxa"/>
            <w:tcBorders>
              <w:top w:val="nil"/>
              <w:left w:val="nil"/>
              <w:bottom w:val="single" w:sz="4" w:space="0" w:color="auto"/>
              <w:right w:val="nil"/>
            </w:tcBorders>
            <w:vAlign w:val="center"/>
          </w:tcPr>
          <w:p w14:paraId="1003CCD9" w14:textId="77777777" w:rsidR="003E05E2" w:rsidRPr="0095750C" w:rsidRDefault="003E05E2" w:rsidP="00BB73D6">
            <w:pPr>
              <w:ind w:right="1"/>
              <w:jc w:val="center"/>
            </w:pPr>
            <w:r w:rsidRPr="0095750C">
              <w:t>3,59</w:t>
            </w:r>
          </w:p>
        </w:tc>
        <w:tc>
          <w:tcPr>
            <w:tcW w:w="829" w:type="dxa"/>
            <w:tcBorders>
              <w:top w:val="nil"/>
              <w:left w:val="nil"/>
              <w:bottom w:val="single" w:sz="4" w:space="0" w:color="auto"/>
              <w:right w:val="nil"/>
            </w:tcBorders>
            <w:vAlign w:val="center"/>
          </w:tcPr>
          <w:p w14:paraId="7CD65966" w14:textId="77777777" w:rsidR="003E05E2" w:rsidRPr="0095750C" w:rsidRDefault="003E05E2" w:rsidP="00BB73D6">
            <w:pPr>
              <w:ind w:right="1"/>
              <w:jc w:val="center"/>
            </w:pPr>
            <w:r w:rsidRPr="0095750C">
              <w:t>0,70</w:t>
            </w:r>
          </w:p>
        </w:tc>
        <w:tc>
          <w:tcPr>
            <w:tcW w:w="699" w:type="dxa"/>
            <w:vMerge/>
            <w:tcBorders>
              <w:top w:val="single" w:sz="4" w:space="0" w:color="auto"/>
              <w:left w:val="nil"/>
              <w:bottom w:val="single" w:sz="4" w:space="0" w:color="auto"/>
              <w:right w:val="nil"/>
            </w:tcBorders>
            <w:vAlign w:val="center"/>
          </w:tcPr>
          <w:p w14:paraId="4630A394" w14:textId="77777777" w:rsidR="003E05E2" w:rsidRPr="0095750C" w:rsidRDefault="003E05E2" w:rsidP="00BB73D6">
            <w:pPr>
              <w:ind w:right="1"/>
              <w:jc w:val="center"/>
            </w:pPr>
          </w:p>
        </w:tc>
        <w:tc>
          <w:tcPr>
            <w:tcW w:w="942" w:type="dxa"/>
            <w:vMerge/>
            <w:tcBorders>
              <w:top w:val="single" w:sz="4" w:space="0" w:color="auto"/>
              <w:left w:val="nil"/>
              <w:bottom w:val="single" w:sz="4" w:space="0" w:color="auto"/>
              <w:right w:val="nil"/>
            </w:tcBorders>
            <w:vAlign w:val="center"/>
          </w:tcPr>
          <w:p w14:paraId="5300329E" w14:textId="77777777" w:rsidR="003E05E2" w:rsidRPr="0095750C" w:rsidRDefault="003E05E2" w:rsidP="00BB73D6">
            <w:pPr>
              <w:ind w:right="1"/>
              <w:jc w:val="center"/>
            </w:pPr>
          </w:p>
        </w:tc>
        <w:tc>
          <w:tcPr>
            <w:tcW w:w="917" w:type="dxa"/>
            <w:vMerge/>
            <w:tcBorders>
              <w:top w:val="single" w:sz="4" w:space="0" w:color="auto"/>
              <w:left w:val="nil"/>
              <w:bottom w:val="single" w:sz="4" w:space="0" w:color="auto"/>
            </w:tcBorders>
            <w:vAlign w:val="center"/>
          </w:tcPr>
          <w:p w14:paraId="49A2A6AC" w14:textId="77777777" w:rsidR="003E05E2" w:rsidRPr="0095750C" w:rsidRDefault="003E05E2" w:rsidP="00BB73D6">
            <w:pPr>
              <w:ind w:right="1"/>
              <w:jc w:val="center"/>
            </w:pPr>
          </w:p>
        </w:tc>
      </w:tr>
      <w:tr w:rsidR="003E05E2" w:rsidRPr="0095750C" w14:paraId="7BED8C56" w14:textId="77777777" w:rsidTr="00DE3705">
        <w:trPr>
          <w:trHeight w:val="367"/>
          <w:jc w:val="center"/>
        </w:trPr>
        <w:tc>
          <w:tcPr>
            <w:tcW w:w="1408" w:type="dxa"/>
            <w:vMerge w:val="restart"/>
            <w:tcBorders>
              <w:top w:val="single" w:sz="4" w:space="0" w:color="auto"/>
              <w:bottom w:val="single" w:sz="4" w:space="0" w:color="auto"/>
              <w:right w:val="nil"/>
            </w:tcBorders>
            <w:vAlign w:val="center"/>
          </w:tcPr>
          <w:p w14:paraId="74266C2F" w14:textId="77777777" w:rsidR="003E05E2" w:rsidRPr="0095750C" w:rsidRDefault="003E05E2" w:rsidP="00BB73D6">
            <w:pPr>
              <w:ind w:right="1"/>
            </w:pPr>
            <w:r w:rsidRPr="0095750C">
              <w:t>TAB</w:t>
            </w:r>
          </w:p>
        </w:tc>
        <w:tc>
          <w:tcPr>
            <w:tcW w:w="2402" w:type="dxa"/>
            <w:tcBorders>
              <w:top w:val="single" w:sz="4" w:space="0" w:color="auto"/>
              <w:left w:val="nil"/>
              <w:bottom w:val="nil"/>
              <w:right w:val="nil"/>
            </w:tcBorders>
            <w:vAlign w:val="center"/>
          </w:tcPr>
          <w:p w14:paraId="01112D35" w14:textId="77777777" w:rsidR="003E05E2" w:rsidRPr="0095750C" w:rsidRDefault="003E05E2" w:rsidP="00BB73D6">
            <w:pPr>
              <w:ind w:right="1"/>
            </w:pPr>
            <w:r w:rsidRPr="0095750C">
              <w:t xml:space="preserve">Katılmış </w:t>
            </w:r>
          </w:p>
        </w:tc>
        <w:tc>
          <w:tcPr>
            <w:tcW w:w="826" w:type="dxa"/>
            <w:tcBorders>
              <w:top w:val="single" w:sz="4" w:space="0" w:color="auto"/>
              <w:left w:val="nil"/>
              <w:bottom w:val="nil"/>
              <w:right w:val="nil"/>
            </w:tcBorders>
            <w:vAlign w:val="center"/>
          </w:tcPr>
          <w:p w14:paraId="0AFFED8C" w14:textId="77777777" w:rsidR="003E05E2" w:rsidRPr="0095750C" w:rsidRDefault="003E05E2" w:rsidP="00BB73D6">
            <w:pPr>
              <w:ind w:right="1"/>
              <w:jc w:val="center"/>
            </w:pPr>
            <w:r w:rsidRPr="0095750C">
              <w:t>198</w:t>
            </w:r>
          </w:p>
        </w:tc>
        <w:tc>
          <w:tcPr>
            <w:tcW w:w="699" w:type="dxa"/>
            <w:tcBorders>
              <w:top w:val="single" w:sz="4" w:space="0" w:color="auto"/>
              <w:left w:val="nil"/>
              <w:bottom w:val="nil"/>
              <w:right w:val="nil"/>
            </w:tcBorders>
            <w:vAlign w:val="center"/>
          </w:tcPr>
          <w:p w14:paraId="1748DC8B" w14:textId="77777777" w:rsidR="003E05E2" w:rsidRPr="0095750C" w:rsidRDefault="003E05E2" w:rsidP="00BB73D6">
            <w:pPr>
              <w:ind w:right="1"/>
              <w:jc w:val="center"/>
            </w:pPr>
            <w:r w:rsidRPr="0095750C">
              <w:t>3,69</w:t>
            </w:r>
          </w:p>
        </w:tc>
        <w:tc>
          <w:tcPr>
            <w:tcW w:w="829" w:type="dxa"/>
            <w:tcBorders>
              <w:top w:val="single" w:sz="4" w:space="0" w:color="auto"/>
              <w:left w:val="nil"/>
              <w:bottom w:val="nil"/>
              <w:right w:val="nil"/>
            </w:tcBorders>
            <w:vAlign w:val="center"/>
          </w:tcPr>
          <w:p w14:paraId="614186D1" w14:textId="77777777" w:rsidR="003E05E2" w:rsidRPr="0095750C" w:rsidRDefault="003E05E2" w:rsidP="00BB73D6">
            <w:pPr>
              <w:ind w:right="1"/>
              <w:jc w:val="center"/>
            </w:pPr>
            <w:r w:rsidRPr="0095750C">
              <w:t>0,66</w:t>
            </w:r>
          </w:p>
        </w:tc>
        <w:tc>
          <w:tcPr>
            <w:tcW w:w="699" w:type="dxa"/>
            <w:vMerge w:val="restart"/>
            <w:tcBorders>
              <w:top w:val="single" w:sz="4" w:space="0" w:color="auto"/>
              <w:left w:val="nil"/>
              <w:bottom w:val="single" w:sz="4" w:space="0" w:color="auto"/>
              <w:right w:val="nil"/>
            </w:tcBorders>
            <w:vAlign w:val="center"/>
          </w:tcPr>
          <w:p w14:paraId="29DDD89B" w14:textId="77777777" w:rsidR="003E05E2" w:rsidRPr="0095750C" w:rsidRDefault="003E05E2" w:rsidP="00BB73D6">
            <w:pPr>
              <w:ind w:right="1"/>
              <w:jc w:val="center"/>
            </w:pPr>
            <w:r w:rsidRPr="0095750C">
              <w:t>3,06</w:t>
            </w:r>
          </w:p>
        </w:tc>
        <w:tc>
          <w:tcPr>
            <w:tcW w:w="942" w:type="dxa"/>
            <w:vMerge w:val="restart"/>
            <w:tcBorders>
              <w:top w:val="single" w:sz="4" w:space="0" w:color="auto"/>
              <w:left w:val="nil"/>
              <w:bottom w:val="single" w:sz="4" w:space="0" w:color="auto"/>
              <w:right w:val="nil"/>
            </w:tcBorders>
            <w:vAlign w:val="center"/>
          </w:tcPr>
          <w:p w14:paraId="3ECB77D8" w14:textId="77777777" w:rsidR="003E05E2" w:rsidRPr="0095750C" w:rsidRDefault="003E05E2" w:rsidP="00BB73D6">
            <w:pPr>
              <w:ind w:right="1"/>
              <w:jc w:val="center"/>
            </w:pPr>
            <w:r w:rsidRPr="0095750C">
              <w:t>0,02</w:t>
            </w:r>
          </w:p>
        </w:tc>
        <w:tc>
          <w:tcPr>
            <w:tcW w:w="917" w:type="dxa"/>
            <w:vMerge w:val="restart"/>
            <w:tcBorders>
              <w:top w:val="single" w:sz="4" w:space="0" w:color="auto"/>
              <w:left w:val="nil"/>
              <w:bottom w:val="single" w:sz="4" w:space="0" w:color="auto"/>
            </w:tcBorders>
            <w:vAlign w:val="center"/>
          </w:tcPr>
          <w:p w14:paraId="1EC16287" w14:textId="77777777" w:rsidR="003E05E2" w:rsidRPr="0095750C" w:rsidRDefault="003E05E2" w:rsidP="00BB73D6">
            <w:pPr>
              <w:ind w:right="1"/>
              <w:jc w:val="center"/>
            </w:pPr>
            <w:r w:rsidRPr="0095750C">
              <w:t>0,04</w:t>
            </w:r>
          </w:p>
        </w:tc>
      </w:tr>
      <w:tr w:rsidR="003E05E2" w:rsidRPr="0095750C" w14:paraId="08795ECA" w14:textId="77777777" w:rsidTr="0095750C">
        <w:trPr>
          <w:trHeight w:val="367"/>
          <w:jc w:val="center"/>
        </w:trPr>
        <w:tc>
          <w:tcPr>
            <w:tcW w:w="1408" w:type="dxa"/>
            <w:vMerge/>
            <w:tcBorders>
              <w:top w:val="single" w:sz="4" w:space="0" w:color="auto"/>
              <w:bottom w:val="single" w:sz="4" w:space="0" w:color="auto"/>
              <w:right w:val="nil"/>
            </w:tcBorders>
            <w:vAlign w:val="center"/>
          </w:tcPr>
          <w:p w14:paraId="632DC164" w14:textId="77777777" w:rsidR="003E05E2" w:rsidRPr="0095750C" w:rsidRDefault="003E05E2" w:rsidP="00BB73D6">
            <w:pPr>
              <w:ind w:right="1"/>
            </w:pPr>
          </w:p>
        </w:tc>
        <w:tc>
          <w:tcPr>
            <w:tcW w:w="2402" w:type="dxa"/>
            <w:tcBorders>
              <w:top w:val="nil"/>
              <w:left w:val="nil"/>
              <w:bottom w:val="single" w:sz="4" w:space="0" w:color="auto"/>
              <w:right w:val="nil"/>
            </w:tcBorders>
            <w:vAlign w:val="center"/>
          </w:tcPr>
          <w:p w14:paraId="6D6106CC" w14:textId="77777777" w:rsidR="003E05E2" w:rsidRPr="0095750C" w:rsidRDefault="003E05E2" w:rsidP="00BB73D6">
            <w:pPr>
              <w:ind w:right="1"/>
            </w:pPr>
            <w:r w:rsidRPr="0095750C">
              <w:t>Katılmamış</w:t>
            </w:r>
          </w:p>
        </w:tc>
        <w:tc>
          <w:tcPr>
            <w:tcW w:w="826" w:type="dxa"/>
            <w:tcBorders>
              <w:top w:val="nil"/>
              <w:left w:val="nil"/>
              <w:bottom w:val="single" w:sz="4" w:space="0" w:color="auto"/>
              <w:right w:val="nil"/>
            </w:tcBorders>
            <w:vAlign w:val="center"/>
          </w:tcPr>
          <w:p w14:paraId="3E4EA869" w14:textId="77777777" w:rsidR="003E05E2" w:rsidRPr="0095750C" w:rsidRDefault="003E05E2" w:rsidP="00BB73D6">
            <w:pPr>
              <w:ind w:right="1"/>
              <w:jc w:val="center"/>
            </w:pPr>
            <w:r w:rsidRPr="0095750C">
              <w:t>43</w:t>
            </w:r>
          </w:p>
        </w:tc>
        <w:tc>
          <w:tcPr>
            <w:tcW w:w="699" w:type="dxa"/>
            <w:tcBorders>
              <w:top w:val="nil"/>
              <w:left w:val="nil"/>
              <w:bottom w:val="single" w:sz="4" w:space="0" w:color="auto"/>
              <w:right w:val="nil"/>
            </w:tcBorders>
            <w:vAlign w:val="center"/>
          </w:tcPr>
          <w:p w14:paraId="6A9F97FD" w14:textId="77777777" w:rsidR="003E05E2" w:rsidRPr="0095750C" w:rsidRDefault="003E05E2" w:rsidP="00BB73D6">
            <w:pPr>
              <w:ind w:right="1"/>
              <w:jc w:val="center"/>
            </w:pPr>
            <w:r w:rsidRPr="0095750C">
              <w:t>3,34</w:t>
            </w:r>
          </w:p>
        </w:tc>
        <w:tc>
          <w:tcPr>
            <w:tcW w:w="829" w:type="dxa"/>
            <w:tcBorders>
              <w:top w:val="nil"/>
              <w:left w:val="nil"/>
              <w:bottom w:val="single" w:sz="4" w:space="0" w:color="auto"/>
              <w:right w:val="nil"/>
            </w:tcBorders>
            <w:vAlign w:val="center"/>
          </w:tcPr>
          <w:p w14:paraId="0796A892" w14:textId="77777777" w:rsidR="003E05E2" w:rsidRPr="0095750C" w:rsidRDefault="003E05E2" w:rsidP="00BB73D6">
            <w:pPr>
              <w:ind w:right="1"/>
              <w:jc w:val="center"/>
            </w:pPr>
            <w:r w:rsidRPr="0095750C">
              <w:t>0,77</w:t>
            </w:r>
          </w:p>
        </w:tc>
        <w:tc>
          <w:tcPr>
            <w:tcW w:w="699" w:type="dxa"/>
            <w:vMerge/>
            <w:tcBorders>
              <w:top w:val="single" w:sz="4" w:space="0" w:color="auto"/>
              <w:left w:val="nil"/>
              <w:bottom w:val="single" w:sz="4" w:space="0" w:color="auto"/>
              <w:right w:val="nil"/>
            </w:tcBorders>
            <w:vAlign w:val="center"/>
          </w:tcPr>
          <w:p w14:paraId="39CD8C7B" w14:textId="77777777" w:rsidR="003E05E2" w:rsidRPr="0095750C" w:rsidRDefault="003E05E2" w:rsidP="00BB73D6">
            <w:pPr>
              <w:ind w:right="1"/>
              <w:jc w:val="center"/>
            </w:pPr>
          </w:p>
        </w:tc>
        <w:tc>
          <w:tcPr>
            <w:tcW w:w="942" w:type="dxa"/>
            <w:vMerge/>
            <w:tcBorders>
              <w:top w:val="single" w:sz="4" w:space="0" w:color="auto"/>
              <w:left w:val="nil"/>
              <w:bottom w:val="single" w:sz="4" w:space="0" w:color="auto"/>
              <w:right w:val="nil"/>
            </w:tcBorders>
            <w:vAlign w:val="center"/>
          </w:tcPr>
          <w:p w14:paraId="1D93214E" w14:textId="77777777" w:rsidR="003E05E2" w:rsidRPr="0095750C" w:rsidRDefault="003E05E2" w:rsidP="00BB73D6">
            <w:pPr>
              <w:ind w:right="1"/>
              <w:jc w:val="center"/>
            </w:pPr>
          </w:p>
        </w:tc>
        <w:tc>
          <w:tcPr>
            <w:tcW w:w="917" w:type="dxa"/>
            <w:vMerge/>
            <w:tcBorders>
              <w:top w:val="single" w:sz="4" w:space="0" w:color="auto"/>
              <w:left w:val="nil"/>
              <w:bottom w:val="single" w:sz="4" w:space="0" w:color="auto"/>
            </w:tcBorders>
            <w:vAlign w:val="center"/>
          </w:tcPr>
          <w:p w14:paraId="30715FEA" w14:textId="77777777" w:rsidR="003E05E2" w:rsidRPr="0095750C" w:rsidRDefault="003E05E2" w:rsidP="00BB73D6">
            <w:pPr>
              <w:ind w:right="1"/>
              <w:jc w:val="center"/>
            </w:pPr>
          </w:p>
        </w:tc>
      </w:tr>
      <w:tr w:rsidR="003E05E2" w:rsidRPr="0095750C" w14:paraId="3C62F2D0" w14:textId="77777777" w:rsidTr="0095750C">
        <w:trPr>
          <w:trHeight w:val="367"/>
          <w:jc w:val="center"/>
        </w:trPr>
        <w:tc>
          <w:tcPr>
            <w:tcW w:w="1408" w:type="dxa"/>
            <w:vMerge w:val="restart"/>
            <w:tcBorders>
              <w:top w:val="single" w:sz="4" w:space="0" w:color="auto"/>
              <w:bottom w:val="single" w:sz="4" w:space="0" w:color="auto"/>
              <w:right w:val="nil"/>
            </w:tcBorders>
            <w:vAlign w:val="center"/>
          </w:tcPr>
          <w:p w14:paraId="33362980" w14:textId="77777777" w:rsidR="003E05E2" w:rsidRPr="0095750C" w:rsidRDefault="003E05E2" w:rsidP="00BB73D6">
            <w:pPr>
              <w:ind w:right="1"/>
            </w:pPr>
            <w:r w:rsidRPr="0095750C">
              <w:t>TB</w:t>
            </w:r>
          </w:p>
        </w:tc>
        <w:tc>
          <w:tcPr>
            <w:tcW w:w="2402" w:type="dxa"/>
            <w:tcBorders>
              <w:top w:val="single" w:sz="4" w:space="0" w:color="auto"/>
              <w:left w:val="nil"/>
              <w:bottom w:val="nil"/>
              <w:right w:val="nil"/>
            </w:tcBorders>
            <w:vAlign w:val="center"/>
          </w:tcPr>
          <w:p w14:paraId="3FE2DD3B" w14:textId="77777777" w:rsidR="003E05E2" w:rsidRPr="0095750C" w:rsidRDefault="003E05E2" w:rsidP="00BB73D6">
            <w:pPr>
              <w:ind w:right="1"/>
            </w:pPr>
            <w:r w:rsidRPr="0095750C">
              <w:t xml:space="preserve">Katılmış </w:t>
            </w:r>
          </w:p>
        </w:tc>
        <w:tc>
          <w:tcPr>
            <w:tcW w:w="826" w:type="dxa"/>
            <w:tcBorders>
              <w:top w:val="single" w:sz="4" w:space="0" w:color="auto"/>
              <w:left w:val="nil"/>
              <w:bottom w:val="nil"/>
              <w:right w:val="nil"/>
            </w:tcBorders>
            <w:vAlign w:val="center"/>
          </w:tcPr>
          <w:p w14:paraId="7D4DF014" w14:textId="77777777" w:rsidR="003E05E2" w:rsidRPr="0095750C" w:rsidRDefault="003E05E2" w:rsidP="00BB73D6">
            <w:pPr>
              <w:ind w:right="1"/>
              <w:jc w:val="center"/>
            </w:pPr>
            <w:r w:rsidRPr="0095750C">
              <w:t>198</w:t>
            </w:r>
          </w:p>
        </w:tc>
        <w:tc>
          <w:tcPr>
            <w:tcW w:w="699" w:type="dxa"/>
            <w:tcBorders>
              <w:top w:val="single" w:sz="4" w:space="0" w:color="auto"/>
              <w:left w:val="nil"/>
              <w:bottom w:val="nil"/>
              <w:right w:val="nil"/>
            </w:tcBorders>
            <w:vAlign w:val="center"/>
          </w:tcPr>
          <w:p w14:paraId="320032B1" w14:textId="77777777" w:rsidR="003E05E2" w:rsidRPr="0095750C" w:rsidRDefault="003E05E2" w:rsidP="00BB73D6">
            <w:pPr>
              <w:ind w:right="1"/>
              <w:jc w:val="center"/>
            </w:pPr>
            <w:r w:rsidRPr="0095750C">
              <w:t>3,55</w:t>
            </w:r>
          </w:p>
        </w:tc>
        <w:tc>
          <w:tcPr>
            <w:tcW w:w="829" w:type="dxa"/>
            <w:tcBorders>
              <w:top w:val="single" w:sz="4" w:space="0" w:color="auto"/>
              <w:left w:val="nil"/>
              <w:bottom w:val="nil"/>
              <w:right w:val="nil"/>
            </w:tcBorders>
            <w:vAlign w:val="center"/>
          </w:tcPr>
          <w:p w14:paraId="4CA57ADB" w14:textId="77777777" w:rsidR="003E05E2" w:rsidRPr="0095750C" w:rsidRDefault="003E05E2" w:rsidP="00BB73D6">
            <w:pPr>
              <w:ind w:right="1"/>
              <w:jc w:val="center"/>
            </w:pPr>
            <w:r w:rsidRPr="0095750C">
              <w:t>0,72</w:t>
            </w:r>
          </w:p>
        </w:tc>
        <w:tc>
          <w:tcPr>
            <w:tcW w:w="699" w:type="dxa"/>
            <w:vMerge w:val="restart"/>
            <w:tcBorders>
              <w:top w:val="single" w:sz="4" w:space="0" w:color="auto"/>
              <w:left w:val="nil"/>
              <w:bottom w:val="single" w:sz="4" w:space="0" w:color="auto"/>
              <w:right w:val="nil"/>
            </w:tcBorders>
            <w:vAlign w:val="center"/>
          </w:tcPr>
          <w:p w14:paraId="0366F323" w14:textId="77777777" w:rsidR="003E05E2" w:rsidRPr="0095750C" w:rsidRDefault="003E05E2" w:rsidP="00BB73D6">
            <w:pPr>
              <w:ind w:right="1"/>
              <w:jc w:val="center"/>
            </w:pPr>
            <w:r w:rsidRPr="0095750C">
              <w:t>2,80</w:t>
            </w:r>
          </w:p>
        </w:tc>
        <w:tc>
          <w:tcPr>
            <w:tcW w:w="942" w:type="dxa"/>
            <w:vMerge w:val="restart"/>
            <w:tcBorders>
              <w:top w:val="single" w:sz="4" w:space="0" w:color="auto"/>
              <w:left w:val="nil"/>
              <w:bottom w:val="single" w:sz="4" w:space="0" w:color="auto"/>
              <w:right w:val="nil"/>
            </w:tcBorders>
            <w:vAlign w:val="center"/>
          </w:tcPr>
          <w:p w14:paraId="1F8A3572" w14:textId="77777777" w:rsidR="003E05E2" w:rsidRPr="0095750C" w:rsidRDefault="003E05E2" w:rsidP="00BB73D6">
            <w:pPr>
              <w:ind w:right="1"/>
              <w:jc w:val="center"/>
            </w:pPr>
            <w:r w:rsidRPr="0095750C">
              <w:t>0,05</w:t>
            </w:r>
          </w:p>
        </w:tc>
        <w:tc>
          <w:tcPr>
            <w:tcW w:w="917" w:type="dxa"/>
            <w:vMerge w:val="restart"/>
            <w:tcBorders>
              <w:top w:val="single" w:sz="4" w:space="0" w:color="auto"/>
              <w:left w:val="nil"/>
              <w:bottom w:val="single" w:sz="4" w:space="0" w:color="auto"/>
            </w:tcBorders>
            <w:vAlign w:val="center"/>
          </w:tcPr>
          <w:p w14:paraId="143124F1" w14:textId="77777777" w:rsidR="003E05E2" w:rsidRPr="0095750C" w:rsidRDefault="003E05E2" w:rsidP="00BB73D6">
            <w:pPr>
              <w:ind w:right="1"/>
              <w:jc w:val="center"/>
            </w:pPr>
          </w:p>
        </w:tc>
      </w:tr>
      <w:tr w:rsidR="003E05E2" w:rsidRPr="0095750C" w14:paraId="53EC4892" w14:textId="77777777" w:rsidTr="0095750C">
        <w:trPr>
          <w:trHeight w:val="367"/>
          <w:jc w:val="center"/>
        </w:trPr>
        <w:tc>
          <w:tcPr>
            <w:tcW w:w="1408" w:type="dxa"/>
            <w:vMerge/>
            <w:tcBorders>
              <w:top w:val="single" w:sz="4" w:space="0" w:color="auto"/>
              <w:bottom w:val="single" w:sz="4" w:space="0" w:color="auto"/>
              <w:right w:val="nil"/>
            </w:tcBorders>
            <w:vAlign w:val="center"/>
          </w:tcPr>
          <w:p w14:paraId="3B09F76B" w14:textId="77777777" w:rsidR="003E05E2" w:rsidRPr="0095750C" w:rsidRDefault="003E05E2" w:rsidP="00BB73D6">
            <w:pPr>
              <w:ind w:right="1"/>
              <w:jc w:val="center"/>
            </w:pPr>
          </w:p>
        </w:tc>
        <w:tc>
          <w:tcPr>
            <w:tcW w:w="2402" w:type="dxa"/>
            <w:tcBorders>
              <w:top w:val="nil"/>
              <w:left w:val="nil"/>
              <w:bottom w:val="single" w:sz="4" w:space="0" w:color="auto"/>
              <w:right w:val="nil"/>
            </w:tcBorders>
            <w:vAlign w:val="center"/>
          </w:tcPr>
          <w:p w14:paraId="0865A641" w14:textId="77777777" w:rsidR="003E05E2" w:rsidRPr="0095750C" w:rsidRDefault="003E05E2" w:rsidP="00BB73D6">
            <w:pPr>
              <w:ind w:right="1"/>
            </w:pPr>
            <w:r w:rsidRPr="0095750C">
              <w:t>Katılmamış</w:t>
            </w:r>
          </w:p>
        </w:tc>
        <w:tc>
          <w:tcPr>
            <w:tcW w:w="826" w:type="dxa"/>
            <w:tcBorders>
              <w:top w:val="nil"/>
              <w:left w:val="nil"/>
              <w:bottom w:val="single" w:sz="4" w:space="0" w:color="auto"/>
              <w:right w:val="nil"/>
            </w:tcBorders>
            <w:vAlign w:val="center"/>
          </w:tcPr>
          <w:p w14:paraId="3EA7D20C" w14:textId="77777777" w:rsidR="003E05E2" w:rsidRPr="0095750C" w:rsidRDefault="003E05E2" w:rsidP="00BB73D6">
            <w:pPr>
              <w:ind w:right="1"/>
              <w:jc w:val="center"/>
            </w:pPr>
            <w:r w:rsidRPr="0095750C">
              <w:t>43</w:t>
            </w:r>
          </w:p>
        </w:tc>
        <w:tc>
          <w:tcPr>
            <w:tcW w:w="699" w:type="dxa"/>
            <w:tcBorders>
              <w:top w:val="nil"/>
              <w:left w:val="nil"/>
              <w:bottom w:val="single" w:sz="4" w:space="0" w:color="auto"/>
              <w:right w:val="nil"/>
            </w:tcBorders>
            <w:vAlign w:val="center"/>
          </w:tcPr>
          <w:p w14:paraId="4731E64F" w14:textId="77777777" w:rsidR="003E05E2" w:rsidRPr="0095750C" w:rsidRDefault="003E05E2" w:rsidP="00BB73D6">
            <w:pPr>
              <w:ind w:right="1"/>
              <w:jc w:val="center"/>
            </w:pPr>
            <w:r w:rsidRPr="0095750C">
              <w:t>3,21</w:t>
            </w:r>
          </w:p>
        </w:tc>
        <w:tc>
          <w:tcPr>
            <w:tcW w:w="829" w:type="dxa"/>
            <w:tcBorders>
              <w:top w:val="nil"/>
              <w:left w:val="nil"/>
              <w:bottom w:val="single" w:sz="4" w:space="0" w:color="auto"/>
              <w:right w:val="nil"/>
            </w:tcBorders>
            <w:vAlign w:val="center"/>
          </w:tcPr>
          <w:p w14:paraId="605D3745" w14:textId="77777777" w:rsidR="003E05E2" w:rsidRPr="0095750C" w:rsidRDefault="003E05E2" w:rsidP="00BB73D6">
            <w:pPr>
              <w:ind w:right="1"/>
              <w:jc w:val="center"/>
            </w:pPr>
            <w:r w:rsidRPr="0095750C">
              <w:t>0,66</w:t>
            </w:r>
          </w:p>
        </w:tc>
        <w:tc>
          <w:tcPr>
            <w:tcW w:w="699" w:type="dxa"/>
            <w:vMerge/>
            <w:tcBorders>
              <w:top w:val="single" w:sz="4" w:space="0" w:color="auto"/>
              <w:left w:val="nil"/>
              <w:bottom w:val="single" w:sz="4" w:space="0" w:color="auto"/>
              <w:right w:val="nil"/>
            </w:tcBorders>
            <w:vAlign w:val="center"/>
          </w:tcPr>
          <w:p w14:paraId="731E3259" w14:textId="77777777" w:rsidR="003E05E2" w:rsidRPr="0095750C" w:rsidRDefault="003E05E2" w:rsidP="00BB73D6">
            <w:pPr>
              <w:ind w:right="1"/>
              <w:jc w:val="center"/>
            </w:pPr>
          </w:p>
        </w:tc>
        <w:tc>
          <w:tcPr>
            <w:tcW w:w="942" w:type="dxa"/>
            <w:vMerge/>
            <w:tcBorders>
              <w:top w:val="nil"/>
              <w:left w:val="nil"/>
              <w:bottom w:val="single" w:sz="4" w:space="0" w:color="auto"/>
              <w:right w:val="nil"/>
            </w:tcBorders>
            <w:vAlign w:val="center"/>
          </w:tcPr>
          <w:p w14:paraId="687E69D4" w14:textId="77777777" w:rsidR="003E05E2" w:rsidRPr="0095750C" w:rsidRDefault="003E05E2" w:rsidP="00BB73D6">
            <w:pPr>
              <w:ind w:right="1"/>
              <w:jc w:val="center"/>
            </w:pPr>
          </w:p>
        </w:tc>
        <w:tc>
          <w:tcPr>
            <w:tcW w:w="917" w:type="dxa"/>
            <w:vMerge/>
            <w:tcBorders>
              <w:top w:val="nil"/>
              <w:left w:val="nil"/>
              <w:bottom w:val="single" w:sz="4" w:space="0" w:color="auto"/>
            </w:tcBorders>
          </w:tcPr>
          <w:p w14:paraId="54AEE0A0" w14:textId="77777777" w:rsidR="003E05E2" w:rsidRPr="0095750C" w:rsidRDefault="003E05E2" w:rsidP="00BB73D6">
            <w:pPr>
              <w:ind w:right="1"/>
              <w:jc w:val="center"/>
            </w:pPr>
          </w:p>
        </w:tc>
      </w:tr>
    </w:tbl>
    <w:p w14:paraId="46CB36DA" w14:textId="77777777" w:rsidR="005B34CC" w:rsidRDefault="005B34CC" w:rsidP="00BB73D6">
      <w:pPr>
        <w:pStyle w:val="NormalWeb"/>
        <w:spacing w:before="0" w:beforeAutospacing="0" w:after="0" w:afterAutospacing="0" w:line="360" w:lineRule="auto"/>
        <w:ind w:firstLine="709"/>
        <w:jc w:val="both"/>
      </w:pPr>
    </w:p>
    <w:p w14:paraId="2AA8D8D7" w14:textId="02886D06" w:rsidR="003E05E2" w:rsidRPr="003E05E2" w:rsidRDefault="003E05E2" w:rsidP="00BB73D6">
      <w:pPr>
        <w:pStyle w:val="NormalWeb"/>
        <w:spacing w:before="0" w:beforeAutospacing="0" w:after="0" w:afterAutospacing="0" w:line="360" w:lineRule="auto"/>
        <w:ind w:firstLine="709"/>
        <w:jc w:val="both"/>
      </w:pPr>
      <w:r w:rsidRPr="003E05E2">
        <w:t xml:space="preserve">Tablo </w:t>
      </w:r>
      <w:r w:rsidR="00043882">
        <w:t>6</w:t>
      </w:r>
      <w:r w:rsidRPr="003E05E2">
        <w:t xml:space="preserve"> incelendiğinde eğitimde teknoloji kullanımı içerikli hizmet içi eğitimlere katılan öğretmenlerin özgüvenlerinin TPAB alt boyutunda (</w:t>
      </w:r>
      <w:r w:rsidRPr="006A6866">
        <w:rPr>
          <w:i/>
          <w:iCs/>
        </w:rPr>
        <w:t>t</w:t>
      </w:r>
      <w:r w:rsidRPr="003E05E2">
        <w:t xml:space="preserve">=3,39; </w:t>
      </w:r>
      <w:r w:rsidRPr="006A6866">
        <w:rPr>
          <w:i/>
          <w:iCs/>
        </w:rPr>
        <w:t>p</w:t>
      </w:r>
      <w:r w:rsidRPr="003E05E2">
        <w:t xml:space="preserve">&lt;0,05; </w:t>
      </w:r>
      <w:r w:rsidRPr="006A6866">
        <w:rPr>
          <w:i/>
          <w:iCs/>
        </w:rPr>
        <w:t>ƞ</w:t>
      </w:r>
      <w:r w:rsidRPr="006A6866">
        <w:rPr>
          <w:i/>
          <w:iCs/>
          <w:vertAlign w:val="superscript"/>
        </w:rPr>
        <w:t>2</w:t>
      </w:r>
      <w:r w:rsidRPr="003E05E2">
        <w:t>=0,05), TPB alt boyutunda (</w:t>
      </w:r>
      <w:r w:rsidRPr="006A6866">
        <w:rPr>
          <w:i/>
          <w:iCs/>
        </w:rPr>
        <w:t>t</w:t>
      </w:r>
      <w:r w:rsidRPr="003E05E2">
        <w:t xml:space="preserve">=2,16; </w:t>
      </w:r>
      <w:r w:rsidRPr="006A6866">
        <w:rPr>
          <w:i/>
          <w:iCs/>
        </w:rPr>
        <w:t>p</w:t>
      </w:r>
      <w:r w:rsidRPr="003E05E2">
        <w:t xml:space="preserve">&lt;0,05; </w:t>
      </w:r>
      <w:r w:rsidRPr="006A6866">
        <w:rPr>
          <w:i/>
          <w:iCs/>
        </w:rPr>
        <w:t>ƞ</w:t>
      </w:r>
      <w:r w:rsidRPr="006A6866">
        <w:rPr>
          <w:i/>
          <w:iCs/>
          <w:vertAlign w:val="superscript"/>
        </w:rPr>
        <w:t>2</w:t>
      </w:r>
      <w:r w:rsidRPr="003E05E2">
        <w:t>=0,02) ve TAB alt boyutunda (</w:t>
      </w:r>
      <w:r w:rsidRPr="006A6866">
        <w:rPr>
          <w:i/>
          <w:iCs/>
        </w:rPr>
        <w:t>t</w:t>
      </w:r>
      <w:r w:rsidRPr="003E05E2">
        <w:t xml:space="preserve">=3,06; </w:t>
      </w:r>
      <w:r w:rsidRPr="006A6866">
        <w:rPr>
          <w:i/>
          <w:iCs/>
        </w:rPr>
        <w:t>p</w:t>
      </w:r>
      <w:r w:rsidRPr="003E05E2">
        <w:t xml:space="preserve">&lt;0,05; </w:t>
      </w:r>
      <w:r w:rsidRPr="006A6866">
        <w:rPr>
          <w:i/>
          <w:iCs/>
        </w:rPr>
        <w:t>ƞ</w:t>
      </w:r>
      <w:r w:rsidRPr="006A6866">
        <w:rPr>
          <w:i/>
          <w:iCs/>
          <w:vertAlign w:val="superscript"/>
        </w:rPr>
        <w:t>2</w:t>
      </w:r>
      <w:r w:rsidRPr="003E05E2">
        <w:t>=0,04) anlamlı düzeyde arttığı, ancak TB boyutunda (</w:t>
      </w:r>
      <w:r w:rsidRPr="006A6866">
        <w:rPr>
          <w:i/>
          <w:iCs/>
        </w:rPr>
        <w:t>t</w:t>
      </w:r>
      <w:r w:rsidRPr="003E05E2">
        <w:t xml:space="preserve">=2,80; </w:t>
      </w:r>
      <w:r w:rsidRPr="006A6866">
        <w:rPr>
          <w:i/>
          <w:iCs/>
        </w:rPr>
        <w:t>p</w:t>
      </w:r>
      <w:r w:rsidRPr="003E05E2">
        <w:t xml:space="preserve">&gt;0,05) anlamlı fark oluşturmadığı görülmektedir. Anlamlı fark oluşan TPAB, TPB, TAB alt boyutlarındaki özgüvenlerindeki değişimin düşük- orta seviyede olduğu görülmektedir. </w:t>
      </w:r>
    </w:p>
    <w:p w14:paraId="2A9374BE" w14:textId="0935DED9" w:rsidR="003E05E2" w:rsidRPr="003E05E2" w:rsidRDefault="003E05E2" w:rsidP="00BB73D6">
      <w:pPr>
        <w:pStyle w:val="NormalWeb"/>
        <w:spacing w:before="0" w:beforeAutospacing="0" w:after="0" w:afterAutospacing="0" w:line="360" w:lineRule="auto"/>
        <w:ind w:firstLine="709"/>
        <w:jc w:val="both"/>
      </w:pPr>
      <w:r w:rsidRPr="003E05E2">
        <w:t xml:space="preserve">TB alt boyutunda hangi soruların en az ortalamaya sahip olduğunu incelenmek için sorulara verilen cevapların ortalamalarının ölçeğin ortalaması ile yüzde türünde farkı </w:t>
      </w:r>
      <w:r w:rsidR="00C97D5C">
        <w:t>ş</w:t>
      </w:r>
      <w:r w:rsidRPr="003E05E2">
        <w:t xml:space="preserve">ekil </w:t>
      </w:r>
      <w:r w:rsidR="006A6866">
        <w:t>2</w:t>
      </w:r>
      <w:r w:rsidRPr="003E05E2">
        <w:t>’de sunularak görselleştirilmiştir.</w:t>
      </w:r>
    </w:p>
    <w:p w14:paraId="6345A094" w14:textId="77777777" w:rsidR="009D1BBF" w:rsidRDefault="003E05E2" w:rsidP="009D1BBF">
      <w:pPr>
        <w:pStyle w:val="NormalWeb"/>
        <w:keepNext/>
        <w:spacing w:before="0" w:beforeAutospacing="0" w:after="0" w:afterAutospacing="0" w:line="360" w:lineRule="auto"/>
        <w:jc w:val="center"/>
      </w:pPr>
      <w:r w:rsidRPr="003E05E2">
        <w:rPr>
          <w:noProof/>
        </w:rPr>
        <w:lastRenderedPageBreak/>
        <w:drawing>
          <wp:inline distT="0" distB="0" distL="0" distR="0" wp14:anchorId="6EC9AB35" wp14:editId="68E696A7">
            <wp:extent cx="5054600" cy="3454400"/>
            <wp:effectExtent l="0" t="0" r="12700" b="12700"/>
            <wp:docPr id="4" name="Grafik 7"/>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75F25F2F" w14:textId="6BB06B4A" w:rsidR="003E05E2" w:rsidRPr="009D1BBF" w:rsidRDefault="009D1BBF" w:rsidP="009D1BBF">
      <w:pPr>
        <w:spacing w:after="120" w:line="360" w:lineRule="auto"/>
        <w:jc w:val="center"/>
        <w:rPr>
          <w:b/>
          <w:bCs/>
        </w:rPr>
      </w:pPr>
      <w:r w:rsidRPr="009D1BBF">
        <w:rPr>
          <w:b/>
          <w:bCs/>
        </w:rPr>
        <w:t xml:space="preserve">Şekil </w:t>
      </w:r>
      <w:r w:rsidRPr="009D1BBF">
        <w:rPr>
          <w:b/>
          <w:bCs/>
        </w:rPr>
        <w:fldChar w:fldCharType="begin"/>
      </w:r>
      <w:r w:rsidRPr="009D1BBF">
        <w:rPr>
          <w:b/>
          <w:bCs/>
        </w:rPr>
        <w:instrText xml:space="preserve"> SEQ Şekil \* ARABIC </w:instrText>
      </w:r>
      <w:r w:rsidRPr="009D1BBF">
        <w:rPr>
          <w:b/>
          <w:bCs/>
        </w:rPr>
        <w:fldChar w:fldCharType="separate"/>
      </w:r>
      <w:r w:rsidR="00973FFA">
        <w:rPr>
          <w:b/>
          <w:bCs/>
          <w:noProof/>
        </w:rPr>
        <w:t>2</w:t>
      </w:r>
      <w:r w:rsidRPr="009D1BBF">
        <w:rPr>
          <w:b/>
          <w:bCs/>
        </w:rPr>
        <w:fldChar w:fldCharType="end"/>
      </w:r>
      <w:r w:rsidRPr="009D1BBF">
        <w:rPr>
          <w:b/>
          <w:bCs/>
        </w:rPr>
        <w:t xml:space="preserve">. </w:t>
      </w:r>
      <w:r w:rsidRPr="009D1BBF">
        <w:t>TB alt boyutunda ölçek ortalaması ve soru ortalamalarının karşılaştırılması</w:t>
      </w:r>
    </w:p>
    <w:p w14:paraId="53ED5418" w14:textId="459965AD" w:rsidR="003E05E2" w:rsidRDefault="003E05E2" w:rsidP="00BB73D6">
      <w:pPr>
        <w:pStyle w:val="NormalWeb"/>
        <w:spacing w:before="0" w:beforeAutospacing="0" w:after="0" w:afterAutospacing="0" w:line="360" w:lineRule="auto"/>
        <w:ind w:firstLine="709"/>
        <w:jc w:val="both"/>
      </w:pPr>
      <w:r w:rsidRPr="003E05E2">
        <w:t xml:space="preserve">Şekil </w:t>
      </w:r>
      <w:r w:rsidR="006A6866">
        <w:t>2</w:t>
      </w:r>
      <w:r w:rsidRPr="003E05E2">
        <w:t xml:space="preserve"> incelendiğinde özellikle ölçek madde 29: “Bir video klip oluşturmak ve düzenlemek”, madde 30: “Kendi internet sitenizi oluşturmak” ve madde 31: “Web 2.0 teknolojilerini ‘bloglar, sosyal iletişim platformları, podcastlar, vb.’ kullanmak” ölçeğin tümünden yüzde olarak en çok negatif yönde ayrıldığı görülmektedir.</w:t>
      </w:r>
    </w:p>
    <w:p w14:paraId="28DE6BED" w14:textId="1B501F74" w:rsidR="004E089A" w:rsidRPr="004E089A" w:rsidRDefault="004E089A" w:rsidP="004E089A">
      <w:pPr>
        <w:pStyle w:val="NormalWeb"/>
        <w:spacing w:before="0" w:beforeAutospacing="0" w:after="0" w:afterAutospacing="0" w:line="360" w:lineRule="auto"/>
        <w:jc w:val="both"/>
        <w:rPr>
          <w:b/>
          <w:bCs/>
        </w:rPr>
      </w:pPr>
      <w:r w:rsidRPr="004E089A">
        <w:rPr>
          <w:b/>
          <w:bCs/>
        </w:rPr>
        <w:t xml:space="preserve">FATİH </w:t>
      </w:r>
      <w:r w:rsidR="00C97D5C">
        <w:rPr>
          <w:b/>
          <w:bCs/>
        </w:rPr>
        <w:t>p</w:t>
      </w:r>
      <w:r w:rsidRPr="004E089A">
        <w:rPr>
          <w:b/>
          <w:bCs/>
        </w:rPr>
        <w:t xml:space="preserve">rojesi hizmet içi eğitimlerinin </w:t>
      </w:r>
      <w:r w:rsidR="00C97D5C" w:rsidRPr="004E089A">
        <w:rPr>
          <w:b/>
          <w:bCs/>
        </w:rPr>
        <w:t>uzaktan,</w:t>
      </w:r>
      <w:r w:rsidRPr="004E089A">
        <w:rPr>
          <w:b/>
          <w:bCs/>
        </w:rPr>
        <w:t xml:space="preserve"> yüz yüze veya her ikisi birlikte olma durumunun TBAB </w:t>
      </w:r>
      <w:r w:rsidR="00C97D5C">
        <w:rPr>
          <w:b/>
          <w:bCs/>
        </w:rPr>
        <w:t>ö</w:t>
      </w:r>
      <w:r w:rsidRPr="004E089A">
        <w:rPr>
          <w:b/>
          <w:bCs/>
        </w:rPr>
        <w:t>z güvenin etkisi</w:t>
      </w:r>
    </w:p>
    <w:p w14:paraId="07ADADD7" w14:textId="7BDB9C27" w:rsidR="006C4851" w:rsidRPr="006C4851" w:rsidRDefault="003E05E2" w:rsidP="006C4851">
      <w:pPr>
        <w:pStyle w:val="NormalWeb"/>
        <w:spacing w:before="0" w:beforeAutospacing="0" w:after="0" w:afterAutospacing="0" w:line="360" w:lineRule="auto"/>
        <w:ind w:firstLine="709"/>
        <w:jc w:val="both"/>
      </w:pPr>
      <w:r w:rsidRPr="003E05E2">
        <w:t xml:space="preserve">Çalışmaya katılan öğretmenlerin TPAB öz güvenlerine, eğitimde teknoloji kullanımı içerikli hizmet içi eğitimlere yalnızca uzaktan, </w:t>
      </w:r>
      <w:r w:rsidR="00B84E22" w:rsidRPr="003E05E2">
        <w:t>yalnızca</w:t>
      </w:r>
      <w:r w:rsidRPr="003E05E2">
        <w:t xml:space="preserve"> yüz yüze veya değişik zamanlarda hem uzaktan hem de yüz yüze katılmış olmalarının etkilerini incelemek için bağımsız örneklem varyans analizi (ANOVA) uygulanmış, analiz sonuçları Tablo </w:t>
      </w:r>
      <w:r w:rsidR="00043882">
        <w:t>7</w:t>
      </w:r>
      <w:r w:rsidRPr="003E05E2">
        <w:t>’da sunulmuştur.</w:t>
      </w:r>
    </w:p>
    <w:p w14:paraId="29401F2D" w14:textId="33027623" w:rsidR="003E05E2" w:rsidRPr="00BB73D6" w:rsidRDefault="003E05E2" w:rsidP="00BB73D6">
      <w:pPr>
        <w:jc w:val="both"/>
        <w:rPr>
          <w:bCs/>
        </w:rPr>
      </w:pPr>
      <w:r w:rsidRPr="00BB73D6">
        <w:rPr>
          <w:b/>
        </w:rPr>
        <w:t xml:space="preserve">Tablo </w:t>
      </w:r>
      <w:r w:rsidR="00043882">
        <w:rPr>
          <w:b/>
        </w:rPr>
        <w:t>7</w:t>
      </w:r>
      <w:r w:rsidRPr="00BB73D6">
        <w:rPr>
          <w:b/>
        </w:rPr>
        <w:t>.</w:t>
      </w:r>
      <w:r w:rsidRPr="00BB73D6">
        <w:rPr>
          <w:bCs/>
        </w:rPr>
        <w:t xml:space="preserve"> TPAB Öz Güven Düzeylerinin Öğretmenlerin Katıldıkları Hizmet İçi Eğitimin Uzaktan-Yüz Yüze Olmasına Göre ANOVA Analiz Sonuçları</w:t>
      </w:r>
    </w:p>
    <w:tbl>
      <w:tblPr>
        <w:tblW w:w="8951" w:type="dxa"/>
        <w:tblInd w:w="-20" w:type="dxa"/>
        <w:tblBorders>
          <w:top w:val="single" w:sz="4" w:space="0" w:color="auto"/>
          <w:left w:val="single" w:sz="4" w:space="0" w:color="auto"/>
          <w:bottom w:val="single" w:sz="4" w:space="0" w:color="auto"/>
          <w:right w:val="single" w:sz="4" w:space="0" w:color="auto"/>
        </w:tblBorders>
        <w:tblLayout w:type="fixed"/>
        <w:tblCellMar>
          <w:left w:w="0" w:type="dxa"/>
          <w:right w:w="0" w:type="dxa"/>
        </w:tblCellMar>
        <w:tblLook w:val="0000" w:firstRow="0" w:lastRow="0" w:firstColumn="0" w:lastColumn="0" w:noHBand="0" w:noVBand="0"/>
      </w:tblPr>
      <w:tblGrid>
        <w:gridCol w:w="707"/>
        <w:gridCol w:w="1156"/>
        <w:gridCol w:w="709"/>
        <w:gridCol w:w="711"/>
        <w:gridCol w:w="565"/>
        <w:gridCol w:w="1275"/>
        <w:gridCol w:w="852"/>
        <w:gridCol w:w="282"/>
        <w:gridCol w:w="427"/>
        <w:gridCol w:w="850"/>
        <w:gridCol w:w="430"/>
        <w:gridCol w:w="987"/>
      </w:tblGrid>
      <w:tr w:rsidR="003E05E2" w:rsidRPr="00BB73D6" w14:paraId="65CD97E7" w14:textId="77777777" w:rsidTr="009D7CAA">
        <w:trPr>
          <w:cantSplit/>
          <w:trHeight w:val="340"/>
        </w:trPr>
        <w:tc>
          <w:tcPr>
            <w:tcW w:w="707" w:type="dxa"/>
            <w:tcBorders>
              <w:top w:val="single" w:sz="4" w:space="0" w:color="auto"/>
              <w:left w:val="nil"/>
              <w:bottom w:val="single" w:sz="4" w:space="0" w:color="auto"/>
            </w:tcBorders>
            <w:shd w:val="clear" w:color="auto" w:fill="FFFFFF"/>
            <w:vAlign w:val="center"/>
          </w:tcPr>
          <w:p w14:paraId="1BF8BF77" w14:textId="77777777" w:rsidR="003E05E2" w:rsidRPr="008B4E01" w:rsidRDefault="003E05E2" w:rsidP="00F06549">
            <w:pPr>
              <w:ind w:right="1"/>
              <w:jc w:val="center"/>
              <w:rPr>
                <w:b/>
                <w:bCs/>
                <w:sz w:val="22"/>
                <w:szCs w:val="22"/>
              </w:rPr>
            </w:pPr>
            <w:r w:rsidRPr="008B4E01">
              <w:rPr>
                <w:b/>
                <w:bCs/>
                <w:sz w:val="22"/>
                <w:szCs w:val="22"/>
              </w:rPr>
              <w:t>Alt boyut</w:t>
            </w:r>
          </w:p>
        </w:tc>
        <w:tc>
          <w:tcPr>
            <w:tcW w:w="1156" w:type="dxa"/>
            <w:tcBorders>
              <w:top w:val="single" w:sz="4" w:space="0" w:color="auto"/>
              <w:bottom w:val="single" w:sz="4" w:space="0" w:color="auto"/>
            </w:tcBorders>
            <w:shd w:val="clear" w:color="auto" w:fill="FFFFFF"/>
            <w:vAlign w:val="center"/>
          </w:tcPr>
          <w:p w14:paraId="30D601F6" w14:textId="77777777" w:rsidR="003E05E2" w:rsidRPr="008B4E01" w:rsidRDefault="003E05E2" w:rsidP="00F06549">
            <w:pPr>
              <w:ind w:right="1"/>
              <w:jc w:val="center"/>
              <w:rPr>
                <w:b/>
                <w:bCs/>
                <w:sz w:val="22"/>
                <w:szCs w:val="22"/>
              </w:rPr>
            </w:pPr>
            <w:r w:rsidRPr="008B4E01">
              <w:rPr>
                <w:b/>
                <w:bCs/>
                <w:sz w:val="22"/>
                <w:szCs w:val="22"/>
              </w:rPr>
              <w:t>Kurs Tipi</w:t>
            </w:r>
          </w:p>
        </w:tc>
        <w:tc>
          <w:tcPr>
            <w:tcW w:w="709" w:type="dxa"/>
            <w:tcBorders>
              <w:top w:val="single" w:sz="4" w:space="0" w:color="auto"/>
              <w:bottom w:val="single" w:sz="4" w:space="0" w:color="auto"/>
            </w:tcBorders>
            <w:shd w:val="clear" w:color="auto" w:fill="FFFFFF"/>
            <w:vAlign w:val="center"/>
          </w:tcPr>
          <w:p w14:paraId="1D160A05" w14:textId="77777777" w:rsidR="003E05E2" w:rsidRPr="008B4E01" w:rsidRDefault="003E05E2" w:rsidP="009D7CAA">
            <w:pPr>
              <w:ind w:right="1"/>
              <w:jc w:val="center"/>
              <w:rPr>
                <w:b/>
                <w:bCs/>
                <w:sz w:val="22"/>
                <w:szCs w:val="22"/>
              </w:rPr>
            </w:pPr>
            <w:r w:rsidRPr="008B4E01">
              <w:rPr>
                <w:b/>
                <w:bCs/>
                <w:sz w:val="22"/>
                <w:szCs w:val="22"/>
              </w:rPr>
              <w:t>N</w:t>
            </w:r>
          </w:p>
        </w:tc>
        <w:tc>
          <w:tcPr>
            <w:tcW w:w="711" w:type="dxa"/>
            <w:tcBorders>
              <w:top w:val="single" w:sz="4" w:space="0" w:color="auto"/>
              <w:bottom w:val="single" w:sz="4" w:space="0" w:color="auto"/>
            </w:tcBorders>
            <w:shd w:val="clear" w:color="auto" w:fill="FFFFFF"/>
            <w:vAlign w:val="center"/>
          </w:tcPr>
          <w:p w14:paraId="718B1883" w14:textId="5A102AC6" w:rsidR="003E05E2" w:rsidRPr="008B4E01" w:rsidRDefault="009D7CAA" w:rsidP="009D7CAA">
            <w:pPr>
              <w:ind w:right="1"/>
              <w:rPr>
                <w:b/>
                <w:bCs/>
                <w:sz w:val="22"/>
                <w:szCs w:val="22"/>
              </w:rPr>
            </w:pPr>
            <w:r>
              <w:rPr>
                <w:b/>
                <w:bCs/>
                <w:sz w:val="22"/>
                <w:szCs w:val="22"/>
              </w:rPr>
              <w:t xml:space="preserve">  </w:t>
            </w:r>
            <w:r w:rsidR="003E05E2" w:rsidRPr="008B4E01">
              <w:rPr>
                <w:b/>
                <w:bCs/>
                <w:sz w:val="22"/>
                <w:szCs w:val="22"/>
              </w:rPr>
              <w:fldChar w:fldCharType="begin"/>
            </w:r>
            <w:r w:rsidR="003E05E2" w:rsidRPr="009D7CAA">
              <w:rPr>
                <w:b/>
                <w:bCs/>
                <w:sz w:val="22"/>
                <w:szCs w:val="22"/>
              </w:rPr>
              <w:instrText xml:space="preserve"> QUOTE </w:instrText>
            </w:r>
            <w:r w:rsidR="000A1E97">
              <w:rPr>
                <w:b/>
                <w:noProof/>
                <w:sz w:val="22"/>
                <w:szCs w:val="22"/>
              </w:rPr>
              <w:pict w14:anchorId="6314BC8D">
                <v:shape id="_x0000_i1027" type="#_x0000_t75" alt="" style="width:6.75pt;height:15pt;mso-width-percent:0;mso-height-percent:0;mso-width-percent:0;mso-height-percent:0" equationxml="&lt;?xml version=&quot;1.0&quot; encoding=&quot;UTF-8&quot; standalone=&quot;yes&quot;?&gt;&#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lt;?mso-application progid=&quot;Word.Document&quot;?&gt;&#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shapeDefaults&gt;&lt;o:shapedefaults v:ext=&quot;edit&quot; spidmax=&quot;1026&quot;/&gt;&lt;o:shapelayout v:ext=&quot;edit&quot;&gt;&lt;o:idmap v:ext=&quot;edit&quot; data=&quot;1&quot;/&gt;&lt;/o:shapelayout&gt;&lt;/w:shapeDefaults&gt;&lt;w:docPr&gt;&lt;w:view w:val=&quot;print&quot;/&gt;&lt;w:zoom w:percent=&quot;169&quot;/&gt;&lt;w:removePersonalInformation/&gt;&lt;w:stylePaneFormatFilter w:val=&quot;1F08&quot;/&gt;&lt;w:defaultTabStop w:val=&quot;709&quot;/&gt;&lt;w:hyphenationZone w:val=&quot;425&quot;/&gt;&lt;w:evenAndOddHeaders/&gt;&lt;w:punctuationKerning/&gt;&lt;w:characterSpacingControl w:val=&quot;DontCompress&quot;/&gt;&lt;w:optimizeForBrowser/&gt;&lt;w:targetScreenSz w:val=&quot;800x600&quot;/&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5B145E&quot;/&gt;&lt;wsp:rsid wsp:val=&quot;000151E6&quot;/&gt;&lt;wsp:rsid wsp:val=&quot;00016146&quot;/&gt;&lt;wsp:rsid wsp:val=&quot;000254F3&quot;/&gt;&lt;wsp:rsid wsp:val=&quot;0002565B&quot;/&gt;&lt;wsp:rsid wsp:val=&quot;00031858&quot;/&gt;&lt;wsp:rsid wsp:val=&quot;00031E24&quot;/&gt;&lt;wsp:rsid wsp:val=&quot;00033306&quot;/&gt;&lt;wsp:rsid wsp:val=&quot;0005051F&quot;/&gt;&lt;wsp:rsid wsp:val=&quot;000925FF&quot;/&gt;&lt;wsp:rsid wsp:val=&quot;000A09BE&quot;/&gt;&lt;wsp:rsid wsp:val=&quot;000A20FA&quot;/&gt;&lt;wsp:rsid wsp:val=&quot;000B035A&quot;/&gt;&lt;wsp:rsid wsp:val=&quot;000B6745&quot;/&gt;&lt;wsp:rsid wsp:val=&quot;00101AF7&quot;/&gt;&lt;wsp:rsid wsp:val=&quot;00104582&quot;/&gt;&lt;wsp:rsid wsp:val=&quot;00114796&quot;/&gt;&lt;wsp:rsid wsp:val=&quot;00127416&quot;/&gt;&lt;wsp:rsid wsp:val=&quot;001403A9&quot;/&gt;&lt;wsp:rsid wsp:val=&quot;00177B9D&quot;/&gt;&lt;wsp:rsid wsp:val=&quot;00183EA1&quot;/&gt;&lt;wsp:rsid wsp:val=&quot;00194380&quot;/&gt;&lt;wsp:rsid wsp:val=&quot;001A3BD2&quot;/&gt;&lt;wsp:rsid wsp:val=&quot;001B5A6E&quot;/&gt;&lt;wsp:rsid wsp:val=&quot;001D0EDA&quot;/&gt;&lt;wsp:rsid wsp:val=&quot;001E68A5&quot;/&gt;&lt;wsp:rsid wsp:val=&quot;00203B11&quot;/&gt;&lt;wsp:rsid wsp:val=&quot;00236497&quot;/&gt;&lt;wsp:rsid wsp:val=&quot;00236C9D&quot;/&gt;&lt;wsp:rsid wsp:val=&quot;00291190&quot;/&gt;&lt;wsp:rsid wsp:val=&quot;00291E70&quot;/&gt;&lt;wsp:rsid wsp:val=&quot;00294F91&quot;/&gt;&lt;wsp:rsid wsp:val=&quot;002B3F3C&quot;/&gt;&lt;wsp:rsid wsp:val=&quot;002C5816&quot;/&gt;&lt;wsp:rsid wsp:val=&quot;002E6127&quot;/&gt;&lt;wsp:rsid wsp:val=&quot;002F1187&quot;/&gt;&lt;wsp:rsid wsp:val=&quot;00301A7D&quot;/&gt;&lt;wsp:rsid wsp:val=&quot;0030744C&quot;/&gt;&lt;wsp:rsid wsp:val=&quot;003122B1&quot;/&gt;&lt;wsp:rsid wsp:val=&quot;003443EE&quot;/&gt;&lt;wsp:rsid wsp:val=&quot;0035615A&quot;/&gt;&lt;wsp:rsid wsp:val=&quot;00361978&quot;/&gt;&lt;wsp:rsid wsp:val=&quot;00366C36&quot;/&gt;&lt;wsp:rsid wsp:val=&quot;00367AFF&quot;/&gt;&lt;wsp:rsid wsp:val=&quot;00375725&quot;/&gt;&lt;wsp:rsid wsp:val=&quot;00381FD0&quot;/&gt;&lt;wsp:rsid wsp:val=&quot;003839D3&quot;/&gt;&lt;wsp:rsid wsp:val=&quot;00395C7B&quot;/&gt;&lt;wsp:rsid wsp:val=&quot;00396BF4&quot;/&gt;&lt;wsp:rsid wsp:val=&quot;003E63BC&quot;/&gt;&lt;wsp:rsid wsp:val=&quot;003F0F81&quot;/&gt;&lt;wsp:rsid wsp:val=&quot;003F7106&quot;/&gt;&lt;wsp:rsid wsp:val=&quot;0040629E&quot;/&gt;&lt;wsp:rsid wsp:val=&quot;00420DB2&quot;/&gt;&lt;wsp:rsid wsp:val=&quot;00424BD0&quot;/&gt;&lt;wsp:rsid wsp:val=&quot;0042773F&quot;/&gt;&lt;wsp:rsid wsp:val=&quot;00433574&quot;/&gt;&lt;wsp:rsid wsp:val=&quot;00445CF8&quot;/&gt;&lt;wsp:rsid wsp:val=&quot;004569C7&quot;/&gt;&lt;wsp:rsid wsp:val=&quot;00490B10&quot;/&gt;&lt;wsp:rsid wsp:val=&quot;00494601&quot;/&gt;&lt;wsp:rsid wsp:val=&quot;004C7F3D&quot;/&gt;&lt;wsp:rsid wsp:val=&quot;004D332D&quot;/&gt;&lt;wsp:rsid wsp:val=&quot;004E46A3&quot;/&gt;&lt;wsp:rsid wsp:val=&quot;00500FED&quot;/&gt;&lt;wsp:rsid wsp:val=&quot;0050755F&quot;/&gt;&lt;wsp:rsid wsp:val=&quot;00513501&quot;/&gt;&lt;wsp:rsid wsp:val=&quot;00515152&quot;/&gt;&lt;wsp:rsid wsp:val=&quot;00524125&quot;/&gt;&lt;wsp:rsid wsp:val=&quot;00541028&quot;/&gt;&lt;wsp:rsid wsp:val=&quot;005500F1&quot;/&gt;&lt;wsp:rsid wsp:val=&quot;0055595A&quot;/&gt;&lt;wsp:rsid wsp:val=&quot;00574E48&quot;/&gt;&lt;wsp:rsid wsp:val=&quot;00584CA0&quot;/&gt;&lt;wsp:rsid wsp:val=&quot;00585548&quot;/&gt;&lt;wsp:rsid wsp:val=&quot;00596186&quot;/&gt;&lt;wsp:rsid wsp:val=&quot;005A04B7&quot;/&gt;&lt;wsp:rsid wsp:val=&quot;005B145E&quot;/&gt;&lt;wsp:rsid wsp:val=&quot;005B7EEB&quot;/&gt;&lt;wsp:rsid wsp:val=&quot;005B7EF5&quot;/&gt;&lt;wsp:rsid wsp:val=&quot;005F6401&quot;/&gt;&lt;wsp:rsid wsp:val=&quot;00602A52&quot;/&gt;&lt;wsp:rsid wsp:val=&quot;00604415&quot;/&gt;&lt;wsp:rsid wsp:val=&quot;006247D0&quot;/&gt;&lt;wsp:rsid wsp:val=&quot;0064048E&quot;/&gt;&lt;wsp:rsid wsp:val=&quot;006560E8&quot;/&gt;&lt;wsp:rsid wsp:val=&quot;00663437&quot;/&gt;&lt;wsp:rsid wsp:val=&quot;00681FC5&quot;/&gt;&lt;wsp:rsid wsp:val=&quot;00687910&quot;/&gt;&lt;wsp:rsid wsp:val=&quot;00693C55&quot;/&gt;&lt;wsp:rsid wsp:val=&quot;006A5C55&quot;/&gt;&lt;wsp:rsid wsp:val=&quot;006A734C&quot;/&gt;&lt;wsp:rsid wsp:val=&quot;006B7666&quot;/&gt;&lt;wsp:rsid wsp:val=&quot;006C3314&quot;/&gt;&lt;wsp:rsid wsp:val=&quot;006D05B2&quot;/&gt;&lt;wsp:rsid wsp:val=&quot;006D3BB5&quot;/&gt;&lt;wsp:rsid wsp:val=&quot;006F57C8&quot;/&gt;&lt;wsp:rsid wsp:val=&quot;0070017E&quot;/&gt;&lt;wsp:rsid wsp:val=&quot;00700E63&quot;/&gt;&lt;wsp:rsid wsp:val=&quot;0070322D&quot;/&gt;&lt;wsp:rsid wsp:val=&quot;007115EB&quot;/&gt;&lt;wsp:rsid wsp:val=&quot;0071718B&quot;/&gt;&lt;wsp:rsid wsp:val=&quot;00751DF9&quot;/&gt;&lt;wsp:rsid wsp:val=&quot;00753BFF&quot;/&gt;&lt;wsp:rsid wsp:val=&quot;00761971&quot;/&gt;&lt;wsp:rsid wsp:val=&quot;00780D4E&quot;/&gt;&lt;wsp:rsid wsp:val=&quot;00792BD6&quot;/&gt;&lt;wsp:rsid wsp:val=&quot;007943B5&quot;/&gt;&lt;wsp:rsid wsp:val=&quot;00796608&quot;/&gt;&lt;wsp:rsid wsp:val=&quot;007C0910&quot;/&gt;&lt;wsp:rsid wsp:val=&quot;007C1B24&quot;/&gt;&lt;wsp:rsid wsp:val=&quot;007C5B18&quot;/&gt;&lt;wsp:rsid wsp:val=&quot;007D2583&quot;/&gt;&lt;wsp:rsid wsp:val=&quot;007E5007&quot;/&gt;&lt;wsp:rsid wsp:val=&quot;007E751C&quot;/&gt;&lt;wsp:rsid wsp:val=&quot;0080265B&quot;/&gt;&lt;wsp:rsid wsp:val=&quot;0080551B&quot;/&gt;&lt;wsp:rsid wsp:val=&quot;00806E88&quot;/&gt;&lt;wsp:rsid wsp:val=&quot;00810730&quot;/&gt;&lt;wsp:rsid wsp:val=&quot;008223BB&quot;/&gt;&lt;wsp:rsid wsp:val=&quot;0082292B&quot;/&gt;&lt;wsp:rsid wsp:val=&quot;00826DA6&quot;/&gt;&lt;wsp:rsid wsp:val=&quot;00830B54&quot;/&gt;&lt;wsp:rsid wsp:val=&quot;00830BC6&quot;/&gt;&lt;wsp:rsid wsp:val=&quot;008473B3&quot;/&gt;&lt;wsp:rsid wsp:val=&quot;00855C3D&quot;/&gt;&lt;wsp:rsid wsp:val=&quot;00862F96&quot;/&gt;&lt;wsp:rsid wsp:val=&quot;0087002F&quot;/&gt;&lt;wsp:rsid wsp:val=&quot;008743CE&quot;/&gt;&lt;wsp:rsid wsp:val=&quot;00886A99&quot;/&gt;&lt;wsp:rsid wsp:val=&quot;008903C2&quot;/&gt;&lt;wsp:rsid wsp:val=&quot;00892650&quot;/&gt;&lt;wsp:rsid wsp:val=&quot;008A79BD&quot;/&gt;&lt;wsp:rsid wsp:val=&quot;008B7A08&quot;/&gt;&lt;wsp:rsid wsp:val=&quot;008E2624&quot;/&gt;&lt;wsp:rsid wsp:val=&quot;008E2736&quot;/&gt;&lt;wsp:rsid wsp:val=&quot;008F2275&quot;/&gt;&lt;wsp:rsid wsp:val=&quot;0090320A&quot;/&gt;&lt;wsp:rsid wsp:val=&quot;00910089&quot;/&gt;&lt;wsp:rsid wsp:val=&quot;009225C8&quot;/&gt;&lt;wsp:rsid wsp:val=&quot;00925714&quot;/&gt;&lt;wsp:rsid wsp:val=&quot;00925CF4&quot;/&gt;&lt;wsp:rsid wsp:val=&quot;00933623&quot;/&gt;&lt;wsp:rsid wsp:val=&quot;00935F88&quot;/&gt;&lt;wsp:rsid wsp:val=&quot;00943206&quot;/&gt;&lt;wsp:rsid wsp:val=&quot;00943821&quot;/&gt;&lt;wsp:rsid wsp:val=&quot;00946DAC&quot;/&gt;&lt;wsp:rsid wsp:val=&quot;009511B6&quot;/&gt;&lt;wsp:rsid wsp:val=&quot;00962047&quot;/&gt;&lt;wsp:rsid wsp:val=&quot;009805D4&quot;/&gt;&lt;wsp:rsid wsp:val=&quot;00991BC2&quot;/&gt;&lt;wsp:rsid wsp:val=&quot;009A7A89&quot;/&gt;&lt;wsp:rsid wsp:val=&quot;009C1EDA&quot;/&gt;&lt;wsp:rsid wsp:val=&quot;009F50C1&quot;/&gt;&lt;wsp:rsid wsp:val=&quot;00A01990&quot;/&gt;&lt;wsp:rsid wsp:val=&quot;00A11C02&quot;/&gt;&lt;wsp:rsid wsp:val=&quot;00A17D86&quot;/&gt;&lt;wsp:rsid wsp:val=&quot;00A2427B&quot;/&gt;&lt;wsp:rsid wsp:val=&quot;00A55C54&quot;/&gt;&lt;wsp:rsid wsp:val=&quot;00A71562&quot;/&gt;&lt;wsp:rsid wsp:val=&quot;00A72491&quot;/&gt;&lt;wsp:rsid wsp:val=&quot;00A72CDB&quot;/&gt;&lt;wsp:rsid wsp:val=&quot;00A81FDD&quot;/&gt;&lt;wsp:rsid wsp:val=&quot;00A847F5&quot;/&gt;&lt;wsp:rsid wsp:val=&quot;00A84ADE&quot;/&gt;&lt;wsp:rsid wsp:val=&quot;00A92917&quot;/&gt;&lt;wsp:rsid wsp:val=&quot;00AA6D47&quot;/&gt;&lt;wsp:rsid wsp:val=&quot;00AC7589&quot;/&gt;&lt;wsp:rsid wsp:val=&quot;00AD0403&quot;/&gt;&lt;wsp:rsid wsp:val=&quot;00AD0B81&quot;/&gt;&lt;wsp:rsid wsp:val=&quot;00AD19DA&quot;/&gt;&lt;wsp:rsid wsp:val=&quot;00AD1B20&quot;/&gt;&lt;wsp:rsid wsp:val=&quot;00AD5BD7&quot;/&gt;&lt;wsp:rsid wsp:val=&quot;00AE0B6B&quot;/&gt;&lt;wsp:rsid wsp:val=&quot;00B00EEA&quot;/&gt;&lt;wsp:rsid wsp:val=&quot;00B02B0B&quot;/&gt;&lt;wsp:rsid wsp:val=&quot;00B068E8&quot;/&gt;&lt;wsp:rsid wsp:val=&quot;00B07889&quot;/&gt;&lt;wsp:rsid wsp:val=&quot;00B24B96&quot;/&gt;&lt;wsp:rsid wsp:val=&quot;00B33A93&quot;/&gt;&lt;wsp:rsid wsp:val=&quot;00B34EFD&quot;/&gt;&lt;wsp:rsid wsp:val=&quot;00B461E7&quot;/&gt;&lt;wsp:rsid wsp:val=&quot;00B52996&quot;/&gt;&lt;wsp:rsid wsp:val=&quot;00B54830&quot;/&gt;&lt;wsp:rsid wsp:val=&quot;00B65F58&quot;/&gt;&lt;wsp:rsid wsp:val=&quot;00B72BCE&quot;/&gt;&lt;wsp:rsid wsp:val=&quot;00B931D2&quot;/&gt;&lt;wsp:rsid wsp:val=&quot;00B959D4&quot;/&gt;&lt;wsp:rsid wsp:val=&quot;00B97429&quot;/&gt;&lt;wsp:rsid wsp:val=&quot;00BB0C69&quot;/&gt;&lt;wsp:rsid wsp:val=&quot;00BB6511&quot;/&gt;&lt;wsp:rsid wsp:val=&quot;00BC3DAB&quot;/&gt;&lt;wsp:rsid wsp:val=&quot;00BC6A89&quot;/&gt;&lt;wsp:rsid wsp:val=&quot;00BC78D9&quot;/&gt;&lt;wsp:rsid wsp:val=&quot;00BD648B&quot;/&gt;&lt;wsp:rsid wsp:val=&quot;00BD7DF2&quot;/&gt;&lt;wsp:rsid wsp:val=&quot;00BE0DEC&quot;/&gt;&lt;wsp:rsid wsp:val=&quot;00C03310&quot;/&gt;&lt;wsp:rsid wsp:val=&quot;00C03A23&quot;/&gt;&lt;wsp:rsid wsp:val=&quot;00C336C8&quot;/&gt;&lt;wsp:rsid wsp:val=&quot;00C52D14&quot;/&gt;&lt;wsp:rsid wsp:val=&quot;00C64CC7&quot;/&gt;&lt;wsp:rsid wsp:val=&quot;00C71A33&quot;/&gt;&lt;wsp:rsid wsp:val=&quot;00C73617&quot;/&gt;&lt;wsp:rsid wsp:val=&quot;00C87166&quot;/&gt;&lt;wsp:rsid wsp:val=&quot;00C873B7&quot;/&gt;&lt;wsp:rsid wsp:val=&quot;00C967F9&quot;/&gt;&lt;wsp:rsid wsp:val=&quot;00CA1E20&quot;/&gt;&lt;wsp:rsid wsp:val=&quot;00CA309A&quot;/&gt;&lt;wsp:rsid wsp:val=&quot;00CA595A&quot;/&gt;&lt;wsp:rsid wsp:val=&quot;00CB170D&quot;/&gt;&lt;wsp:rsid wsp:val=&quot;00CC4D9C&quot;/&gt;&lt;wsp:rsid wsp:val=&quot;00CF0935&quot;/&gt;&lt;wsp:rsid wsp:val=&quot;00D03DC7&quot;/&gt;&lt;wsp:rsid wsp:val=&quot;00D046B5&quot;/&gt;&lt;wsp:rsid wsp:val=&quot;00D105D2&quot;/&gt;&lt;wsp:rsid wsp:val=&quot;00D117F5&quot;/&gt;&lt;wsp:rsid wsp:val=&quot;00D233EA&quot;/&gt;&lt;wsp:rsid wsp:val=&quot;00D249B1&quot;/&gt;&lt;wsp:rsid wsp:val=&quot;00D25D90&quot;/&gt;&lt;wsp:rsid wsp:val=&quot;00D25F93&quot;/&gt;&lt;wsp:rsid wsp:val=&quot;00D2737E&quot;/&gt;&lt;wsp:rsid wsp:val=&quot;00D3351A&quot;/&gt;&lt;wsp:rsid wsp:val=&quot;00D50346&quot;/&gt;&lt;wsp:rsid wsp:val=&quot;00D50E62&quot;/&gt;&lt;wsp:rsid wsp:val=&quot;00D5499D&quot;/&gt;&lt;wsp:rsid wsp:val=&quot;00D66E40&quot;/&gt;&lt;wsp:rsid wsp:val=&quot;00D901A9&quot;/&gt;&lt;wsp:rsid wsp:val=&quot;00DB5456&quot;/&gt;&lt;wsp:rsid wsp:val=&quot;00DC2BB7&quot;/&gt;&lt;wsp:rsid wsp:val=&quot;00DD065D&quot;/&gt;&lt;wsp:rsid wsp:val=&quot;00DD603B&quot;/&gt;&lt;wsp:rsid wsp:val=&quot;00E007DD&quot;/&gt;&lt;wsp:rsid wsp:val=&quot;00E06488&quot;/&gt;&lt;wsp:rsid wsp:val=&quot;00E1019F&quot;/&gt;&lt;wsp:rsid wsp:val=&quot;00E36D2C&quot;/&gt;&lt;wsp:rsid wsp:val=&quot;00E4657A&quot;/&gt;&lt;wsp:rsid wsp:val=&quot;00E5008A&quot;/&gt;&lt;wsp:rsid wsp:val=&quot;00E56EA8&quot;/&gt;&lt;wsp:rsid wsp:val=&quot;00E64954&quot;/&gt;&lt;wsp:rsid wsp:val=&quot;00E736EA&quot;/&gt;&lt;wsp:rsid wsp:val=&quot;00E7465D&quot;/&gt;&lt;wsp:rsid wsp:val=&quot;00E81F2F&quot;/&gt;&lt;wsp:rsid wsp:val=&quot;00EB0541&quot;/&gt;&lt;wsp:rsid wsp:val=&quot;00EB249B&quot;/&gt;&lt;wsp:rsid wsp:val=&quot;00EB68F9&quot;/&gt;&lt;wsp:rsid wsp:val=&quot;00EC671E&quot;/&gt;&lt;wsp:rsid wsp:val=&quot;00EE5CF6&quot;/&gt;&lt;wsp:rsid wsp:val=&quot;00EF5514&quot;/&gt;&lt;wsp:rsid wsp:val=&quot;00F207C1&quot;/&gt;&lt;wsp:rsid wsp:val=&quot;00F253B8&quot;/&gt;&lt;wsp:rsid wsp:val=&quot;00F42AEF&quot;/&gt;&lt;wsp:rsid wsp:val=&quot;00F4393F&quot;/&gt;&lt;wsp:rsid wsp:val=&quot;00F46AFF&quot;/&gt;&lt;wsp:rsid wsp:val=&quot;00F6091A&quot;/&gt;&lt;wsp:rsid wsp:val=&quot;00F6157D&quot;/&gt;&lt;wsp:rsid wsp:val=&quot;00FA16EB&quot;/&gt;&lt;wsp:rsid wsp:val=&quot;00FB21AA&quot;/&gt;&lt;wsp:rsid wsp:val=&quot;00FB3A6F&quot;/&gt;&lt;wsp:rsid wsp:val=&quot;00FB446D&quot;/&gt;&lt;wsp:rsid wsp:val=&quot;00FB4D41&quot;/&gt;&lt;wsp:rsid wsp:val=&quot;00FD0233&quot;/&gt;&lt;wsp:rsid wsp:val=&quot;00FD798B&quot;/&gt;&lt;wsp:rsid wsp:val=&quot;00FE2293&quot;/&gt;&lt;wsp:rsid wsp:val=&quot;00FF2035&quot;/&gt;&lt;/wsp:rsids&gt;&lt;/w:docPr&gt;&lt;w:body&gt;&lt;wx:sect&gt;&lt;w:p wsp:rsidR=&quot;00000000&quot; wsp:rsidRDefault=&quot;00700E63&quot; wsp:rsidP=&quot;00700E63&quot;&gt;&lt;m:oMathPara&gt;&lt;m:oMath&gt;&lt;m:bar&gt;&lt;m:barPr&gt;&lt;m:pos m:val=&quot;top&quot;/&gt;&lt;m:ctrlPr&gt;&lt;w:rPr&gt;&lt;w:rFonts w:ascii=&quot;Cambria Math&quot; w:fareast=&quot;Calibri&quot; w:h-ansi=&quot;Cambria Math&quot; w:cs=&quot;Times New Roman&quot;/&gt;&lt;wx:font wx:val=&quot;Cambria Math&quot;/&gt;&lt;w:i/&gt;&lt;w:sz w:val=&quot;24&quot;/&gt;&lt;w:sz-cs w:val=&quot;24&quot;/&gt;&lt;/w:rPr&gt;&lt;/m:ctrlPr&gt;&lt;/m:barPr&gt;&lt;m:e&gt;&lt;m:r&gt;&lt;w:rPr&gt;&lt;w:rFonts w:ascii=&quot;Cambria Math&quot; w:h-ansi=&quot;Cambria Math&quot;/&gt;&lt;wx:font wx:val=&quot;Cambria Math&quot;/&gt;&lt;w:i/&gt;&lt;/w:rPr&gt;&lt;m:t&gt;X&lt;/m:t&gt;&lt;/m:r&gt;&lt;/m:e&gt;&lt;/m:bar&gt;&lt;/m:oMath&gt;&lt;/m:oMathPara&gt;&lt;/w:p&gt;&lt;w:sectPr wsp:rsidR=&quot;00000000&quot;&gt;&lt;w:pgSz w:w=&quot;12240&quot; w:h=&quot;15840&quot;/&gt;&lt;w:pgMar w:top=&quot;1417&quot; w:right=&quot;1417&quot; w:bottom=&quot;1417&quot; w:left=&quot;1417&quot; w:header=&quot;720&quot; w:footer=&quot;720&quot; w:gutter=&quot;0&quot;/&gt;&lt;w:cols w:space=&quot;720&quot;/&gt;&lt;/w:sectPr&gt;&lt;/wx:sect&gt;&lt;/w:body&gt;&lt;/w:wordDocument&gt;">
                  <v:imagedata r:id="rId8" o:title="" chromakey="white"/>
                </v:shape>
              </w:pict>
            </w:r>
            <w:r w:rsidR="003E05E2" w:rsidRPr="009D7CAA">
              <w:rPr>
                <w:b/>
                <w:bCs/>
                <w:sz w:val="22"/>
                <w:szCs w:val="22"/>
              </w:rPr>
              <w:instrText xml:space="preserve"> </w:instrText>
            </w:r>
            <w:r w:rsidR="003E05E2" w:rsidRPr="008B4E01">
              <w:rPr>
                <w:b/>
                <w:bCs/>
                <w:sz w:val="22"/>
                <w:szCs w:val="22"/>
              </w:rPr>
              <w:fldChar w:fldCharType="separate"/>
            </w:r>
            <w:r w:rsidR="003E05E2" w:rsidRPr="008B4E01">
              <w:rPr>
                <w:b/>
                <w:bCs/>
                <w:sz w:val="22"/>
                <w:szCs w:val="22"/>
              </w:rPr>
              <w:t>X̄</w:t>
            </w:r>
            <w:r w:rsidR="003E05E2" w:rsidRPr="008B4E01">
              <w:rPr>
                <w:b/>
                <w:bCs/>
                <w:sz w:val="22"/>
                <w:szCs w:val="22"/>
              </w:rPr>
              <w:fldChar w:fldCharType="end"/>
            </w:r>
          </w:p>
        </w:tc>
        <w:tc>
          <w:tcPr>
            <w:tcW w:w="565" w:type="dxa"/>
            <w:tcBorders>
              <w:top w:val="single" w:sz="4" w:space="0" w:color="auto"/>
              <w:bottom w:val="single" w:sz="4" w:space="0" w:color="auto"/>
            </w:tcBorders>
            <w:shd w:val="clear" w:color="auto" w:fill="FFFFFF"/>
            <w:vAlign w:val="center"/>
          </w:tcPr>
          <w:p w14:paraId="00384A5C" w14:textId="77777777" w:rsidR="003E05E2" w:rsidRPr="008B4E01" w:rsidRDefault="003E05E2" w:rsidP="00A72578">
            <w:pPr>
              <w:ind w:right="1"/>
              <w:rPr>
                <w:b/>
                <w:bCs/>
                <w:sz w:val="22"/>
                <w:szCs w:val="22"/>
              </w:rPr>
            </w:pPr>
            <w:r w:rsidRPr="008B4E01">
              <w:rPr>
                <w:b/>
                <w:bCs/>
                <w:sz w:val="22"/>
                <w:szCs w:val="22"/>
              </w:rPr>
              <w:t>Ss</w:t>
            </w:r>
          </w:p>
        </w:tc>
        <w:tc>
          <w:tcPr>
            <w:tcW w:w="1275" w:type="dxa"/>
            <w:tcBorders>
              <w:top w:val="single" w:sz="4" w:space="0" w:color="auto"/>
              <w:bottom w:val="single" w:sz="4" w:space="0" w:color="auto"/>
            </w:tcBorders>
            <w:shd w:val="clear" w:color="auto" w:fill="FFFFFF"/>
            <w:vAlign w:val="center"/>
          </w:tcPr>
          <w:p w14:paraId="0A896D23" w14:textId="77777777" w:rsidR="003E05E2" w:rsidRPr="008B4E01" w:rsidRDefault="003E05E2" w:rsidP="00F06549">
            <w:pPr>
              <w:ind w:right="1"/>
              <w:jc w:val="center"/>
              <w:rPr>
                <w:b/>
                <w:bCs/>
                <w:sz w:val="22"/>
                <w:szCs w:val="22"/>
              </w:rPr>
            </w:pPr>
            <w:r w:rsidRPr="008B4E01">
              <w:rPr>
                <w:b/>
                <w:bCs/>
                <w:sz w:val="22"/>
                <w:szCs w:val="22"/>
              </w:rPr>
              <w:t>Varyansın kaynağı</w:t>
            </w:r>
          </w:p>
        </w:tc>
        <w:tc>
          <w:tcPr>
            <w:tcW w:w="1134" w:type="dxa"/>
            <w:gridSpan w:val="2"/>
            <w:tcBorders>
              <w:top w:val="single" w:sz="4" w:space="0" w:color="auto"/>
              <w:bottom w:val="single" w:sz="4" w:space="0" w:color="auto"/>
            </w:tcBorders>
            <w:shd w:val="clear" w:color="auto" w:fill="FFFFFF"/>
            <w:vAlign w:val="center"/>
          </w:tcPr>
          <w:p w14:paraId="552C96A8" w14:textId="77777777" w:rsidR="003E05E2" w:rsidRPr="008B4E01" w:rsidRDefault="003E05E2" w:rsidP="00F06549">
            <w:pPr>
              <w:ind w:left="60" w:right="1"/>
              <w:jc w:val="center"/>
              <w:rPr>
                <w:b/>
                <w:bCs/>
                <w:sz w:val="22"/>
                <w:szCs w:val="22"/>
              </w:rPr>
            </w:pPr>
            <w:r w:rsidRPr="008B4E01">
              <w:rPr>
                <w:b/>
                <w:bCs/>
                <w:sz w:val="22"/>
                <w:szCs w:val="22"/>
              </w:rPr>
              <w:t>Kareler toplamı</w:t>
            </w:r>
          </w:p>
        </w:tc>
        <w:tc>
          <w:tcPr>
            <w:tcW w:w="427" w:type="dxa"/>
            <w:tcBorders>
              <w:top w:val="single" w:sz="4" w:space="0" w:color="auto"/>
              <w:bottom w:val="single" w:sz="4" w:space="0" w:color="auto"/>
            </w:tcBorders>
            <w:shd w:val="clear" w:color="auto" w:fill="FFFFFF"/>
            <w:vAlign w:val="center"/>
          </w:tcPr>
          <w:p w14:paraId="2A9C8310" w14:textId="77777777" w:rsidR="003E05E2" w:rsidRPr="008B4E01" w:rsidRDefault="003E05E2" w:rsidP="00F06549">
            <w:pPr>
              <w:ind w:left="60" w:right="1"/>
              <w:jc w:val="center"/>
              <w:rPr>
                <w:b/>
                <w:bCs/>
                <w:sz w:val="22"/>
                <w:szCs w:val="22"/>
              </w:rPr>
            </w:pPr>
            <w:r w:rsidRPr="008B4E01">
              <w:rPr>
                <w:b/>
                <w:bCs/>
                <w:sz w:val="22"/>
                <w:szCs w:val="22"/>
              </w:rPr>
              <w:t>df</w:t>
            </w:r>
          </w:p>
        </w:tc>
        <w:tc>
          <w:tcPr>
            <w:tcW w:w="850" w:type="dxa"/>
            <w:tcBorders>
              <w:top w:val="single" w:sz="4" w:space="0" w:color="auto"/>
              <w:bottom w:val="single" w:sz="4" w:space="0" w:color="auto"/>
            </w:tcBorders>
            <w:shd w:val="clear" w:color="auto" w:fill="FFFFFF"/>
            <w:vAlign w:val="center"/>
          </w:tcPr>
          <w:p w14:paraId="515CD7C6" w14:textId="77777777" w:rsidR="003E05E2" w:rsidRPr="008B4E01" w:rsidRDefault="003E05E2" w:rsidP="00F06549">
            <w:pPr>
              <w:ind w:left="60" w:right="1"/>
              <w:jc w:val="center"/>
              <w:rPr>
                <w:b/>
                <w:bCs/>
                <w:sz w:val="22"/>
                <w:szCs w:val="22"/>
              </w:rPr>
            </w:pPr>
            <w:r w:rsidRPr="008B4E01">
              <w:rPr>
                <w:b/>
                <w:bCs/>
                <w:sz w:val="22"/>
                <w:szCs w:val="22"/>
              </w:rPr>
              <w:t>Kareler ort.</w:t>
            </w:r>
          </w:p>
        </w:tc>
        <w:tc>
          <w:tcPr>
            <w:tcW w:w="430" w:type="dxa"/>
            <w:tcBorders>
              <w:top w:val="single" w:sz="4" w:space="0" w:color="auto"/>
              <w:bottom w:val="single" w:sz="4" w:space="0" w:color="auto"/>
            </w:tcBorders>
            <w:shd w:val="clear" w:color="auto" w:fill="FFFFFF"/>
            <w:vAlign w:val="center"/>
          </w:tcPr>
          <w:p w14:paraId="71CEB466" w14:textId="77777777" w:rsidR="003E05E2" w:rsidRPr="008B4E01" w:rsidRDefault="003E05E2" w:rsidP="00F06549">
            <w:pPr>
              <w:ind w:left="60" w:right="1"/>
              <w:jc w:val="center"/>
              <w:rPr>
                <w:b/>
                <w:bCs/>
                <w:sz w:val="22"/>
                <w:szCs w:val="22"/>
              </w:rPr>
            </w:pPr>
            <w:r w:rsidRPr="008B4E01">
              <w:rPr>
                <w:b/>
                <w:bCs/>
                <w:sz w:val="22"/>
                <w:szCs w:val="22"/>
              </w:rPr>
              <w:t>F</w:t>
            </w:r>
          </w:p>
        </w:tc>
        <w:tc>
          <w:tcPr>
            <w:tcW w:w="987" w:type="dxa"/>
            <w:tcBorders>
              <w:top w:val="single" w:sz="4" w:space="0" w:color="auto"/>
              <w:bottom w:val="single" w:sz="4" w:space="0" w:color="auto"/>
              <w:right w:val="nil"/>
            </w:tcBorders>
            <w:shd w:val="clear" w:color="auto" w:fill="FFFFFF"/>
            <w:vAlign w:val="center"/>
          </w:tcPr>
          <w:p w14:paraId="21EB955B" w14:textId="4F7A8B6B" w:rsidR="003E05E2" w:rsidRPr="008B4E01" w:rsidRDefault="003E05E2" w:rsidP="00F06549">
            <w:pPr>
              <w:ind w:left="60" w:right="1"/>
              <w:jc w:val="center"/>
              <w:rPr>
                <w:b/>
                <w:bCs/>
                <w:i/>
                <w:iCs/>
                <w:sz w:val="22"/>
                <w:szCs w:val="22"/>
              </w:rPr>
            </w:pPr>
            <w:r w:rsidRPr="008B4E01">
              <w:rPr>
                <w:b/>
                <w:bCs/>
                <w:i/>
                <w:iCs/>
                <w:sz w:val="22"/>
                <w:szCs w:val="22"/>
              </w:rPr>
              <w:t>p</w:t>
            </w:r>
          </w:p>
        </w:tc>
      </w:tr>
      <w:tr w:rsidR="003E05E2" w:rsidRPr="00BB73D6" w14:paraId="2C9DBC28" w14:textId="77777777" w:rsidTr="009D7CAA">
        <w:trPr>
          <w:cantSplit/>
          <w:trHeight w:val="340"/>
        </w:trPr>
        <w:tc>
          <w:tcPr>
            <w:tcW w:w="707" w:type="dxa"/>
            <w:vMerge w:val="restart"/>
            <w:tcBorders>
              <w:top w:val="single" w:sz="4" w:space="0" w:color="auto"/>
              <w:left w:val="nil"/>
              <w:bottom w:val="single" w:sz="4" w:space="0" w:color="auto"/>
            </w:tcBorders>
            <w:shd w:val="clear" w:color="auto" w:fill="FFFFFF"/>
            <w:vAlign w:val="center"/>
          </w:tcPr>
          <w:p w14:paraId="1B495C93" w14:textId="77777777" w:rsidR="003E05E2" w:rsidRPr="00BB73D6" w:rsidRDefault="003E05E2" w:rsidP="00F06549">
            <w:pPr>
              <w:ind w:right="1"/>
            </w:pPr>
            <w:r w:rsidRPr="00BB73D6">
              <w:t>TPAB</w:t>
            </w:r>
          </w:p>
        </w:tc>
        <w:tc>
          <w:tcPr>
            <w:tcW w:w="1156" w:type="dxa"/>
            <w:tcBorders>
              <w:top w:val="single" w:sz="4" w:space="0" w:color="auto"/>
              <w:bottom w:val="nil"/>
            </w:tcBorders>
            <w:shd w:val="clear" w:color="auto" w:fill="FFFFFF"/>
            <w:vAlign w:val="center"/>
          </w:tcPr>
          <w:p w14:paraId="68713D34" w14:textId="77777777" w:rsidR="003E05E2" w:rsidRPr="00BB73D6" w:rsidRDefault="003E05E2" w:rsidP="00F06549">
            <w:pPr>
              <w:ind w:right="1"/>
            </w:pPr>
            <w:r w:rsidRPr="00BB73D6">
              <w:t>Yüz yüze</w:t>
            </w:r>
          </w:p>
        </w:tc>
        <w:tc>
          <w:tcPr>
            <w:tcW w:w="709" w:type="dxa"/>
            <w:tcBorders>
              <w:top w:val="single" w:sz="4" w:space="0" w:color="auto"/>
              <w:bottom w:val="nil"/>
            </w:tcBorders>
            <w:shd w:val="clear" w:color="auto" w:fill="FFFFFF"/>
            <w:vAlign w:val="center"/>
          </w:tcPr>
          <w:p w14:paraId="5B45F0DF" w14:textId="77777777" w:rsidR="003E05E2" w:rsidRPr="00BB73D6" w:rsidRDefault="003E05E2" w:rsidP="009D7CAA">
            <w:pPr>
              <w:ind w:right="1"/>
              <w:jc w:val="center"/>
            </w:pPr>
            <w:r w:rsidRPr="00BB73D6">
              <w:t>31</w:t>
            </w:r>
          </w:p>
        </w:tc>
        <w:tc>
          <w:tcPr>
            <w:tcW w:w="711" w:type="dxa"/>
            <w:tcBorders>
              <w:top w:val="single" w:sz="4" w:space="0" w:color="auto"/>
              <w:bottom w:val="nil"/>
            </w:tcBorders>
            <w:shd w:val="clear" w:color="auto" w:fill="FFFFFF"/>
            <w:vAlign w:val="center"/>
          </w:tcPr>
          <w:p w14:paraId="253673F4" w14:textId="77777777" w:rsidR="003E05E2" w:rsidRPr="00BB73D6" w:rsidRDefault="003E05E2" w:rsidP="00F06549">
            <w:pPr>
              <w:ind w:right="1"/>
            </w:pPr>
            <w:r w:rsidRPr="00BB73D6">
              <w:t>3,62</w:t>
            </w:r>
          </w:p>
        </w:tc>
        <w:tc>
          <w:tcPr>
            <w:tcW w:w="565" w:type="dxa"/>
            <w:tcBorders>
              <w:top w:val="single" w:sz="4" w:space="0" w:color="auto"/>
              <w:bottom w:val="nil"/>
            </w:tcBorders>
            <w:shd w:val="clear" w:color="auto" w:fill="FFFFFF"/>
            <w:vAlign w:val="center"/>
          </w:tcPr>
          <w:p w14:paraId="350B226C" w14:textId="77777777" w:rsidR="003E05E2" w:rsidRPr="00BB73D6" w:rsidRDefault="003E05E2" w:rsidP="00F06549">
            <w:pPr>
              <w:ind w:right="1"/>
            </w:pPr>
            <w:r w:rsidRPr="00BB73D6">
              <w:t>0,66</w:t>
            </w:r>
          </w:p>
        </w:tc>
        <w:tc>
          <w:tcPr>
            <w:tcW w:w="1275" w:type="dxa"/>
            <w:tcBorders>
              <w:top w:val="single" w:sz="4" w:space="0" w:color="auto"/>
              <w:bottom w:val="nil"/>
            </w:tcBorders>
            <w:shd w:val="clear" w:color="auto" w:fill="FFFFFF"/>
            <w:vAlign w:val="center"/>
          </w:tcPr>
          <w:p w14:paraId="0734475B" w14:textId="77777777" w:rsidR="003E05E2" w:rsidRPr="00BB73D6" w:rsidRDefault="003E05E2" w:rsidP="00F06549">
            <w:pPr>
              <w:ind w:right="1"/>
            </w:pPr>
            <w:r w:rsidRPr="00BB73D6">
              <w:t>Gruplar arası</w:t>
            </w:r>
          </w:p>
        </w:tc>
        <w:tc>
          <w:tcPr>
            <w:tcW w:w="852" w:type="dxa"/>
            <w:tcBorders>
              <w:top w:val="single" w:sz="4" w:space="0" w:color="auto"/>
              <w:bottom w:val="nil"/>
            </w:tcBorders>
            <w:shd w:val="clear" w:color="auto" w:fill="FFFFFF"/>
            <w:vAlign w:val="center"/>
          </w:tcPr>
          <w:p w14:paraId="7BA2116C" w14:textId="77777777" w:rsidR="003E05E2" w:rsidRPr="00BB73D6" w:rsidRDefault="003E05E2" w:rsidP="00F06549">
            <w:pPr>
              <w:ind w:right="1"/>
              <w:jc w:val="center"/>
            </w:pPr>
            <w:r w:rsidRPr="00BB73D6">
              <w:t>1,24</w:t>
            </w:r>
          </w:p>
        </w:tc>
        <w:tc>
          <w:tcPr>
            <w:tcW w:w="709" w:type="dxa"/>
            <w:gridSpan w:val="2"/>
            <w:tcBorders>
              <w:top w:val="single" w:sz="4" w:space="0" w:color="auto"/>
              <w:bottom w:val="nil"/>
            </w:tcBorders>
            <w:shd w:val="clear" w:color="auto" w:fill="FFFFFF"/>
            <w:vAlign w:val="center"/>
          </w:tcPr>
          <w:p w14:paraId="13835240" w14:textId="77777777" w:rsidR="003E05E2" w:rsidRPr="00BB73D6" w:rsidRDefault="003E05E2" w:rsidP="00F06549">
            <w:pPr>
              <w:ind w:right="1"/>
              <w:jc w:val="center"/>
            </w:pPr>
            <w:r w:rsidRPr="00BB73D6">
              <w:t>2</w:t>
            </w:r>
          </w:p>
        </w:tc>
        <w:tc>
          <w:tcPr>
            <w:tcW w:w="850" w:type="dxa"/>
            <w:tcBorders>
              <w:top w:val="single" w:sz="4" w:space="0" w:color="auto"/>
              <w:bottom w:val="nil"/>
            </w:tcBorders>
            <w:shd w:val="clear" w:color="auto" w:fill="FFFFFF"/>
            <w:vAlign w:val="center"/>
          </w:tcPr>
          <w:p w14:paraId="2FF71806" w14:textId="77777777" w:rsidR="003E05E2" w:rsidRPr="00BB73D6" w:rsidRDefault="003E05E2" w:rsidP="00F06549">
            <w:pPr>
              <w:ind w:right="1"/>
              <w:jc w:val="center"/>
            </w:pPr>
            <w:r w:rsidRPr="00BB73D6">
              <w:t>0,62</w:t>
            </w:r>
          </w:p>
        </w:tc>
        <w:tc>
          <w:tcPr>
            <w:tcW w:w="430" w:type="dxa"/>
            <w:vMerge w:val="restart"/>
            <w:tcBorders>
              <w:top w:val="single" w:sz="4" w:space="0" w:color="auto"/>
              <w:bottom w:val="nil"/>
            </w:tcBorders>
            <w:shd w:val="clear" w:color="auto" w:fill="FFFFFF"/>
            <w:vAlign w:val="center"/>
          </w:tcPr>
          <w:p w14:paraId="35616F8E" w14:textId="77777777" w:rsidR="003E05E2" w:rsidRPr="00BB73D6" w:rsidRDefault="003E05E2" w:rsidP="00F06549">
            <w:pPr>
              <w:ind w:right="1"/>
              <w:jc w:val="center"/>
            </w:pPr>
            <w:r w:rsidRPr="00BB73D6">
              <w:t>1,89</w:t>
            </w:r>
          </w:p>
        </w:tc>
        <w:tc>
          <w:tcPr>
            <w:tcW w:w="987" w:type="dxa"/>
            <w:vMerge w:val="restart"/>
            <w:tcBorders>
              <w:top w:val="single" w:sz="4" w:space="0" w:color="auto"/>
              <w:bottom w:val="nil"/>
              <w:right w:val="nil"/>
            </w:tcBorders>
            <w:shd w:val="clear" w:color="auto" w:fill="FFFFFF"/>
            <w:vAlign w:val="center"/>
          </w:tcPr>
          <w:p w14:paraId="76015819" w14:textId="77777777" w:rsidR="003E05E2" w:rsidRPr="00BB73D6" w:rsidRDefault="003E05E2" w:rsidP="00F06549">
            <w:pPr>
              <w:ind w:right="1"/>
              <w:jc w:val="center"/>
            </w:pPr>
            <w:r w:rsidRPr="00BB73D6">
              <w:t>0,15</w:t>
            </w:r>
          </w:p>
        </w:tc>
      </w:tr>
      <w:tr w:rsidR="003E05E2" w:rsidRPr="00BB73D6" w14:paraId="552048CB" w14:textId="77777777" w:rsidTr="009D7CAA">
        <w:trPr>
          <w:cantSplit/>
          <w:trHeight w:val="340"/>
        </w:trPr>
        <w:tc>
          <w:tcPr>
            <w:tcW w:w="707" w:type="dxa"/>
            <w:vMerge/>
            <w:tcBorders>
              <w:top w:val="nil"/>
              <w:left w:val="nil"/>
              <w:bottom w:val="single" w:sz="4" w:space="0" w:color="auto"/>
            </w:tcBorders>
            <w:shd w:val="clear" w:color="auto" w:fill="FFFFFF"/>
            <w:vAlign w:val="center"/>
          </w:tcPr>
          <w:p w14:paraId="3A4814C9" w14:textId="77777777" w:rsidR="003E05E2" w:rsidRPr="00BB73D6" w:rsidRDefault="003E05E2" w:rsidP="00F06549">
            <w:pPr>
              <w:ind w:right="1"/>
            </w:pPr>
          </w:p>
        </w:tc>
        <w:tc>
          <w:tcPr>
            <w:tcW w:w="1156" w:type="dxa"/>
            <w:tcBorders>
              <w:top w:val="nil"/>
              <w:bottom w:val="nil"/>
            </w:tcBorders>
            <w:shd w:val="clear" w:color="auto" w:fill="FFFFFF"/>
            <w:vAlign w:val="center"/>
          </w:tcPr>
          <w:p w14:paraId="7A523D15" w14:textId="77777777" w:rsidR="003E05E2" w:rsidRPr="00BB73D6" w:rsidRDefault="003E05E2" w:rsidP="00F06549">
            <w:pPr>
              <w:ind w:right="1"/>
            </w:pPr>
            <w:r w:rsidRPr="00BB73D6">
              <w:t>Uzaktan</w:t>
            </w:r>
          </w:p>
        </w:tc>
        <w:tc>
          <w:tcPr>
            <w:tcW w:w="709" w:type="dxa"/>
            <w:tcBorders>
              <w:top w:val="nil"/>
              <w:bottom w:val="nil"/>
            </w:tcBorders>
            <w:shd w:val="clear" w:color="auto" w:fill="FFFFFF"/>
            <w:vAlign w:val="center"/>
          </w:tcPr>
          <w:p w14:paraId="3FFE3535" w14:textId="77777777" w:rsidR="003E05E2" w:rsidRPr="00BB73D6" w:rsidRDefault="003E05E2" w:rsidP="009D7CAA">
            <w:pPr>
              <w:ind w:right="1"/>
              <w:jc w:val="center"/>
            </w:pPr>
            <w:r w:rsidRPr="00BB73D6">
              <w:t>52</w:t>
            </w:r>
          </w:p>
        </w:tc>
        <w:tc>
          <w:tcPr>
            <w:tcW w:w="711" w:type="dxa"/>
            <w:tcBorders>
              <w:top w:val="nil"/>
              <w:bottom w:val="nil"/>
            </w:tcBorders>
            <w:shd w:val="clear" w:color="auto" w:fill="FFFFFF"/>
            <w:vAlign w:val="center"/>
          </w:tcPr>
          <w:p w14:paraId="164BFF5C" w14:textId="77777777" w:rsidR="003E05E2" w:rsidRPr="00BB73D6" w:rsidRDefault="003E05E2" w:rsidP="00F06549">
            <w:pPr>
              <w:ind w:right="1"/>
            </w:pPr>
            <w:r w:rsidRPr="00BB73D6">
              <w:t>3,54</w:t>
            </w:r>
          </w:p>
        </w:tc>
        <w:tc>
          <w:tcPr>
            <w:tcW w:w="565" w:type="dxa"/>
            <w:tcBorders>
              <w:top w:val="nil"/>
              <w:bottom w:val="nil"/>
            </w:tcBorders>
            <w:shd w:val="clear" w:color="auto" w:fill="FFFFFF"/>
            <w:vAlign w:val="center"/>
          </w:tcPr>
          <w:p w14:paraId="7C901C5F" w14:textId="77777777" w:rsidR="003E05E2" w:rsidRPr="00BB73D6" w:rsidRDefault="003E05E2" w:rsidP="00F06549">
            <w:pPr>
              <w:ind w:right="1"/>
            </w:pPr>
            <w:r w:rsidRPr="00BB73D6">
              <w:t>0,54</w:t>
            </w:r>
          </w:p>
        </w:tc>
        <w:tc>
          <w:tcPr>
            <w:tcW w:w="1275" w:type="dxa"/>
            <w:tcBorders>
              <w:top w:val="nil"/>
              <w:bottom w:val="nil"/>
            </w:tcBorders>
            <w:shd w:val="clear" w:color="auto" w:fill="FFFFFF"/>
            <w:vAlign w:val="center"/>
          </w:tcPr>
          <w:p w14:paraId="3F9D724E" w14:textId="77777777" w:rsidR="003E05E2" w:rsidRPr="00BB73D6" w:rsidRDefault="003E05E2" w:rsidP="00F06549">
            <w:pPr>
              <w:ind w:right="1"/>
            </w:pPr>
            <w:r w:rsidRPr="00BB73D6">
              <w:t>Gruplar içi</w:t>
            </w:r>
          </w:p>
        </w:tc>
        <w:tc>
          <w:tcPr>
            <w:tcW w:w="852" w:type="dxa"/>
            <w:tcBorders>
              <w:top w:val="nil"/>
              <w:bottom w:val="nil"/>
            </w:tcBorders>
            <w:shd w:val="clear" w:color="auto" w:fill="FFFFFF"/>
            <w:vAlign w:val="center"/>
          </w:tcPr>
          <w:p w14:paraId="1636F5AD" w14:textId="77777777" w:rsidR="003E05E2" w:rsidRPr="00BB73D6" w:rsidRDefault="003E05E2" w:rsidP="00F06549">
            <w:pPr>
              <w:ind w:left="60" w:right="1"/>
              <w:jc w:val="center"/>
            </w:pPr>
            <w:r w:rsidRPr="00BB73D6">
              <w:t>63,81</w:t>
            </w:r>
          </w:p>
        </w:tc>
        <w:tc>
          <w:tcPr>
            <w:tcW w:w="709" w:type="dxa"/>
            <w:gridSpan w:val="2"/>
            <w:tcBorders>
              <w:top w:val="nil"/>
              <w:bottom w:val="nil"/>
            </w:tcBorders>
            <w:shd w:val="clear" w:color="auto" w:fill="FFFFFF"/>
            <w:vAlign w:val="center"/>
          </w:tcPr>
          <w:p w14:paraId="557BB16F" w14:textId="77777777" w:rsidR="003E05E2" w:rsidRPr="00BB73D6" w:rsidRDefault="003E05E2" w:rsidP="00F06549">
            <w:pPr>
              <w:ind w:left="60" w:right="1"/>
              <w:jc w:val="center"/>
            </w:pPr>
            <w:r w:rsidRPr="00BB73D6">
              <w:t>195</w:t>
            </w:r>
          </w:p>
        </w:tc>
        <w:tc>
          <w:tcPr>
            <w:tcW w:w="850" w:type="dxa"/>
            <w:tcBorders>
              <w:top w:val="nil"/>
              <w:bottom w:val="nil"/>
            </w:tcBorders>
            <w:shd w:val="clear" w:color="auto" w:fill="FFFFFF"/>
            <w:vAlign w:val="center"/>
          </w:tcPr>
          <w:p w14:paraId="0552C306" w14:textId="77777777" w:rsidR="003E05E2" w:rsidRPr="00BB73D6" w:rsidRDefault="003E05E2" w:rsidP="00F06549">
            <w:pPr>
              <w:ind w:left="60" w:right="1"/>
              <w:jc w:val="center"/>
            </w:pPr>
            <w:r w:rsidRPr="00BB73D6">
              <w:t>0,32</w:t>
            </w:r>
          </w:p>
        </w:tc>
        <w:tc>
          <w:tcPr>
            <w:tcW w:w="430" w:type="dxa"/>
            <w:vMerge/>
            <w:tcBorders>
              <w:top w:val="nil"/>
              <w:bottom w:val="nil"/>
            </w:tcBorders>
            <w:shd w:val="clear" w:color="auto" w:fill="FFFFFF"/>
            <w:vAlign w:val="center"/>
          </w:tcPr>
          <w:p w14:paraId="53106C89" w14:textId="77777777" w:rsidR="003E05E2" w:rsidRPr="00BB73D6" w:rsidRDefault="003E05E2" w:rsidP="00F06549">
            <w:pPr>
              <w:ind w:right="1"/>
              <w:jc w:val="center"/>
            </w:pPr>
          </w:p>
        </w:tc>
        <w:tc>
          <w:tcPr>
            <w:tcW w:w="987" w:type="dxa"/>
            <w:vMerge/>
            <w:tcBorders>
              <w:top w:val="nil"/>
              <w:bottom w:val="nil"/>
              <w:right w:val="nil"/>
            </w:tcBorders>
            <w:shd w:val="clear" w:color="auto" w:fill="FFFFFF"/>
            <w:vAlign w:val="center"/>
          </w:tcPr>
          <w:p w14:paraId="382095D1" w14:textId="77777777" w:rsidR="003E05E2" w:rsidRPr="00BB73D6" w:rsidRDefault="003E05E2" w:rsidP="00F06549">
            <w:pPr>
              <w:ind w:right="1"/>
              <w:jc w:val="center"/>
            </w:pPr>
          </w:p>
        </w:tc>
      </w:tr>
      <w:tr w:rsidR="003E05E2" w:rsidRPr="00BB73D6" w14:paraId="7E864768" w14:textId="77777777" w:rsidTr="009D7CAA">
        <w:trPr>
          <w:cantSplit/>
          <w:trHeight w:val="340"/>
        </w:trPr>
        <w:tc>
          <w:tcPr>
            <w:tcW w:w="707" w:type="dxa"/>
            <w:vMerge/>
            <w:tcBorders>
              <w:top w:val="nil"/>
              <w:left w:val="nil"/>
              <w:bottom w:val="single" w:sz="4" w:space="0" w:color="auto"/>
            </w:tcBorders>
            <w:shd w:val="clear" w:color="auto" w:fill="FFFFFF"/>
            <w:vAlign w:val="center"/>
          </w:tcPr>
          <w:p w14:paraId="529573BA" w14:textId="77777777" w:rsidR="003E05E2" w:rsidRPr="00BB73D6" w:rsidRDefault="003E05E2" w:rsidP="00F06549">
            <w:pPr>
              <w:ind w:right="1"/>
            </w:pPr>
          </w:p>
        </w:tc>
        <w:tc>
          <w:tcPr>
            <w:tcW w:w="1156" w:type="dxa"/>
            <w:tcBorders>
              <w:top w:val="nil"/>
              <w:bottom w:val="nil"/>
            </w:tcBorders>
            <w:shd w:val="clear" w:color="auto" w:fill="FFFFFF"/>
            <w:vAlign w:val="center"/>
          </w:tcPr>
          <w:p w14:paraId="4A859A8F" w14:textId="77777777" w:rsidR="003E05E2" w:rsidRPr="00BB73D6" w:rsidRDefault="003E05E2" w:rsidP="00F06549">
            <w:pPr>
              <w:ind w:right="1"/>
            </w:pPr>
            <w:r w:rsidRPr="00BB73D6">
              <w:t>İkisine de katılan</w:t>
            </w:r>
          </w:p>
        </w:tc>
        <w:tc>
          <w:tcPr>
            <w:tcW w:w="709" w:type="dxa"/>
            <w:tcBorders>
              <w:top w:val="nil"/>
              <w:bottom w:val="nil"/>
            </w:tcBorders>
            <w:shd w:val="clear" w:color="auto" w:fill="FFFFFF"/>
            <w:vAlign w:val="center"/>
          </w:tcPr>
          <w:p w14:paraId="028740B0" w14:textId="77777777" w:rsidR="003E05E2" w:rsidRPr="00BB73D6" w:rsidRDefault="003E05E2" w:rsidP="009D7CAA">
            <w:pPr>
              <w:ind w:right="1"/>
              <w:jc w:val="center"/>
            </w:pPr>
            <w:r w:rsidRPr="00BB73D6">
              <w:t>115</w:t>
            </w:r>
          </w:p>
        </w:tc>
        <w:tc>
          <w:tcPr>
            <w:tcW w:w="711" w:type="dxa"/>
            <w:tcBorders>
              <w:top w:val="nil"/>
              <w:bottom w:val="nil"/>
            </w:tcBorders>
            <w:shd w:val="clear" w:color="auto" w:fill="FFFFFF"/>
            <w:vAlign w:val="center"/>
          </w:tcPr>
          <w:p w14:paraId="19C94029" w14:textId="77777777" w:rsidR="003E05E2" w:rsidRPr="00BB73D6" w:rsidRDefault="003E05E2" w:rsidP="00F06549">
            <w:pPr>
              <w:ind w:right="1"/>
            </w:pPr>
            <w:r w:rsidRPr="00BB73D6">
              <w:t>3,72</w:t>
            </w:r>
          </w:p>
        </w:tc>
        <w:tc>
          <w:tcPr>
            <w:tcW w:w="565" w:type="dxa"/>
            <w:tcBorders>
              <w:top w:val="nil"/>
              <w:bottom w:val="nil"/>
            </w:tcBorders>
            <w:shd w:val="clear" w:color="auto" w:fill="FFFFFF"/>
            <w:vAlign w:val="center"/>
          </w:tcPr>
          <w:p w14:paraId="58AF1C6B" w14:textId="77777777" w:rsidR="003E05E2" w:rsidRPr="00BB73D6" w:rsidRDefault="003E05E2" w:rsidP="00F06549">
            <w:pPr>
              <w:ind w:right="1"/>
            </w:pPr>
            <w:r w:rsidRPr="00BB73D6">
              <w:t>0,54</w:t>
            </w:r>
          </w:p>
        </w:tc>
        <w:tc>
          <w:tcPr>
            <w:tcW w:w="1275" w:type="dxa"/>
            <w:tcBorders>
              <w:top w:val="nil"/>
              <w:bottom w:val="nil"/>
            </w:tcBorders>
            <w:shd w:val="clear" w:color="auto" w:fill="FFFFFF"/>
            <w:vAlign w:val="center"/>
          </w:tcPr>
          <w:p w14:paraId="50E21634" w14:textId="77777777" w:rsidR="003E05E2" w:rsidRPr="00BB73D6" w:rsidRDefault="003E05E2" w:rsidP="00F06549">
            <w:pPr>
              <w:ind w:left="60" w:right="1"/>
            </w:pPr>
            <w:r w:rsidRPr="00BB73D6">
              <w:t>Toplam</w:t>
            </w:r>
          </w:p>
        </w:tc>
        <w:tc>
          <w:tcPr>
            <w:tcW w:w="852" w:type="dxa"/>
            <w:tcBorders>
              <w:top w:val="nil"/>
              <w:bottom w:val="nil"/>
            </w:tcBorders>
            <w:shd w:val="clear" w:color="auto" w:fill="FFFFFF"/>
            <w:vAlign w:val="center"/>
          </w:tcPr>
          <w:p w14:paraId="0C7AA0DC" w14:textId="77777777" w:rsidR="003E05E2" w:rsidRPr="00BB73D6" w:rsidRDefault="003E05E2" w:rsidP="00F06549">
            <w:pPr>
              <w:ind w:left="60" w:right="1"/>
              <w:jc w:val="center"/>
            </w:pPr>
            <w:r w:rsidRPr="00BB73D6">
              <w:t>65,05</w:t>
            </w:r>
          </w:p>
        </w:tc>
        <w:tc>
          <w:tcPr>
            <w:tcW w:w="709" w:type="dxa"/>
            <w:gridSpan w:val="2"/>
            <w:tcBorders>
              <w:top w:val="nil"/>
              <w:bottom w:val="nil"/>
            </w:tcBorders>
            <w:shd w:val="clear" w:color="auto" w:fill="FFFFFF"/>
            <w:vAlign w:val="center"/>
          </w:tcPr>
          <w:p w14:paraId="5779D4D6" w14:textId="77777777" w:rsidR="003E05E2" w:rsidRPr="00BB73D6" w:rsidRDefault="003E05E2" w:rsidP="00F06549">
            <w:pPr>
              <w:ind w:left="60" w:right="1"/>
              <w:jc w:val="center"/>
            </w:pPr>
            <w:r w:rsidRPr="00BB73D6">
              <w:t>197</w:t>
            </w:r>
          </w:p>
        </w:tc>
        <w:tc>
          <w:tcPr>
            <w:tcW w:w="850" w:type="dxa"/>
            <w:tcBorders>
              <w:top w:val="nil"/>
              <w:bottom w:val="nil"/>
            </w:tcBorders>
            <w:shd w:val="clear" w:color="auto" w:fill="FFFFFF"/>
            <w:vAlign w:val="center"/>
          </w:tcPr>
          <w:p w14:paraId="77E7096E" w14:textId="77777777" w:rsidR="003E05E2" w:rsidRPr="00BB73D6" w:rsidRDefault="003E05E2" w:rsidP="00F06549">
            <w:pPr>
              <w:ind w:right="1"/>
              <w:jc w:val="center"/>
            </w:pPr>
          </w:p>
        </w:tc>
        <w:tc>
          <w:tcPr>
            <w:tcW w:w="430" w:type="dxa"/>
            <w:vMerge/>
            <w:tcBorders>
              <w:top w:val="nil"/>
              <w:bottom w:val="nil"/>
            </w:tcBorders>
            <w:shd w:val="clear" w:color="auto" w:fill="FFFFFF"/>
            <w:vAlign w:val="center"/>
          </w:tcPr>
          <w:p w14:paraId="7561AC2E" w14:textId="77777777" w:rsidR="003E05E2" w:rsidRPr="00BB73D6" w:rsidRDefault="003E05E2" w:rsidP="00F06549">
            <w:pPr>
              <w:ind w:right="1"/>
              <w:jc w:val="center"/>
            </w:pPr>
          </w:p>
        </w:tc>
        <w:tc>
          <w:tcPr>
            <w:tcW w:w="987" w:type="dxa"/>
            <w:vMerge/>
            <w:tcBorders>
              <w:top w:val="nil"/>
              <w:bottom w:val="nil"/>
              <w:right w:val="nil"/>
            </w:tcBorders>
            <w:shd w:val="clear" w:color="auto" w:fill="FFFFFF"/>
            <w:vAlign w:val="center"/>
          </w:tcPr>
          <w:p w14:paraId="3F175E37" w14:textId="77777777" w:rsidR="003E05E2" w:rsidRPr="00BB73D6" w:rsidRDefault="003E05E2" w:rsidP="00F06549">
            <w:pPr>
              <w:ind w:right="1"/>
              <w:jc w:val="center"/>
            </w:pPr>
          </w:p>
        </w:tc>
      </w:tr>
      <w:tr w:rsidR="003E05E2" w:rsidRPr="00BB73D6" w14:paraId="3DE070DB" w14:textId="77777777" w:rsidTr="009D7CAA">
        <w:trPr>
          <w:cantSplit/>
          <w:trHeight w:val="340"/>
        </w:trPr>
        <w:tc>
          <w:tcPr>
            <w:tcW w:w="707" w:type="dxa"/>
            <w:vMerge/>
            <w:tcBorders>
              <w:top w:val="nil"/>
              <w:left w:val="nil"/>
              <w:bottom w:val="single" w:sz="4" w:space="0" w:color="auto"/>
            </w:tcBorders>
            <w:shd w:val="clear" w:color="auto" w:fill="FFFFFF"/>
            <w:vAlign w:val="center"/>
          </w:tcPr>
          <w:p w14:paraId="006E6269" w14:textId="77777777" w:rsidR="003E05E2" w:rsidRPr="00BB73D6" w:rsidRDefault="003E05E2" w:rsidP="00F06549">
            <w:pPr>
              <w:ind w:right="1"/>
            </w:pPr>
          </w:p>
        </w:tc>
        <w:tc>
          <w:tcPr>
            <w:tcW w:w="1156" w:type="dxa"/>
            <w:tcBorders>
              <w:top w:val="nil"/>
              <w:bottom w:val="single" w:sz="4" w:space="0" w:color="auto"/>
            </w:tcBorders>
            <w:shd w:val="clear" w:color="auto" w:fill="FFFFFF"/>
            <w:vAlign w:val="center"/>
          </w:tcPr>
          <w:p w14:paraId="25C212EA" w14:textId="77777777" w:rsidR="003E05E2" w:rsidRPr="00BB73D6" w:rsidRDefault="003E05E2" w:rsidP="00F06549">
            <w:pPr>
              <w:ind w:right="1"/>
            </w:pPr>
            <w:r w:rsidRPr="00BB73D6">
              <w:t>Toplam</w:t>
            </w:r>
          </w:p>
        </w:tc>
        <w:tc>
          <w:tcPr>
            <w:tcW w:w="709" w:type="dxa"/>
            <w:tcBorders>
              <w:top w:val="nil"/>
              <w:bottom w:val="single" w:sz="4" w:space="0" w:color="auto"/>
            </w:tcBorders>
            <w:shd w:val="clear" w:color="auto" w:fill="FFFFFF"/>
            <w:vAlign w:val="center"/>
          </w:tcPr>
          <w:p w14:paraId="215C5A67" w14:textId="77777777" w:rsidR="003E05E2" w:rsidRPr="00BB73D6" w:rsidRDefault="003E05E2" w:rsidP="009D7CAA">
            <w:pPr>
              <w:ind w:right="1"/>
              <w:jc w:val="center"/>
            </w:pPr>
            <w:r w:rsidRPr="00BB73D6">
              <w:t>198</w:t>
            </w:r>
          </w:p>
        </w:tc>
        <w:tc>
          <w:tcPr>
            <w:tcW w:w="711" w:type="dxa"/>
            <w:tcBorders>
              <w:top w:val="nil"/>
              <w:bottom w:val="single" w:sz="4" w:space="0" w:color="auto"/>
            </w:tcBorders>
            <w:shd w:val="clear" w:color="auto" w:fill="FFFFFF"/>
            <w:vAlign w:val="center"/>
          </w:tcPr>
          <w:p w14:paraId="6F04D3A8" w14:textId="77777777" w:rsidR="003E05E2" w:rsidRPr="00BB73D6" w:rsidRDefault="003E05E2" w:rsidP="00F06549">
            <w:pPr>
              <w:ind w:right="1"/>
            </w:pPr>
            <w:r w:rsidRPr="00BB73D6">
              <w:t>3,66</w:t>
            </w:r>
          </w:p>
        </w:tc>
        <w:tc>
          <w:tcPr>
            <w:tcW w:w="565" w:type="dxa"/>
            <w:tcBorders>
              <w:top w:val="nil"/>
              <w:bottom w:val="single" w:sz="4" w:space="0" w:color="auto"/>
            </w:tcBorders>
            <w:shd w:val="clear" w:color="auto" w:fill="FFFFFF"/>
            <w:vAlign w:val="center"/>
          </w:tcPr>
          <w:p w14:paraId="2738B900" w14:textId="77777777" w:rsidR="003E05E2" w:rsidRPr="00BB73D6" w:rsidRDefault="003E05E2" w:rsidP="00F06549">
            <w:pPr>
              <w:ind w:right="1"/>
            </w:pPr>
            <w:r w:rsidRPr="00BB73D6">
              <w:t>0,57</w:t>
            </w:r>
          </w:p>
        </w:tc>
        <w:tc>
          <w:tcPr>
            <w:tcW w:w="1275" w:type="dxa"/>
            <w:tcBorders>
              <w:top w:val="nil"/>
              <w:bottom w:val="single" w:sz="4" w:space="0" w:color="auto"/>
            </w:tcBorders>
            <w:shd w:val="clear" w:color="auto" w:fill="FFFFFF"/>
            <w:vAlign w:val="center"/>
          </w:tcPr>
          <w:p w14:paraId="461DF284" w14:textId="77777777" w:rsidR="003E05E2" w:rsidRPr="00BB73D6" w:rsidRDefault="003E05E2" w:rsidP="00F06549">
            <w:pPr>
              <w:ind w:left="60" w:right="1"/>
            </w:pPr>
          </w:p>
        </w:tc>
        <w:tc>
          <w:tcPr>
            <w:tcW w:w="852" w:type="dxa"/>
            <w:tcBorders>
              <w:top w:val="nil"/>
              <w:bottom w:val="single" w:sz="4" w:space="0" w:color="auto"/>
            </w:tcBorders>
            <w:shd w:val="clear" w:color="auto" w:fill="FFFFFF"/>
            <w:vAlign w:val="center"/>
          </w:tcPr>
          <w:p w14:paraId="05ED90AB" w14:textId="77777777" w:rsidR="003E05E2" w:rsidRPr="00BB73D6" w:rsidRDefault="003E05E2" w:rsidP="00F06549">
            <w:pPr>
              <w:ind w:left="60" w:right="1"/>
              <w:jc w:val="center"/>
            </w:pPr>
          </w:p>
        </w:tc>
        <w:tc>
          <w:tcPr>
            <w:tcW w:w="709" w:type="dxa"/>
            <w:gridSpan w:val="2"/>
            <w:tcBorders>
              <w:top w:val="nil"/>
              <w:bottom w:val="single" w:sz="4" w:space="0" w:color="auto"/>
            </w:tcBorders>
            <w:shd w:val="clear" w:color="auto" w:fill="FFFFFF"/>
            <w:vAlign w:val="center"/>
          </w:tcPr>
          <w:p w14:paraId="05D39404" w14:textId="77777777" w:rsidR="003E05E2" w:rsidRPr="00BB73D6" w:rsidRDefault="003E05E2" w:rsidP="00F06549">
            <w:pPr>
              <w:ind w:left="60" w:right="1"/>
              <w:jc w:val="center"/>
            </w:pPr>
          </w:p>
        </w:tc>
        <w:tc>
          <w:tcPr>
            <w:tcW w:w="850" w:type="dxa"/>
            <w:tcBorders>
              <w:top w:val="nil"/>
              <w:bottom w:val="single" w:sz="4" w:space="0" w:color="auto"/>
            </w:tcBorders>
            <w:shd w:val="clear" w:color="auto" w:fill="FFFFFF"/>
            <w:vAlign w:val="center"/>
          </w:tcPr>
          <w:p w14:paraId="20E21128" w14:textId="77777777" w:rsidR="003E05E2" w:rsidRPr="00BB73D6" w:rsidRDefault="003E05E2" w:rsidP="00F06549">
            <w:pPr>
              <w:ind w:right="1"/>
              <w:jc w:val="center"/>
            </w:pPr>
          </w:p>
        </w:tc>
        <w:tc>
          <w:tcPr>
            <w:tcW w:w="430" w:type="dxa"/>
            <w:vMerge/>
            <w:tcBorders>
              <w:top w:val="nil"/>
              <w:bottom w:val="single" w:sz="4" w:space="0" w:color="auto"/>
            </w:tcBorders>
            <w:shd w:val="clear" w:color="auto" w:fill="FFFFFF"/>
            <w:vAlign w:val="center"/>
          </w:tcPr>
          <w:p w14:paraId="1BB8EBBF" w14:textId="77777777" w:rsidR="003E05E2" w:rsidRPr="00BB73D6" w:rsidRDefault="003E05E2" w:rsidP="00F06549">
            <w:pPr>
              <w:ind w:right="1"/>
              <w:jc w:val="center"/>
            </w:pPr>
          </w:p>
        </w:tc>
        <w:tc>
          <w:tcPr>
            <w:tcW w:w="987" w:type="dxa"/>
            <w:vMerge/>
            <w:tcBorders>
              <w:top w:val="nil"/>
              <w:bottom w:val="single" w:sz="4" w:space="0" w:color="auto"/>
              <w:right w:val="nil"/>
            </w:tcBorders>
            <w:shd w:val="clear" w:color="auto" w:fill="FFFFFF"/>
            <w:vAlign w:val="center"/>
          </w:tcPr>
          <w:p w14:paraId="2038CB6A" w14:textId="77777777" w:rsidR="003E05E2" w:rsidRPr="00BB73D6" w:rsidRDefault="003E05E2" w:rsidP="00F06549">
            <w:pPr>
              <w:ind w:right="1"/>
              <w:jc w:val="center"/>
            </w:pPr>
          </w:p>
        </w:tc>
      </w:tr>
      <w:tr w:rsidR="003E05E2" w:rsidRPr="00BB73D6" w14:paraId="69D7C582" w14:textId="77777777" w:rsidTr="009D7CAA">
        <w:trPr>
          <w:cantSplit/>
          <w:trHeight w:val="340"/>
        </w:trPr>
        <w:tc>
          <w:tcPr>
            <w:tcW w:w="707" w:type="dxa"/>
            <w:vMerge w:val="restart"/>
            <w:tcBorders>
              <w:top w:val="single" w:sz="4" w:space="0" w:color="auto"/>
              <w:left w:val="nil"/>
              <w:bottom w:val="single" w:sz="4" w:space="0" w:color="auto"/>
            </w:tcBorders>
            <w:shd w:val="clear" w:color="auto" w:fill="FFFFFF"/>
            <w:vAlign w:val="center"/>
          </w:tcPr>
          <w:p w14:paraId="6656691C" w14:textId="77777777" w:rsidR="003E05E2" w:rsidRPr="00BB73D6" w:rsidRDefault="003E05E2" w:rsidP="00F06549">
            <w:pPr>
              <w:ind w:right="1"/>
            </w:pPr>
            <w:r w:rsidRPr="00BB73D6">
              <w:t>TPB</w:t>
            </w:r>
          </w:p>
        </w:tc>
        <w:tc>
          <w:tcPr>
            <w:tcW w:w="1156" w:type="dxa"/>
            <w:tcBorders>
              <w:top w:val="single" w:sz="4" w:space="0" w:color="auto"/>
              <w:bottom w:val="nil"/>
            </w:tcBorders>
            <w:shd w:val="clear" w:color="auto" w:fill="FFFFFF"/>
            <w:vAlign w:val="center"/>
          </w:tcPr>
          <w:p w14:paraId="1C0B3210" w14:textId="77777777" w:rsidR="003E05E2" w:rsidRPr="00BB73D6" w:rsidRDefault="003E05E2" w:rsidP="00F06549">
            <w:pPr>
              <w:ind w:right="1"/>
            </w:pPr>
            <w:r w:rsidRPr="00BB73D6">
              <w:t>Yüz yüze</w:t>
            </w:r>
          </w:p>
        </w:tc>
        <w:tc>
          <w:tcPr>
            <w:tcW w:w="709" w:type="dxa"/>
            <w:tcBorders>
              <w:top w:val="single" w:sz="4" w:space="0" w:color="auto"/>
              <w:bottom w:val="nil"/>
            </w:tcBorders>
            <w:shd w:val="clear" w:color="auto" w:fill="FFFFFF"/>
            <w:vAlign w:val="center"/>
          </w:tcPr>
          <w:p w14:paraId="748C4FF3" w14:textId="77777777" w:rsidR="003E05E2" w:rsidRPr="00BB73D6" w:rsidRDefault="003E05E2" w:rsidP="009D7CAA">
            <w:pPr>
              <w:ind w:right="1"/>
              <w:jc w:val="center"/>
            </w:pPr>
            <w:r w:rsidRPr="00BB73D6">
              <w:t>31</w:t>
            </w:r>
          </w:p>
        </w:tc>
        <w:tc>
          <w:tcPr>
            <w:tcW w:w="711" w:type="dxa"/>
            <w:tcBorders>
              <w:top w:val="single" w:sz="4" w:space="0" w:color="auto"/>
              <w:bottom w:val="nil"/>
            </w:tcBorders>
            <w:shd w:val="clear" w:color="auto" w:fill="FFFFFF"/>
            <w:vAlign w:val="center"/>
          </w:tcPr>
          <w:p w14:paraId="45E409B3" w14:textId="77777777" w:rsidR="003E05E2" w:rsidRPr="00BB73D6" w:rsidRDefault="003E05E2" w:rsidP="00F06549">
            <w:pPr>
              <w:ind w:right="1"/>
            </w:pPr>
            <w:r w:rsidRPr="00BB73D6">
              <w:t>3,77</w:t>
            </w:r>
          </w:p>
        </w:tc>
        <w:tc>
          <w:tcPr>
            <w:tcW w:w="565" w:type="dxa"/>
            <w:tcBorders>
              <w:top w:val="single" w:sz="4" w:space="0" w:color="auto"/>
              <w:bottom w:val="nil"/>
            </w:tcBorders>
            <w:shd w:val="clear" w:color="auto" w:fill="FFFFFF"/>
            <w:vAlign w:val="center"/>
          </w:tcPr>
          <w:p w14:paraId="5854EB92" w14:textId="77777777" w:rsidR="003E05E2" w:rsidRPr="00BB73D6" w:rsidRDefault="003E05E2" w:rsidP="00F06549">
            <w:pPr>
              <w:ind w:right="1"/>
            </w:pPr>
            <w:r w:rsidRPr="00BB73D6">
              <w:t>0,71</w:t>
            </w:r>
          </w:p>
        </w:tc>
        <w:tc>
          <w:tcPr>
            <w:tcW w:w="1275" w:type="dxa"/>
            <w:tcBorders>
              <w:top w:val="single" w:sz="4" w:space="0" w:color="auto"/>
              <w:bottom w:val="nil"/>
            </w:tcBorders>
            <w:shd w:val="clear" w:color="auto" w:fill="FFFFFF"/>
            <w:vAlign w:val="center"/>
          </w:tcPr>
          <w:p w14:paraId="4CDE2E2F" w14:textId="77777777" w:rsidR="003E05E2" w:rsidRPr="00BB73D6" w:rsidRDefault="003E05E2" w:rsidP="00F06549">
            <w:pPr>
              <w:ind w:right="1"/>
            </w:pPr>
            <w:r w:rsidRPr="00BB73D6">
              <w:t>Gruplar arası</w:t>
            </w:r>
          </w:p>
        </w:tc>
        <w:tc>
          <w:tcPr>
            <w:tcW w:w="852" w:type="dxa"/>
            <w:tcBorders>
              <w:top w:val="single" w:sz="4" w:space="0" w:color="auto"/>
              <w:bottom w:val="nil"/>
            </w:tcBorders>
            <w:shd w:val="clear" w:color="auto" w:fill="FFFFFF"/>
            <w:vAlign w:val="center"/>
          </w:tcPr>
          <w:p w14:paraId="029E9B5E" w14:textId="77777777" w:rsidR="003E05E2" w:rsidRPr="00BB73D6" w:rsidRDefault="003E05E2" w:rsidP="00F06549">
            <w:pPr>
              <w:ind w:right="1"/>
              <w:jc w:val="center"/>
            </w:pPr>
            <w:r w:rsidRPr="00BB73D6">
              <w:t>0,16</w:t>
            </w:r>
          </w:p>
        </w:tc>
        <w:tc>
          <w:tcPr>
            <w:tcW w:w="709" w:type="dxa"/>
            <w:gridSpan w:val="2"/>
            <w:tcBorders>
              <w:top w:val="single" w:sz="4" w:space="0" w:color="auto"/>
              <w:bottom w:val="nil"/>
            </w:tcBorders>
            <w:shd w:val="clear" w:color="auto" w:fill="FFFFFF"/>
            <w:vAlign w:val="center"/>
          </w:tcPr>
          <w:p w14:paraId="19BB13E8" w14:textId="77777777" w:rsidR="003E05E2" w:rsidRPr="00BB73D6" w:rsidRDefault="003E05E2" w:rsidP="00F06549">
            <w:pPr>
              <w:ind w:right="1"/>
              <w:jc w:val="center"/>
            </w:pPr>
            <w:r w:rsidRPr="00BB73D6">
              <w:t>2</w:t>
            </w:r>
          </w:p>
        </w:tc>
        <w:tc>
          <w:tcPr>
            <w:tcW w:w="850" w:type="dxa"/>
            <w:tcBorders>
              <w:top w:val="single" w:sz="4" w:space="0" w:color="auto"/>
              <w:bottom w:val="nil"/>
            </w:tcBorders>
            <w:shd w:val="clear" w:color="auto" w:fill="FFFFFF"/>
            <w:vAlign w:val="center"/>
          </w:tcPr>
          <w:p w14:paraId="38F76BF3" w14:textId="77777777" w:rsidR="003E05E2" w:rsidRPr="00BB73D6" w:rsidRDefault="003E05E2" w:rsidP="00F06549">
            <w:pPr>
              <w:ind w:right="1"/>
              <w:jc w:val="center"/>
            </w:pPr>
            <w:r w:rsidRPr="00BB73D6">
              <w:t>0,08</w:t>
            </w:r>
          </w:p>
        </w:tc>
        <w:tc>
          <w:tcPr>
            <w:tcW w:w="430" w:type="dxa"/>
            <w:vMerge w:val="restart"/>
            <w:tcBorders>
              <w:top w:val="single" w:sz="4" w:space="0" w:color="auto"/>
              <w:bottom w:val="nil"/>
            </w:tcBorders>
            <w:shd w:val="clear" w:color="auto" w:fill="FFFFFF"/>
            <w:vAlign w:val="center"/>
          </w:tcPr>
          <w:p w14:paraId="06F50A65" w14:textId="77777777" w:rsidR="003E05E2" w:rsidRPr="00BB73D6" w:rsidRDefault="003E05E2" w:rsidP="00F06549">
            <w:pPr>
              <w:ind w:right="1"/>
              <w:jc w:val="center"/>
            </w:pPr>
            <w:r w:rsidRPr="00BB73D6">
              <w:t>0,21</w:t>
            </w:r>
          </w:p>
        </w:tc>
        <w:tc>
          <w:tcPr>
            <w:tcW w:w="987" w:type="dxa"/>
            <w:vMerge w:val="restart"/>
            <w:tcBorders>
              <w:top w:val="single" w:sz="4" w:space="0" w:color="auto"/>
              <w:bottom w:val="nil"/>
              <w:right w:val="nil"/>
            </w:tcBorders>
            <w:shd w:val="clear" w:color="auto" w:fill="FFFFFF"/>
            <w:vAlign w:val="center"/>
          </w:tcPr>
          <w:p w14:paraId="019C7240" w14:textId="77777777" w:rsidR="003E05E2" w:rsidRPr="00BB73D6" w:rsidRDefault="003E05E2" w:rsidP="00F06549">
            <w:pPr>
              <w:ind w:right="1"/>
              <w:jc w:val="center"/>
            </w:pPr>
            <w:r w:rsidRPr="00BB73D6">
              <w:t>0,80</w:t>
            </w:r>
          </w:p>
        </w:tc>
      </w:tr>
      <w:tr w:rsidR="003E05E2" w:rsidRPr="00BB73D6" w14:paraId="33F62900" w14:textId="77777777" w:rsidTr="009D7CAA">
        <w:trPr>
          <w:cantSplit/>
          <w:trHeight w:val="340"/>
        </w:trPr>
        <w:tc>
          <w:tcPr>
            <w:tcW w:w="707" w:type="dxa"/>
            <w:vMerge/>
            <w:tcBorders>
              <w:top w:val="nil"/>
              <w:left w:val="nil"/>
              <w:bottom w:val="single" w:sz="4" w:space="0" w:color="auto"/>
            </w:tcBorders>
            <w:shd w:val="clear" w:color="auto" w:fill="FFFFFF"/>
            <w:vAlign w:val="center"/>
          </w:tcPr>
          <w:p w14:paraId="15C0F847" w14:textId="77777777" w:rsidR="003E05E2" w:rsidRPr="00BB73D6" w:rsidRDefault="003E05E2" w:rsidP="00F06549">
            <w:pPr>
              <w:ind w:right="1"/>
            </w:pPr>
          </w:p>
        </w:tc>
        <w:tc>
          <w:tcPr>
            <w:tcW w:w="1156" w:type="dxa"/>
            <w:tcBorders>
              <w:top w:val="nil"/>
              <w:bottom w:val="nil"/>
            </w:tcBorders>
            <w:shd w:val="clear" w:color="auto" w:fill="FFFFFF"/>
            <w:vAlign w:val="center"/>
          </w:tcPr>
          <w:p w14:paraId="270177E3" w14:textId="77777777" w:rsidR="003E05E2" w:rsidRPr="00BB73D6" w:rsidRDefault="003E05E2" w:rsidP="00F06549">
            <w:pPr>
              <w:ind w:right="1"/>
            </w:pPr>
            <w:r w:rsidRPr="00BB73D6">
              <w:t>Uzaktan</w:t>
            </w:r>
          </w:p>
        </w:tc>
        <w:tc>
          <w:tcPr>
            <w:tcW w:w="709" w:type="dxa"/>
            <w:tcBorders>
              <w:top w:val="nil"/>
              <w:bottom w:val="nil"/>
            </w:tcBorders>
            <w:shd w:val="clear" w:color="auto" w:fill="FFFFFF"/>
            <w:vAlign w:val="center"/>
          </w:tcPr>
          <w:p w14:paraId="7E610CDD" w14:textId="77777777" w:rsidR="003E05E2" w:rsidRPr="00BB73D6" w:rsidRDefault="003E05E2" w:rsidP="009D7CAA">
            <w:pPr>
              <w:ind w:right="1"/>
              <w:jc w:val="center"/>
            </w:pPr>
            <w:r w:rsidRPr="00BB73D6">
              <w:t>52</w:t>
            </w:r>
          </w:p>
        </w:tc>
        <w:tc>
          <w:tcPr>
            <w:tcW w:w="711" w:type="dxa"/>
            <w:tcBorders>
              <w:top w:val="nil"/>
              <w:bottom w:val="nil"/>
            </w:tcBorders>
            <w:shd w:val="clear" w:color="auto" w:fill="FFFFFF"/>
            <w:vAlign w:val="center"/>
          </w:tcPr>
          <w:p w14:paraId="6C376C79" w14:textId="77777777" w:rsidR="003E05E2" w:rsidRPr="00BB73D6" w:rsidRDefault="003E05E2" w:rsidP="00F06549">
            <w:pPr>
              <w:ind w:right="1"/>
            </w:pPr>
            <w:r w:rsidRPr="00BB73D6">
              <w:t>3,86</w:t>
            </w:r>
          </w:p>
        </w:tc>
        <w:tc>
          <w:tcPr>
            <w:tcW w:w="565" w:type="dxa"/>
            <w:tcBorders>
              <w:top w:val="nil"/>
              <w:bottom w:val="nil"/>
            </w:tcBorders>
            <w:shd w:val="clear" w:color="auto" w:fill="FFFFFF"/>
            <w:vAlign w:val="center"/>
          </w:tcPr>
          <w:p w14:paraId="25495745" w14:textId="77777777" w:rsidR="003E05E2" w:rsidRPr="00BB73D6" w:rsidRDefault="003E05E2" w:rsidP="00F06549">
            <w:pPr>
              <w:ind w:right="1"/>
            </w:pPr>
            <w:r w:rsidRPr="00BB73D6">
              <w:t>0,67</w:t>
            </w:r>
          </w:p>
        </w:tc>
        <w:tc>
          <w:tcPr>
            <w:tcW w:w="1275" w:type="dxa"/>
            <w:tcBorders>
              <w:top w:val="nil"/>
              <w:bottom w:val="nil"/>
            </w:tcBorders>
            <w:shd w:val="clear" w:color="auto" w:fill="FFFFFF"/>
            <w:vAlign w:val="center"/>
          </w:tcPr>
          <w:p w14:paraId="09A5A88B" w14:textId="77777777" w:rsidR="003E05E2" w:rsidRPr="00BB73D6" w:rsidRDefault="003E05E2" w:rsidP="00F06549">
            <w:pPr>
              <w:ind w:right="1"/>
            </w:pPr>
            <w:r w:rsidRPr="00BB73D6">
              <w:t>Gruplar içi</w:t>
            </w:r>
          </w:p>
        </w:tc>
        <w:tc>
          <w:tcPr>
            <w:tcW w:w="852" w:type="dxa"/>
            <w:tcBorders>
              <w:top w:val="nil"/>
              <w:bottom w:val="nil"/>
            </w:tcBorders>
            <w:shd w:val="clear" w:color="auto" w:fill="FFFFFF"/>
            <w:vAlign w:val="center"/>
          </w:tcPr>
          <w:p w14:paraId="333F91FF" w14:textId="77777777" w:rsidR="003E05E2" w:rsidRPr="00BB73D6" w:rsidRDefault="003E05E2" w:rsidP="00F06549">
            <w:pPr>
              <w:ind w:left="60" w:right="1"/>
              <w:jc w:val="center"/>
            </w:pPr>
            <w:r w:rsidRPr="00BB73D6">
              <w:t>73,03</w:t>
            </w:r>
          </w:p>
        </w:tc>
        <w:tc>
          <w:tcPr>
            <w:tcW w:w="709" w:type="dxa"/>
            <w:gridSpan w:val="2"/>
            <w:tcBorders>
              <w:top w:val="nil"/>
              <w:bottom w:val="nil"/>
            </w:tcBorders>
            <w:shd w:val="clear" w:color="auto" w:fill="FFFFFF"/>
            <w:vAlign w:val="center"/>
          </w:tcPr>
          <w:p w14:paraId="28D0B1A4" w14:textId="77777777" w:rsidR="003E05E2" w:rsidRPr="00BB73D6" w:rsidRDefault="003E05E2" w:rsidP="00F06549">
            <w:pPr>
              <w:ind w:left="60" w:right="1"/>
              <w:jc w:val="center"/>
            </w:pPr>
            <w:r w:rsidRPr="00BB73D6">
              <w:t>195</w:t>
            </w:r>
          </w:p>
        </w:tc>
        <w:tc>
          <w:tcPr>
            <w:tcW w:w="850" w:type="dxa"/>
            <w:tcBorders>
              <w:top w:val="nil"/>
              <w:bottom w:val="nil"/>
            </w:tcBorders>
            <w:shd w:val="clear" w:color="auto" w:fill="FFFFFF"/>
            <w:vAlign w:val="center"/>
          </w:tcPr>
          <w:p w14:paraId="693B976C" w14:textId="77777777" w:rsidR="003E05E2" w:rsidRPr="00BB73D6" w:rsidRDefault="003E05E2" w:rsidP="00F06549">
            <w:pPr>
              <w:ind w:left="60" w:right="1"/>
              <w:jc w:val="center"/>
            </w:pPr>
            <w:r w:rsidRPr="00BB73D6">
              <w:t>0,37</w:t>
            </w:r>
          </w:p>
        </w:tc>
        <w:tc>
          <w:tcPr>
            <w:tcW w:w="430" w:type="dxa"/>
            <w:vMerge/>
            <w:tcBorders>
              <w:top w:val="nil"/>
              <w:bottom w:val="nil"/>
            </w:tcBorders>
            <w:shd w:val="clear" w:color="auto" w:fill="FFFFFF"/>
            <w:vAlign w:val="center"/>
          </w:tcPr>
          <w:p w14:paraId="2E2D08F1" w14:textId="77777777" w:rsidR="003E05E2" w:rsidRPr="00BB73D6" w:rsidRDefault="003E05E2" w:rsidP="00F06549">
            <w:pPr>
              <w:ind w:right="1"/>
              <w:jc w:val="center"/>
            </w:pPr>
          </w:p>
        </w:tc>
        <w:tc>
          <w:tcPr>
            <w:tcW w:w="987" w:type="dxa"/>
            <w:vMerge/>
            <w:tcBorders>
              <w:top w:val="nil"/>
              <w:bottom w:val="nil"/>
              <w:right w:val="nil"/>
            </w:tcBorders>
            <w:shd w:val="clear" w:color="auto" w:fill="FFFFFF"/>
            <w:vAlign w:val="center"/>
          </w:tcPr>
          <w:p w14:paraId="10BCBEF3" w14:textId="77777777" w:rsidR="003E05E2" w:rsidRPr="00BB73D6" w:rsidRDefault="003E05E2" w:rsidP="00F06549">
            <w:pPr>
              <w:ind w:right="1"/>
              <w:jc w:val="center"/>
            </w:pPr>
          </w:p>
        </w:tc>
      </w:tr>
      <w:tr w:rsidR="003E05E2" w:rsidRPr="00BB73D6" w14:paraId="0801F91F" w14:textId="77777777" w:rsidTr="009D7CAA">
        <w:trPr>
          <w:cantSplit/>
          <w:trHeight w:val="340"/>
        </w:trPr>
        <w:tc>
          <w:tcPr>
            <w:tcW w:w="707" w:type="dxa"/>
            <w:vMerge/>
            <w:tcBorders>
              <w:top w:val="nil"/>
              <w:left w:val="nil"/>
              <w:bottom w:val="single" w:sz="4" w:space="0" w:color="auto"/>
            </w:tcBorders>
            <w:shd w:val="clear" w:color="auto" w:fill="FFFFFF"/>
            <w:vAlign w:val="center"/>
          </w:tcPr>
          <w:p w14:paraId="058FABBC" w14:textId="77777777" w:rsidR="003E05E2" w:rsidRPr="00BB73D6" w:rsidRDefault="003E05E2" w:rsidP="00F06549">
            <w:pPr>
              <w:ind w:right="1"/>
            </w:pPr>
          </w:p>
        </w:tc>
        <w:tc>
          <w:tcPr>
            <w:tcW w:w="1156" w:type="dxa"/>
            <w:tcBorders>
              <w:top w:val="nil"/>
              <w:bottom w:val="nil"/>
            </w:tcBorders>
            <w:shd w:val="clear" w:color="auto" w:fill="FFFFFF"/>
            <w:vAlign w:val="center"/>
          </w:tcPr>
          <w:p w14:paraId="73BC10C1" w14:textId="77777777" w:rsidR="003E05E2" w:rsidRPr="00BB73D6" w:rsidRDefault="003E05E2" w:rsidP="00F06549">
            <w:pPr>
              <w:ind w:right="1"/>
            </w:pPr>
            <w:r w:rsidRPr="00BB73D6">
              <w:t>İkisine de katılan</w:t>
            </w:r>
          </w:p>
        </w:tc>
        <w:tc>
          <w:tcPr>
            <w:tcW w:w="709" w:type="dxa"/>
            <w:tcBorders>
              <w:top w:val="nil"/>
              <w:bottom w:val="nil"/>
            </w:tcBorders>
            <w:shd w:val="clear" w:color="auto" w:fill="FFFFFF"/>
            <w:vAlign w:val="center"/>
          </w:tcPr>
          <w:p w14:paraId="10DBA491" w14:textId="77777777" w:rsidR="003E05E2" w:rsidRPr="00BB73D6" w:rsidRDefault="003E05E2" w:rsidP="009D7CAA">
            <w:pPr>
              <w:ind w:right="1"/>
              <w:jc w:val="center"/>
            </w:pPr>
            <w:r w:rsidRPr="00BB73D6">
              <w:t>115</w:t>
            </w:r>
          </w:p>
        </w:tc>
        <w:tc>
          <w:tcPr>
            <w:tcW w:w="711" w:type="dxa"/>
            <w:tcBorders>
              <w:top w:val="nil"/>
              <w:bottom w:val="nil"/>
            </w:tcBorders>
            <w:shd w:val="clear" w:color="auto" w:fill="FFFFFF"/>
            <w:vAlign w:val="center"/>
          </w:tcPr>
          <w:p w14:paraId="55450A3E" w14:textId="77777777" w:rsidR="003E05E2" w:rsidRPr="00BB73D6" w:rsidRDefault="003E05E2" w:rsidP="00F06549">
            <w:pPr>
              <w:ind w:right="1"/>
            </w:pPr>
            <w:r w:rsidRPr="00BB73D6">
              <w:t>3,82</w:t>
            </w:r>
          </w:p>
        </w:tc>
        <w:tc>
          <w:tcPr>
            <w:tcW w:w="565" w:type="dxa"/>
            <w:tcBorders>
              <w:top w:val="nil"/>
              <w:bottom w:val="nil"/>
            </w:tcBorders>
            <w:shd w:val="clear" w:color="auto" w:fill="FFFFFF"/>
            <w:vAlign w:val="center"/>
          </w:tcPr>
          <w:p w14:paraId="54A6D5DF" w14:textId="77777777" w:rsidR="003E05E2" w:rsidRPr="00BB73D6" w:rsidRDefault="003E05E2" w:rsidP="00F06549">
            <w:pPr>
              <w:ind w:right="1"/>
            </w:pPr>
            <w:r w:rsidRPr="00BB73D6">
              <w:t>0,55</w:t>
            </w:r>
          </w:p>
        </w:tc>
        <w:tc>
          <w:tcPr>
            <w:tcW w:w="1275" w:type="dxa"/>
            <w:tcBorders>
              <w:top w:val="nil"/>
              <w:bottom w:val="nil"/>
            </w:tcBorders>
            <w:shd w:val="clear" w:color="auto" w:fill="FFFFFF"/>
            <w:vAlign w:val="center"/>
          </w:tcPr>
          <w:p w14:paraId="1F67B4B0" w14:textId="77777777" w:rsidR="003E05E2" w:rsidRPr="00BB73D6" w:rsidRDefault="003E05E2" w:rsidP="00F06549">
            <w:pPr>
              <w:ind w:right="1"/>
            </w:pPr>
            <w:r w:rsidRPr="00BB73D6">
              <w:t>Toplam</w:t>
            </w:r>
          </w:p>
        </w:tc>
        <w:tc>
          <w:tcPr>
            <w:tcW w:w="852" w:type="dxa"/>
            <w:tcBorders>
              <w:top w:val="nil"/>
              <w:bottom w:val="nil"/>
            </w:tcBorders>
            <w:shd w:val="clear" w:color="auto" w:fill="FFFFFF"/>
            <w:vAlign w:val="center"/>
          </w:tcPr>
          <w:p w14:paraId="688B9442" w14:textId="77777777" w:rsidR="003E05E2" w:rsidRPr="00BB73D6" w:rsidRDefault="003E05E2" w:rsidP="00F06549">
            <w:pPr>
              <w:ind w:left="60" w:right="1"/>
              <w:jc w:val="center"/>
            </w:pPr>
            <w:r w:rsidRPr="00BB73D6">
              <w:t>73,19</w:t>
            </w:r>
          </w:p>
        </w:tc>
        <w:tc>
          <w:tcPr>
            <w:tcW w:w="709" w:type="dxa"/>
            <w:gridSpan w:val="2"/>
            <w:tcBorders>
              <w:top w:val="nil"/>
              <w:bottom w:val="nil"/>
            </w:tcBorders>
            <w:shd w:val="clear" w:color="auto" w:fill="FFFFFF"/>
            <w:vAlign w:val="center"/>
          </w:tcPr>
          <w:p w14:paraId="4DC39D64" w14:textId="77777777" w:rsidR="003E05E2" w:rsidRPr="00BB73D6" w:rsidRDefault="003E05E2" w:rsidP="00F06549">
            <w:pPr>
              <w:ind w:left="60" w:right="1"/>
              <w:jc w:val="center"/>
            </w:pPr>
            <w:r w:rsidRPr="00BB73D6">
              <w:t>197</w:t>
            </w:r>
          </w:p>
        </w:tc>
        <w:tc>
          <w:tcPr>
            <w:tcW w:w="850" w:type="dxa"/>
            <w:tcBorders>
              <w:top w:val="nil"/>
              <w:bottom w:val="nil"/>
            </w:tcBorders>
            <w:shd w:val="clear" w:color="auto" w:fill="FFFFFF"/>
            <w:vAlign w:val="center"/>
          </w:tcPr>
          <w:p w14:paraId="6479D101" w14:textId="77777777" w:rsidR="003E05E2" w:rsidRPr="00BB73D6" w:rsidRDefault="003E05E2" w:rsidP="00F06549">
            <w:pPr>
              <w:ind w:right="1"/>
              <w:jc w:val="center"/>
            </w:pPr>
          </w:p>
        </w:tc>
        <w:tc>
          <w:tcPr>
            <w:tcW w:w="430" w:type="dxa"/>
            <w:vMerge/>
            <w:tcBorders>
              <w:top w:val="nil"/>
              <w:bottom w:val="nil"/>
            </w:tcBorders>
            <w:shd w:val="clear" w:color="auto" w:fill="FFFFFF"/>
            <w:vAlign w:val="center"/>
          </w:tcPr>
          <w:p w14:paraId="3053FEBD" w14:textId="77777777" w:rsidR="003E05E2" w:rsidRPr="00BB73D6" w:rsidRDefault="003E05E2" w:rsidP="00F06549">
            <w:pPr>
              <w:ind w:right="1"/>
              <w:jc w:val="center"/>
            </w:pPr>
          </w:p>
        </w:tc>
        <w:tc>
          <w:tcPr>
            <w:tcW w:w="987" w:type="dxa"/>
            <w:vMerge/>
            <w:tcBorders>
              <w:top w:val="nil"/>
              <w:bottom w:val="nil"/>
              <w:right w:val="nil"/>
            </w:tcBorders>
            <w:shd w:val="clear" w:color="auto" w:fill="FFFFFF"/>
            <w:vAlign w:val="center"/>
          </w:tcPr>
          <w:p w14:paraId="2160574D" w14:textId="77777777" w:rsidR="003E05E2" w:rsidRPr="00BB73D6" w:rsidRDefault="003E05E2" w:rsidP="00F06549">
            <w:pPr>
              <w:ind w:right="1"/>
              <w:jc w:val="center"/>
            </w:pPr>
          </w:p>
        </w:tc>
      </w:tr>
      <w:tr w:rsidR="003E05E2" w:rsidRPr="00BB73D6" w14:paraId="3517B873" w14:textId="77777777" w:rsidTr="009D7CAA">
        <w:trPr>
          <w:cantSplit/>
          <w:trHeight w:val="340"/>
        </w:trPr>
        <w:tc>
          <w:tcPr>
            <w:tcW w:w="707" w:type="dxa"/>
            <w:vMerge/>
            <w:tcBorders>
              <w:top w:val="nil"/>
              <w:left w:val="nil"/>
              <w:bottom w:val="single" w:sz="4" w:space="0" w:color="auto"/>
            </w:tcBorders>
            <w:shd w:val="clear" w:color="auto" w:fill="FFFFFF"/>
            <w:vAlign w:val="center"/>
          </w:tcPr>
          <w:p w14:paraId="4EBECD10" w14:textId="77777777" w:rsidR="003E05E2" w:rsidRPr="00BB73D6" w:rsidRDefault="003E05E2" w:rsidP="00F06549">
            <w:pPr>
              <w:ind w:right="1"/>
            </w:pPr>
          </w:p>
        </w:tc>
        <w:tc>
          <w:tcPr>
            <w:tcW w:w="1156" w:type="dxa"/>
            <w:tcBorders>
              <w:top w:val="nil"/>
              <w:bottom w:val="single" w:sz="4" w:space="0" w:color="auto"/>
            </w:tcBorders>
            <w:shd w:val="clear" w:color="auto" w:fill="FFFFFF"/>
            <w:vAlign w:val="center"/>
          </w:tcPr>
          <w:p w14:paraId="08CDBE80" w14:textId="77777777" w:rsidR="003E05E2" w:rsidRPr="00BB73D6" w:rsidRDefault="003E05E2" w:rsidP="00F06549">
            <w:pPr>
              <w:ind w:right="1"/>
            </w:pPr>
            <w:r w:rsidRPr="00BB73D6">
              <w:t>Toplam</w:t>
            </w:r>
          </w:p>
        </w:tc>
        <w:tc>
          <w:tcPr>
            <w:tcW w:w="709" w:type="dxa"/>
            <w:tcBorders>
              <w:top w:val="nil"/>
              <w:bottom w:val="single" w:sz="4" w:space="0" w:color="auto"/>
            </w:tcBorders>
            <w:shd w:val="clear" w:color="auto" w:fill="FFFFFF"/>
            <w:vAlign w:val="center"/>
          </w:tcPr>
          <w:p w14:paraId="5811E640" w14:textId="77777777" w:rsidR="003E05E2" w:rsidRPr="00BB73D6" w:rsidRDefault="003E05E2" w:rsidP="009D7CAA">
            <w:pPr>
              <w:ind w:right="1"/>
              <w:jc w:val="center"/>
            </w:pPr>
            <w:r w:rsidRPr="00BB73D6">
              <w:t>198</w:t>
            </w:r>
          </w:p>
        </w:tc>
        <w:tc>
          <w:tcPr>
            <w:tcW w:w="711" w:type="dxa"/>
            <w:tcBorders>
              <w:top w:val="nil"/>
              <w:bottom w:val="single" w:sz="4" w:space="0" w:color="auto"/>
            </w:tcBorders>
            <w:shd w:val="clear" w:color="auto" w:fill="FFFFFF"/>
            <w:vAlign w:val="center"/>
          </w:tcPr>
          <w:p w14:paraId="41BB1678" w14:textId="77777777" w:rsidR="003E05E2" w:rsidRPr="00BB73D6" w:rsidRDefault="003E05E2" w:rsidP="00F06549">
            <w:pPr>
              <w:ind w:right="1"/>
            </w:pPr>
            <w:r w:rsidRPr="00BB73D6">
              <w:t>3,82</w:t>
            </w:r>
          </w:p>
        </w:tc>
        <w:tc>
          <w:tcPr>
            <w:tcW w:w="565" w:type="dxa"/>
            <w:tcBorders>
              <w:top w:val="nil"/>
              <w:bottom w:val="single" w:sz="4" w:space="0" w:color="auto"/>
            </w:tcBorders>
            <w:shd w:val="clear" w:color="auto" w:fill="FFFFFF"/>
            <w:vAlign w:val="center"/>
          </w:tcPr>
          <w:p w14:paraId="4159BEAE" w14:textId="77777777" w:rsidR="003E05E2" w:rsidRPr="00BB73D6" w:rsidRDefault="003E05E2" w:rsidP="00F06549">
            <w:pPr>
              <w:ind w:right="1"/>
            </w:pPr>
            <w:r w:rsidRPr="00BB73D6">
              <w:t>0,60</w:t>
            </w:r>
          </w:p>
        </w:tc>
        <w:tc>
          <w:tcPr>
            <w:tcW w:w="1275" w:type="dxa"/>
            <w:tcBorders>
              <w:top w:val="nil"/>
              <w:bottom w:val="single" w:sz="4" w:space="0" w:color="auto"/>
            </w:tcBorders>
            <w:shd w:val="clear" w:color="auto" w:fill="FFFFFF"/>
            <w:vAlign w:val="center"/>
          </w:tcPr>
          <w:p w14:paraId="2AF4DED2" w14:textId="77777777" w:rsidR="003E05E2" w:rsidRPr="00BB73D6" w:rsidRDefault="003E05E2" w:rsidP="00F06549">
            <w:pPr>
              <w:ind w:left="60" w:right="1"/>
            </w:pPr>
          </w:p>
        </w:tc>
        <w:tc>
          <w:tcPr>
            <w:tcW w:w="852" w:type="dxa"/>
            <w:tcBorders>
              <w:top w:val="nil"/>
              <w:bottom w:val="single" w:sz="4" w:space="0" w:color="auto"/>
            </w:tcBorders>
            <w:shd w:val="clear" w:color="auto" w:fill="FFFFFF"/>
            <w:vAlign w:val="center"/>
          </w:tcPr>
          <w:p w14:paraId="0F14EE51" w14:textId="77777777" w:rsidR="003E05E2" w:rsidRPr="00BB73D6" w:rsidRDefault="003E05E2" w:rsidP="00F06549">
            <w:pPr>
              <w:ind w:left="60" w:right="1"/>
              <w:jc w:val="center"/>
            </w:pPr>
          </w:p>
        </w:tc>
        <w:tc>
          <w:tcPr>
            <w:tcW w:w="709" w:type="dxa"/>
            <w:gridSpan w:val="2"/>
            <w:tcBorders>
              <w:top w:val="nil"/>
              <w:bottom w:val="single" w:sz="4" w:space="0" w:color="auto"/>
            </w:tcBorders>
            <w:shd w:val="clear" w:color="auto" w:fill="FFFFFF"/>
            <w:vAlign w:val="center"/>
          </w:tcPr>
          <w:p w14:paraId="31074C9A" w14:textId="77777777" w:rsidR="003E05E2" w:rsidRPr="00BB73D6" w:rsidRDefault="003E05E2" w:rsidP="00F06549">
            <w:pPr>
              <w:ind w:right="1"/>
              <w:jc w:val="center"/>
            </w:pPr>
          </w:p>
        </w:tc>
        <w:tc>
          <w:tcPr>
            <w:tcW w:w="850" w:type="dxa"/>
            <w:tcBorders>
              <w:top w:val="nil"/>
              <w:bottom w:val="single" w:sz="4" w:space="0" w:color="auto"/>
            </w:tcBorders>
            <w:shd w:val="clear" w:color="auto" w:fill="FFFFFF"/>
            <w:vAlign w:val="center"/>
          </w:tcPr>
          <w:p w14:paraId="00128C1D" w14:textId="77777777" w:rsidR="003E05E2" w:rsidRPr="00BB73D6" w:rsidRDefault="003E05E2" w:rsidP="00F06549">
            <w:pPr>
              <w:ind w:right="1"/>
              <w:jc w:val="center"/>
            </w:pPr>
          </w:p>
        </w:tc>
        <w:tc>
          <w:tcPr>
            <w:tcW w:w="430" w:type="dxa"/>
            <w:vMerge/>
            <w:tcBorders>
              <w:top w:val="nil"/>
              <w:bottom w:val="single" w:sz="4" w:space="0" w:color="auto"/>
            </w:tcBorders>
            <w:shd w:val="clear" w:color="auto" w:fill="FFFFFF"/>
            <w:vAlign w:val="center"/>
          </w:tcPr>
          <w:p w14:paraId="6295D1AE" w14:textId="77777777" w:rsidR="003E05E2" w:rsidRPr="00BB73D6" w:rsidRDefault="003E05E2" w:rsidP="00F06549">
            <w:pPr>
              <w:ind w:right="1"/>
              <w:jc w:val="center"/>
            </w:pPr>
          </w:p>
        </w:tc>
        <w:tc>
          <w:tcPr>
            <w:tcW w:w="987" w:type="dxa"/>
            <w:vMerge/>
            <w:tcBorders>
              <w:top w:val="nil"/>
              <w:bottom w:val="single" w:sz="4" w:space="0" w:color="auto"/>
              <w:right w:val="nil"/>
            </w:tcBorders>
            <w:shd w:val="clear" w:color="auto" w:fill="FFFFFF"/>
            <w:vAlign w:val="center"/>
          </w:tcPr>
          <w:p w14:paraId="2899F34E" w14:textId="77777777" w:rsidR="003E05E2" w:rsidRPr="00BB73D6" w:rsidRDefault="003E05E2" w:rsidP="00F06549">
            <w:pPr>
              <w:ind w:right="1"/>
              <w:jc w:val="center"/>
            </w:pPr>
          </w:p>
        </w:tc>
      </w:tr>
      <w:tr w:rsidR="003E05E2" w:rsidRPr="00BB73D6" w14:paraId="7A792D1F" w14:textId="77777777" w:rsidTr="009D7CAA">
        <w:trPr>
          <w:cantSplit/>
          <w:trHeight w:val="340"/>
        </w:trPr>
        <w:tc>
          <w:tcPr>
            <w:tcW w:w="707" w:type="dxa"/>
            <w:vMerge w:val="restart"/>
            <w:tcBorders>
              <w:top w:val="single" w:sz="4" w:space="0" w:color="auto"/>
              <w:left w:val="nil"/>
              <w:bottom w:val="single" w:sz="4" w:space="0" w:color="auto"/>
            </w:tcBorders>
            <w:shd w:val="clear" w:color="auto" w:fill="FFFFFF"/>
            <w:vAlign w:val="center"/>
          </w:tcPr>
          <w:p w14:paraId="6A0BE7B2" w14:textId="77777777" w:rsidR="003E05E2" w:rsidRPr="00BB73D6" w:rsidRDefault="003E05E2" w:rsidP="00F06549">
            <w:pPr>
              <w:ind w:right="1"/>
            </w:pPr>
            <w:r w:rsidRPr="00BB73D6">
              <w:t>TAB</w:t>
            </w:r>
          </w:p>
        </w:tc>
        <w:tc>
          <w:tcPr>
            <w:tcW w:w="1156" w:type="dxa"/>
            <w:tcBorders>
              <w:top w:val="single" w:sz="4" w:space="0" w:color="auto"/>
              <w:bottom w:val="nil"/>
            </w:tcBorders>
            <w:shd w:val="clear" w:color="auto" w:fill="FFFFFF"/>
            <w:vAlign w:val="center"/>
          </w:tcPr>
          <w:p w14:paraId="65C48249" w14:textId="77777777" w:rsidR="003E05E2" w:rsidRPr="00BB73D6" w:rsidRDefault="003E05E2" w:rsidP="00F06549">
            <w:pPr>
              <w:ind w:right="1"/>
            </w:pPr>
            <w:r w:rsidRPr="00BB73D6">
              <w:t>Yüz yüze</w:t>
            </w:r>
          </w:p>
        </w:tc>
        <w:tc>
          <w:tcPr>
            <w:tcW w:w="709" w:type="dxa"/>
            <w:tcBorders>
              <w:top w:val="single" w:sz="4" w:space="0" w:color="auto"/>
              <w:bottom w:val="nil"/>
            </w:tcBorders>
            <w:shd w:val="clear" w:color="auto" w:fill="FFFFFF"/>
            <w:vAlign w:val="center"/>
          </w:tcPr>
          <w:p w14:paraId="3EC71691" w14:textId="77777777" w:rsidR="003E05E2" w:rsidRPr="00BB73D6" w:rsidRDefault="003E05E2" w:rsidP="009D7CAA">
            <w:pPr>
              <w:ind w:right="1"/>
              <w:jc w:val="center"/>
            </w:pPr>
            <w:r w:rsidRPr="00BB73D6">
              <w:t>31</w:t>
            </w:r>
          </w:p>
        </w:tc>
        <w:tc>
          <w:tcPr>
            <w:tcW w:w="711" w:type="dxa"/>
            <w:tcBorders>
              <w:top w:val="single" w:sz="4" w:space="0" w:color="auto"/>
              <w:bottom w:val="nil"/>
            </w:tcBorders>
            <w:shd w:val="clear" w:color="auto" w:fill="FFFFFF"/>
            <w:vAlign w:val="center"/>
          </w:tcPr>
          <w:p w14:paraId="76B98FAA" w14:textId="77777777" w:rsidR="003E05E2" w:rsidRPr="00BB73D6" w:rsidRDefault="003E05E2" w:rsidP="00F06549">
            <w:pPr>
              <w:ind w:right="1"/>
            </w:pPr>
            <w:r w:rsidRPr="00BB73D6">
              <w:t>3,73</w:t>
            </w:r>
          </w:p>
        </w:tc>
        <w:tc>
          <w:tcPr>
            <w:tcW w:w="565" w:type="dxa"/>
            <w:tcBorders>
              <w:top w:val="single" w:sz="4" w:space="0" w:color="auto"/>
              <w:bottom w:val="nil"/>
            </w:tcBorders>
            <w:shd w:val="clear" w:color="auto" w:fill="FFFFFF"/>
            <w:vAlign w:val="center"/>
          </w:tcPr>
          <w:p w14:paraId="47C9688A" w14:textId="77777777" w:rsidR="003E05E2" w:rsidRPr="00BB73D6" w:rsidRDefault="003E05E2" w:rsidP="00F06549">
            <w:pPr>
              <w:ind w:right="1"/>
            </w:pPr>
            <w:r w:rsidRPr="00BB73D6">
              <w:t>0,59</w:t>
            </w:r>
          </w:p>
        </w:tc>
        <w:tc>
          <w:tcPr>
            <w:tcW w:w="1275" w:type="dxa"/>
            <w:tcBorders>
              <w:top w:val="single" w:sz="4" w:space="0" w:color="auto"/>
              <w:bottom w:val="nil"/>
            </w:tcBorders>
            <w:shd w:val="clear" w:color="auto" w:fill="FFFFFF"/>
            <w:vAlign w:val="center"/>
          </w:tcPr>
          <w:p w14:paraId="14BC52AC" w14:textId="77777777" w:rsidR="003E05E2" w:rsidRPr="00BB73D6" w:rsidRDefault="003E05E2" w:rsidP="00F06549">
            <w:pPr>
              <w:ind w:right="1"/>
            </w:pPr>
            <w:r w:rsidRPr="00BB73D6">
              <w:t>Gruplar arası</w:t>
            </w:r>
          </w:p>
        </w:tc>
        <w:tc>
          <w:tcPr>
            <w:tcW w:w="852" w:type="dxa"/>
            <w:tcBorders>
              <w:top w:val="single" w:sz="4" w:space="0" w:color="auto"/>
              <w:bottom w:val="nil"/>
            </w:tcBorders>
            <w:shd w:val="clear" w:color="auto" w:fill="FFFFFF"/>
            <w:vAlign w:val="center"/>
          </w:tcPr>
          <w:p w14:paraId="17BC507A" w14:textId="77777777" w:rsidR="003E05E2" w:rsidRPr="00BB73D6" w:rsidRDefault="003E05E2" w:rsidP="00F06549">
            <w:pPr>
              <w:ind w:right="1"/>
              <w:jc w:val="center"/>
            </w:pPr>
            <w:r w:rsidRPr="00BB73D6">
              <w:t>0,19</w:t>
            </w:r>
          </w:p>
        </w:tc>
        <w:tc>
          <w:tcPr>
            <w:tcW w:w="709" w:type="dxa"/>
            <w:gridSpan w:val="2"/>
            <w:tcBorders>
              <w:top w:val="single" w:sz="4" w:space="0" w:color="auto"/>
              <w:bottom w:val="nil"/>
            </w:tcBorders>
            <w:shd w:val="clear" w:color="auto" w:fill="FFFFFF"/>
            <w:vAlign w:val="center"/>
          </w:tcPr>
          <w:p w14:paraId="2E681071" w14:textId="77777777" w:rsidR="003E05E2" w:rsidRPr="00BB73D6" w:rsidRDefault="003E05E2" w:rsidP="00F06549">
            <w:pPr>
              <w:ind w:right="1"/>
              <w:jc w:val="center"/>
            </w:pPr>
            <w:r w:rsidRPr="00BB73D6">
              <w:t>2</w:t>
            </w:r>
          </w:p>
        </w:tc>
        <w:tc>
          <w:tcPr>
            <w:tcW w:w="850" w:type="dxa"/>
            <w:tcBorders>
              <w:top w:val="single" w:sz="4" w:space="0" w:color="auto"/>
              <w:bottom w:val="nil"/>
            </w:tcBorders>
            <w:shd w:val="clear" w:color="auto" w:fill="FFFFFF"/>
            <w:vAlign w:val="center"/>
          </w:tcPr>
          <w:p w14:paraId="694B9AC3" w14:textId="77777777" w:rsidR="003E05E2" w:rsidRPr="00BB73D6" w:rsidRDefault="003E05E2" w:rsidP="00F06549">
            <w:pPr>
              <w:ind w:right="1"/>
              <w:jc w:val="center"/>
            </w:pPr>
            <w:r w:rsidRPr="00BB73D6">
              <w:t>0,9</w:t>
            </w:r>
          </w:p>
        </w:tc>
        <w:tc>
          <w:tcPr>
            <w:tcW w:w="430" w:type="dxa"/>
            <w:vMerge w:val="restart"/>
            <w:tcBorders>
              <w:top w:val="single" w:sz="4" w:space="0" w:color="auto"/>
              <w:bottom w:val="single" w:sz="4" w:space="0" w:color="auto"/>
            </w:tcBorders>
            <w:shd w:val="clear" w:color="auto" w:fill="FFFFFF"/>
            <w:vAlign w:val="center"/>
          </w:tcPr>
          <w:p w14:paraId="147D1145" w14:textId="77777777" w:rsidR="003E05E2" w:rsidRPr="00BB73D6" w:rsidRDefault="003E05E2" w:rsidP="00F06549">
            <w:pPr>
              <w:ind w:right="1"/>
              <w:jc w:val="center"/>
            </w:pPr>
            <w:r w:rsidRPr="00BB73D6">
              <w:t>0,21</w:t>
            </w:r>
          </w:p>
        </w:tc>
        <w:tc>
          <w:tcPr>
            <w:tcW w:w="987" w:type="dxa"/>
            <w:vMerge w:val="restart"/>
            <w:tcBorders>
              <w:top w:val="single" w:sz="4" w:space="0" w:color="auto"/>
              <w:bottom w:val="single" w:sz="4" w:space="0" w:color="auto"/>
              <w:right w:val="nil"/>
            </w:tcBorders>
            <w:shd w:val="clear" w:color="auto" w:fill="FFFFFF"/>
            <w:vAlign w:val="center"/>
          </w:tcPr>
          <w:p w14:paraId="1D0C4329" w14:textId="77777777" w:rsidR="003E05E2" w:rsidRPr="00BB73D6" w:rsidRDefault="003E05E2" w:rsidP="00F06549">
            <w:pPr>
              <w:ind w:right="1"/>
              <w:jc w:val="center"/>
            </w:pPr>
            <w:r w:rsidRPr="00BB73D6">
              <w:t>0,80</w:t>
            </w:r>
          </w:p>
        </w:tc>
      </w:tr>
      <w:tr w:rsidR="003E05E2" w:rsidRPr="00BB73D6" w14:paraId="608A1FAE" w14:textId="77777777" w:rsidTr="009D7CAA">
        <w:trPr>
          <w:cantSplit/>
          <w:trHeight w:val="340"/>
        </w:trPr>
        <w:tc>
          <w:tcPr>
            <w:tcW w:w="707" w:type="dxa"/>
            <w:vMerge/>
            <w:tcBorders>
              <w:top w:val="single" w:sz="4" w:space="0" w:color="auto"/>
              <w:left w:val="nil"/>
              <w:bottom w:val="single" w:sz="4" w:space="0" w:color="auto"/>
            </w:tcBorders>
            <w:shd w:val="clear" w:color="auto" w:fill="FFFFFF"/>
            <w:vAlign w:val="center"/>
          </w:tcPr>
          <w:p w14:paraId="15C4E511" w14:textId="77777777" w:rsidR="003E05E2" w:rsidRPr="00BB73D6" w:rsidRDefault="003E05E2" w:rsidP="00F06549">
            <w:pPr>
              <w:ind w:right="1"/>
            </w:pPr>
          </w:p>
        </w:tc>
        <w:tc>
          <w:tcPr>
            <w:tcW w:w="1156" w:type="dxa"/>
            <w:tcBorders>
              <w:top w:val="nil"/>
              <w:bottom w:val="nil"/>
            </w:tcBorders>
            <w:shd w:val="clear" w:color="auto" w:fill="FFFFFF"/>
            <w:vAlign w:val="center"/>
          </w:tcPr>
          <w:p w14:paraId="3D9478BF" w14:textId="77777777" w:rsidR="003E05E2" w:rsidRPr="00BB73D6" w:rsidRDefault="003E05E2" w:rsidP="00F06549">
            <w:pPr>
              <w:ind w:right="1"/>
            </w:pPr>
            <w:r w:rsidRPr="00BB73D6">
              <w:t>Uzaktan</w:t>
            </w:r>
          </w:p>
        </w:tc>
        <w:tc>
          <w:tcPr>
            <w:tcW w:w="709" w:type="dxa"/>
            <w:tcBorders>
              <w:top w:val="nil"/>
              <w:bottom w:val="nil"/>
            </w:tcBorders>
            <w:shd w:val="clear" w:color="auto" w:fill="FFFFFF"/>
            <w:vAlign w:val="center"/>
          </w:tcPr>
          <w:p w14:paraId="03E8FA60" w14:textId="77777777" w:rsidR="003E05E2" w:rsidRPr="00BB73D6" w:rsidRDefault="003E05E2" w:rsidP="009D7CAA">
            <w:pPr>
              <w:ind w:right="1"/>
              <w:jc w:val="center"/>
            </w:pPr>
            <w:r w:rsidRPr="00BB73D6">
              <w:t>52</w:t>
            </w:r>
          </w:p>
        </w:tc>
        <w:tc>
          <w:tcPr>
            <w:tcW w:w="711" w:type="dxa"/>
            <w:tcBorders>
              <w:top w:val="nil"/>
              <w:bottom w:val="nil"/>
            </w:tcBorders>
            <w:shd w:val="clear" w:color="auto" w:fill="FFFFFF"/>
            <w:vAlign w:val="center"/>
          </w:tcPr>
          <w:p w14:paraId="1BD9F730" w14:textId="77777777" w:rsidR="003E05E2" w:rsidRPr="00BB73D6" w:rsidRDefault="003E05E2" w:rsidP="00F06549">
            <w:pPr>
              <w:ind w:right="1"/>
            </w:pPr>
            <w:r w:rsidRPr="00BB73D6">
              <w:t>3,64</w:t>
            </w:r>
          </w:p>
        </w:tc>
        <w:tc>
          <w:tcPr>
            <w:tcW w:w="565" w:type="dxa"/>
            <w:tcBorders>
              <w:top w:val="nil"/>
              <w:bottom w:val="nil"/>
            </w:tcBorders>
            <w:shd w:val="clear" w:color="auto" w:fill="FFFFFF"/>
            <w:vAlign w:val="center"/>
          </w:tcPr>
          <w:p w14:paraId="13ECBCC3" w14:textId="77777777" w:rsidR="003E05E2" w:rsidRPr="00BB73D6" w:rsidRDefault="003E05E2" w:rsidP="00F06549">
            <w:pPr>
              <w:ind w:right="1"/>
            </w:pPr>
            <w:r w:rsidRPr="00BB73D6">
              <w:t>0,64</w:t>
            </w:r>
          </w:p>
        </w:tc>
        <w:tc>
          <w:tcPr>
            <w:tcW w:w="1275" w:type="dxa"/>
            <w:tcBorders>
              <w:top w:val="nil"/>
              <w:bottom w:val="nil"/>
            </w:tcBorders>
            <w:shd w:val="clear" w:color="auto" w:fill="FFFFFF"/>
            <w:vAlign w:val="center"/>
          </w:tcPr>
          <w:p w14:paraId="7C1253E3" w14:textId="77777777" w:rsidR="003E05E2" w:rsidRPr="00BB73D6" w:rsidRDefault="003E05E2" w:rsidP="00F06549">
            <w:pPr>
              <w:ind w:right="1"/>
            </w:pPr>
            <w:r w:rsidRPr="00BB73D6">
              <w:t>Gruplar içi</w:t>
            </w:r>
          </w:p>
        </w:tc>
        <w:tc>
          <w:tcPr>
            <w:tcW w:w="852" w:type="dxa"/>
            <w:tcBorders>
              <w:top w:val="nil"/>
              <w:bottom w:val="nil"/>
            </w:tcBorders>
            <w:shd w:val="clear" w:color="auto" w:fill="FFFFFF"/>
            <w:vAlign w:val="center"/>
          </w:tcPr>
          <w:p w14:paraId="66291D81" w14:textId="77777777" w:rsidR="003E05E2" w:rsidRPr="00BB73D6" w:rsidRDefault="003E05E2" w:rsidP="00F06549">
            <w:pPr>
              <w:ind w:left="60" w:right="1"/>
              <w:jc w:val="center"/>
            </w:pPr>
            <w:r w:rsidRPr="00BB73D6">
              <w:t>87,83</w:t>
            </w:r>
          </w:p>
        </w:tc>
        <w:tc>
          <w:tcPr>
            <w:tcW w:w="709" w:type="dxa"/>
            <w:gridSpan w:val="2"/>
            <w:tcBorders>
              <w:top w:val="nil"/>
              <w:bottom w:val="nil"/>
            </w:tcBorders>
            <w:shd w:val="clear" w:color="auto" w:fill="FFFFFF"/>
            <w:vAlign w:val="center"/>
          </w:tcPr>
          <w:p w14:paraId="525DC962" w14:textId="77777777" w:rsidR="003E05E2" w:rsidRPr="00BB73D6" w:rsidRDefault="003E05E2" w:rsidP="00F06549">
            <w:pPr>
              <w:ind w:left="60" w:right="1"/>
              <w:jc w:val="center"/>
            </w:pPr>
            <w:r w:rsidRPr="00BB73D6">
              <w:t>195</w:t>
            </w:r>
          </w:p>
        </w:tc>
        <w:tc>
          <w:tcPr>
            <w:tcW w:w="850" w:type="dxa"/>
            <w:tcBorders>
              <w:top w:val="nil"/>
              <w:bottom w:val="nil"/>
            </w:tcBorders>
            <w:shd w:val="clear" w:color="auto" w:fill="FFFFFF"/>
            <w:vAlign w:val="center"/>
          </w:tcPr>
          <w:p w14:paraId="7303A78A" w14:textId="77777777" w:rsidR="003E05E2" w:rsidRPr="00BB73D6" w:rsidRDefault="003E05E2" w:rsidP="00F06549">
            <w:pPr>
              <w:ind w:left="60" w:right="1"/>
              <w:jc w:val="center"/>
            </w:pPr>
            <w:r w:rsidRPr="00BB73D6">
              <w:t>0,45</w:t>
            </w:r>
          </w:p>
        </w:tc>
        <w:tc>
          <w:tcPr>
            <w:tcW w:w="430" w:type="dxa"/>
            <w:vMerge/>
            <w:tcBorders>
              <w:top w:val="nil"/>
              <w:bottom w:val="single" w:sz="4" w:space="0" w:color="auto"/>
            </w:tcBorders>
            <w:shd w:val="clear" w:color="auto" w:fill="FFFFFF"/>
            <w:vAlign w:val="center"/>
          </w:tcPr>
          <w:p w14:paraId="6E3F4B65" w14:textId="77777777" w:rsidR="003E05E2" w:rsidRPr="00BB73D6" w:rsidRDefault="003E05E2" w:rsidP="00F06549">
            <w:pPr>
              <w:ind w:right="1"/>
              <w:jc w:val="center"/>
            </w:pPr>
          </w:p>
        </w:tc>
        <w:tc>
          <w:tcPr>
            <w:tcW w:w="987" w:type="dxa"/>
            <w:vMerge/>
            <w:tcBorders>
              <w:top w:val="nil"/>
              <w:bottom w:val="single" w:sz="4" w:space="0" w:color="auto"/>
              <w:right w:val="nil"/>
            </w:tcBorders>
            <w:shd w:val="clear" w:color="auto" w:fill="FFFFFF"/>
            <w:vAlign w:val="center"/>
          </w:tcPr>
          <w:p w14:paraId="0D3C620C" w14:textId="77777777" w:rsidR="003E05E2" w:rsidRPr="00BB73D6" w:rsidRDefault="003E05E2" w:rsidP="00F06549">
            <w:pPr>
              <w:ind w:right="1"/>
              <w:jc w:val="center"/>
            </w:pPr>
          </w:p>
        </w:tc>
      </w:tr>
      <w:tr w:rsidR="003E05E2" w:rsidRPr="00BB73D6" w14:paraId="65EFF4BF" w14:textId="77777777" w:rsidTr="009D7CAA">
        <w:trPr>
          <w:cantSplit/>
          <w:trHeight w:val="340"/>
        </w:trPr>
        <w:tc>
          <w:tcPr>
            <w:tcW w:w="707" w:type="dxa"/>
            <w:vMerge/>
            <w:tcBorders>
              <w:top w:val="single" w:sz="4" w:space="0" w:color="auto"/>
              <w:left w:val="nil"/>
              <w:bottom w:val="single" w:sz="4" w:space="0" w:color="auto"/>
            </w:tcBorders>
            <w:shd w:val="clear" w:color="auto" w:fill="FFFFFF"/>
            <w:vAlign w:val="center"/>
          </w:tcPr>
          <w:p w14:paraId="2DEE2E54" w14:textId="77777777" w:rsidR="003E05E2" w:rsidRPr="00BB73D6" w:rsidRDefault="003E05E2" w:rsidP="00F06549">
            <w:pPr>
              <w:ind w:right="1"/>
            </w:pPr>
          </w:p>
        </w:tc>
        <w:tc>
          <w:tcPr>
            <w:tcW w:w="1156" w:type="dxa"/>
            <w:tcBorders>
              <w:top w:val="nil"/>
              <w:bottom w:val="nil"/>
            </w:tcBorders>
            <w:shd w:val="clear" w:color="auto" w:fill="FFFFFF"/>
            <w:vAlign w:val="center"/>
          </w:tcPr>
          <w:p w14:paraId="2574175F" w14:textId="77777777" w:rsidR="003E05E2" w:rsidRPr="00BB73D6" w:rsidRDefault="003E05E2" w:rsidP="00F06549">
            <w:pPr>
              <w:ind w:right="1"/>
            </w:pPr>
            <w:r w:rsidRPr="00BB73D6">
              <w:t>İkisine de katılan</w:t>
            </w:r>
          </w:p>
        </w:tc>
        <w:tc>
          <w:tcPr>
            <w:tcW w:w="709" w:type="dxa"/>
            <w:tcBorders>
              <w:top w:val="nil"/>
              <w:bottom w:val="nil"/>
            </w:tcBorders>
            <w:shd w:val="clear" w:color="auto" w:fill="FFFFFF"/>
            <w:vAlign w:val="center"/>
          </w:tcPr>
          <w:p w14:paraId="71B15C98" w14:textId="77777777" w:rsidR="003E05E2" w:rsidRPr="00BB73D6" w:rsidRDefault="003E05E2" w:rsidP="009D7CAA">
            <w:pPr>
              <w:ind w:right="1"/>
              <w:jc w:val="center"/>
            </w:pPr>
            <w:r w:rsidRPr="00BB73D6">
              <w:t>115</w:t>
            </w:r>
          </w:p>
        </w:tc>
        <w:tc>
          <w:tcPr>
            <w:tcW w:w="711" w:type="dxa"/>
            <w:tcBorders>
              <w:top w:val="nil"/>
              <w:bottom w:val="nil"/>
            </w:tcBorders>
            <w:shd w:val="clear" w:color="auto" w:fill="FFFFFF"/>
            <w:vAlign w:val="center"/>
          </w:tcPr>
          <w:p w14:paraId="3C3A1F31" w14:textId="77777777" w:rsidR="003E05E2" w:rsidRPr="00BB73D6" w:rsidRDefault="003E05E2" w:rsidP="00F06549">
            <w:pPr>
              <w:ind w:right="1"/>
            </w:pPr>
            <w:r w:rsidRPr="00BB73D6">
              <w:t>3,71</w:t>
            </w:r>
          </w:p>
        </w:tc>
        <w:tc>
          <w:tcPr>
            <w:tcW w:w="565" w:type="dxa"/>
            <w:tcBorders>
              <w:top w:val="nil"/>
              <w:bottom w:val="nil"/>
            </w:tcBorders>
            <w:shd w:val="clear" w:color="auto" w:fill="FFFFFF"/>
            <w:vAlign w:val="center"/>
          </w:tcPr>
          <w:p w14:paraId="1CCB6AE7" w14:textId="77777777" w:rsidR="003E05E2" w:rsidRPr="00BB73D6" w:rsidRDefault="003E05E2" w:rsidP="00F06549">
            <w:pPr>
              <w:ind w:right="1"/>
            </w:pPr>
            <w:r w:rsidRPr="00BB73D6">
              <w:t>0,70</w:t>
            </w:r>
          </w:p>
        </w:tc>
        <w:tc>
          <w:tcPr>
            <w:tcW w:w="1275" w:type="dxa"/>
            <w:tcBorders>
              <w:top w:val="nil"/>
              <w:bottom w:val="nil"/>
            </w:tcBorders>
            <w:shd w:val="clear" w:color="auto" w:fill="FFFFFF"/>
            <w:vAlign w:val="center"/>
          </w:tcPr>
          <w:p w14:paraId="42D0DA10" w14:textId="77777777" w:rsidR="003E05E2" w:rsidRPr="00BB73D6" w:rsidRDefault="003E05E2" w:rsidP="00F06549">
            <w:pPr>
              <w:ind w:right="1"/>
            </w:pPr>
            <w:r w:rsidRPr="00BB73D6">
              <w:t>Toplam</w:t>
            </w:r>
          </w:p>
        </w:tc>
        <w:tc>
          <w:tcPr>
            <w:tcW w:w="852" w:type="dxa"/>
            <w:tcBorders>
              <w:top w:val="nil"/>
              <w:bottom w:val="nil"/>
            </w:tcBorders>
            <w:shd w:val="clear" w:color="auto" w:fill="FFFFFF"/>
            <w:vAlign w:val="center"/>
          </w:tcPr>
          <w:p w14:paraId="614A6FDA" w14:textId="77777777" w:rsidR="003E05E2" w:rsidRPr="00BB73D6" w:rsidRDefault="003E05E2" w:rsidP="00F06549">
            <w:pPr>
              <w:ind w:left="60" w:right="1"/>
              <w:jc w:val="center"/>
            </w:pPr>
            <w:r w:rsidRPr="00BB73D6">
              <w:t>88,02</w:t>
            </w:r>
          </w:p>
        </w:tc>
        <w:tc>
          <w:tcPr>
            <w:tcW w:w="709" w:type="dxa"/>
            <w:gridSpan w:val="2"/>
            <w:tcBorders>
              <w:top w:val="nil"/>
              <w:bottom w:val="nil"/>
            </w:tcBorders>
            <w:shd w:val="clear" w:color="auto" w:fill="FFFFFF"/>
            <w:vAlign w:val="center"/>
          </w:tcPr>
          <w:p w14:paraId="7FB1E871" w14:textId="77777777" w:rsidR="003E05E2" w:rsidRPr="00BB73D6" w:rsidRDefault="003E05E2" w:rsidP="00F06549">
            <w:pPr>
              <w:ind w:left="60" w:right="1"/>
              <w:jc w:val="center"/>
            </w:pPr>
            <w:r w:rsidRPr="00BB73D6">
              <w:t>197</w:t>
            </w:r>
          </w:p>
        </w:tc>
        <w:tc>
          <w:tcPr>
            <w:tcW w:w="850" w:type="dxa"/>
            <w:tcBorders>
              <w:top w:val="nil"/>
              <w:bottom w:val="nil"/>
            </w:tcBorders>
            <w:shd w:val="clear" w:color="auto" w:fill="FFFFFF"/>
            <w:vAlign w:val="center"/>
          </w:tcPr>
          <w:p w14:paraId="672F269E" w14:textId="77777777" w:rsidR="003E05E2" w:rsidRPr="00BB73D6" w:rsidRDefault="003E05E2" w:rsidP="00F06549">
            <w:pPr>
              <w:ind w:right="1"/>
              <w:jc w:val="center"/>
            </w:pPr>
          </w:p>
        </w:tc>
        <w:tc>
          <w:tcPr>
            <w:tcW w:w="430" w:type="dxa"/>
            <w:vMerge/>
            <w:tcBorders>
              <w:top w:val="nil"/>
              <w:bottom w:val="single" w:sz="4" w:space="0" w:color="auto"/>
            </w:tcBorders>
            <w:shd w:val="clear" w:color="auto" w:fill="FFFFFF"/>
            <w:vAlign w:val="center"/>
          </w:tcPr>
          <w:p w14:paraId="16E96713" w14:textId="77777777" w:rsidR="003E05E2" w:rsidRPr="00BB73D6" w:rsidRDefault="003E05E2" w:rsidP="00F06549">
            <w:pPr>
              <w:ind w:right="1"/>
              <w:jc w:val="center"/>
            </w:pPr>
          </w:p>
        </w:tc>
        <w:tc>
          <w:tcPr>
            <w:tcW w:w="987" w:type="dxa"/>
            <w:vMerge/>
            <w:tcBorders>
              <w:top w:val="nil"/>
              <w:bottom w:val="single" w:sz="4" w:space="0" w:color="auto"/>
              <w:right w:val="nil"/>
            </w:tcBorders>
            <w:shd w:val="clear" w:color="auto" w:fill="FFFFFF"/>
            <w:vAlign w:val="center"/>
          </w:tcPr>
          <w:p w14:paraId="1323F80E" w14:textId="77777777" w:rsidR="003E05E2" w:rsidRPr="00BB73D6" w:rsidRDefault="003E05E2" w:rsidP="00F06549">
            <w:pPr>
              <w:ind w:right="1"/>
              <w:jc w:val="center"/>
            </w:pPr>
          </w:p>
        </w:tc>
      </w:tr>
      <w:tr w:rsidR="003E05E2" w:rsidRPr="00BB73D6" w14:paraId="0F63092C" w14:textId="77777777" w:rsidTr="009D7CAA">
        <w:trPr>
          <w:cantSplit/>
          <w:trHeight w:val="340"/>
        </w:trPr>
        <w:tc>
          <w:tcPr>
            <w:tcW w:w="707" w:type="dxa"/>
            <w:vMerge/>
            <w:tcBorders>
              <w:top w:val="single" w:sz="4" w:space="0" w:color="auto"/>
              <w:left w:val="nil"/>
              <w:bottom w:val="single" w:sz="4" w:space="0" w:color="auto"/>
            </w:tcBorders>
            <w:shd w:val="clear" w:color="auto" w:fill="FFFFFF"/>
            <w:vAlign w:val="center"/>
          </w:tcPr>
          <w:p w14:paraId="418D1E0D" w14:textId="77777777" w:rsidR="003E05E2" w:rsidRPr="00BB73D6" w:rsidRDefault="003E05E2" w:rsidP="00F06549">
            <w:pPr>
              <w:ind w:right="1"/>
            </w:pPr>
          </w:p>
        </w:tc>
        <w:tc>
          <w:tcPr>
            <w:tcW w:w="1156" w:type="dxa"/>
            <w:tcBorders>
              <w:top w:val="nil"/>
              <w:bottom w:val="single" w:sz="4" w:space="0" w:color="auto"/>
            </w:tcBorders>
            <w:shd w:val="clear" w:color="auto" w:fill="FFFFFF"/>
            <w:vAlign w:val="center"/>
          </w:tcPr>
          <w:p w14:paraId="5DC6AA51" w14:textId="77777777" w:rsidR="003E05E2" w:rsidRPr="00BB73D6" w:rsidRDefault="003E05E2" w:rsidP="00F06549">
            <w:pPr>
              <w:ind w:right="1"/>
            </w:pPr>
            <w:r w:rsidRPr="00BB73D6">
              <w:t>Toplam</w:t>
            </w:r>
          </w:p>
        </w:tc>
        <w:tc>
          <w:tcPr>
            <w:tcW w:w="709" w:type="dxa"/>
            <w:tcBorders>
              <w:top w:val="nil"/>
              <w:bottom w:val="single" w:sz="4" w:space="0" w:color="auto"/>
            </w:tcBorders>
            <w:shd w:val="clear" w:color="auto" w:fill="FFFFFF"/>
            <w:vAlign w:val="center"/>
          </w:tcPr>
          <w:p w14:paraId="2980DE36" w14:textId="77777777" w:rsidR="003E05E2" w:rsidRPr="00BB73D6" w:rsidRDefault="003E05E2" w:rsidP="009D7CAA">
            <w:pPr>
              <w:ind w:right="1"/>
              <w:jc w:val="center"/>
            </w:pPr>
            <w:r w:rsidRPr="00BB73D6">
              <w:t>198</w:t>
            </w:r>
          </w:p>
        </w:tc>
        <w:tc>
          <w:tcPr>
            <w:tcW w:w="711" w:type="dxa"/>
            <w:tcBorders>
              <w:top w:val="nil"/>
              <w:bottom w:val="single" w:sz="4" w:space="0" w:color="auto"/>
            </w:tcBorders>
            <w:shd w:val="clear" w:color="auto" w:fill="FFFFFF"/>
            <w:vAlign w:val="center"/>
          </w:tcPr>
          <w:p w14:paraId="4FD98FF6" w14:textId="77777777" w:rsidR="003E05E2" w:rsidRPr="00BB73D6" w:rsidRDefault="003E05E2" w:rsidP="00F06549">
            <w:pPr>
              <w:ind w:right="1"/>
            </w:pPr>
            <w:r w:rsidRPr="00BB73D6">
              <w:t>3,69</w:t>
            </w:r>
          </w:p>
        </w:tc>
        <w:tc>
          <w:tcPr>
            <w:tcW w:w="565" w:type="dxa"/>
            <w:tcBorders>
              <w:top w:val="nil"/>
              <w:bottom w:val="single" w:sz="4" w:space="0" w:color="auto"/>
            </w:tcBorders>
            <w:shd w:val="clear" w:color="auto" w:fill="FFFFFF"/>
            <w:vAlign w:val="center"/>
          </w:tcPr>
          <w:p w14:paraId="6874C21B" w14:textId="77777777" w:rsidR="003E05E2" w:rsidRPr="00BB73D6" w:rsidRDefault="003E05E2" w:rsidP="00F06549">
            <w:pPr>
              <w:ind w:right="1"/>
            </w:pPr>
            <w:r w:rsidRPr="00BB73D6">
              <w:t>0,6</w:t>
            </w:r>
          </w:p>
        </w:tc>
        <w:tc>
          <w:tcPr>
            <w:tcW w:w="1275" w:type="dxa"/>
            <w:tcBorders>
              <w:top w:val="nil"/>
              <w:bottom w:val="single" w:sz="4" w:space="0" w:color="auto"/>
            </w:tcBorders>
            <w:shd w:val="clear" w:color="auto" w:fill="FFFFFF"/>
            <w:vAlign w:val="center"/>
          </w:tcPr>
          <w:p w14:paraId="62477BAB" w14:textId="77777777" w:rsidR="003E05E2" w:rsidRPr="00BB73D6" w:rsidRDefault="003E05E2" w:rsidP="00F06549">
            <w:pPr>
              <w:ind w:left="60" w:right="1"/>
            </w:pPr>
          </w:p>
        </w:tc>
        <w:tc>
          <w:tcPr>
            <w:tcW w:w="852" w:type="dxa"/>
            <w:tcBorders>
              <w:top w:val="nil"/>
              <w:bottom w:val="single" w:sz="4" w:space="0" w:color="auto"/>
            </w:tcBorders>
            <w:shd w:val="clear" w:color="auto" w:fill="FFFFFF"/>
            <w:vAlign w:val="center"/>
          </w:tcPr>
          <w:p w14:paraId="6B60449B" w14:textId="77777777" w:rsidR="003E05E2" w:rsidRPr="00BB73D6" w:rsidRDefault="003E05E2" w:rsidP="00F06549">
            <w:pPr>
              <w:ind w:left="60" w:right="1"/>
              <w:jc w:val="center"/>
            </w:pPr>
          </w:p>
        </w:tc>
        <w:tc>
          <w:tcPr>
            <w:tcW w:w="709" w:type="dxa"/>
            <w:gridSpan w:val="2"/>
            <w:tcBorders>
              <w:top w:val="nil"/>
              <w:bottom w:val="single" w:sz="4" w:space="0" w:color="auto"/>
            </w:tcBorders>
            <w:shd w:val="clear" w:color="auto" w:fill="FFFFFF"/>
            <w:vAlign w:val="center"/>
          </w:tcPr>
          <w:p w14:paraId="6734E751" w14:textId="77777777" w:rsidR="003E05E2" w:rsidRPr="00BB73D6" w:rsidRDefault="003E05E2" w:rsidP="00F06549">
            <w:pPr>
              <w:ind w:left="60" w:right="1"/>
              <w:jc w:val="center"/>
            </w:pPr>
          </w:p>
        </w:tc>
        <w:tc>
          <w:tcPr>
            <w:tcW w:w="850" w:type="dxa"/>
            <w:tcBorders>
              <w:top w:val="nil"/>
              <w:bottom w:val="single" w:sz="4" w:space="0" w:color="auto"/>
            </w:tcBorders>
            <w:shd w:val="clear" w:color="auto" w:fill="FFFFFF"/>
            <w:vAlign w:val="center"/>
          </w:tcPr>
          <w:p w14:paraId="739AF5C0" w14:textId="77777777" w:rsidR="003E05E2" w:rsidRPr="00BB73D6" w:rsidRDefault="003E05E2" w:rsidP="00F06549">
            <w:pPr>
              <w:ind w:right="1"/>
              <w:jc w:val="center"/>
            </w:pPr>
          </w:p>
        </w:tc>
        <w:tc>
          <w:tcPr>
            <w:tcW w:w="430" w:type="dxa"/>
            <w:vMerge/>
            <w:tcBorders>
              <w:top w:val="nil"/>
              <w:bottom w:val="single" w:sz="4" w:space="0" w:color="auto"/>
            </w:tcBorders>
            <w:shd w:val="clear" w:color="auto" w:fill="FFFFFF"/>
            <w:vAlign w:val="center"/>
          </w:tcPr>
          <w:p w14:paraId="1AD2B319" w14:textId="77777777" w:rsidR="003E05E2" w:rsidRPr="00BB73D6" w:rsidRDefault="003E05E2" w:rsidP="00F06549">
            <w:pPr>
              <w:ind w:right="1"/>
              <w:jc w:val="center"/>
            </w:pPr>
          </w:p>
        </w:tc>
        <w:tc>
          <w:tcPr>
            <w:tcW w:w="987" w:type="dxa"/>
            <w:vMerge/>
            <w:tcBorders>
              <w:top w:val="nil"/>
              <w:bottom w:val="single" w:sz="4" w:space="0" w:color="auto"/>
              <w:right w:val="nil"/>
            </w:tcBorders>
            <w:shd w:val="clear" w:color="auto" w:fill="FFFFFF"/>
            <w:vAlign w:val="center"/>
          </w:tcPr>
          <w:p w14:paraId="202D92BC" w14:textId="77777777" w:rsidR="003E05E2" w:rsidRPr="00BB73D6" w:rsidRDefault="003E05E2" w:rsidP="00F06549">
            <w:pPr>
              <w:ind w:right="1"/>
              <w:jc w:val="center"/>
            </w:pPr>
          </w:p>
        </w:tc>
      </w:tr>
      <w:tr w:rsidR="003E05E2" w:rsidRPr="00BB73D6" w14:paraId="76004BD3" w14:textId="77777777" w:rsidTr="009D7CAA">
        <w:trPr>
          <w:cantSplit/>
          <w:trHeight w:val="340"/>
        </w:trPr>
        <w:tc>
          <w:tcPr>
            <w:tcW w:w="707" w:type="dxa"/>
            <w:vMerge w:val="restart"/>
            <w:tcBorders>
              <w:top w:val="single" w:sz="4" w:space="0" w:color="auto"/>
              <w:left w:val="nil"/>
            </w:tcBorders>
            <w:shd w:val="clear" w:color="auto" w:fill="FFFFFF"/>
            <w:vAlign w:val="center"/>
          </w:tcPr>
          <w:p w14:paraId="65638C69" w14:textId="77777777" w:rsidR="003E05E2" w:rsidRPr="00BB73D6" w:rsidRDefault="003E05E2" w:rsidP="00F06549">
            <w:pPr>
              <w:ind w:right="1"/>
            </w:pPr>
            <w:r w:rsidRPr="00BB73D6">
              <w:t>TB</w:t>
            </w:r>
          </w:p>
        </w:tc>
        <w:tc>
          <w:tcPr>
            <w:tcW w:w="1156" w:type="dxa"/>
            <w:tcBorders>
              <w:top w:val="single" w:sz="4" w:space="0" w:color="auto"/>
            </w:tcBorders>
            <w:shd w:val="clear" w:color="auto" w:fill="FFFFFF"/>
            <w:vAlign w:val="center"/>
          </w:tcPr>
          <w:p w14:paraId="370E9786" w14:textId="77777777" w:rsidR="003E05E2" w:rsidRPr="00BB73D6" w:rsidRDefault="003E05E2" w:rsidP="00F06549">
            <w:pPr>
              <w:ind w:right="1"/>
            </w:pPr>
            <w:r w:rsidRPr="00BB73D6">
              <w:t>Yüz yüze</w:t>
            </w:r>
          </w:p>
        </w:tc>
        <w:tc>
          <w:tcPr>
            <w:tcW w:w="709" w:type="dxa"/>
            <w:tcBorders>
              <w:top w:val="single" w:sz="4" w:space="0" w:color="auto"/>
            </w:tcBorders>
            <w:shd w:val="clear" w:color="auto" w:fill="FFFFFF"/>
            <w:vAlign w:val="center"/>
          </w:tcPr>
          <w:p w14:paraId="45D7C16D" w14:textId="77777777" w:rsidR="003E05E2" w:rsidRPr="00BB73D6" w:rsidRDefault="003E05E2" w:rsidP="009D7CAA">
            <w:pPr>
              <w:ind w:right="1"/>
              <w:jc w:val="center"/>
            </w:pPr>
            <w:r w:rsidRPr="00BB73D6">
              <w:t>31</w:t>
            </w:r>
          </w:p>
        </w:tc>
        <w:tc>
          <w:tcPr>
            <w:tcW w:w="711" w:type="dxa"/>
            <w:tcBorders>
              <w:top w:val="single" w:sz="4" w:space="0" w:color="auto"/>
            </w:tcBorders>
            <w:shd w:val="clear" w:color="auto" w:fill="FFFFFF"/>
            <w:vAlign w:val="center"/>
          </w:tcPr>
          <w:p w14:paraId="012452F6" w14:textId="77777777" w:rsidR="003E05E2" w:rsidRPr="00BB73D6" w:rsidRDefault="003E05E2" w:rsidP="00F06549">
            <w:pPr>
              <w:ind w:right="1"/>
            </w:pPr>
            <w:r w:rsidRPr="00BB73D6">
              <w:t>3,42</w:t>
            </w:r>
          </w:p>
        </w:tc>
        <w:tc>
          <w:tcPr>
            <w:tcW w:w="565" w:type="dxa"/>
            <w:tcBorders>
              <w:top w:val="single" w:sz="4" w:space="0" w:color="auto"/>
            </w:tcBorders>
            <w:shd w:val="clear" w:color="auto" w:fill="FFFFFF"/>
            <w:vAlign w:val="center"/>
          </w:tcPr>
          <w:p w14:paraId="698F4B1B" w14:textId="77777777" w:rsidR="003E05E2" w:rsidRPr="00BB73D6" w:rsidRDefault="003E05E2" w:rsidP="00F06549">
            <w:pPr>
              <w:ind w:right="1"/>
            </w:pPr>
            <w:r w:rsidRPr="00BB73D6">
              <w:t>0,77</w:t>
            </w:r>
          </w:p>
        </w:tc>
        <w:tc>
          <w:tcPr>
            <w:tcW w:w="1275" w:type="dxa"/>
            <w:tcBorders>
              <w:top w:val="single" w:sz="4" w:space="0" w:color="auto"/>
            </w:tcBorders>
            <w:shd w:val="clear" w:color="auto" w:fill="FFFFFF"/>
            <w:vAlign w:val="center"/>
          </w:tcPr>
          <w:p w14:paraId="39413D4D" w14:textId="77777777" w:rsidR="003E05E2" w:rsidRPr="00BB73D6" w:rsidRDefault="003E05E2" w:rsidP="00F06549">
            <w:pPr>
              <w:ind w:right="1"/>
            </w:pPr>
            <w:r w:rsidRPr="00BB73D6">
              <w:t>Gruplar arası</w:t>
            </w:r>
          </w:p>
        </w:tc>
        <w:tc>
          <w:tcPr>
            <w:tcW w:w="852" w:type="dxa"/>
            <w:tcBorders>
              <w:top w:val="single" w:sz="4" w:space="0" w:color="auto"/>
            </w:tcBorders>
            <w:shd w:val="clear" w:color="auto" w:fill="FFFFFF"/>
            <w:vAlign w:val="center"/>
          </w:tcPr>
          <w:p w14:paraId="16D986E5" w14:textId="77777777" w:rsidR="003E05E2" w:rsidRPr="00BB73D6" w:rsidRDefault="003E05E2" w:rsidP="00F06549">
            <w:pPr>
              <w:ind w:right="1"/>
              <w:jc w:val="center"/>
            </w:pPr>
            <w:r w:rsidRPr="00BB73D6">
              <w:t>1,24</w:t>
            </w:r>
          </w:p>
        </w:tc>
        <w:tc>
          <w:tcPr>
            <w:tcW w:w="709" w:type="dxa"/>
            <w:gridSpan w:val="2"/>
            <w:tcBorders>
              <w:top w:val="single" w:sz="4" w:space="0" w:color="auto"/>
            </w:tcBorders>
            <w:shd w:val="clear" w:color="auto" w:fill="FFFFFF"/>
            <w:vAlign w:val="center"/>
          </w:tcPr>
          <w:p w14:paraId="3218C374" w14:textId="77777777" w:rsidR="003E05E2" w:rsidRPr="00BB73D6" w:rsidRDefault="003E05E2" w:rsidP="00F06549">
            <w:pPr>
              <w:ind w:right="1"/>
              <w:jc w:val="center"/>
            </w:pPr>
            <w:r w:rsidRPr="00BB73D6">
              <w:t>2</w:t>
            </w:r>
          </w:p>
        </w:tc>
        <w:tc>
          <w:tcPr>
            <w:tcW w:w="850" w:type="dxa"/>
            <w:tcBorders>
              <w:top w:val="single" w:sz="4" w:space="0" w:color="auto"/>
            </w:tcBorders>
            <w:shd w:val="clear" w:color="auto" w:fill="FFFFFF"/>
            <w:vAlign w:val="center"/>
          </w:tcPr>
          <w:p w14:paraId="7B0EFED2" w14:textId="77777777" w:rsidR="003E05E2" w:rsidRPr="00BB73D6" w:rsidRDefault="003E05E2" w:rsidP="00F06549">
            <w:pPr>
              <w:ind w:right="1"/>
              <w:jc w:val="center"/>
            </w:pPr>
            <w:r w:rsidRPr="00BB73D6">
              <w:t>0,62</w:t>
            </w:r>
          </w:p>
        </w:tc>
        <w:tc>
          <w:tcPr>
            <w:tcW w:w="430" w:type="dxa"/>
            <w:vMerge w:val="restart"/>
            <w:tcBorders>
              <w:top w:val="single" w:sz="4" w:space="0" w:color="auto"/>
            </w:tcBorders>
            <w:shd w:val="clear" w:color="auto" w:fill="FFFFFF"/>
            <w:vAlign w:val="center"/>
          </w:tcPr>
          <w:p w14:paraId="0952BBA6" w14:textId="77777777" w:rsidR="003E05E2" w:rsidRPr="00BB73D6" w:rsidRDefault="003E05E2" w:rsidP="00F06549">
            <w:pPr>
              <w:ind w:right="1"/>
              <w:jc w:val="center"/>
            </w:pPr>
            <w:r w:rsidRPr="00BB73D6">
              <w:t>1,17</w:t>
            </w:r>
          </w:p>
        </w:tc>
        <w:tc>
          <w:tcPr>
            <w:tcW w:w="987" w:type="dxa"/>
            <w:vMerge w:val="restart"/>
            <w:tcBorders>
              <w:top w:val="single" w:sz="4" w:space="0" w:color="auto"/>
              <w:right w:val="nil"/>
            </w:tcBorders>
            <w:shd w:val="clear" w:color="auto" w:fill="FFFFFF"/>
            <w:vAlign w:val="center"/>
          </w:tcPr>
          <w:p w14:paraId="45F57E6F" w14:textId="77777777" w:rsidR="003E05E2" w:rsidRPr="00BB73D6" w:rsidRDefault="003E05E2" w:rsidP="00F06549">
            <w:pPr>
              <w:ind w:right="1"/>
              <w:jc w:val="center"/>
            </w:pPr>
            <w:r w:rsidRPr="00BB73D6">
              <w:t>0,31</w:t>
            </w:r>
          </w:p>
        </w:tc>
      </w:tr>
      <w:tr w:rsidR="003E05E2" w:rsidRPr="00BB73D6" w14:paraId="798E83B9" w14:textId="77777777" w:rsidTr="009D7CAA">
        <w:trPr>
          <w:cantSplit/>
          <w:trHeight w:val="340"/>
        </w:trPr>
        <w:tc>
          <w:tcPr>
            <w:tcW w:w="707" w:type="dxa"/>
            <w:vMerge/>
            <w:tcBorders>
              <w:left w:val="nil"/>
            </w:tcBorders>
            <w:shd w:val="clear" w:color="auto" w:fill="FFFFFF"/>
            <w:vAlign w:val="center"/>
          </w:tcPr>
          <w:p w14:paraId="0469E640" w14:textId="77777777" w:rsidR="003E05E2" w:rsidRPr="00BB73D6" w:rsidRDefault="003E05E2" w:rsidP="00F06549">
            <w:pPr>
              <w:ind w:right="1"/>
            </w:pPr>
          </w:p>
        </w:tc>
        <w:tc>
          <w:tcPr>
            <w:tcW w:w="1156" w:type="dxa"/>
            <w:shd w:val="clear" w:color="auto" w:fill="FFFFFF"/>
            <w:vAlign w:val="center"/>
          </w:tcPr>
          <w:p w14:paraId="6DB2DDD2" w14:textId="77777777" w:rsidR="003E05E2" w:rsidRPr="00BB73D6" w:rsidRDefault="003E05E2" w:rsidP="00F06549">
            <w:pPr>
              <w:ind w:right="1"/>
            </w:pPr>
            <w:r w:rsidRPr="00BB73D6">
              <w:t>Uzaktan</w:t>
            </w:r>
          </w:p>
        </w:tc>
        <w:tc>
          <w:tcPr>
            <w:tcW w:w="709" w:type="dxa"/>
            <w:shd w:val="clear" w:color="auto" w:fill="FFFFFF"/>
            <w:vAlign w:val="center"/>
          </w:tcPr>
          <w:p w14:paraId="01F4A074" w14:textId="77777777" w:rsidR="003E05E2" w:rsidRPr="00BB73D6" w:rsidRDefault="003E05E2" w:rsidP="009D7CAA">
            <w:pPr>
              <w:ind w:right="1"/>
              <w:jc w:val="center"/>
            </w:pPr>
            <w:r w:rsidRPr="00BB73D6">
              <w:t>52</w:t>
            </w:r>
          </w:p>
        </w:tc>
        <w:tc>
          <w:tcPr>
            <w:tcW w:w="711" w:type="dxa"/>
            <w:shd w:val="clear" w:color="auto" w:fill="FFFFFF"/>
            <w:vAlign w:val="center"/>
          </w:tcPr>
          <w:p w14:paraId="20BC29A1" w14:textId="77777777" w:rsidR="003E05E2" w:rsidRPr="00BB73D6" w:rsidRDefault="003E05E2" w:rsidP="00F06549">
            <w:pPr>
              <w:ind w:right="1"/>
            </w:pPr>
            <w:r w:rsidRPr="00BB73D6">
              <w:t>3,66</w:t>
            </w:r>
          </w:p>
        </w:tc>
        <w:tc>
          <w:tcPr>
            <w:tcW w:w="565" w:type="dxa"/>
            <w:shd w:val="clear" w:color="auto" w:fill="FFFFFF"/>
            <w:vAlign w:val="center"/>
          </w:tcPr>
          <w:p w14:paraId="6D95D4C3" w14:textId="77777777" w:rsidR="003E05E2" w:rsidRPr="00BB73D6" w:rsidRDefault="003E05E2" w:rsidP="00F06549">
            <w:pPr>
              <w:ind w:right="1"/>
            </w:pPr>
            <w:r w:rsidRPr="00BB73D6">
              <w:t>0,60</w:t>
            </w:r>
          </w:p>
        </w:tc>
        <w:tc>
          <w:tcPr>
            <w:tcW w:w="1275" w:type="dxa"/>
            <w:shd w:val="clear" w:color="auto" w:fill="FFFFFF"/>
            <w:vAlign w:val="center"/>
          </w:tcPr>
          <w:p w14:paraId="2810346D" w14:textId="77777777" w:rsidR="003E05E2" w:rsidRPr="00BB73D6" w:rsidRDefault="003E05E2" w:rsidP="00F06549">
            <w:pPr>
              <w:ind w:right="1"/>
            </w:pPr>
            <w:r w:rsidRPr="00BB73D6">
              <w:t>Gruplar içi</w:t>
            </w:r>
          </w:p>
        </w:tc>
        <w:tc>
          <w:tcPr>
            <w:tcW w:w="852" w:type="dxa"/>
            <w:shd w:val="clear" w:color="auto" w:fill="FFFFFF"/>
            <w:vAlign w:val="center"/>
          </w:tcPr>
          <w:p w14:paraId="10B80F8B" w14:textId="77777777" w:rsidR="003E05E2" w:rsidRPr="00BB73D6" w:rsidRDefault="003E05E2" w:rsidP="00F06549">
            <w:pPr>
              <w:ind w:left="60" w:right="1"/>
              <w:jc w:val="center"/>
            </w:pPr>
            <w:r w:rsidRPr="00BB73D6">
              <w:t>102,97</w:t>
            </w:r>
          </w:p>
        </w:tc>
        <w:tc>
          <w:tcPr>
            <w:tcW w:w="709" w:type="dxa"/>
            <w:gridSpan w:val="2"/>
            <w:shd w:val="clear" w:color="auto" w:fill="FFFFFF"/>
            <w:vAlign w:val="center"/>
          </w:tcPr>
          <w:p w14:paraId="00390817" w14:textId="77777777" w:rsidR="003E05E2" w:rsidRPr="00BB73D6" w:rsidRDefault="003E05E2" w:rsidP="00F06549">
            <w:pPr>
              <w:ind w:left="60" w:right="1"/>
              <w:jc w:val="center"/>
            </w:pPr>
            <w:r w:rsidRPr="00BB73D6">
              <w:t>195</w:t>
            </w:r>
          </w:p>
        </w:tc>
        <w:tc>
          <w:tcPr>
            <w:tcW w:w="850" w:type="dxa"/>
            <w:shd w:val="clear" w:color="auto" w:fill="FFFFFF"/>
            <w:vAlign w:val="center"/>
          </w:tcPr>
          <w:p w14:paraId="26F7FD80" w14:textId="77777777" w:rsidR="003E05E2" w:rsidRPr="00BB73D6" w:rsidRDefault="003E05E2" w:rsidP="00F06549">
            <w:pPr>
              <w:ind w:left="60" w:right="1"/>
              <w:jc w:val="center"/>
            </w:pPr>
            <w:r w:rsidRPr="00BB73D6">
              <w:t>0,52</w:t>
            </w:r>
          </w:p>
        </w:tc>
        <w:tc>
          <w:tcPr>
            <w:tcW w:w="430" w:type="dxa"/>
            <w:vMerge/>
            <w:shd w:val="clear" w:color="auto" w:fill="FFFFFF"/>
            <w:vAlign w:val="center"/>
          </w:tcPr>
          <w:p w14:paraId="12C4D240" w14:textId="77777777" w:rsidR="003E05E2" w:rsidRPr="00BB73D6" w:rsidRDefault="003E05E2" w:rsidP="00F06549">
            <w:pPr>
              <w:ind w:right="1"/>
            </w:pPr>
          </w:p>
        </w:tc>
        <w:tc>
          <w:tcPr>
            <w:tcW w:w="987" w:type="dxa"/>
            <w:vMerge/>
            <w:tcBorders>
              <w:right w:val="nil"/>
            </w:tcBorders>
            <w:shd w:val="clear" w:color="auto" w:fill="FFFFFF"/>
            <w:vAlign w:val="center"/>
          </w:tcPr>
          <w:p w14:paraId="23C28C56" w14:textId="77777777" w:rsidR="003E05E2" w:rsidRPr="00BB73D6" w:rsidRDefault="003E05E2" w:rsidP="00F06549">
            <w:pPr>
              <w:ind w:right="1"/>
            </w:pPr>
          </w:p>
        </w:tc>
      </w:tr>
      <w:tr w:rsidR="003E05E2" w:rsidRPr="00BB73D6" w14:paraId="4E71908A" w14:textId="77777777" w:rsidTr="009D7CAA">
        <w:trPr>
          <w:cantSplit/>
          <w:trHeight w:val="340"/>
        </w:trPr>
        <w:tc>
          <w:tcPr>
            <w:tcW w:w="707" w:type="dxa"/>
            <w:vMerge/>
            <w:tcBorders>
              <w:left w:val="nil"/>
            </w:tcBorders>
            <w:shd w:val="clear" w:color="auto" w:fill="FFFFFF"/>
            <w:vAlign w:val="center"/>
          </w:tcPr>
          <w:p w14:paraId="6B605128" w14:textId="77777777" w:rsidR="003E05E2" w:rsidRPr="00BB73D6" w:rsidRDefault="003E05E2" w:rsidP="00F06549">
            <w:pPr>
              <w:ind w:right="1"/>
            </w:pPr>
          </w:p>
        </w:tc>
        <w:tc>
          <w:tcPr>
            <w:tcW w:w="1156" w:type="dxa"/>
            <w:shd w:val="clear" w:color="auto" w:fill="FFFFFF"/>
            <w:vAlign w:val="center"/>
          </w:tcPr>
          <w:p w14:paraId="69165C99" w14:textId="77777777" w:rsidR="003E05E2" w:rsidRPr="00BB73D6" w:rsidRDefault="003E05E2" w:rsidP="00F06549">
            <w:pPr>
              <w:ind w:right="1"/>
            </w:pPr>
            <w:r w:rsidRPr="00BB73D6">
              <w:t>İkisine de katılan</w:t>
            </w:r>
          </w:p>
        </w:tc>
        <w:tc>
          <w:tcPr>
            <w:tcW w:w="709" w:type="dxa"/>
            <w:shd w:val="clear" w:color="auto" w:fill="FFFFFF"/>
            <w:vAlign w:val="center"/>
          </w:tcPr>
          <w:p w14:paraId="19EB372C" w14:textId="77777777" w:rsidR="003E05E2" w:rsidRPr="00BB73D6" w:rsidRDefault="003E05E2" w:rsidP="009D7CAA">
            <w:pPr>
              <w:ind w:right="1"/>
              <w:jc w:val="center"/>
            </w:pPr>
            <w:r w:rsidRPr="00BB73D6">
              <w:t>115</w:t>
            </w:r>
          </w:p>
        </w:tc>
        <w:tc>
          <w:tcPr>
            <w:tcW w:w="711" w:type="dxa"/>
            <w:shd w:val="clear" w:color="auto" w:fill="FFFFFF"/>
            <w:vAlign w:val="center"/>
          </w:tcPr>
          <w:p w14:paraId="6FB04170" w14:textId="77777777" w:rsidR="003E05E2" w:rsidRPr="00BB73D6" w:rsidRDefault="003E05E2" w:rsidP="00F06549">
            <w:pPr>
              <w:ind w:right="1"/>
            </w:pPr>
            <w:r w:rsidRPr="00BB73D6">
              <w:t>3,54</w:t>
            </w:r>
          </w:p>
        </w:tc>
        <w:tc>
          <w:tcPr>
            <w:tcW w:w="565" w:type="dxa"/>
            <w:shd w:val="clear" w:color="auto" w:fill="FFFFFF"/>
            <w:vAlign w:val="center"/>
          </w:tcPr>
          <w:p w14:paraId="57CB5734" w14:textId="77777777" w:rsidR="003E05E2" w:rsidRPr="00BB73D6" w:rsidRDefault="003E05E2" w:rsidP="00F06549">
            <w:pPr>
              <w:ind w:right="1"/>
            </w:pPr>
            <w:r w:rsidRPr="00BB73D6">
              <w:t>0,76</w:t>
            </w:r>
          </w:p>
        </w:tc>
        <w:tc>
          <w:tcPr>
            <w:tcW w:w="1275" w:type="dxa"/>
            <w:shd w:val="clear" w:color="auto" w:fill="FFFFFF"/>
            <w:vAlign w:val="center"/>
          </w:tcPr>
          <w:p w14:paraId="2EDD46ED" w14:textId="77777777" w:rsidR="003E05E2" w:rsidRPr="00BB73D6" w:rsidRDefault="003E05E2" w:rsidP="00F06549">
            <w:pPr>
              <w:ind w:right="1"/>
            </w:pPr>
            <w:r w:rsidRPr="00BB73D6">
              <w:t>Toplam</w:t>
            </w:r>
          </w:p>
        </w:tc>
        <w:tc>
          <w:tcPr>
            <w:tcW w:w="852" w:type="dxa"/>
            <w:shd w:val="clear" w:color="auto" w:fill="FFFFFF"/>
            <w:vAlign w:val="center"/>
          </w:tcPr>
          <w:p w14:paraId="79F6AE30" w14:textId="77777777" w:rsidR="003E05E2" w:rsidRPr="00BB73D6" w:rsidRDefault="003E05E2" w:rsidP="00F06549">
            <w:pPr>
              <w:ind w:left="60" w:right="1"/>
              <w:jc w:val="center"/>
            </w:pPr>
            <w:r w:rsidRPr="00BB73D6">
              <w:t>104,21</w:t>
            </w:r>
          </w:p>
        </w:tc>
        <w:tc>
          <w:tcPr>
            <w:tcW w:w="709" w:type="dxa"/>
            <w:gridSpan w:val="2"/>
            <w:shd w:val="clear" w:color="auto" w:fill="FFFFFF"/>
            <w:vAlign w:val="center"/>
          </w:tcPr>
          <w:p w14:paraId="07855B35" w14:textId="77777777" w:rsidR="003E05E2" w:rsidRPr="00BB73D6" w:rsidRDefault="003E05E2" w:rsidP="00F06549">
            <w:pPr>
              <w:ind w:left="60" w:right="1"/>
              <w:jc w:val="center"/>
            </w:pPr>
            <w:r w:rsidRPr="00BB73D6">
              <w:t>197</w:t>
            </w:r>
          </w:p>
        </w:tc>
        <w:tc>
          <w:tcPr>
            <w:tcW w:w="850" w:type="dxa"/>
            <w:shd w:val="clear" w:color="auto" w:fill="FFFFFF"/>
            <w:vAlign w:val="center"/>
          </w:tcPr>
          <w:p w14:paraId="2208A5CC" w14:textId="77777777" w:rsidR="003E05E2" w:rsidRPr="00BB73D6" w:rsidRDefault="003E05E2" w:rsidP="00F06549">
            <w:pPr>
              <w:ind w:right="1"/>
              <w:jc w:val="center"/>
            </w:pPr>
          </w:p>
        </w:tc>
        <w:tc>
          <w:tcPr>
            <w:tcW w:w="430" w:type="dxa"/>
            <w:vMerge/>
            <w:shd w:val="clear" w:color="auto" w:fill="FFFFFF"/>
            <w:vAlign w:val="center"/>
          </w:tcPr>
          <w:p w14:paraId="40CD36A9" w14:textId="77777777" w:rsidR="003E05E2" w:rsidRPr="00BB73D6" w:rsidRDefault="003E05E2" w:rsidP="00F06549">
            <w:pPr>
              <w:ind w:right="1"/>
            </w:pPr>
          </w:p>
        </w:tc>
        <w:tc>
          <w:tcPr>
            <w:tcW w:w="987" w:type="dxa"/>
            <w:vMerge/>
            <w:tcBorders>
              <w:right w:val="nil"/>
            </w:tcBorders>
            <w:shd w:val="clear" w:color="auto" w:fill="FFFFFF"/>
            <w:vAlign w:val="center"/>
          </w:tcPr>
          <w:p w14:paraId="1BB6CA0A" w14:textId="77777777" w:rsidR="003E05E2" w:rsidRPr="00BB73D6" w:rsidRDefault="003E05E2" w:rsidP="00F06549">
            <w:pPr>
              <w:ind w:right="1"/>
            </w:pPr>
          </w:p>
        </w:tc>
      </w:tr>
      <w:tr w:rsidR="003E05E2" w:rsidRPr="00BB73D6" w14:paraId="4B137027" w14:textId="77777777" w:rsidTr="009D7CAA">
        <w:trPr>
          <w:cantSplit/>
          <w:trHeight w:val="340"/>
        </w:trPr>
        <w:tc>
          <w:tcPr>
            <w:tcW w:w="707" w:type="dxa"/>
            <w:vMerge/>
            <w:tcBorders>
              <w:left w:val="nil"/>
              <w:bottom w:val="single" w:sz="4" w:space="0" w:color="auto"/>
            </w:tcBorders>
            <w:shd w:val="clear" w:color="auto" w:fill="FFFFFF"/>
            <w:vAlign w:val="center"/>
          </w:tcPr>
          <w:p w14:paraId="75C2CCBB" w14:textId="77777777" w:rsidR="003E05E2" w:rsidRPr="00BB73D6" w:rsidRDefault="003E05E2" w:rsidP="00F06549">
            <w:pPr>
              <w:ind w:right="1"/>
            </w:pPr>
          </w:p>
        </w:tc>
        <w:tc>
          <w:tcPr>
            <w:tcW w:w="1156" w:type="dxa"/>
            <w:tcBorders>
              <w:bottom w:val="single" w:sz="4" w:space="0" w:color="auto"/>
            </w:tcBorders>
            <w:shd w:val="clear" w:color="auto" w:fill="FFFFFF"/>
            <w:vAlign w:val="center"/>
          </w:tcPr>
          <w:p w14:paraId="4D351087" w14:textId="77777777" w:rsidR="003E05E2" w:rsidRPr="00BB73D6" w:rsidRDefault="003E05E2" w:rsidP="00F06549">
            <w:pPr>
              <w:ind w:right="1"/>
            </w:pPr>
            <w:r w:rsidRPr="00BB73D6">
              <w:t>Toplam</w:t>
            </w:r>
          </w:p>
        </w:tc>
        <w:tc>
          <w:tcPr>
            <w:tcW w:w="709" w:type="dxa"/>
            <w:tcBorders>
              <w:bottom w:val="single" w:sz="4" w:space="0" w:color="auto"/>
            </w:tcBorders>
            <w:shd w:val="clear" w:color="auto" w:fill="FFFFFF"/>
            <w:vAlign w:val="center"/>
          </w:tcPr>
          <w:p w14:paraId="07C7E8C8" w14:textId="77777777" w:rsidR="003E05E2" w:rsidRPr="00BB73D6" w:rsidRDefault="003E05E2" w:rsidP="009D7CAA">
            <w:pPr>
              <w:ind w:right="1"/>
              <w:jc w:val="center"/>
            </w:pPr>
            <w:r w:rsidRPr="00BB73D6">
              <w:t>198</w:t>
            </w:r>
          </w:p>
        </w:tc>
        <w:tc>
          <w:tcPr>
            <w:tcW w:w="711" w:type="dxa"/>
            <w:tcBorders>
              <w:bottom w:val="single" w:sz="4" w:space="0" w:color="auto"/>
            </w:tcBorders>
            <w:shd w:val="clear" w:color="auto" w:fill="FFFFFF"/>
            <w:vAlign w:val="center"/>
          </w:tcPr>
          <w:p w14:paraId="1B39FD0D" w14:textId="77777777" w:rsidR="003E05E2" w:rsidRPr="00BB73D6" w:rsidRDefault="003E05E2" w:rsidP="00F06549">
            <w:pPr>
              <w:ind w:right="1"/>
            </w:pPr>
            <w:r w:rsidRPr="00BB73D6">
              <w:t>3,55</w:t>
            </w:r>
          </w:p>
        </w:tc>
        <w:tc>
          <w:tcPr>
            <w:tcW w:w="565" w:type="dxa"/>
            <w:tcBorders>
              <w:bottom w:val="single" w:sz="4" w:space="0" w:color="auto"/>
            </w:tcBorders>
            <w:shd w:val="clear" w:color="auto" w:fill="FFFFFF"/>
            <w:vAlign w:val="center"/>
          </w:tcPr>
          <w:p w14:paraId="1AAD9EA3" w14:textId="77777777" w:rsidR="003E05E2" w:rsidRPr="00BB73D6" w:rsidRDefault="003E05E2" w:rsidP="00F06549">
            <w:pPr>
              <w:ind w:right="1"/>
            </w:pPr>
            <w:r w:rsidRPr="00BB73D6">
              <w:t>0,72</w:t>
            </w:r>
          </w:p>
        </w:tc>
        <w:tc>
          <w:tcPr>
            <w:tcW w:w="1275" w:type="dxa"/>
            <w:tcBorders>
              <w:bottom w:val="single" w:sz="4" w:space="0" w:color="auto"/>
            </w:tcBorders>
            <w:shd w:val="clear" w:color="auto" w:fill="FFFFFF"/>
            <w:vAlign w:val="center"/>
          </w:tcPr>
          <w:p w14:paraId="11AB8E90" w14:textId="77777777" w:rsidR="003E05E2" w:rsidRPr="00BB73D6" w:rsidRDefault="003E05E2" w:rsidP="00F06549">
            <w:pPr>
              <w:ind w:left="60" w:right="1"/>
            </w:pPr>
          </w:p>
        </w:tc>
        <w:tc>
          <w:tcPr>
            <w:tcW w:w="852" w:type="dxa"/>
            <w:tcBorders>
              <w:bottom w:val="single" w:sz="4" w:space="0" w:color="auto"/>
            </w:tcBorders>
            <w:shd w:val="clear" w:color="auto" w:fill="FFFFFF"/>
            <w:vAlign w:val="center"/>
          </w:tcPr>
          <w:p w14:paraId="7D88D864" w14:textId="77777777" w:rsidR="003E05E2" w:rsidRPr="00BB73D6" w:rsidRDefault="003E05E2" w:rsidP="00F06549">
            <w:pPr>
              <w:ind w:left="60" w:right="1"/>
            </w:pPr>
          </w:p>
        </w:tc>
        <w:tc>
          <w:tcPr>
            <w:tcW w:w="709" w:type="dxa"/>
            <w:gridSpan w:val="2"/>
            <w:tcBorders>
              <w:bottom w:val="single" w:sz="4" w:space="0" w:color="auto"/>
            </w:tcBorders>
            <w:shd w:val="clear" w:color="auto" w:fill="FFFFFF"/>
            <w:vAlign w:val="center"/>
          </w:tcPr>
          <w:p w14:paraId="05E2695F" w14:textId="77777777" w:rsidR="003E05E2" w:rsidRPr="00BB73D6" w:rsidRDefault="003E05E2" w:rsidP="00F06549">
            <w:pPr>
              <w:ind w:left="60" w:right="1"/>
            </w:pPr>
          </w:p>
        </w:tc>
        <w:tc>
          <w:tcPr>
            <w:tcW w:w="850" w:type="dxa"/>
            <w:tcBorders>
              <w:bottom w:val="single" w:sz="4" w:space="0" w:color="auto"/>
            </w:tcBorders>
            <w:shd w:val="clear" w:color="auto" w:fill="FFFFFF"/>
            <w:vAlign w:val="center"/>
          </w:tcPr>
          <w:p w14:paraId="59F10A7F" w14:textId="77777777" w:rsidR="003E05E2" w:rsidRPr="00BB73D6" w:rsidRDefault="003E05E2" w:rsidP="00F06549">
            <w:pPr>
              <w:ind w:right="1"/>
            </w:pPr>
          </w:p>
        </w:tc>
        <w:tc>
          <w:tcPr>
            <w:tcW w:w="430" w:type="dxa"/>
            <w:vMerge/>
            <w:tcBorders>
              <w:bottom w:val="single" w:sz="4" w:space="0" w:color="auto"/>
            </w:tcBorders>
            <w:shd w:val="clear" w:color="auto" w:fill="FFFFFF"/>
            <w:vAlign w:val="center"/>
          </w:tcPr>
          <w:p w14:paraId="0F2C91B1" w14:textId="77777777" w:rsidR="003E05E2" w:rsidRPr="00BB73D6" w:rsidRDefault="003E05E2" w:rsidP="00F06549">
            <w:pPr>
              <w:ind w:right="1"/>
            </w:pPr>
          </w:p>
        </w:tc>
        <w:tc>
          <w:tcPr>
            <w:tcW w:w="987" w:type="dxa"/>
            <w:vMerge/>
            <w:tcBorders>
              <w:bottom w:val="single" w:sz="4" w:space="0" w:color="auto"/>
              <w:right w:val="nil"/>
            </w:tcBorders>
            <w:shd w:val="clear" w:color="auto" w:fill="FFFFFF"/>
            <w:vAlign w:val="center"/>
          </w:tcPr>
          <w:p w14:paraId="3BDDE7D3" w14:textId="77777777" w:rsidR="003E05E2" w:rsidRPr="00BB73D6" w:rsidRDefault="003E05E2" w:rsidP="00F06549">
            <w:pPr>
              <w:ind w:right="1"/>
            </w:pPr>
          </w:p>
        </w:tc>
      </w:tr>
    </w:tbl>
    <w:p w14:paraId="071F735D" w14:textId="77777777" w:rsidR="00BB73D6" w:rsidRDefault="00BB73D6" w:rsidP="00BB73D6">
      <w:pPr>
        <w:pStyle w:val="NormalWeb"/>
        <w:spacing w:before="0" w:beforeAutospacing="0" w:after="0" w:afterAutospacing="0" w:line="360" w:lineRule="auto"/>
        <w:ind w:firstLine="561"/>
        <w:jc w:val="both"/>
      </w:pPr>
    </w:p>
    <w:p w14:paraId="43C27497" w14:textId="4270BDC0" w:rsidR="003E05E2" w:rsidRDefault="003E05E2" w:rsidP="00BB73D6">
      <w:pPr>
        <w:pStyle w:val="NormalWeb"/>
        <w:spacing w:before="0" w:beforeAutospacing="0" w:after="0" w:afterAutospacing="0" w:line="360" w:lineRule="auto"/>
        <w:ind w:firstLine="709"/>
        <w:jc w:val="both"/>
      </w:pPr>
      <w:r w:rsidRPr="003E05E2">
        <w:t xml:space="preserve">Tablo </w:t>
      </w:r>
      <w:r w:rsidR="00043882">
        <w:t>7</w:t>
      </w:r>
      <w:r w:rsidRPr="003E05E2">
        <w:t xml:space="preserve"> incelendiğinde öğretmenlerin katıldıkları eğitimde teknoloji kullanımı içerikli hizmet içi eğitimler</w:t>
      </w:r>
      <w:r w:rsidR="00253A42">
        <w:t>e;</w:t>
      </w:r>
      <w:r w:rsidRPr="003E05E2">
        <w:t xml:space="preserve"> yalnızca uzaktan katılmış olma, yalnızca yüz yüze katılmış olma veya her iki kursa farklı tarihlerde katılmış olma durumunun TPAB, TPB, TAB ve TB alt boyutlarında özgüvenlerinde anlamlı </w:t>
      </w:r>
      <w:r w:rsidR="00253A42">
        <w:t>fark</w:t>
      </w:r>
      <w:r w:rsidRPr="003E05E2">
        <w:t xml:space="preserve"> (</w:t>
      </w:r>
      <w:r w:rsidRPr="006A6866">
        <w:rPr>
          <w:i/>
          <w:iCs/>
        </w:rPr>
        <w:t>p</w:t>
      </w:r>
      <w:r w:rsidRPr="003E05E2">
        <w:t xml:space="preserve">&gt;0,05) </w:t>
      </w:r>
      <w:r w:rsidR="00253A42">
        <w:t>oluşturmadığı</w:t>
      </w:r>
      <w:r w:rsidRPr="003E05E2">
        <w:t xml:space="preserve"> görülmektedir.</w:t>
      </w:r>
    </w:p>
    <w:p w14:paraId="001379A6" w14:textId="42CFC69F" w:rsidR="004E089A" w:rsidRPr="004E089A" w:rsidRDefault="004E089A" w:rsidP="004E089A">
      <w:pPr>
        <w:pStyle w:val="NormalWeb"/>
        <w:spacing w:before="0" w:beforeAutospacing="0" w:after="0" w:afterAutospacing="0" w:line="360" w:lineRule="auto"/>
        <w:jc w:val="both"/>
        <w:rPr>
          <w:b/>
          <w:bCs/>
        </w:rPr>
      </w:pPr>
      <w:r w:rsidRPr="004E089A">
        <w:rPr>
          <w:b/>
          <w:bCs/>
        </w:rPr>
        <w:t>Hizmet içi eğitimlere gönüllü katılma durumunun TPAB öz güvenine etkisi</w:t>
      </w:r>
    </w:p>
    <w:p w14:paraId="15FF9854" w14:textId="0429E71D" w:rsidR="003E05E2" w:rsidRPr="003E05E2" w:rsidRDefault="003E05E2" w:rsidP="00BB73D6">
      <w:pPr>
        <w:pStyle w:val="NormalWeb"/>
        <w:spacing w:before="0" w:beforeAutospacing="0" w:after="0" w:afterAutospacing="0" w:line="360" w:lineRule="auto"/>
        <w:ind w:firstLine="709"/>
        <w:jc w:val="both"/>
      </w:pPr>
      <w:r w:rsidRPr="003E05E2">
        <w:t xml:space="preserve">Çalışmaya katılan öğretmenlerin, eğitimde teknoloji kullanımı içerikli hizmet içi eğitimlere katılımın gönüllü olup olmamasına göre TPAB öz güvenlerine etkilerini incelemek için bağımsız örneklem t testi uygulanmış ve test sonuçları Tablo </w:t>
      </w:r>
      <w:r w:rsidR="00043882">
        <w:t>8</w:t>
      </w:r>
      <w:r w:rsidRPr="003E05E2">
        <w:t xml:space="preserve">’de sunulmuştur. </w:t>
      </w:r>
    </w:p>
    <w:p w14:paraId="09838F55" w14:textId="5693ECD2" w:rsidR="003E05E2" w:rsidRPr="00F06549" w:rsidRDefault="003E05E2" w:rsidP="00F06549">
      <w:pPr>
        <w:rPr>
          <w:bCs/>
        </w:rPr>
      </w:pPr>
      <w:r w:rsidRPr="00F06549">
        <w:rPr>
          <w:b/>
        </w:rPr>
        <w:t xml:space="preserve">Tablo </w:t>
      </w:r>
      <w:r w:rsidR="00043882">
        <w:rPr>
          <w:b/>
        </w:rPr>
        <w:t>8</w:t>
      </w:r>
      <w:r w:rsidRPr="00F06549">
        <w:rPr>
          <w:b/>
        </w:rPr>
        <w:t>.</w:t>
      </w:r>
      <w:r w:rsidRPr="00F06549">
        <w:rPr>
          <w:bCs/>
        </w:rPr>
        <w:t xml:space="preserve"> TPAB Öz Güven Düzeylerine Öğretmelerin Katıldıkları Eğitime Gönüllü Katılması Değişkenine Göre Bağımsız Örneklem t Testi Sonuçları</w:t>
      </w:r>
    </w:p>
    <w:tbl>
      <w:tblPr>
        <w:tblW w:w="0" w:type="auto"/>
        <w:tblBorders>
          <w:top w:val="single" w:sz="4" w:space="0" w:color="auto"/>
          <w:insideH w:val="single" w:sz="4" w:space="0" w:color="auto"/>
        </w:tblBorders>
        <w:tblLook w:val="04A0" w:firstRow="1" w:lastRow="0" w:firstColumn="1" w:lastColumn="0" w:noHBand="0" w:noVBand="1"/>
      </w:tblPr>
      <w:tblGrid>
        <w:gridCol w:w="1408"/>
        <w:gridCol w:w="2402"/>
        <w:gridCol w:w="826"/>
        <w:gridCol w:w="699"/>
        <w:gridCol w:w="829"/>
        <w:gridCol w:w="699"/>
        <w:gridCol w:w="942"/>
        <w:gridCol w:w="917"/>
      </w:tblGrid>
      <w:tr w:rsidR="003E05E2" w:rsidRPr="006C4851" w14:paraId="680B1415" w14:textId="77777777" w:rsidTr="00DE3705">
        <w:trPr>
          <w:trHeight w:val="411"/>
        </w:trPr>
        <w:tc>
          <w:tcPr>
            <w:tcW w:w="1408" w:type="dxa"/>
            <w:vAlign w:val="center"/>
          </w:tcPr>
          <w:p w14:paraId="171E67EE" w14:textId="77777777" w:rsidR="003E05E2" w:rsidRPr="006C4851" w:rsidRDefault="003E05E2" w:rsidP="00BB73D6">
            <w:pPr>
              <w:spacing w:line="360" w:lineRule="auto"/>
              <w:ind w:right="1"/>
              <w:jc w:val="center"/>
              <w:rPr>
                <w:b/>
                <w:bCs/>
              </w:rPr>
            </w:pPr>
            <w:r w:rsidRPr="006C4851">
              <w:rPr>
                <w:b/>
                <w:bCs/>
              </w:rPr>
              <w:t>Alt boyut</w:t>
            </w:r>
          </w:p>
        </w:tc>
        <w:tc>
          <w:tcPr>
            <w:tcW w:w="2402" w:type="dxa"/>
            <w:tcBorders>
              <w:bottom w:val="single" w:sz="4" w:space="0" w:color="auto"/>
            </w:tcBorders>
            <w:vAlign w:val="center"/>
          </w:tcPr>
          <w:p w14:paraId="0485C3D8" w14:textId="77777777" w:rsidR="003E05E2" w:rsidRPr="006C4851" w:rsidRDefault="003E05E2" w:rsidP="00BB73D6">
            <w:pPr>
              <w:spacing w:line="360" w:lineRule="auto"/>
              <w:ind w:right="1"/>
              <w:jc w:val="center"/>
              <w:rPr>
                <w:b/>
                <w:bCs/>
              </w:rPr>
            </w:pPr>
            <w:r w:rsidRPr="006C4851">
              <w:rPr>
                <w:b/>
                <w:bCs/>
              </w:rPr>
              <w:t>Katılım Gönüllü</w:t>
            </w:r>
          </w:p>
        </w:tc>
        <w:tc>
          <w:tcPr>
            <w:tcW w:w="826" w:type="dxa"/>
            <w:tcBorders>
              <w:bottom w:val="single" w:sz="4" w:space="0" w:color="auto"/>
            </w:tcBorders>
            <w:vAlign w:val="center"/>
          </w:tcPr>
          <w:p w14:paraId="1AB6F9A8" w14:textId="77777777" w:rsidR="003E05E2" w:rsidRPr="006C4851" w:rsidRDefault="003E05E2" w:rsidP="00BB73D6">
            <w:pPr>
              <w:spacing w:line="360" w:lineRule="auto"/>
              <w:ind w:right="1"/>
              <w:jc w:val="center"/>
              <w:rPr>
                <w:b/>
                <w:bCs/>
              </w:rPr>
            </w:pPr>
            <w:r w:rsidRPr="006C4851">
              <w:rPr>
                <w:b/>
                <w:bCs/>
              </w:rPr>
              <w:t>N</w:t>
            </w:r>
          </w:p>
        </w:tc>
        <w:tc>
          <w:tcPr>
            <w:tcW w:w="699" w:type="dxa"/>
            <w:tcBorders>
              <w:bottom w:val="single" w:sz="4" w:space="0" w:color="auto"/>
            </w:tcBorders>
            <w:vAlign w:val="center"/>
          </w:tcPr>
          <w:p w14:paraId="789460BE" w14:textId="77777777" w:rsidR="003E05E2" w:rsidRPr="006C4851" w:rsidRDefault="003E05E2" w:rsidP="00BB73D6">
            <w:pPr>
              <w:spacing w:line="360" w:lineRule="auto"/>
              <w:ind w:right="1"/>
              <w:jc w:val="center"/>
              <w:rPr>
                <w:b/>
                <w:bCs/>
              </w:rPr>
            </w:pPr>
            <w:r w:rsidRPr="006C4851">
              <w:rPr>
                <w:b/>
                <w:bCs/>
              </w:rPr>
              <w:fldChar w:fldCharType="begin"/>
            </w:r>
            <w:r w:rsidRPr="006C4851">
              <w:rPr>
                <w:b/>
                <w:bCs/>
              </w:rPr>
              <w:instrText xml:space="preserve"> QUOTE </w:instrText>
            </w:r>
            <w:r w:rsidR="000A1E97">
              <w:rPr>
                <w:b/>
                <w:noProof/>
                <w:position w:val="-4"/>
              </w:rPr>
              <w:pict w14:anchorId="4DD70580">
                <v:shape id="_x0000_i1028" type="#_x0000_t75" alt="" style="width:6.75pt;height:15pt;mso-width-percent:0;mso-height-percent:0;mso-width-percent:0;mso-height-percent:0" equationxml="&lt;?xml version=&quot;1.0&quot; encoding=&quot;UTF-8&quot; standalone=&quot;yes&quot;?&gt;&#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lt;?mso-application progid=&quot;Word.Document&quot;?&gt;&#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shapeDefaults&gt;&lt;o:shapedefaults v:ext=&quot;edit&quot; spidmax=&quot;1026&quot;/&gt;&lt;o:shapelayout v:ext=&quot;edit&quot;&gt;&lt;o:idmap v:ext=&quot;edit&quot; data=&quot;1&quot;/&gt;&lt;/o:shapelayout&gt;&lt;/w:shapeDefaults&gt;&lt;w:docPr&gt;&lt;w:view w:val=&quot;print&quot;/&gt;&lt;w:zoom w:percent=&quot;169&quot;/&gt;&lt;w:removePersonalInformation/&gt;&lt;w:stylePaneFormatFilter w:val=&quot;1F08&quot;/&gt;&lt;w:defaultTabStop w:val=&quot;709&quot;/&gt;&lt;w:hyphenationZone w:val=&quot;425&quot;/&gt;&lt;w:evenAndOddHeaders/&gt;&lt;w:punctuationKerning/&gt;&lt;w:characterSpacingControl w:val=&quot;DontCompress&quot;/&gt;&lt;w:optimizeForBrowser/&gt;&lt;w:targetScreenSz w:val=&quot;800x600&quot;/&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5B145E&quot;/&gt;&lt;wsp:rsid wsp:val=&quot;000151E6&quot;/&gt;&lt;wsp:rsid wsp:val=&quot;00016146&quot;/&gt;&lt;wsp:rsid wsp:val=&quot;000254F3&quot;/&gt;&lt;wsp:rsid wsp:val=&quot;0002565B&quot;/&gt;&lt;wsp:rsid wsp:val=&quot;00031858&quot;/&gt;&lt;wsp:rsid wsp:val=&quot;00031E24&quot;/&gt;&lt;wsp:rsid wsp:val=&quot;00033306&quot;/&gt;&lt;wsp:rsid wsp:val=&quot;0005051F&quot;/&gt;&lt;wsp:rsid wsp:val=&quot;000925FF&quot;/&gt;&lt;wsp:rsid wsp:val=&quot;000A09BE&quot;/&gt;&lt;wsp:rsid wsp:val=&quot;000A20FA&quot;/&gt;&lt;wsp:rsid wsp:val=&quot;000B035A&quot;/&gt;&lt;wsp:rsid wsp:val=&quot;000B6745&quot;/&gt;&lt;wsp:rsid wsp:val=&quot;00101AF7&quot;/&gt;&lt;wsp:rsid wsp:val=&quot;00104582&quot;/&gt;&lt;wsp:rsid wsp:val=&quot;00114796&quot;/&gt;&lt;wsp:rsid wsp:val=&quot;00127416&quot;/&gt;&lt;wsp:rsid wsp:val=&quot;001403A9&quot;/&gt;&lt;wsp:rsid wsp:val=&quot;00177B9D&quot;/&gt;&lt;wsp:rsid wsp:val=&quot;00183EA1&quot;/&gt;&lt;wsp:rsid wsp:val=&quot;00194380&quot;/&gt;&lt;wsp:rsid wsp:val=&quot;001A3BD2&quot;/&gt;&lt;wsp:rsid wsp:val=&quot;001B5A6E&quot;/&gt;&lt;wsp:rsid wsp:val=&quot;001D0EDA&quot;/&gt;&lt;wsp:rsid wsp:val=&quot;001E68A5&quot;/&gt;&lt;wsp:rsid wsp:val=&quot;00203B11&quot;/&gt;&lt;wsp:rsid wsp:val=&quot;00236497&quot;/&gt;&lt;wsp:rsid wsp:val=&quot;00236C9D&quot;/&gt;&lt;wsp:rsid wsp:val=&quot;00291190&quot;/&gt;&lt;wsp:rsid wsp:val=&quot;00291E70&quot;/&gt;&lt;wsp:rsid wsp:val=&quot;00294F91&quot;/&gt;&lt;wsp:rsid wsp:val=&quot;002B3F3C&quot;/&gt;&lt;wsp:rsid wsp:val=&quot;002C5816&quot;/&gt;&lt;wsp:rsid wsp:val=&quot;002E6127&quot;/&gt;&lt;wsp:rsid wsp:val=&quot;002F1187&quot;/&gt;&lt;wsp:rsid wsp:val=&quot;00301A7D&quot;/&gt;&lt;wsp:rsid wsp:val=&quot;0030744C&quot;/&gt;&lt;wsp:rsid wsp:val=&quot;003122B1&quot;/&gt;&lt;wsp:rsid wsp:val=&quot;003443EE&quot;/&gt;&lt;wsp:rsid wsp:val=&quot;0035615A&quot;/&gt;&lt;wsp:rsid wsp:val=&quot;00361978&quot;/&gt;&lt;wsp:rsid wsp:val=&quot;00366C36&quot;/&gt;&lt;wsp:rsid wsp:val=&quot;00367AFF&quot;/&gt;&lt;wsp:rsid wsp:val=&quot;00375725&quot;/&gt;&lt;wsp:rsid wsp:val=&quot;00381FD0&quot;/&gt;&lt;wsp:rsid wsp:val=&quot;003839D3&quot;/&gt;&lt;wsp:rsid wsp:val=&quot;00395C7B&quot;/&gt;&lt;wsp:rsid wsp:val=&quot;00396BF4&quot;/&gt;&lt;wsp:rsid wsp:val=&quot;003E63BC&quot;/&gt;&lt;wsp:rsid wsp:val=&quot;003F0F81&quot;/&gt;&lt;wsp:rsid wsp:val=&quot;003F7106&quot;/&gt;&lt;wsp:rsid wsp:val=&quot;0040629E&quot;/&gt;&lt;wsp:rsid wsp:val=&quot;00420DB2&quot;/&gt;&lt;wsp:rsid wsp:val=&quot;00424BD0&quot;/&gt;&lt;wsp:rsid wsp:val=&quot;0042773F&quot;/&gt;&lt;wsp:rsid wsp:val=&quot;00433574&quot;/&gt;&lt;wsp:rsid wsp:val=&quot;00445CF8&quot;/&gt;&lt;wsp:rsid wsp:val=&quot;004569C7&quot;/&gt;&lt;wsp:rsid wsp:val=&quot;00490B10&quot;/&gt;&lt;wsp:rsid wsp:val=&quot;00494601&quot;/&gt;&lt;wsp:rsid wsp:val=&quot;004C7F3D&quot;/&gt;&lt;wsp:rsid wsp:val=&quot;004D332D&quot;/&gt;&lt;wsp:rsid wsp:val=&quot;004E46A3&quot;/&gt;&lt;wsp:rsid wsp:val=&quot;00500FED&quot;/&gt;&lt;wsp:rsid wsp:val=&quot;0050755F&quot;/&gt;&lt;wsp:rsid wsp:val=&quot;00513501&quot;/&gt;&lt;wsp:rsid wsp:val=&quot;00515152&quot;/&gt;&lt;wsp:rsid wsp:val=&quot;00524125&quot;/&gt;&lt;wsp:rsid wsp:val=&quot;00541028&quot;/&gt;&lt;wsp:rsid wsp:val=&quot;005500F1&quot;/&gt;&lt;wsp:rsid wsp:val=&quot;0055595A&quot;/&gt;&lt;wsp:rsid wsp:val=&quot;00574E48&quot;/&gt;&lt;wsp:rsid wsp:val=&quot;00584CA0&quot;/&gt;&lt;wsp:rsid wsp:val=&quot;00585548&quot;/&gt;&lt;wsp:rsid wsp:val=&quot;00596186&quot;/&gt;&lt;wsp:rsid wsp:val=&quot;005A04B7&quot;/&gt;&lt;wsp:rsid wsp:val=&quot;005B145E&quot;/&gt;&lt;wsp:rsid wsp:val=&quot;005B7EEB&quot;/&gt;&lt;wsp:rsid wsp:val=&quot;005B7EF5&quot;/&gt;&lt;wsp:rsid wsp:val=&quot;005F6401&quot;/&gt;&lt;wsp:rsid wsp:val=&quot;00602A52&quot;/&gt;&lt;wsp:rsid wsp:val=&quot;00604415&quot;/&gt;&lt;wsp:rsid wsp:val=&quot;006247D0&quot;/&gt;&lt;wsp:rsid wsp:val=&quot;0064048E&quot;/&gt;&lt;wsp:rsid wsp:val=&quot;006560E8&quot;/&gt;&lt;wsp:rsid wsp:val=&quot;00663437&quot;/&gt;&lt;wsp:rsid wsp:val=&quot;00681FC5&quot;/&gt;&lt;wsp:rsid wsp:val=&quot;00687910&quot;/&gt;&lt;wsp:rsid wsp:val=&quot;00693C55&quot;/&gt;&lt;wsp:rsid wsp:val=&quot;006A5C55&quot;/&gt;&lt;wsp:rsid wsp:val=&quot;006A734C&quot;/&gt;&lt;wsp:rsid wsp:val=&quot;006B7666&quot;/&gt;&lt;wsp:rsid wsp:val=&quot;006C3314&quot;/&gt;&lt;wsp:rsid wsp:val=&quot;006D05B2&quot;/&gt;&lt;wsp:rsid wsp:val=&quot;006D3BB5&quot;/&gt;&lt;wsp:rsid wsp:val=&quot;006F57C8&quot;/&gt;&lt;wsp:rsid wsp:val=&quot;0070017E&quot;/&gt;&lt;wsp:rsid wsp:val=&quot;00700E63&quot;/&gt;&lt;wsp:rsid wsp:val=&quot;0070322D&quot;/&gt;&lt;wsp:rsid wsp:val=&quot;007115EB&quot;/&gt;&lt;wsp:rsid wsp:val=&quot;0071718B&quot;/&gt;&lt;wsp:rsid wsp:val=&quot;00751DF9&quot;/&gt;&lt;wsp:rsid wsp:val=&quot;00753BFF&quot;/&gt;&lt;wsp:rsid wsp:val=&quot;00761971&quot;/&gt;&lt;wsp:rsid wsp:val=&quot;00780D4E&quot;/&gt;&lt;wsp:rsid wsp:val=&quot;00792BD6&quot;/&gt;&lt;wsp:rsid wsp:val=&quot;007943B5&quot;/&gt;&lt;wsp:rsid wsp:val=&quot;00796608&quot;/&gt;&lt;wsp:rsid wsp:val=&quot;007C0910&quot;/&gt;&lt;wsp:rsid wsp:val=&quot;007C1B24&quot;/&gt;&lt;wsp:rsid wsp:val=&quot;007C5B18&quot;/&gt;&lt;wsp:rsid wsp:val=&quot;007D2583&quot;/&gt;&lt;wsp:rsid wsp:val=&quot;007E5007&quot;/&gt;&lt;wsp:rsid wsp:val=&quot;007E751C&quot;/&gt;&lt;wsp:rsid wsp:val=&quot;0080265B&quot;/&gt;&lt;wsp:rsid wsp:val=&quot;0080551B&quot;/&gt;&lt;wsp:rsid wsp:val=&quot;00806E88&quot;/&gt;&lt;wsp:rsid wsp:val=&quot;00810730&quot;/&gt;&lt;wsp:rsid wsp:val=&quot;008223BB&quot;/&gt;&lt;wsp:rsid wsp:val=&quot;0082292B&quot;/&gt;&lt;wsp:rsid wsp:val=&quot;00826DA6&quot;/&gt;&lt;wsp:rsid wsp:val=&quot;00830B54&quot;/&gt;&lt;wsp:rsid wsp:val=&quot;00830BC6&quot;/&gt;&lt;wsp:rsid wsp:val=&quot;008473B3&quot;/&gt;&lt;wsp:rsid wsp:val=&quot;00855C3D&quot;/&gt;&lt;wsp:rsid wsp:val=&quot;00862F96&quot;/&gt;&lt;wsp:rsid wsp:val=&quot;0087002F&quot;/&gt;&lt;wsp:rsid wsp:val=&quot;008743CE&quot;/&gt;&lt;wsp:rsid wsp:val=&quot;00886A99&quot;/&gt;&lt;wsp:rsid wsp:val=&quot;008903C2&quot;/&gt;&lt;wsp:rsid wsp:val=&quot;00892650&quot;/&gt;&lt;wsp:rsid wsp:val=&quot;008A79BD&quot;/&gt;&lt;wsp:rsid wsp:val=&quot;008B7A08&quot;/&gt;&lt;wsp:rsid wsp:val=&quot;008E2624&quot;/&gt;&lt;wsp:rsid wsp:val=&quot;008E2736&quot;/&gt;&lt;wsp:rsid wsp:val=&quot;008F2275&quot;/&gt;&lt;wsp:rsid wsp:val=&quot;0090320A&quot;/&gt;&lt;wsp:rsid wsp:val=&quot;00910089&quot;/&gt;&lt;wsp:rsid wsp:val=&quot;009225C8&quot;/&gt;&lt;wsp:rsid wsp:val=&quot;00925714&quot;/&gt;&lt;wsp:rsid wsp:val=&quot;00925CF4&quot;/&gt;&lt;wsp:rsid wsp:val=&quot;00933623&quot;/&gt;&lt;wsp:rsid wsp:val=&quot;00935F88&quot;/&gt;&lt;wsp:rsid wsp:val=&quot;00943206&quot;/&gt;&lt;wsp:rsid wsp:val=&quot;00943821&quot;/&gt;&lt;wsp:rsid wsp:val=&quot;00946DAC&quot;/&gt;&lt;wsp:rsid wsp:val=&quot;009511B6&quot;/&gt;&lt;wsp:rsid wsp:val=&quot;00962047&quot;/&gt;&lt;wsp:rsid wsp:val=&quot;009805D4&quot;/&gt;&lt;wsp:rsid wsp:val=&quot;00991BC2&quot;/&gt;&lt;wsp:rsid wsp:val=&quot;009A7A89&quot;/&gt;&lt;wsp:rsid wsp:val=&quot;009C1EDA&quot;/&gt;&lt;wsp:rsid wsp:val=&quot;009F50C1&quot;/&gt;&lt;wsp:rsid wsp:val=&quot;00A01990&quot;/&gt;&lt;wsp:rsid wsp:val=&quot;00A11C02&quot;/&gt;&lt;wsp:rsid wsp:val=&quot;00A17D86&quot;/&gt;&lt;wsp:rsid wsp:val=&quot;00A2427B&quot;/&gt;&lt;wsp:rsid wsp:val=&quot;00A55C54&quot;/&gt;&lt;wsp:rsid wsp:val=&quot;00A71562&quot;/&gt;&lt;wsp:rsid wsp:val=&quot;00A72491&quot;/&gt;&lt;wsp:rsid wsp:val=&quot;00A72CDB&quot;/&gt;&lt;wsp:rsid wsp:val=&quot;00A81FDD&quot;/&gt;&lt;wsp:rsid wsp:val=&quot;00A847F5&quot;/&gt;&lt;wsp:rsid wsp:val=&quot;00A84ADE&quot;/&gt;&lt;wsp:rsid wsp:val=&quot;00A92917&quot;/&gt;&lt;wsp:rsid wsp:val=&quot;00AA6D47&quot;/&gt;&lt;wsp:rsid wsp:val=&quot;00AC7589&quot;/&gt;&lt;wsp:rsid wsp:val=&quot;00AD0403&quot;/&gt;&lt;wsp:rsid wsp:val=&quot;00AD0B81&quot;/&gt;&lt;wsp:rsid wsp:val=&quot;00AD19DA&quot;/&gt;&lt;wsp:rsid wsp:val=&quot;00AD1B20&quot;/&gt;&lt;wsp:rsid wsp:val=&quot;00AD5BD7&quot;/&gt;&lt;wsp:rsid wsp:val=&quot;00AE0B6B&quot;/&gt;&lt;wsp:rsid wsp:val=&quot;00B00EEA&quot;/&gt;&lt;wsp:rsid wsp:val=&quot;00B02B0B&quot;/&gt;&lt;wsp:rsid wsp:val=&quot;00B068E8&quot;/&gt;&lt;wsp:rsid wsp:val=&quot;00B07889&quot;/&gt;&lt;wsp:rsid wsp:val=&quot;00B24B96&quot;/&gt;&lt;wsp:rsid wsp:val=&quot;00B33A93&quot;/&gt;&lt;wsp:rsid wsp:val=&quot;00B34EFD&quot;/&gt;&lt;wsp:rsid wsp:val=&quot;00B461E7&quot;/&gt;&lt;wsp:rsid wsp:val=&quot;00B52996&quot;/&gt;&lt;wsp:rsid wsp:val=&quot;00B54830&quot;/&gt;&lt;wsp:rsid wsp:val=&quot;00B65F58&quot;/&gt;&lt;wsp:rsid wsp:val=&quot;00B72BCE&quot;/&gt;&lt;wsp:rsid wsp:val=&quot;00B931D2&quot;/&gt;&lt;wsp:rsid wsp:val=&quot;00B959D4&quot;/&gt;&lt;wsp:rsid wsp:val=&quot;00B97429&quot;/&gt;&lt;wsp:rsid wsp:val=&quot;00BB0C69&quot;/&gt;&lt;wsp:rsid wsp:val=&quot;00BB6511&quot;/&gt;&lt;wsp:rsid wsp:val=&quot;00BC3DAB&quot;/&gt;&lt;wsp:rsid wsp:val=&quot;00BC6A89&quot;/&gt;&lt;wsp:rsid wsp:val=&quot;00BC78D9&quot;/&gt;&lt;wsp:rsid wsp:val=&quot;00BD648B&quot;/&gt;&lt;wsp:rsid wsp:val=&quot;00BD7DF2&quot;/&gt;&lt;wsp:rsid wsp:val=&quot;00BE0DEC&quot;/&gt;&lt;wsp:rsid wsp:val=&quot;00C03310&quot;/&gt;&lt;wsp:rsid wsp:val=&quot;00C03A23&quot;/&gt;&lt;wsp:rsid wsp:val=&quot;00C336C8&quot;/&gt;&lt;wsp:rsid wsp:val=&quot;00C52D14&quot;/&gt;&lt;wsp:rsid wsp:val=&quot;00C64CC7&quot;/&gt;&lt;wsp:rsid wsp:val=&quot;00C71A33&quot;/&gt;&lt;wsp:rsid wsp:val=&quot;00C73617&quot;/&gt;&lt;wsp:rsid wsp:val=&quot;00C87166&quot;/&gt;&lt;wsp:rsid wsp:val=&quot;00C873B7&quot;/&gt;&lt;wsp:rsid wsp:val=&quot;00C967F9&quot;/&gt;&lt;wsp:rsid wsp:val=&quot;00CA1E20&quot;/&gt;&lt;wsp:rsid wsp:val=&quot;00CA309A&quot;/&gt;&lt;wsp:rsid wsp:val=&quot;00CA595A&quot;/&gt;&lt;wsp:rsid wsp:val=&quot;00CB170D&quot;/&gt;&lt;wsp:rsid wsp:val=&quot;00CC4D9C&quot;/&gt;&lt;wsp:rsid wsp:val=&quot;00CF0935&quot;/&gt;&lt;wsp:rsid wsp:val=&quot;00D03DC7&quot;/&gt;&lt;wsp:rsid wsp:val=&quot;00D046B5&quot;/&gt;&lt;wsp:rsid wsp:val=&quot;00D105D2&quot;/&gt;&lt;wsp:rsid wsp:val=&quot;00D117F5&quot;/&gt;&lt;wsp:rsid wsp:val=&quot;00D233EA&quot;/&gt;&lt;wsp:rsid wsp:val=&quot;00D249B1&quot;/&gt;&lt;wsp:rsid wsp:val=&quot;00D25D90&quot;/&gt;&lt;wsp:rsid wsp:val=&quot;00D25F93&quot;/&gt;&lt;wsp:rsid wsp:val=&quot;00D2737E&quot;/&gt;&lt;wsp:rsid wsp:val=&quot;00D3351A&quot;/&gt;&lt;wsp:rsid wsp:val=&quot;00D50346&quot;/&gt;&lt;wsp:rsid wsp:val=&quot;00D50E62&quot;/&gt;&lt;wsp:rsid wsp:val=&quot;00D5499D&quot;/&gt;&lt;wsp:rsid wsp:val=&quot;00D66E40&quot;/&gt;&lt;wsp:rsid wsp:val=&quot;00D901A9&quot;/&gt;&lt;wsp:rsid wsp:val=&quot;00DB5456&quot;/&gt;&lt;wsp:rsid wsp:val=&quot;00DC2BB7&quot;/&gt;&lt;wsp:rsid wsp:val=&quot;00DD065D&quot;/&gt;&lt;wsp:rsid wsp:val=&quot;00DD603B&quot;/&gt;&lt;wsp:rsid wsp:val=&quot;00E007DD&quot;/&gt;&lt;wsp:rsid wsp:val=&quot;00E06488&quot;/&gt;&lt;wsp:rsid wsp:val=&quot;00E1019F&quot;/&gt;&lt;wsp:rsid wsp:val=&quot;00E36D2C&quot;/&gt;&lt;wsp:rsid wsp:val=&quot;00E4657A&quot;/&gt;&lt;wsp:rsid wsp:val=&quot;00E5008A&quot;/&gt;&lt;wsp:rsid wsp:val=&quot;00E56EA8&quot;/&gt;&lt;wsp:rsid wsp:val=&quot;00E64954&quot;/&gt;&lt;wsp:rsid wsp:val=&quot;00E736EA&quot;/&gt;&lt;wsp:rsid wsp:val=&quot;00E7465D&quot;/&gt;&lt;wsp:rsid wsp:val=&quot;00E81F2F&quot;/&gt;&lt;wsp:rsid wsp:val=&quot;00EB0541&quot;/&gt;&lt;wsp:rsid wsp:val=&quot;00EB249B&quot;/&gt;&lt;wsp:rsid wsp:val=&quot;00EB68F9&quot;/&gt;&lt;wsp:rsid wsp:val=&quot;00EC671E&quot;/&gt;&lt;wsp:rsid wsp:val=&quot;00EE5CF6&quot;/&gt;&lt;wsp:rsid wsp:val=&quot;00EF5514&quot;/&gt;&lt;wsp:rsid wsp:val=&quot;00F207C1&quot;/&gt;&lt;wsp:rsid wsp:val=&quot;00F253B8&quot;/&gt;&lt;wsp:rsid wsp:val=&quot;00F42AEF&quot;/&gt;&lt;wsp:rsid wsp:val=&quot;00F4393F&quot;/&gt;&lt;wsp:rsid wsp:val=&quot;00F46AFF&quot;/&gt;&lt;wsp:rsid wsp:val=&quot;00F6091A&quot;/&gt;&lt;wsp:rsid wsp:val=&quot;00F6157D&quot;/&gt;&lt;wsp:rsid wsp:val=&quot;00FA16EB&quot;/&gt;&lt;wsp:rsid wsp:val=&quot;00FB21AA&quot;/&gt;&lt;wsp:rsid wsp:val=&quot;00FB3A6F&quot;/&gt;&lt;wsp:rsid wsp:val=&quot;00FB446D&quot;/&gt;&lt;wsp:rsid wsp:val=&quot;00FB4D41&quot;/&gt;&lt;wsp:rsid wsp:val=&quot;00FD0233&quot;/&gt;&lt;wsp:rsid wsp:val=&quot;00FD798B&quot;/&gt;&lt;wsp:rsid wsp:val=&quot;00FE2293&quot;/&gt;&lt;wsp:rsid wsp:val=&quot;00FF2035&quot;/&gt;&lt;/wsp:rsids&gt;&lt;/w:docPr&gt;&lt;w:body&gt;&lt;wx:sect&gt;&lt;w:p wsp:rsidR=&quot;00000000&quot; wsp:rsidRDefault=&quot;00700E63&quot; wsp:rsidP=&quot;00700E63&quot;&gt;&lt;m:oMathPara&gt;&lt;m:oMath&gt;&lt;m:bar&gt;&lt;m:barPr&gt;&lt;m:pos m:val=&quot;top&quot;/&gt;&lt;m:ctrlPr&gt;&lt;w:rPr&gt;&lt;w:rFonts w:ascii=&quot;Cambria Math&quot; w:fareast=&quot;Calibri&quot; w:h-ansi=&quot;Cambria Math&quot; w:cs=&quot;Times New Roman&quot;/&gt;&lt;wx:font wx:val=&quot;Cambria Math&quot;/&gt;&lt;w:i/&gt;&lt;w:sz w:val=&quot;24&quot;/&gt;&lt;w:sz-cs w:val=&quot;24&quot;/&gt;&lt;/w:rPr&gt;&lt;/m:ctrlPr&gt;&lt;/m:barPr&gt;&lt;m:e&gt;&lt;m:r&gt;&lt;w:rPr&gt;&lt;w:rFonts w:ascii=&quot;Cambria Math&quot; w:h-ansi=&quot;Cambria Math&quot;/&gt;&lt;wx:font wx:val=&quot;Cambria Math&quot;/&gt;&lt;w:i/&gt;&lt;/w:rPr&gt;&lt;m:t&gt;X&lt;/m:t&gt;&lt;/m:r&gt;&lt;/m:e&gt;&lt;/m:bar&gt;&lt;/m:oMath&gt;&lt;/m:oMathPara&gt;&lt;/w:p&gt;&lt;w:sectPr wsp:rsidR=&quot;00000000&quot;&gt;&lt;w:pgSz w:w=&quot;12240&quot; w:h=&quot;15840&quot;/&gt;&lt;w:pgMar w:top=&quot;1417&quot; w:right=&quot;1417&quot; w:bottom=&quot;1417&quot; w:left=&quot;1417&quot; w:header=&quot;720&quot; w:footer=&quot;720&quot; w:gutter=&quot;0&quot;/&gt;&lt;w:cols w:space=&quot;720&quot;/&gt;&lt;/w:sectPr&gt;&lt;/wx:sect&gt;&lt;/w:body&gt;&lt;/w:wordDocument&gt;">
                  <v:imagedata r:id="rId8" o:title="" chromakey="white"/>
                </v:shape>
              </w:pict>
            </w:r>
            <w:r w:rsidRPr="006C4851">
              <w:rPr>
                <w:b/>
                <w:bCs/>
              </w:rPr>
              <w:instrText xml:space="preserve"> </w:instrText>
            </w:r>
            <w:r w:rsidRPr="006C4851">
              <w:rPr>
                <w:b/>
                <w:bCs/>
              </w:rPr>
              <w:fldChar w:fldCharType="separate"/>
            </w:r>
            <w:r w:rsidRPr="006C4851">
              <w:rPr>
                <w:b/>
                <w:bCs/>
                <w:color w:val="000000"/>
              </w:rPr>
              <w:t>X̄</w:t>
            </w:r>
            <w:r w:rsidRPr="006C4851">
              <w:rPr>
                <w:b/>
                <w:bCs/>
              </w:rPr>
              <w:fldChar w:fldCharType="end"/>
            </w:r>
          </w:p>
        </w:tc>
        <w:tc>
          <w:tcPr>
            <w:tcW w:w="829" w:type="dxa"/>
            <w:tcBorders>
              <w:bottom w:val="single" w:sz="4" w:space="0" w:color="auto"/>
            </w:tcBorders>
            <w:vAlign w:val="center"/>
          </w:tcPr>
          <w:p w14:paraId="6F505A7F" w14:textId="77777777" w:rsidR="003E05E2" w:rsidRPr="006C4851" w:rsidRDefault="003E05E2" w:rsidP="00BB73D6">
            <w:pPr>
              <w:spacing w:line="360" w:lineRule="auto"/>
              <w:ind w:right="1"/>
              <w:jc w:val="center"/>
              <w:rPr>
                <w:b/>
                <w:bCs/>
              </w:rPr>
            </w:pPr>
            <w:r w:rsidRPr="006C4851">
              <w:rPr>
                <w:b/>
                <w:bCs/>
              </w:rPr>
              <w:t>Ss</w:t>
            </w:r>
          </w:p>
        </w:tc>
        <w:tc>
          <w:tcPr>
            <w:tcW w:w="699" w:type="dxa"/>
            <w:vAlign w:val="center"/>
          </w:tcPr>
          <w:p w14:paraId="78ACB58A" w14:textId="77777777" w:rsidR="003E05E2" w:rsidRPr="006C4851" w:rsidRDefault="003E05E2" w:rsidP="00BB73D6">
            <w:pPr>
              <w:spacing w:line="360" w:lineRule="auto"/>
              <w:ind w:right="1"/>
              <w:jc w:val="center"/>
              <w:rPr>
                <w:b/>
                <w:bCs/>
              </w:rPr>
            </w:pPr>
            <w:r w:rsidRPr="006C4851">
              <w:rPr>
                <w:b/>
                <w:bCs/>
              </w:rPr>
              <w:t>t</w:t>
            </w:r>
          </w:p>
        </w:tc>
        <w:tc>
          <w:tcPr>
            <w:tcW w:w="942" w:type="dxa"/>
            <w:vAlign w:val="center"/>
          </w:tcPr>
          <w:p w14:paraId="14BD75A2" w14:textId="77777777" w:rsidR="003E05E2" w:rsidRPr="006C4851" w:rsidRDefault="003E05E2" w:rsidP="00BB73D6">
            <w:pPr>
              <w:spacing w:line="360" w:lineRule="auto"/>
              <w:ind w:right="1"/>
              <w:jc w:val="center"/>
              <w:rPr>
                <w:b/>
                <w:bCs/>
              </w:rPr>
            </w:pPr>
            <w:r w:rsidRPr="006C4851">
              <w:rPr>
                <w:b/>
                <w:bCs/>
              </w:rPr>
              <w:t>p</w:t>
            </w:r>
          </w:p>
        </w:tc>
        <w:tc>
          <w:tcPr>
            <w:tcW w:w="917" w:type="dxa"/>
            <w:vAlign w:val="center"/>
          </w:tcPr>
          <w:p w14:paraId="43567D20" w14:textId="77777777" w:rsidR="003E05E2" w:rsidRPr="006C4851" w:rsidRDefault="003E05E2" w:rsidP="00BB73D6">
            <w:pPr>
              <w:spacing w:line="360" w:lineRule="auto"/>
              <w:ind w:right="1"/>
              <w:jc w:val="center"/>
              <w:rPr>
                <w:b/>
                <w:bCs/>
              </w:rPr>
            </w:pPr>
            <w:r w:rsidRPr="006C4851">
              <w:rPr>
                <w:b/>
                <w:bCs/>
              </w:rPr>
              <w:t>ƞ</w:t>
            </w:r>
            <w:r w:rsidRPr="006C4851">
              <w:rPr>
                <w:b/>
                <w:bCs/>
                <w:vertAlign w:val="superscript"/>
              </w:rPr>
              <w:t>2</w:t>
            </w:r>
          </w:p>
        </w:tc>
      </w:tr>
      <w:tr w:rsidR="003E05E2" w:rsidRPr="006C4851" w14:paraId="121EA32E" w14:textId="77777777" w:rsidTr="006C4851">
        <w:trPr>
          <w:trHeight w:val="332"/>
        </w:trPr>
        <w:tc>
          <w:tcPr>
            <w:tcW w:w="1408" w:type="dxa"/>
            <w:vMerge w:val="restart"/>
            <w:vAlign w:val="center"/>
          </w:tcPr>
          <w:p w14:paraId="0C0E5335" w14:textId="77777777" w:rsidR="003E05E2" w:rsidRPr="006C4851" w:rsidRDefault="003E05E2" w:rsidP="00BB73D6">
            <w:pPr>
              <w:spacing w:line="360" w:lineRule="auto"/>
              <w:ind w:right="1"/>
              <w:jc w:val="center"/>
            </w:pPr>
            <w:r w:rsidRPr="006C4851">
              <w:t>TPAB</w:t>
            </w:r>
          </w:p>
        </w:tc>
        <w:tc>
          <w:tcPr>
            <w:tcW w:w="2402" w:type="dxa"/>
            <w:tcBorders>
              <w:bottom w:val="nil"/>
            </w:tcBorders>
            <w:vAlign w:val="center"/>
          </w:tcPr>
          <w:p w14:paraId="1C9AC91C" w14:textId="77777777" w:rsidR="003E05E2" w:rsidRPr="006C4851" w:rsidRDefault="003E05E2" w:rsidP="00BB73D6">
            <w:pPr>
              <w:spacing w:line="360" w:lineRule="auto"/>
              <w:ind w:right="1"/>
            </w:pPr>
            <w:r w:rsidRPr="006C4851">
              <w:t xml:space="preserve">Evet </w:t>
            </w:r>
          </w:p>
        </w:tc>
        <w:tc>
          <w:tcPr>
            <w:tcW w:w="826" w:type="dxa"/>
            <w:tcBorders>
              <w:bottom w:val="nil"/>
            </w:tcBorders>
            <w:vAlign w:val="center"/>
          </w:tcPr>
          <w:p w14:paraId="7921FB21" w14:textId="77777777" w:rsidR="003E05E2" w:rsidRPr="006C4851" w:rsidRDefault="003E05E2" w:rsidP="00BB73D6">
            <w:pPr>
              <w:spacing w:line="360" w:lineRule="auto"/>
              <w:ind w:right="1"/>
              <w:jc w:val="center"/>
            </w:pPr>
            <w:r w:rsidRPr="006C4851">
              <w:t>71</w:t>
            </w:r>
          </w:p>
        </w:tc>
        <w:tc>
          <w:tcPr>
            <w:tcW w:w="699" w:type="dxa"/>
            <w:tcBorders>
              <w:bottom w:val="nil"/>
            </w:tcBorders>
            <w:vAlign w:val="center"/>
          </w:tcPr>
          <w:p w14:paraId="27AC1787" w14:textId="77777777" w:rsidR="003E05E2" w:rsidRPr="006C4851" w:rsidRDefault="003E05E2" w:rsidP="00BB73D6">
            <w:pPr>
              <w:spacing w:line="360" w:lineRule="auto"/>
              <w:ind w:right="1"/>
              <w:jc w:val="center"/>
            </w:pPr>
            <w:r w:rsidRPr="006C4851">
              <w:t>3,96</w:t>
            </w:r>
          </w:p>
        </w:tc>
        <w:tc>
          <w:tcPr>
            <w:tcW w:w="829" w:type="dxa"/>
            <w:tcBorders>
              <w:bottom w:val="nil"/>
            </w:tcBorders>
            <w:vAlign w:val="center"/>
          </w:tcPr>
          <w:p w14:paraId="100F574F" w14:textId="77777777" w:rsidR="003E05E2" w:rsidRPr="006C4851" w:rsidRDefault="003E05E2" w:rsidP="00BB73D6">
            <w:pPr>
              <w:spacing w:line="360" w:lineRule="auto"/>
              <w:ind w:right="1"/>
              <w:jc w:val="center"/>
            </w:pPr>
            <w:r w:rsidRPr="006C4851">
              <w:t>0,50</w:t>
            </w:r>
          </w:p>
        </w:tc>
        <w:tc>
          <w:tcPr>
            <w:tcW w:w="699" w:type="dxa"/>
            <w:vMerge w:val="restart"/>
            <w:vAlign w:val="center"/>
          </w:tcPr>
          <w:p w14:paraId="37952D31" w14:textId="77777777" w:rsidR="003E05E2" w:rsidRPr="006C4851" w:rsidRDefault="003E05E2" w:rsidP="00BB73D6">
            <w:pPr>
              <w:spacing w:line="360" w:lineRule="auto"/>
              <w:ind w:right="1"/>
              <w:jc w:val="center"/>
            </w:pPr>
            <w:r w:rsidRPr="006C4851">
              <w:t>6,14</w:t>
            </w:r>
          </w:p>
        </w:tc>
        <w:tc>
          <w:tcPr>
            <w:tcW w:w="942" w:type="dxa"/>
            <w:vMerge w:val="restart"/>
            <w:vAlign w:val="center"/>
          </w:tcPr>
          <w:p w14:paraId="70F3932E" w14:textId="77777777" w:rsidR="003E05E2" w:rsidRPr="006C4851" w:rsidRDefault="003E05E2" w:rsidP="00BB73D6">
            <w:pPr>
              <w:spacing w:line="360" w:lineRule="auto"/>
              <w:ind w:right="1"/>
              <w:jc w:val="center"/>
            </w:pPr>
            <w:r w:rsidRPr="006C4851">
              <w:t>0,00</w:t>
            </w:r>
          </w:p>
        </w:tc>
        <w:tc>
          <w:tcPr>
            <w:tcW w:w="917" w:type="dxa"/>
            <w:vMerge w:val="restart"/>
            <w:vAlign w:val="center"/>
          </w:tcPr>
          <w:p w14:paraId="4B623882" w14:textId="77777777" w:rsidR="003E05E2" w:rsidRPr="006C4851" w:rsidRDefault="003E05E2" w:rsidP="00BB73D6">
            <w:pPr>
              <w:spacing w:line="360" w:lineRule="auto"/>
              <w:ind w:right="1"/>
              <w:jc w:val="center"/>
            </w:pPr>
            <w:r w:rsidRPr="006C4851">
              <w:t>0,161</w:t>
            </w:r>
          </w:p>
        </w:tc>
      </w:tr>
      <w:tr w:rsidR="003E05E2" w:rsidRPr="006C4851" w14:paraId="46007F39" w14:textId="77777777" w:rsidTr="00DE3705">
        <w:trPr>
          <w:trHeight w:val="367"/>
        </w:trPr>
        <w:tc>
          <w:tcPr>
            <w:tcW w:w="1408" w:type="dxa"/>
            <w:vMerge/>
            <w:vAlign w:val="center"/>
          </w:tcPr>
          <w:p w14:paraId="3C66C7EB" w14:textId="77777777" w:rsidR="003E05E2" w:rsidRPr="006C4851" w:rsidRDefault="003E05E2" w:rsidP="00BB73D6">
            <w:pPr>
              <w:spacing w:line="360" w:lineRule="auto"/>
              <w:ind w:right="1"/>
              <w:jc w:val="center"/>
            </w:pPr>
          </w:p>
        </w:tc>
        <w:tc>
          <w:tcPr>
            <w:tcW w:w="2402" w:type="dxa"/>
            <w:tcBorders>
              <w:top w:val="nil"/>
              <w:bottom w:val="single" w:sz="4" w:space="0" w:color="auto"/>
            </w:tcBorders>
            <w:vAlign w:val="center"/>
          </w:tcPr>
          <w:p w14:paraId="4E1062A7" w14:textId="77777777" w:rsidR="003E05E2" w:rsidRPr="006C4851" w:rsidRDefault="003E05E2" w:rsidP="00BB73D6">
            <w:pPr>
              <w:spacing w:line="360" w:lineRule="auto"/>
              <w:ind w:right="1"/>
            </w:pPr>
            <w:r w:rsidRPr="006C4851">
              <w:t>Hayır</w:t>
            </w:r>
          </w:p>
        </w:tc>
        <w:tc>
          <w:tcPr>
            <w:tcW w:w="826" w:type="dxa"/>
            <w:tcBorders>
              <w:top w:val="nil"/>
              <w:bottom w:val="single" w:sz="4" w:space="0" w:color="auto"/>
            </w:tcBorders>
            <w:vAlign w:val="center"/>
          </w:tcPr>
          <w:p w14:paraId="65A58A2A" w14:textId="77777777" w:rsidR="003E05E2" w:rsidRPr="006C4851" w:rsidRDefault="003E05E2" w:rsidP="00BB73D6">
            <w:pPr>
              <w:spacing w:line="360" w:lineRule="auto"/>
              <w:ind w:right="1"/>
              <w:jc w:val="center"/>
            </w:pPr>
            <w:r w:rsidRPr="006C4851">
              <w:t>127</w:t>
            </w:r>
          </w:p>
        </w:tc>
        <w:tc>
          <w:tcPr>
            <w:tcW w:w="699" w:type="dxa"/>
            <w:tcBorders>
              <w:top w:val="nil"/>
              <w:bottom w:val="single" w:sz="4" w:space="0" w:color="auto"/>
            </w:tcBorders>
            <w:vAlign w:val="center"/>
          </w:tcPr>
          <w:p w14:paraId="1AB263DF" w14:textId="77777777" w:rsidR="003E05E2" w:rsidRPr="006C4851" w:rsidRDefault="003E05E2" w:rsidP="00BB73D6">
            <w:pPr>
              <w:spacing w:line="360" w:lineRule="auto"/>
              <w:ind w:right="1"/>
              <w:jc w:val="center"/>
            </w:pPr>
            <w:r w:rsidRPr="006C4851">
              <w:t>3,48</w:t>
            </w:r>
          </w:p>
        </w:tc>
        <w:tc>
          <w:tcPr>
            <w:tcW w:w="829" w:type="dxa"/>
            <w:tcBorders>
              <w:top w:val="nil"/>
              <w:bottom w:val="single" w:sz="4" w:space="0" w:color="auto"/>
            </w:tcBorders>
            <w:vAlign w:val="center"/>
          </w:tcPr>
          <w:p w14:paraId="48AE2A18" w14:textId="77777777" w:rsidR="003E05E2" w:rsidRPr="006C4851" w:rsidRDefault="003E05E2" w:rsidP="00BB73D6">
            <w:pPr>
              <w:spacing w:line="360" w:lineRule="auto"/>
              <w:ind w:right="1"/>
              <w:jc w:val="center"/>
            </w:pPr>
            <w:r w:rsidRPr="006C4851">
              <w:t>0,53</w:t>
            </w:r>
          </w:p>
        </w:tc>
        <w:tc>
          <w:tcPr>
            <w:tcW w:w="699" w:type="dxa"/>
            <w:vMerge/>
            <w:vAlign w:val="center"/>
          </w:tcPr>
          <w:p w14:paraId="5C91AA84" w14:textId="77777777" w:rsidR="003E05E2" w:rsidRPr="006C4851" w:rsidRDefault="003E05E2" w:rsidP="00BB73D6">
            <w:pPr>
              <w:spacing w:line="360" w:lineRule="auto"/>
              <w:ind w:right="1"/>
              <w:jc w:val="center"/>
            </w:pPr>
          </w:p>
        </w:tc>
        <w:tc>
          <w:tcPr>
            <w:tcW w:w="942" w:type="dxa"/>
            <w:vMerge/>
            <w:vAlign w:val="center"/>
          </w:tcPr>
          <w:p w14:paraId="5B4774F3" w14:textId="77777777" w:rsidR="003E05E2" w:rsidRPr="006C4851" w:rsidRDefault="003E05E2" w:rsidP="00BB73D6">
            <w:pPr>
              <w:spacing w:line="360" w:lineRule="auto"/>
              <w:ind w:right="1"/>
              <w:jc w:val="center"/>
            </w:pPr>
          </w:p>
        </w:tc>
        <w:tc>
          <w:tcPr>
            <w:tcW w:w="917" w:type="dxa"/>
            <w:vMerge/>
            <w:vAlign w:val="center"/>
          </w:tcPr>
          <w:p w14:paraId="5F5E76CD" w14:textId="77777777" w:rsidR="003E05E2" w:rsidRPr="006C4851" w:rsidRDefault="003E05E2" w:rsidP="00BB73D6">
            <w:pPr>
              <w:spacing w:line="360" w:lineRule="auto"/>
              <w:ind w:right="1"/>
              <w:jc w:val="center"/>
            </w:pPr>
          </w:p>
        </w:tc>
      </w:tr>
      <w:tr w:rsidR="003E05E2" w:rsidRPr="006C4851" w14:paraId="481F20DD" w14:textId="77777777" w:rsidTr="00DE3705">
        <w:trPr>
          <w:trHeight w:val="367"/>
        </w:trPr>
        <w:tc>
          <w:tcPr>
            <w:tcW w:w="1408" w:type="dxa"/>
            <w:vMerge w:val="restart"/>
            <w:vAlign w:val="center"/>
          </w:tcPr>
          <w:p w14:paraId="1C1D8500" w14:textId="77777777" w:rsidR="003E05E2" w:rsidRPr="006C4851" w:rsidRDefault="003E05E2" w:rsidP="00BB73D6">
            <w:pPr>
              <w:spacing w:line="360" w:lineRule="auto"/>
              <w:ind w:right="1"/>
              <w:jc w:val="center"/>
            </w:pPr>
            <w:r w:rsidRPr="006C4851">
              <w:t>TPB</w:t>
            </w:r>
          </w:p>
        </w:tc>
        <w:tc>
          <w:tcPr>
            <w:tcW w:w="2402" w:type="dxa"/>
            <w:tcBorders>
              <w:top w:val="single" w:sz="4" w:space="0" w:color="auto"/>
              <w:bottom w:val="nil"/>
            </w:tcBorders>
            <w:vAlign w:val="center"/>
          </w:tcPr>
          <w:p w14:paraId="33841BEE" w14:textId="77777777" w:rsidR="003E05E2" w:rsidRPr="006C4851" w:rsidRDefault="003E05E2" w:rsidP="00BB73D6">
            <w:pPr>
              <w:spacing w:line="360" w:lineRule="auto"/>
              <w:ind w:right="1"/>
            </w:pPr>
            <w:r w:rsidRPr="006C4851">
              <w:t xml:space="preserve">Evet </w:t>
            </w:r>
          </w:p>
        </w:tc>
        <w:tc>
          <w:tcPr>
            <w:tcW w:w="826" w:type="dxa"/>
            <w:tcBorders>
              <w:top w:val="single" w:sz="4" w:space="0" w:color="auto"/>
              <w:bottom w:val="nil"/>
            </w:tcBorders>
            <w:vAlign w:val="center"/>
          </w:tcPr>
          <w:p w14:paraId="6E304583" w14:textId="77777777" w:rsidR="003E05E2" w:rsidRPr="006C4851" w:rsidRDefault="003E05E2" w:rsidP="00BB73D6">
            <w:pPr>
              <w:spacing w:line="360" w:lineRule="auto"/>
              <w:ind w:right="1"/>
              <w:jc w:val="center"/>
            </w:pPr>
            <w:r w:rsidRPr="006C4851">
              <w:t>71</w:t>
            </w:r>
          </w:p>
        </w:tc>
        <w:tc>
          <w:tcPr>
            <w:tcW w:w="699" w:type="dxa"/>
            <w:tcBorders>
              <w:top w:val="single" w:sz="4" w:space="0" w:color="auto"/>
              <w:bottom w:val="nil"/>
            </w:tcBorders>
            <w:vAlign w:val="center"/>
          </w:tcPr>
          <w:p w14:paraId="4CE79A71" w14:textId="77777777" w:rsidR="003E05E2" w:rsidRPr="006C4851" w:rsidRDefault="003E05E2" w:rsidP="00BB73D6">
            <w:pPr>
              <w:spacing w:line="360" w:lineRule="auto"/>
              <w:ind w:right="1"/>
              <w:jc w:val="center"/>
            </w:pPr>
            <w:r w:rsidRPr="006C4851">
              <w:t>4,06</w:t>
            </w:r>
          </w:p>
        </w:tc>
        <w:tc>
          <w:tcPr>
            <w:tcW w:w="829" w:type="dxa"/>
            <w:tcBorders>
              <w:top w:val="single" w:sz="4" w:space="0" w:color="auto"/>
              <w:bottom w:val="nil"/>
            </w:tcBorders>
            <w:vAlign w:val="center"/>
          </w:tcPr>
          <w:p w14:paraId="6C1CB199" w14:textId="77777777" w:rsidR="003E05E2" w:rsidRPr="006C4851" w:rsidRDefault="003E05E2" w:rsidP="00BB73D6">
            <w:pPr>
              <w:spacing w:line="360" w:lineRule="auto"/>
              <w:ind w:right="1"/>
              <w:jc w:val="center"/>
            </w:pPr>
            <w:r w:rsidRPr="006C4851">
              <w:t>0,48</w:t>
            </w:r>
          </w:p>
        </w:tc>
        <w:tc>
          <w:tcPr>
            <w:tcW w:w="699" w:type="dxa"/>
            <w:vMerge w:val="restart"/>
            <w:vAlign w:val="center"/>
          </w:tcPr>
          <w:p w14:paraId="23D61E8A" w14:textId="77777777" w:rsidR="003E05E2" w:rsidRPr="006C4851" w:rsidRDefault="003E05E2" w:rsidP="00BB73D6">
            <w:pPr>
              <w:spacing w:line="360" w:lineRule="auto"/>
              <w:ind w:right="1"/>
              <w:jc w:val="center"/>
            </w:pPr>
            <w:r w:rsidRPr="006C4851">
              <w:t>4,59</w:t>
            </w:r>
          </w:p>
        </w:tc>
        <w:tc>
          <w:tcPr>
            <w:tcW w:w="942" w:type="dxa"/>
            <w:vMerge w:val="restart"/>
            <w:vAlign w:val="center"/>
          </w:tcPr>
          <w:p w14:paraId="685E5398" w14:textId="77777777" w:rsidR="003E05E2" w:rsidRPr="006C4851" w:rsidRDefault="003E05E2" w:rsidP="00BB73D6">
            <w:pPr>
              <w:spacing w:line="360" w:lineRule="auto"/>
              <w:ind w:right="1"/>
              <w:jc w:val="center"/>
            </w:pPr>
            <w:r w:rsidRPr="006C4851">
              <w:t>0,00</w:t>
            </w:r>
          </w:p>
        </w:tc>
        <w:tc>
          <w:tcPr>
            <w:tcW w:w="917" w:type="dxa"/>
            <w:vMerge w:val="restart"/>
            <w:vAlign w:val="center"/>
          </w:tcPr>
          <w:p w14:paraId="05B9E8A8" w14:textId="77777777" w:rsidR="003E05E2" w:rsidRPr="006C4851" w:rsidRDefault="003E05E2" w:rsidP="00BB73D6">
            <w:pPr>
              <w:spacing w:line="360" w:lineRule="auto"/>
              <w:ind w:right="1"/>
              <w:jc w:val="center"/>
            </w:pPr>
            <w:r w:rsidRPr="006C4851">
              <w:t>0,10</w:t>
            </w:r>
          </w:p>
        </w:tc>
      </w:tr>
      <w:tr w:rsidR="003E05E2" w:rsidRPr="006C4851" w14:paraId="27F993D1" w14:textId="77777777" w:rsidTr="00DE3705">
        <w:trPr>
          <w:trHeight w:val="367"/>
        </w:trPr>
        <w:tc>
          <w:tcPr>
            <w:tcW w:w="1408" w:type="dxa"/>
            <w:vMerge/>
            <w:vAlign w:val="center"/>
          </w:tcPr>
          <w:p w14:paraId="6D3CA216" w14:textId="77777777" w:rsidR="003E05E2" w:rsidRPr="006C4851" w:rsidRDefault="003E05E2" w:rsidP="00BB73D6">
            <w:pPr>
              <w:spacing w:line="360" w:lineRule="auto"/>
              <w:ind w:right="1"/>
              <w:jc w:val="center"/>
            </w:pPr>
          </w:p>
        </w:tc>
        <w:tc>
          <w:tcPr>
            <w:tcW w:w="2402" w:type="dxa"/>
            <w:tcBorders>
              <w:top w:val="nil"/>
              <w:bottom w:val="single" w:sz="4" w:space="0" w:color="auto"/>
            </w:tcBorders>
            <w:vAlign w:val="center"/>
          </w:tcPr>
          <w:p w14:paraId="4A232419" w14:textId="77777777" w:rsidR="003E05E2" w:rsidRPr="006C4851" w:rsidRDefault="003E05E2" w:rsidP="00BB73D6">
            <w:pPr>
              <w:spacing w:line="360" w:lineRule="auto"/>
              <w:ind w:right="1"/>
            </w:pPr>
            <w:r w:rsidRPr="006C4851">
              <w:t>Hayır</w:t>
            </w:r>
          </w:p>
        </w:tc>
        <w:tc>
          <w:tcPr>
            <w:tcW w:w="826" w:type="dxa"/>
            <w:tcBorders>
              <w:top w:val="nil"/>
              <w:bottom w:val="single" w:sz="4" w:space="0" w:color="auto"/>
            </w:tcBorders>
            <w:vAlign w:val="center"/>
          </w:tcPr>
          <w:p w14:paraId="412CA188" w14:textId="77777777" w:rsidR="003E05E2" w:rsidRPr="006C4851" w:rsidRDefault="003E05E2" w:rsidP="00BB73D6">
            <w:pPr>
              <w:spacing w:line="360" w:lineRule="auto"/>
              <w:ind w:right="1"/>
              <w:jc w:val="center"/>
            </w:pPr>
            <w:r w:rsidRPr="006C4851">
              <w:t>127</w:t>
            </w:r>
          </w:p>
        </w:tc>
        <w:tc>
          <w:tcPr>
            <w:tcW w:w="699" w:type="dxa"/>
            <w:tcBorders>
              <w:top w:val="nil"/>
              <w:bottom w:val="single" w:sz="4" w:space="0" w:color="auto"/>
            </w:tcBorders>
            <w:vAlign w:val="center"/>
          </w:tcPr>
          <w:p w14:paraId="683DBF10" w14:textId="77777777" w:rsidR="003E05E2" w:rsidRPr="006C4851" w:rsidRDefault="003E05E2" w:rsidP="00BB73D6">
            <w:pPr>
              <w:spacing w:line="360" w:lineRule="auto"/>
              <w:ind w:right="1"/>
              <w:jc w:val="center"/>
            </w:pPr>
            <w:r w:rsidRPr="006C4851">
              <w:t>3,69</w:t>
            </w:r>
          </w:p>
        </w:tc>
        <w:tc>
          <w:tcPr>
            <w:tcW w:w="829" w:type="dxa"/>
            <w:tcBorders>
              <w:top w:val="nil"/>
              <w:bottom w:val="single" w:sz="4" w:space="0" w:color="auto"/>
            </w:tcBorders>
            <w:vAlign w:val="center"/>
          </w:tcPr>
          <w:p w14:paraId="23D7AECB" w14:textId="77777777" w:rsidR="003E05E2" w:rsidRPr="006C4851" w:rsidRDefault="003E05E2" w:rsidP="00BB73D6">
            <w:pPr>
              <w:spacing w:line="360" w:lineRule="auto"/>
              <w:ind w:right="1"/>
              <w:jc w:val="center"/>
            </w:pPr>
            <w:r w:rsidRPr="006C4851">
              <w:t>0,63</w:t>
            </w:r>
          </w:p>
        </w:tc>
        <w:tc>
          <w:tcPr>
            <w:tcW w:w="699" w:type="dxa"/>
            <w:vMerge/>
            <w:vAlign w:val="center"/>
          </w:tcPr>
          <w:p w14:paraId="24595D64" w14:textId="77777777" w:rsidR="003E05E2" w:rsidRPr="006C4851" w:rsidRDefault="003E05E2" w:rsidP="00BB73D6">
            <w:pPr>
              <w:spacing w:line="360" w:lineRule="auto"/>
              <w:ind w:right="1"/>
              <w:jc w:val="center"/>
            </w:pPr>
          </w:p>
        </w:tc>
        <w:tc>
          <w:tcPr>
            <w:tcW w:w="942" w:type="dxa"/>
            <w:vMerge/>
            <w:vAlign w:val="center"/>
          </w:tcPr>
          <w:p w14:paraId="13608F49" w14:textId="77777777" w:rsidR="003E05E2" w:rsidRPr="006C4851" w:rsidRDefault="003E05E2" w:rsidP="00BB73D6">
            <w:pPr>
              <w:spacing w:line="360" w:lineRule="auto"/>
              <w:ind w:right="1"/>
              <w:jc w:val="center"/>
            </w:pPr>
          </w:p>
        </w:tc>
        <w:tc>
          <w:tcPr>
            <w:tcW w:w="917" w:type="dxa"/>
            <w:vMerge/>
            <w:vAlign w:val="center"/>
          </w:tcPr>
          <w:p w14:paraId="7A65A1B5" w14:textId="77777777" w:rsidR="003E05E2" w:rsidRPr="006C4851" w:rsidRDefault="003E05E2" w:rsidP="00BB73D6">
            <w:pPr>
              <w:spacing w:line="360" w:lineRule="auto"/>
              <w:ind w:right="1"/>
              <w:jc w:val="center"/>
            </w:pPr>
          </w:p>
        </w:tc>
      </w:tr>
      <w:tr w:rsidR="003E05E2" w:rsidRPr="006C4851" w14:paraId="6D15E41A" w14:textId="77777777" w:rsidTr="00DE3705">
        <w:trPr>
          <w:trHeight w:val="367"/>
        </w:trPr>
        <w:tc>
          <w:tcPr>
            <w:tcW w:w="1408" w:type="dxa"/>
            <w:vMerge w:val="restart"/>
            <w:vAlign w:val="center"/>
          </w:tcPr>
          <w:p w14:paraId="2CA88488" w14:textId="77777777" w:rsidR="003E05E2" w:rsidRPr="006C4851" w:rsidRDefault="003E05E2" w:rsidP="00BB73D6">
            <w:pPr>
              <w:spacing w:line="360" w:lineRule="auto"/>
              <w:ind w:right="1"/>
              <w:jc w:val="center"/>
            </w:pPr>
            <w:r w:rsidRPr="006C4851">
              <w:t>TAB</w:t>
            </w:r>
          </w:p>
        </w:tc>
        <w:tc>
          <w:tcPr>
            <w:tcW w:w="2402" w:type="dxa"/>
            <w:tcBorders>
              <w:top w:val="single" w:sz="4" w:space="0" w:color="auto"/>
              <w:bottom w:val="nil"/>
            </w:tcBorders>
            <w:vAlign w:val="center"/>
          </w:tcPr>
          <w:p w14:paraId="57F11372" w14:textId="77777777" w:rsidR="003E05E2" w:rsidRPr="006C4851" w:rsidRDefault="003E05E2" w:rsidP="00BB73D6">
            <w:pPr>
              <w:spacing w:line="360" w:lineRule="auto"/>
              <w:ind w:right="1"/>
            </w:pPr>
            <w:r w:rsidRPr="006C4851">
              <w:t xml:space="preserve">Evet </w:t>
            </w:r>
          </w:p>
        </w:tc>
        <w:tc>
          <w:tcPr>
            <w:tcW w:w="826" w:type="dxa"/>
            <w:tcBorders>
              <w:top w:val="single" w:sz="4" w:space="0" w:color="auto"/>
              <w:bottom w:val="nil"/>
            </w:tcBorders>
            <w:vAlign w:val="center"/>
          </w:tcPr>
          <w:p w14:paraId="5683E58A" w14:textId="77777777" w:rsidR="003E05E2" w:rsidRPr="006C4851" w:rsidRDefault="003E05E2" w:rsidP="00BB73D6">
            <w:pPr>
              <w:spacing w:line="360" w:lineRule="auto"/>
              <w:ind w:right="1"/>
              <w:jc w:val="center"/>
            </w:pPr>
            <w:r w:rsidRPr="006C4851">
              <w:t>71</w:t>
            </w:r>
          </w:p>
        </w:tc>
        <w:tc>
          <w:tcPr>
            <w:tcW w:w="699" w:type="dxa"/>
            <w:tcBorders>
              <w:top w:val="single" w:sz="4" w:space="0" w:color="auto"/>
              <w:bottom w:val="nil"/>
            </w:tcBorders>
            <w:vAlign w:val="center"/>
          </w:tcPr>
          <w:p w14:paraId="1D09B2E8" w14:textId="77777777" w:rsidR="003E05E2" w:rsidRPr="006C4851" w:rsidRDefault="003E05E2" w:rsidP="00BB73D6">
            <w:pPr>
              <w:spacing w:line="360" w:lineRule="auto"/>
              <w:ind w:right="1"/>
              <w:jc w:val="center"/>
            </w:pPr>
            <w:r w:rsidRPr="006C4851">
              <w:t>3,93</w:t>
            </w:r>
          </w:p>
        </w:tc>
        <w:tc>
          <w:tcPr>
            <w:tcW w:w="829" w:type="dxa"/>
            <w:tcBorders>
              <w:top w:val="single" w:sz="4" w:space="0" w:color="auto"/>
              <w:bottom w:val="nil"/>
            </w:tcBorders>
            <w:vAlign w:val="center"/>
          </w:tcPr>
          <w:p w14:paraId="1821249B" w14:textId="77777777" w:rsidR="003E05E2" w:rsidRPr="006C4851" w:rsidRDefault="003E05E2" w:rsidP="00BB73D6">
            <w:pPr>
              <w:spacing w:line="360" w:lineRule="auto"/>
              <w:ind w:right="1"/>
              <w:jc w:val="center"/>
            </w:pPr>
            <w:r w:rsidRPr="006C4851">
              <w:t>0,61</w:t>
            </w:r>
          </w:p>
        </w:tc>
        <w:tc>
          <w:tcPr>
            <w:tcW w:w="699" w:type="dxa"/>
            <w:vMerge w:val="restart"/>
            <w:vAlign w:val="center"/>
          </w:tcPr>
          <w:p w14:paraId="4A861C3C" w14:textId="77777777" w:rsidR="003E05E2" w:rsidRPr="006C4851" w:rsidRDefault="003E05E2" w:rsidP="00BB73D6">
            <w:pPr>
              <w:spacing w:line="360" w:lineRule="auto"/>
              <w:ind w:right="1"/>
              <w:jc w:val="center"/>
            </w:pPr>
            <w:r w:rsidRPr="006C4851">
              <w:t>3,87</w:t>
            </w:r>
          </w:p>
        </w:tc>
        <w:tc>
          <w:tcPr>
            <w:tcW w:w="942" w:type="dxa"/>
            <w:vMerge w:val="restart"/>
            <w:vAlign w:val="center"/>
          </w:tcPr>
          <w:p w14:paraId="15F6000B" w14:textId="77777777" w:rsidR="003E05E2" w:rsidRPr="006C4851" w:rsidRDefault="003E05E2" w:rsidP="00BB73D6">
            <w:pPr>
              <w:spacing w:line="360" w:lineRule="auto"/>
              <w:ind w:right="1"/>
              <w:jc w:val="center"/>
            </w:pPr>
            <w:r w:rsidRPr="006C4851">
              <w:t>0,00</w:t>
            </w:r>
          </w:p>
        </w:tc>
        <w:tc>
          <w:tcPr>
            <w:tcW w:w="917" w:type="dxa"/>
            <w:vMerge w:val="restart"/>
            <w:vAlign w:val="center"/>
          </w:tcPr>
          <w:p w14:paraId="196C5C19" w14:textId="77777777" w:rsidR="003E05E2" w:rsidRPr="006C4851" w:rsidRDefault="003E05E2" w:rsidP="00BB73D6">
            <w:pPr>
              <w:spacing w:line="360" w:lineRule="auto"/>
              <w:ind w:right="1"/>
              <w:jc w:val="center"/>
            </w:pPr>
            <w:r w:rsidRPr="006C4851">
              <w:t>0,07</w:t>
            </w:r>
          </w:p>
        </w:tc>
      </w:tr>
      <w:tr w:rsidR="003E05E2" w:rsidRPr="006C4851" w14:paraId="18F3C3FD" w14:textId="77777777" w:rsidTr="00DE3705">
        <w:trPr>
          <w:trHeight w:val="367"/>
        </w:trPr>
        <w:tc>
          <w:tcPr>
            <w:tcW w:w="1408" w:type="dxa"/>
            <w:vMerge/>
            <w:tcBorders>
              <w:bottom w:val="single" w:sz="4" w:space="0" w:color="auto"/>
            </w:tcBorders>
            <w:vAlign w:val="center"/>
          </w:tcPr>
          <w:p w14:paraId="7BDC9C0C" w14:textId="77777777" w:rsidR="003E05E2" w:rsidRPr="006C4851" w:rsidRDefault="003E05E2" w:rsidP="00BB73D6">
            <w:pPr>
              <w:spacing w:line="360" w:lineRule="auto"/>
              <w:ind w:right="1"/>
              <w:jc w:val="center"/>
            </w:pPr>
          </w:p>
        </w:tc>
        <w:tc>
          <w:tcPr>
            <w:tcW w:w="2402" w:type="dxa"/>
            <w:tcBorders>
              <w:top w:val="nil"/>
              <w:bottom w:val="single" w:sz="4" w:space="0" w:color="auto"/>
            </w:tcBorders>
            <w:vAlign w:val="center"/>
          </w:tcPr>
          <w:p w14:paraId="595B7A0F" w14:textId="77777777" w:rsidR="003E05E2" w:rsidRPr="006C4851" w:rsidRDefault="003E05E2" w:rsidP="00BB73D6">
            <w:pPr>
              <w:spacing w:line="360" w:lineRule="auto"/>
              <w:ind w:right="1"/>
            </w:pPr>
            <w:r w:rsidRPr="006C4851">
              <w:t>Hayır</w:t>
            </w:r>
          </w:p>
        </w:tc>
        <w:tc>
          <w:tcPr>
            <w:tcW w:w="826" w:type="dxa"/>
            <w:tcBorders>
              <w:top w:val="nil"/>
              <w:bottom w:val="single" w:sz="4" w:space="0" w:color="auto"/>
            </w:tcBorders>
            <w:vAlign w:val="center"/>
          </w:tcPr>
          <w:p w14:paraId="25667B7A" w14:textId="77777777" w:rsidR="003E05E2" w:rsidRPr="006C4851" w:rsidRDefault="003E05E2" w:rsidP="00BB73D6">
            <w:pPr>
              <w:spacing w:line="360" w:lineRule="auto"/>
              <w:ind w:right="1"/>
              <w:jc w:val="center"/>
            </w:pPr>
            <w:r w:rsidRPr="006C4851">
              <w:t>127</w:t>
            </w:r>
          </w:p>
        </w:tc>
        <w:tc>
          <w:tcPr>
            <w:tcW w:w="699" w:type="dxa"/>
            <w:tcBorders>
              <w:top w:val="nil"/>
              <w:bottom w:val="single" w:sz="4" w:space="0" w:color="auto"/>
            </w:tcBorders>
            <w:vAlign w:val="center"/>
          </w:tcPr>
          <w:p w14:paraId="679BAB9E" w14:textId="77777777" w:rsidR="003E05E2" w:rsidRPr="006C4851" w:rsidRDefault="003E05E2" w:rsidP="00BB73D6">
            <w:pPr>
              <w:spacing w:line="360" w:lineRule="auto"/>
              <w:ind w:right="1"/>
              <w:jc w:val="center"/>
            </w:pPr>
            <w:r w:rsidRPr="006C4851">
              <w:t>3,56</w:t>
            </w:r>
          </w:p>
        </w:tc>
        <w:tc>
          <w:tcPr>
            <w:tcW w:w="829" w:type="dxa"/>
            <w:tcBorders>
              <w:top w:val="nil"/>
              <w:bottom w:val="single" w:sz="4" w:space="0" w:color="auto"/>
            </w:tcBorders>
            <w:vAlign w:val="center"/>
          </w:tcPr>
          <w:p w14:paraId="5A13C45B" w14:textId="77777777" w:rsidR="003E05E2" w:rsidRPr="006C4851" w:rsidRDefault="003E05E2" w:rsidP="00BB73D6">
            <w:pPr>
              <w:spacing w:line="360" w:lineRule="auto"/>
              <w:ind w:right="1"/>
              <w:jc w:val="center"/>
            </w:pPr>
            <w:r w:rsidRPr="006C4851">
              <w:t>0,66</w:t>
            </w:r>
          </w:p>
        </w:tc>
        <w:tc>
          <w:tcPr>
            <w:tcW w:w="699" w:type="dxa"/>
            <w:vMerge/>
            <w:tcBorders>
              <w:bottom w:val="single" w:sz="4" w:space="0" w:color="auto"/>
            </w:tcBorders>
            <w:vAlign w:val="center"/>
          </w:tcPr>
          <w:p w14:paraId="4360CFD8" w14:textId="77777777" w:rsidR="003E05E2" w:rsidRPr="006C4851" w:rsidRDefault="003E05E2" w:rsidP="00BB73D6">
            <w:pPr>
              <w:spacing w:line="360" w:lineRule="auto"/>
              <w:ind w:right="1"/>
              <w:jc w:val="center"/>
            </w:pPr>
          </w:p>
        </w:tc>
        <w:tc>
          <w:tcPr>
            <w:tcW w:w="942" w:type="dxa"/>
            <w:vMerge/>
            <w:tcBorders>
              <w:bottom w:val="single" w:sz="4" w:space="0" w:color="auto"/>
            </w:tcBorders>
            <w:vAlign w:val="center"/>
          </w:tcPr>
          <w:p w14:paraId="741263D0" w14:textId="77777777" w:rsidR="003E05E2" w:rsidRPr="006C4851" w:rsidRDefault="003E05E2" w:rsidP="00BB73D6">
            <w:pPr>
              <w:spacing w:line="360" w:lineRule="auto"/>
              <w:ind w:right="1"/>
              <w:jc w:val="center"/>
            </w:pPr>
          </w:p>
        </w:tc>
        <w:tc>
          <w:tcPr>
            <w:tcW w:w="917" w:type="dxa"/>
            <w:vMerge/>
            <w:tcBorders>
              <w:bottom w:val="single" w:sz="4" w:space="0" w:color="auto"/>
            </w:tcBorders>
            <w:vAlign w:val="center"/>
          </w:tcPr>
          <w:p w14:paraId="008C144F" w14:textId="77777777" w:rsidR="003E05E2" w:rsidRPr="006C4851" w:rsidRDefault="003E05E2" w:rsidP="00BB73D6">
            <w:pPr>
              <w:spacing w:line="360" w:lineRule="auto"/>
              <w:ind w:right="1"/>
              <w:jc w:val="center"/>
            </w:pPr>
          </w:p>
        </w:tc>
      </w:tr>
      <w:tr w:rsidR="003E05E2" w:rsidRPr="006C4851" w14:paraId="14EFA7D8" w14:textId="77777777" w:rsidTr="00DE3705">
        <w:trPr>
          <w:trHeight w:val="367"/>
        </w:trPr>
        <w:tc>
          <w:tcPr>
            <w:tcW w:w="1408" w:type="dxa"/>
            <w:vMerge w:val="restart"/>
            <w:tcBorders>
              <w:bottom w:val="single" w:sz="4" w:space="0" w:color="auto"/>
            </w:tcBorders>
            <w:vAlign w:val="center"/>
          </w:tcPr>
          <w:p w14:paraId="5AB2779C" w14:textId="77777777" w:rsidR="003E05E2" w:rsidRPr="006C4851" w:rsidRDefault="003E05E2" w:rsidP="00BB73D6">
            <w:pPr>
              <w:spacing w:line="360" w:lineRule="auto"/>
              <w:ind w:right="1"/>
              <w:jc w:val="center"/>
            </w:pPr>
            <w:r w:rsidRPr="006C4851">
              <w:t>TB</w:t>
            </w:r>
          </w:p>
        </w:tc>
        <w:tc>
          <w:tcPr>
            <w:tcW w:w="2402" w:type="dxa"/>
            <w:tcBorders>
              <w:top w:val="single" w:sz="4" w:space="0" w:color="auto"/>
              <w:bottom w:val="nil"/>
            </w:tcBorders>
            <w:vAlign w:val="center"/>
          </w:tcPr>
          <w:p w14:paraId="0BA37195" w14:textId="77777777" w:rsidR="003E05E2" w:rsidRPr="006C4851" w:rsidRDefault="003E05E2" w:rsidP="00BB73D6">
            <w:pPr>
              <w:spacing w:line="360" w:lineRule="auto"/>
              <w:ind w:right="1"/>
            </w:pPr>
            <w:r w:rsidRPr="006C4851">
              <w:t xml:space="preserve">Evet </w:t>
            </w:r>
          </w:p>
        </w:tc>
        <w:tc>
          <w:tcPr>
            <w:tcW w:w="826" w:type="dxa"/>
            <w:tcBorders>
              <w:top w:val="single" w:sz="4" w:space="0" w:color="auto"/>
              <w:bottom w:val="nil"/>
            </w:tcBorders>
            <w:vAlign w:val="center"/>
          </w:tcPr>
          <w:p w14:paraId="18490B17" w14:textId="77777777" w:rsidR="003E05E2" w:rsidRPr="006C4851" w:rsidRDefault="003E05E2" w:rsidP="00BB73D6">
            <w:pPr>
              <w:spacing w:line="360" w:lineRule="auto"/>
              <w:ind w:right="1"/>
              <w:jc w:val="center"/>
            </w:pPr>
            <w:r w:rsidRPr="006C4851">
              <w:t>71</w:t>
            </w:r>
          </w:p>
        </w:tc>
        <w:tc>
          <w:tcPr>
            <w:tcW w:w="699" w:type="dxa"/>
            <w:tcBorders>
              <w:top w:val="single" w:sz="4" w:space="0" w:color="auto"/>
              <w:bottom w:val="nil"/>
            </w:tcBorders>
            <w:vAlign w:val="center"/>
          </w:tcPr>
          <w:p w14:paraId="453B4068" w14:textId="77777777" w:rsidR="003E05E2" w:rsidRPr="006C4851" w:rsidRDefault="003E05E2" w:rsidP="00BB73D6">
            <w:pPr>
              <w:spacing w:line="360" w:lineRule="auto"/>
              <w:ind w:right="1"/>
              <w:jc w:val="center"/>
            </w:pPr>
            <w:r w:rsidRPr="006C4851">
              <w:t>3,87</w:t>
            </w:r>
          </w:p>
        </w:tc>
        <w:tc>
          <w:tcPr>
            <w:tcW w:w="829" w:type="dxa"/>
            <w:tcBorders>
              <w:top w:val="single" w:sz="4" w:space="0" w:color="auto"/>
              <w:bottom w:val="nil"/>
            </w:tcBorders>
            <w:vAlign w:val="center"/>
          </w:tcPr>
          <w:p w14:paraId="0D22A176" w14:textId="77777777" w:rsidR="003E05E2" w:rsidRPr="006C4851" w:rsidRDefault="003E05E2" w:rsidP="00BB73D6">
            <w:pPr>
              <w:spacing w:line="360" w:lineRule="auto"/>
              <w:ind w:right="1"/>
              <w:jc w:val="center"/>
            </w:pPr>
            <w:r w:rsidRPr="006C4851">
              <w:t>0,63</w:t>
            </w:r>
          </w:p>
        </w:tc>
        <w:tc>
          <w:tcPr>
            <w:tcW w:w="699" w:type="dxa"/>
            <w:vMerge w:val="restart"/>
            <w:tcBorders>
              <w:bottom w:val="nil"/>
            </w:tcBorders>
            <w:vAlign w:val="center"/>
          </w:tcPr>
          <w:p w14:paraId="0498F0E1" w14:textId="77777777" w:rsidR="003E05E2" w:rsidRPr="006C4851" w:rsidRDefault="003E05E2" w:rsidP="00BB73D6">
            <w:pPr>
              <w:spacing w:line="360" w:lineRule="auto"/>
              <w:ind w:right="1"/>
              <w:jc w:val="center"/>
            </w:pPr>
            <w:r w:rsidRPr="006C4851">
              <w:t>4,80</w:t>
            </w:r>
          </w:p>
        </w:tc>
        <w:tc>
          <w:tcPr>
            <w:tcW w:w="942" w:type="dxa"/>
            <w:vMerge w:val="restart"/>
            <w:tcBorders>
              <w:bottom w:val="nil"/>
            </w:tcBorders>
            <w:vAlign w:val="center"/>
          </w:tcPr>
          <w:p w14:paraId="7A5DA660" w14:textId="77777777" w:rsidR="003E05E2" w:rsidRPr="006C4851" w:rsidRDefault="003E05E2" w:rsidP="00BB73D6">
            <w:pPr>
              <w:spacing w:line="360" w:lineRule="auto"/>
              <w:ind w:right="1"/>
              <w:jc w:val="center"/>
            </w:pPr>
            <w:r w:rsidRPr="006C4851">
              <w:t>0,00</w:t>
            </w:r>
          </w:p>
        </w:tc>
        <w:tc>
          <w:tcPr>
            <w:tcW w:w="917" w:type="dxa"/>
            <w:vMerge w:val="restart"/>
            <w:tcBorders>
              <w:bottom w:val="nil"/>
            </w:tcBorders>
            <w:vAlign w:val="center"/>
          </w:tcPr>
          <w:p w14:paraId="75C4AB61" w14:textId="77777777" w:rsidR="003E05E2" w:rsidRPr="006C4851" w:rsidRDefault="003E05E2" w:rsidP="00BB73D6">
            <w:pPr>
              <w:spacing w:line="360" w:lineRule="auto"/>
              <w:ind w:right="1"/>
              <w:jc w:val="center"/>
            </w:pPr>
            <w:r w:rsidRPr="006C4851">
              <w:t>0,11</w:t>
            </w:r>
          </w:p>
        </w:tc>
      </w:tr>
      <w:tr w:rsidR="003E05E2" w:rsidRPr="006C4851" w14:paraId="67430DCA" w14:textId="77777777" w:rsidTr="00DE3705">
        <w:trPr>
          <w:trHeight w:val="367"/>
        </w:trPr>
        <w:tc>
          <w:tcPr>
            <w:tcW w:w="1408" w:type="dxa"/>
            <w:vMerge/>
            <w:tcBorders>
              <w:bottom w:val="single" w:sz="4" w:space="0" w:color="auto"/>
            </w:tcBorders>
            <w:vAlign w:val="center"/>
          </w:tcPr>
          <w:p w14:paraId="4906C9D5" w14:textId="77777777" w:rsidR="003E05E2" w:rsidRPr="006C4851" w:rsidRDefault="003E05E2" w:rsidP="00BB73D6">
            <w:pPr>
              <w:spacing w:line="360" w:lineRule="auto"/>
              <w:ind w:right="1"/>
              <w:jc w:val="center"/>
            </w:pPr>
          </w:p>
        </w:tc>
        <w:tc>
          <w:tcPr>
            <w:tcW w:w="2402" w:type="dxa"/>
            <w:tcBorders>
              <w:top w:val="nil"/>
              <w:bottom w:val="single" w:sz="4" w:space="0" w:color="auto"/>
            </w:tcBorders>
            <w:vAlign w:val="center"/>
          </w:tcPr>
          <w:p w14:paraId="2479CB58" w14:textId="77777777" w:rsidR="003E05E2" w:rsidRPr="006C4851" w:rsidRDefault="003E05E2" w:rsidP="00BB73D6">
            <w:pPr>
              <w:spacing w:line="360" w:lineRule="auto"/>
              <w:ind w:right="1"/>
            </w:pPr>
            <w:r w:rsidRPr="006C4851">
              <w:t>Hayır</w:t>
            </w:r>
          </w:p>
        </w:tc>
        <w:tc>
          <w:tcPr>
            <w:tcW w:w="826" w:type="dxa"/>
            <w:tcBorders>
              <w:top w:val="nil"/>
              <w:bottom w:val="single" w:sz="4" w:space="0" w:color="auto"/>
            </w:tcBorders>
            <w:vAlign w:val="center"/>
          </w:tcPr>
          <w:p w14:paraId="6F7AB613" w14:textId="77777777" w:rsidR="003E05E2" w:rsidRPr="006C4851" w:rsidRDefault="003E05E2" w:rsidP="00BB73D6">
            <w:pPr>
              <w:spacing w:line="360" w:lineRule="auto"/>
              <w:ind w:right="1"/>
              <w:jc w:val="center"/>
            </w:pPr>
            <w:r w:rsidRPr="006C4851">
              <w:t>127</w:t>
            </w:r>
          </w:p>
        </w:tc>
        <w:tc>
          <w:tcPr>
            <w:tcW w:w="699" w:type="dxa"/>
            <w:tcBorders>
              <w:top w:val="nil"/>
              <w:bottom w:val="single" w:sz="4" w:space="0" w:color="auto"/>
            </w:tcBorders>
            <w:vAlign w:val="center"/>
          </w:tcPr>
          <w:p w14:paraId="51A7DF34" w14:textId="77777777" w:rsidR="003E05E2" w:rsidRPr="006C4851" w:rsidRDefault="003E05E2" w:rsidP="00BB73D6">
            <w:pPr>
              <w:spacing w:line="360" w:lineRule="auto"/>
              <w:ind w:right="1"/>
              <w:jc w:val="center"/>
            </w:pPr>
            <w:r w:rsidRPr="006C4851">
              <w:t>3,38</w:t>
            </w:r>
          </w:p>
        </w:tc>
        <w:tc>
          <w:tcPr>
            <w:tcW w:w="829" w:type="dxa"/>
            <w:tcBorders>
              <w:top w:val="nil"/>
              <w:bottom w:val="single" w:sz="4" w:space="0" w:color="auto"/>
            </w:tcBorders>
            <w:vAlign w:val="center"/>
          </w:tcPr>
          <w:p w14:paraId="302AA1BD" w14:textId="77777777" w:rsidR="003E05E2" w:rsidRPr="006C4851" w:rsidRDefault="003E05E2" w:rsidP="00BB73D6">
            <w:pPr>
              <w:spacing w:line="360" w:lineRule="auto"/>
              <w:ind w:right="1"/>
              <w:jc w:val="center"/>
            </w:pPr>
            <w:r w:rsidRPr="006C4851">
              <w:t>0,71</w:t>
            </w:r>
          </w:p>
        </w:tc>
        <w:tc>
          <w:tcPr>
            <w:tcW w:w="699" w:type="dxa"/>
            <w:vMerge/>
            <w:tcBorders>
              <w:top w:val="nil"/>
              <w:bottom w:val="single" w:sz="4" w:space="0" w:color="auto"/>
            </w:tcBorders>
            <w:vAlign w:val="center"/>
          </w:tcPr>
          <w:p w14:paraId="6E8B8CF3" w14:textId="77777777" w:rsidR="003E05E2" w:rsidRPr="006C4851" w:rsidRDefault="003E05E2" w:rsidP="00BB73D6">
            <w:pPr>
              <w:spacing w:line="360" w:lineRule="auto"/>
              <w:ind w:right="1"/>
              <w:jc w:val="center"/>
            </w:pPr>
          </w:p>
        </w:tc>
        <w:tc>
          <w:tcPr>
            <w:tcW w:w="942" w:type="dxa"/>
            <w:vMerge/>
            <w:tcBorders>
              <w:top w:val="nil"/>
              <w:bottom w:val="single" w:sz="4" w:space="0" w:color="auto"/>
            </w:tcBorders>
            <w:vAlign w:val="center"/>
          </w:tcPr>
          <w:p w14:paraId="7AAB3671" w14:textId="77777777" w:rsidR="003E05E2" w:rsidRPr="006C4851" w:rsidRDefault="003E05E2" w:rsidP="00BB73D6">
            <w:pPr>
              <w:spacing w:line="360" w:lineRule="auto"/>
              <w:ind w:right="1"/>
              <w:jc w:val="center"/>
            </w:pPr>
          </w:p>
        </w:tc>
        <w:tc>
          <w:tcPr>
            <w:tcW w:w="917" w:type="dxa"/>
            <w:vMerge/>
            <w:tcBorders>
              <w:top w:val="nil"/>
              <w:bottom w:val="single" w:sz="4" w:space="0" w:color="auto"/>
            </w:tcBorders>
          </w:tcPr>
          <w:p w14:paraId="15548A1C" w14:textId="77777777" w:rsidR="003E05E2" w:rsidRPr="006C4851" w:rsidRDefault="003E05E2" w:rsidP="00BB73D6">
            <w:pPr>
              <w:spacing w:line="360" w:lineRule="auto"/>
              <w:ind w:right="1"/>
              <w:jc w:val="center"/>
            </w:pPr>
          </w:p>
        </w:tc>
      </w:tr>
    </w:tbl>
    <w:p w14:paraId="5BCE6993" w14:textId="77777777" w:rsidR="00F06549" w:rsidRDefault="00F06549" w:rsidP="00BB73D6">
      <w:pPr>
        <w:pStyle w:val="NormalWeb"/>
        <w:spacing w:before="0" w:beforeAutospacing="0" w:after="0" w:afterAutospacing="0" w:line="360" w:lineRule="auto"/>
        <w:ind w:firstLine="561"/>
        <w:jc w:val="both"/>
      </w:pPr>
    </w:p>
    <w:p w14:paraId="1274F260" w14:textId="03F11CDA" w:rsidR="003E05E2" w:rsidRDefault="003E05E2" w:rsidP="00F06549">
      <w:pPr>
        <w:pStyle w:val="NormalWeb"/>
        <w:spacing w:before="0" w:beforeAutospacing="0" w:after="0" w:afterAutospacing="0" w:line="360" w:lineRule="auto"/>
        <w:ind w:firstLine="709"/>
        <w:jc w:val="both"/>
      </w:pPr>
      <w:r w:rsidRPr="003E05E2">
        <w:t xml:space="preserve">Tablo </w:t>
      </w:r>
      <w:r w:rsidR="00043882">
        <w:t>8</w:t>
      </w:r>
      <w:r w:rsidRPr="003E05E2">
        <w:t xml:space="preserve"> incelendiğinde eğitimde teknoloji kullanımı içerikli hizmet içi eğitimlere gönüllü katılımın öğretmenlerin TPAB özgüvenlerinde (</w:t>
      </w:r>
      <w:r w:rsidRPr="00F06549">
        <w:rPr>
          <w:i/>
          <w:iCs/>
        </w:rPr>
        <w:t>t</w:t>
      </w:r>
      <w:r w:rsidRPr="003E05E2">
        <w:t xml:space="preserve">=6,14; </w:t>
      </w:r>
      <w:r w:rsidRPr="00F06549">
        <w:rPr>
          <w:i/>
          <w:iCs/>
        </w:rPr>
        <w:t>p</w:t>
      </w:r>
      <w:r w:rsidRPr="003E05E2">
        <w:t>&lt;0,05;</w:t>
      </w:r>
      <w:r w:rsidRPr="00F06549">
        <w:rPr>
          <w:i/>
          <w:iCs/>
        </w:rPr>
        <w:t xml:space="preserve"> ƞ</w:t>
      </w:r>
      <w:r w:rsidRPr="00F06549">
        <w:rPr>
          <w:i/>
          <w:iCs/>
          <w:vertAlign w:val="superscript"/>
        </w:rPr>
        <w:t>2</w:t>
      </w:r>
      <w:r w:rsidRPr="003E05E2">
        <w:t>=0,16), TPB özgüvenlerinde (</w:t>
      </w:r>
      <w:r w:rsidRPr="00F06549">
        <w:rPr>
          <w:i/>
          <w:iCs/>
        </w:rPr>
        <w:t>t</w:t>
      </w:r>
      <w:r w:rsidRPr="003E05E2">
        <w:t xml:space="preserve">=5,59; </w:t>
      </w:r>
      <w:r w:rsidRPr="00F06549">
        <w:rPr>
          <w:i/>
          <w:iCs/>
        </w:rPr>
        <w:t>p</w:t>
      </w:r>
      <w:r w:rsidRPr="003E05E2">
        <w:t xml:space="preserve">&lt;0,05; </w:t>
      </w:r>
      <w:r w:rsidRPr="00F06549">
        <w:rPr>
          <w:i/>
          <w:iCs/>
        </w:rPr>
        <w:t>ƞ</w:t>
      </w:r>
      <w:r w:rsidRPr="00F06549">
        <w:rPr>
          <w:i/>
          <w:iCs/>
          <w:vertAlign w:val="superscript"/>
        </w:rPr>
        <w:t>2</w:t>
      </w:r>
      <w:r w:rsidRPr="003E05E2">
        <w:t>=0,10), TAB özgüvenlerinde (</w:t>
      </w:r>
      <w:r w:rsidRPr="00F06549">
        <w:rPr>
          <w:i/>
          <w:iCs/>
        </w:rPr>
        <w:t>t</w:t>
      </w:r>
      <w:r w:rsidRPr="003E05E2">
        <w:t xml:space="preserve">=3,87; </w:t>
      </w:r>
      <w:r w:rsidRPr="00F06549">
        <w:rPr>
          <w:i/>
          <w:iCs/>
        </w:rPr>
        <w:t>p</w:t>
      </w:r>
      <w:r w:rsidRPr="003E05E2">
        <w:t xml:space="preserve">&lt;0,05; </w:t>
      </w:r>
      <w:r w:rsidRPr="00F06549">
        <w:rPr>
          <w:i/>
          <w:iCs/>
        </w:rPr>
        <w:t>ƞ</w:t>
      </w:r>
      <w:r w:rsidRPr="00F06549">
        <w:rPr>
          <w:i/>
          <w:iCs/>
          <w:vertAlign w:val="superscript"/>
        </w:rPr>
        <w:t>2</w:t>
      </w:r>
      <w:r w:rsidRPr="003E05E2">
        <w:t xml:space="preserve">=0,07), TB </w:t>
      </w:r>
      <w:r w:rsidRPr="003E05E2">
        <w:lastRenderedPageBreak/>
        <w:t>özgüvenlerinde (</w:t>
      </w:r>
      <w:r w:rsidRPr="00F06549">
        <w:rPr>
          <w:i/>
          <w:iCs/>
        </w:rPr>
        <w:t>t</w:t>
      </w:r>
      <w:r w:rsidRPr="003E05E2">
        <w:t xml:space="preserve">=4,80; </w:t>
      </w:r>
      <w:r w:rsidRPr="00F06549">
        <w:rPr>
          <w:i/>
          <w:iCs/>
        </w:rPr>
        <w:t>p</w:t>
      </w:r>
      <w:r w:rsidRPr="003E05E2">
        <w:t xml:space="preserve">&lt;0,05; </w:t>
      </w:r>
      <w:r w:rsidRPr="00F06549">
        <w:rPr>
          <w:i/>
          <w:iCs/>
        </w:rPr>
        <w:t>ƞ</w:t>
      </w:r>
      <w:r w:rsidRPr="00F06549">
        <w:rPr>
          <w:i/>
          <w:iCs/>
          <w:vertAlign w:val="superscript"/>
        </w:rPr>
        <w:t>2</w:t>
      </w:r>
      <w:r w:rsidRPr="003E05E2">
        <w:t xml:space="preserve">=0,11) gönüllü katılım lehine anlamlı fark oluşturduğu ve gönüllü olarak kursa katılımın etkisi orta -yüksek düzeyde olduğu görülmektedir.  </w:t>
      </w:r>
    </w:p>
    <w:p w14:paraId="7B0E104A" w14:textId="11F53233" w:rsidR="004E089A" w:rsidRDefault="005B34CC" w:rsidP="004E089A">
      <w:pPr>
        <w:pStyle w:val="NormalWeb"/>
        <w:spacing w:before="0" w:beforeAutospacing="0" w:after="0" w:afterAutospacing="0" w:line="360" w:lineRule="auto"/>
        <w:jc w:val="both"/>
        <w:rPr>
          <w:b/>
          <w:bCs/>
        </w:rPr>
      </w:pPr>
      <w:r>
        <w:rPr>
          <w:b/>
          <w:bCs/>
        </w:rPr>
        <w:t>Eğitimde teknoloji kullanma içerikli hizmet içi eğitimlere</w:t>
      </w:r>
      <w:r w:rsidR="004E089A" w:rsidRPr="004E089A">
        <w:rPr>
          <w:b/>
          <w:bCs/>
        </w:rPr>
        <w:t xml:space="preserve"> </w:t>
      </w:r>
      <w:r>
        <w:rPr>
          <w:b/>
          <w:bCs/>
        </w:rPr>
        <w:t xml:space="preserve">katılmış olmanın </w:t>
      </w:r>
      <w:r w:rsidR="004E089A" w:rsidRPr="004E089A">
        <w:rPr>
          <w:b/>
          <w:bCs/>
        </w:rPr>
        <w:t>öğretmenlerin TB öz güvenleri</w:t>
      </w:r>
      <w:r w:rsidR="00A72578">
        <w:rPr>
          <w:b/>
          <w:bCs/>
        </w:rPr>
        <w:t xml:space="preserve"> üzerine</w:t>
      </w:r>
      <w:r w:rsidR="004E089A" w:rsidRPr="004E089A">
        <w:rPr>
          <w:b/>
          <w:bCs/>
        </w:rPr>
        <w:t xml:space="preserve"> neden etkisiz olduğuna dair öğretmen görüşleri</w:t>
      </w:r>
    </w:p>
    <w:p w14:paraId="581694AB" w14:textId="73BA0955" w:rsidR="00245EFB" w:rsidRPr="003E05E2" w:rsidRDefault="00245EFB" w:rsidP="00245EFB">
      <w:pPr>
        <w:pStyle w:val="NormalWeb"/>
        <w:spacing w:before="0" w:beforeAutospacing="0" w:after="0" w:afterAutospacing="0" w:line="360" w:lineRule="auto"/>
        <w:ind w:firstLine="709"/>
        <w:jc w:val="both"/>
      </w:pPr>
      <w:r>
        <w:rPr>
          <w:noProof/>
        </w:rPr>
        <mc:AlternateContent>
          <mc:Choice Requires="wpg">
            <w:drawing>
              <wp:anchor distT="0" distB="0" distL="114300" distR="114300" simplePos="0" relativeHeight="251676672" behindDoc="0" locked="0" layoutInCell="1" allowOverlap="1" wp14:anchorId="6F0BB8F1" wp14:editId="2FC2EBDD">
                <wp:simplePos x="0" y="0"/>
                <wp:positionH relativeFrom="column">
                  <wp:posOffset>-19262</wp:posOffset>
                </wp:positionH>
                <wp:positionV relativeFrom="paragraph">
                  <wp:posOffset>1610783</wp:posOffset>
                </wp:positionV>
                <wp:extent cx="5739130" cy="1874520"/>
                <wp:effectExtent l="0" t="0" r="1270" b="5080"/>
                <wp:wrapSquare wrapText="bothSides"/>
                <wp:docPr id="29" name="Group 29"/>
                <wp:cNvGraphicFramePr/>
                <a:graphic xmlns:a="http://schemas.openxmlformats.org/drawingml/2006/main">
                  <a:graphicData uri="http://schemas.microsoft.com/office/word/2010/wordprocessingGroup">
                    <wpg:wgp>
                      <wpg:cNvGrpSpPr/>
                      <wpg:grpSpPr>
                        <a:xfrm>
                          <a:off x="0" y="0"/>
                          <a:ext cx="5739130" cy="1874520"/>
                          <a:chOff x="0" y="0"/>
                          <a:chExt cx="5739130" cy="1874520"/>
                        </a:xfrm>
                      </wpg:grpSpPr>
                      <pic:pic xmlns:pic="http://schemas.openxmlformats.org/drawingml/2006/picture">
                        <pic:nvPicPr>
                          <pic:cNvPr id="14" name="Resim 1"/>
                          <pic:cNvPicPr>
                            <a:picLocks/>
                          </pic:cNvPicPr>
                        </pic:nvPicPr>
                        <pic:blipFill>
                          <a:blip r:embed="rId10">
                            <a:extLst>
                              <a:ext uri="{28A0092B-C50C-407E-A947-70E740481C1C}">
                                <a14:useLocalDpi xmlns:a14="http://schemas.microsoft.com/office/drawing/2010/main" val="0"/>
                              </a:ext>
                            </a:extLst>
                          </a:blip>
                          <a:srcRect l="20" r="20"/>
                          <a:stretch/>
                        </pic:blipFill>
                        <pic:spPr bwMode="auto">
                          <a:xfrm>
                            <a:off x="0" y="0"/>
                            <a:ext cx="5739130" cy="134239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 name="Text Box 1"/>
                        <wps:cNvSpPr txBox="1"/>
                        <wps:spPr>
                          <a:xfrm>
                            <a:off x="0" y="1397000"/>
                            <a:ext cx="5739130" cy="477520"/>
                          </a:xfrm>
                          <a:prstGeom prst="rect">
                            <a:avLst/>
                          </a:prstGeom>
                          <a:solidFill>
                            <a:prstClr val="white"/>
                          </a:solidFill>
                          <a:ln>
                            <a:noFill/>
                          </a:ln>
                        </wps:spPr>
                        <wps:txbx>
                          <w:txbxContent>
                            <w:p w14:paraId="43A2D01C" w14:textId="77777777" w:rsidR="00756D9E" w:rsidRPr="009D1BBF" w:rsidRDefault="00756D9E" w:rsidP="00245EFB">
                              <w:pPr>
                                <w:pStyle w:val="ResimYazs"/>
                                <w:ind w:firstLine="0"/>
                                <w:rPr>
                                  <w:rFonts w:ascii="Times New Roman" w:eastAsia="Times New Roman" w:hAnsi="Times New Roman"/>
                                  <w:b w:val="0"/>
                                  <w:bCs w:val="0"/>
                                  <w:noProof/>
                                  <w:color w:val="000000" w:themeColor="text1"/>
                                  <w:sz w:val="24"/>
                                  <w:szCs w:val="24"/>
                                  <w:lang w:eastAsia="tr-TR"/>
                                </w:rPr>
                              </w:pPr>
                              <w:r w:rsidRPr="00973FFA">
                                <w:rPr>
                                  <w:rFonts w:ascii="Times New Roman" w:hAnsi="Times New Roman"/>
                                  <w:color w:val="000000" w:themeColor="text1"/>
                                  <w:sz w:val="24"/>
                                  <w:szCs w:val="24"/>
                                </w:rPr>
                                <w:t xml:space="preserve">Şekil </w:t>
                              </w:r>
                              <w:r w:rsidRPr="00973FFA">
                                <w:rPr>
                                  <w:rFonts w:ascii="Times New Roman" w:hAnsi="Times New Roman"/>
                                  <w:color w:val="000000" w:themeColor="text1"/>
                                  <w:sz w:val="24"/>
                                  <w:szCs w:val="24"/>
                                </w:rPr>
                                <w:fldChar w:fldCharType="begin"/>
                              </w:r>
                              <w:r w:rsidRPr="00973FFA">
                                <w:rPr>
                                  <w:rFonts w:ascii="Times New Roman" w:hAnsi="Times New Roman"/>
                                  <w:color w:val="000000" w:themeColor="text1"/>
                                  <w:sz w:val="24"/>
                                  <w:szCs w:val="24"/>
                                </w:rPr>
                                <w:instrText xml:space="preserve"> SEQ Şekil \* ARABIC </w:instrText>
                              </w:r>
                              <w:r w:rsidRPr="00973FFA">
                                <w:rPr>
                                  <w:rFonts w:ascii="Times New Roman" w:hAnsi="Times New Roman"/>
                                  <w:color w:val="000000" w:themeColor="text1"/>
                                  <w:sz w:val="24"/>
                                  <w:szCs w:val="24"/>
                                </w:rPr>
                                <w:fldChar w:fldCharType="separate"/>
                              </w:r>
                              <w:r w:rsidRPr="00973FFA">
                                <w:rPr>
                                  <w:rFonts w:ascii="Times New Roman" w:hAnsi="Times New Roman"/>
                                  <w:noProof/>
                                  <w:color w:val="000000" w:themeColor="text1"/>
                                  <w:sz w:val="24"/>
                                  <w:szCs w:val="24"/>
                                </w:rPr>
                                <w:t>3</w:t>
                              </w:r>
                              <w:r w:rsidRPr="00973FFA">
                                <w:rPr>
                                  <w:rFonts w:ascii="Times New Roman" w:hAnsi="Times New Roman"/>
                                  <w:color w:val="000000" w:themeColor="text1"/>
                                  <w:sz w:val="24"/>
                                  <w:szCs w:val="24"/>
                                </w:rPr>
                                <w:fldChar w:fldCharType="end"/>
                              </w:r>
                              <w:r w:rsidRPr="00973FFA">
                                <w:rPr>
                                  <w:rFonts w:ascii="Times New Roman" w:hAnsi="Times New Roman"/>
                                  <w:color w:val="000000" w:themeColor="text1"/>
                                  <w:sz w:val="24"/>
                                  <w:szCs w:val="24"/>
                                </w:rPr>
                                <w:t>.</w:t>
                              </w:r>
                              <w:r w:rsidRPr="009D1BBF">
                                <w:rPr>
                                  <w:rFonts w:ascii="Times New Roman" w:hAnsi="Times New Roman"/>
                                  <w:b w:val="0"/>
                                  <w:bCs w:val="0"/>
                                  <w:color w:val="000000" w:themeColor="text1"/>
                                  <w:sz w:val="24"/>
                                  <w:szCs w:val="24"/>
                                </w:rPr>
                                <w:t xml:space="preserve"> Teknolojik bilginin değişiminde eğitimde teknoloji kullanımı kurslarının neden etkisiz olduğuna dair öğretmen görüşleri</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group w14:anchorId="6F0BB8F1" id="Group 29" o:spid="_x0000_s1026" style="position:absolute;left:0;text-align:left;margin-left:-1.5pt;margin-top:126.85pt;width:451.9pt;height:147.6pt;z-index:251676672" coordsize="57391,1874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vrLXgVAMAAAQIAAAOAAAAZHJzL2Uyb0RvYy54bWycVU1v2zgQvRfY/0Do&#10;3siy07oRohTZZBMUSFujyaJnmqIsohLJJWlL6a/fN5RkNx9F2xwsz5DD4cybN5zT933bsJ10Xhld&#10;JNnRLGFSC1MqvSmSf++uXr9LmA9cl7wxWhbJvfTJ+7O/Xp12NpdzU5umlI7BifZ5Z4ukDsHmaepF&#10;LVvuj4yVGpuVcS0PUN0mLR3v4L1t0vls9jbtjCutM0J6j9XLYTM5i/6rSorwuaq8DKwpEsQW4tfF&#10;75q+6dkpzzeO21qJMQz+giharjQu3bu65IGzrVNPXLVKOONNFY6EaVNTVUrImAOyyWaPsrl2Zmtj&#10;Lpu829g9TID2EU4vdis+7VaOqbJI5icJ07xFjeK1DDrA6ewmh821s7d25caFzaBRvn3lWvpHJqyP&#10;sN7vYZV9YAKLb5aLk2wB9AX2snfL4zfzEXhRozpPzon6n1+cTKeLU4pvH45VIsdvxAnSE5x+zSec&#10;Clsnk9FJ+1s+Wu6+be1rlNTyoNaqUeE+0hPFo6D0bqXEyg3KAfLseIL8i/SqZRkhTvZkMhzglNCN&#10;Ed88ttKHe1F94HrdKHulmoYqQvKYBPj+iC/P4DBw8dKIbSt1GJrLyQb5GO1rZX3CXC7btQRX3Icy&#10;xspz78QXNBm1F4rKcNNUWx+cDKKewj6ERkl4kImtu4+mBN/4NpjYPH9OpsXxfHESybSnBBBzPlxL&#10;0zISECzii+757sYHiudgQkBpQ5BhneeNfrAAQ1qJOFPEo4gEqDHwYPkJYWhPMP6jnrytuZWIktz+&#10;QJCJH3fUS3+bfqDIaEQdyUKPZbTV0Kw+IktJPItltjhZzmZj8z3bnsfL5didLwfUm0aVEw2pBheN&#10;YzsOinS1CpIihfMHVj8BnhIdgCcp9OseZ0lcm/IeyTszPOjeiiuFi264Dyvu8IKDi5hK4TM+VWO6&#10;IjGjlLDauO/PrZM9iojdhHWYCEXi/9tyegqaDxrlpfExCW4S1pOgt+2FQYoZ5p0VUaR+CM0kVs60&#10;XzGszukWbHEtcFeRhEm8CNCwgWEn5Pl5lIcX5UbfWrxDWWQxAXrXf+XOjvwOKOQnMxGI549oPtgS&#10;Jbw9R6ddqdgDBxRRDVJA5ijFURMrNI5FmmU/6tHqMLzP/gcAAP//AwBQSwMECgAAAAAAAAAhAPvr&#10;UcU4zgAAOM4AABQAAABkcnMvbWVkaWEvaW1hZ2UxLnBuZ4lQTkcNChoKAAAADUlIRFIAAAN3AAAA&#10;vQgGAAAAEKiEWQAAAAFzUkdCAK7OHOkAAAB4ZVhJZk1NACoAAAAIAAQBGgAFAAAAAQAAAD4BGwAF&#10;AAAAAQAAAEYBKAADAAAAAQACAACHaQAEAAAAAQAAAE4AAAAAAAAAlgAAAAEAAACWAAAAAQADoAEA&#10;AwAAAAEAAQAAoAIABAAAAAEAAAN3oAMABAAAAAEAAAC9AAAAALfw8ywAAAAJcEhZcwAAFxIAABcS&#10;AWef0lIAAEAASURBVHgB7N0HgF1F9T/wySab3hMIJYGEKr0XqQEEBQtiAVFUFBB/FgREREVE7L38&#10;FRVBUUABRQUrRXqV3nsJHUJIL9uy//lMGLg8djebsEl2k5nk7nvv3ilnvnPOmXOm3V7XXntt69ix&#10;Y8Pw4cNDS0tLKKEgUBBYfhGoq6sLDzzwQPC57rrrFplffpt6ha5Z7969w5QpU8Jjjz0WNtpoo9Cv&#10;X78wf/78FRqTUvmCwNJAgOzNnDkz3H///WG99dYLQ4cOXSH6mdbW1gRvr169gu8+S2gbATzy4IMP&#10;Jp2MR4pubhunxb07YsSIXnWLm7ikKwgUBAoCBYGCQEGgIFAQKAis6AhMnTo1zJ49OzmyL7zwQmhs&#10;bCwO3orOFMuw/kvduTOa0adPnzRzsLB6i2uGoXYExO/6+vpO5bGwMrrqebVetfR2VRkln4LA8o4A&#10;2SHzRva6uxyhb8CAAYlW7UKvmSFCv+CTnmqvHu5nXdhenJRRN/uT6e5JNHczCBM5eLwn8PmSwC73&#10;35mX2urnu7rcLGvKcvm9ovGw+uI59e+pgY7NelV9+vfvn9oyz5x5po7thdz2ncFAnFxWW/l53tTU&#10;FO66667w1a9+NfzrX/9KKwaOOeaYcOGFF4Zp06a9TAv65IX+zHe+u0pYugjAP7fB0i156ZXWp72i&#10;+vbtmwRmzpw5L0ehDN1vbm5ODJ2F6eUIC/kCTGmNagwePLhdpiaYGL6hoSGNgmRhJUSmb+Xx7LPP&#10;pun+gQMHpinwjorOwiz9otLcUb75mXqhddasWUnRUDbqsCTKymWWz4LA0kSADOFpF16v8jb+J6/u&#10;zZs3b7GVpnwsDZc/WeU40Te1ZYmHHnGrz7oSD/Ukx7VBeUZk0Td37txwyy23hHXWWSeMHj06PP/8&#10;8+GZZ54JlrlbiuS5zj0ukUj4oJsOlVaQj+VLyoGfZ6+nPrVtRFfme3BULt25sDKkyXTWxlWHrOuG&#10;DBmSjJVajHryb/XT3wj4q7pVIeMijrarxWZR6z19+vSURNvnMqt5KM+lnCod1Tjd5Tsa8Yx6+I7X&#10;qkutsixl2+Gpp54KgwYNSnz/4osvps/F6Tfho0yf+LJaJp533z166bnnnkuyJj76tGHm4dfbltV2&#10;kJcylI9XagNaatsz45fl1HP30O+eADtXR0F52kH6KhbSeAYj5cvT1Z3sFPSRBTRVg/u5vWBy2223&#10;Jf265pprJoxuuOGGsPLKK4c11lgjtWnmLfyV8YBFvsyuwUFZHdmPsM86fNSoUQnXKl35u3jDhg0L&#10;G2ywQaID/htvvHFYZZVVEsZoFtx/+OGHU57rr79+Kv+ee+5Jbbrhhhu+hidy/p35zPVsq907k76n&#10;xsErZK2WZ3J94IF3fGZZ0h5+C9LmOO67yIX7MM0B7+R4vnvuokP8zm2c41c/xdP24pC9akATOyfr&#10;RXlVAxrwqU/1cFXpqsat/d6mcycxRUgIVl999QSKhAwRBgzDhXMGhI4q9ZrCYgUZO5dffnnYZptt&#10;wrhx41Le1Tx851A+8cQTyQkkhASQcI0cOTJ1CDNmzAgXXXRRysO+oQxcbXn5tzxMmVPkS0KZKf/p&#10;p59OSodhN2HChCTsmYEyHeWzINATEaAPyBC5pJw4MlWZo5g4NWRrzJgxrzEqOltn5cif7NMzOsDV&#10;VlvtVQYNmVIepUopVunobDkLi4cOuk9HXCvD6rjSSisl+WaU/uUvfwm77757WHvttdPoLb251157&#10;JR1JJ1xzzTXhTW96UzI84EcP0Z1oN8j1v//9L9WRzuAE1pa3MFrz82obMUi0Ef0sP3WZPHlyookR&#10;okPpKMA201mLr47qySefDDfeeGPYYYcdUjlLQqd2RN+SegZDnae9egLjkMOhT/IMrtoQ/+mPFrfe&#10;8JeHPUmCPnbVVVd9TV+qHcidNsh0pATd8A8s2AccVsYIPkN3Do8//niqH9tB+O9//5sMYPri5ptv&#10;TrbA+PHjF6nf1Cbaw6AqrOSFP7WXiw6hT8ib+/F8gVSO8wXwN/nbeuutkzxrj64KsGDnKAM/oUXw&#10;qe21NfmvhoyfdOjT3vCTnh6Rlv3iyvlV0/ue+Vc7aAPp3ctBGXTWQw899LIz1JFzk9MtjU900lWP&#10;xT2y5Kxq5PoOE+0raEf4bbvttun3+eefHyZOnJj29+EFvPWGN7whbLrppklGtYP2h6l2fvTRRxOm&#10;7E9OGIzbCvAziXDFFVeEPffcMzlr2q+Kv+9wZZu+4x3vSLpDv/He97430azcHHy/++67U7+iTDLC&#10;jtUGaF2Yk5Dzqf1cWLvXxl9efqt31jn0gKB9Mi9pGzoczj61vX6QDOgTxaWP6HJyJWhL+p8cii8P&#10;+ZEneeBDfEHPufLArXRVvkiZvfQH//FZpMPDOZ586Xc8L2+0VH0q9NFreFCaLP9V2aiWU/v9Fe1b&#10;eYLQP/zhD2la+bzzzksFU5JGSL797W+Hd7/73WGfffZJTozCOxswN2B/85vfpIpQckDLlVWuRjLF&#10;/eMf/zgYgSHwQMD8hx56aHjjG9+Y8jj77LMTWDpGgLdnFMmTMiPwBx54YGrI9oS5s/WojadeGuCf&#10;//xn6iyyI9oeTbXpy++CQHdGgAxx3siQmaoTTjghGUkUE0VDyX39619Piu4HP/hB6pyzTC9KvSg/&#10;nfPtt98ebr311qQjxkeDLxtelB2lPGnSpLQZe8cdd0yGUlfKM12DDp3wpz71qdTxq7/6eKajOPbY&#10;Y8N73vOelxX8Oeeck2iku975zncmY9L3e++9N/zxj39MBoRBqEceeST84x//SPrTb52IZTybbLJJ&#10;ypdDtrg6A40cS21ET5944onJ4WQYXn311eEnP/lJeN/73peMDp1Eex2EfDhv6HzXu96VZiGrOl7n&#10;ozM6/fTTk8Oqc4PX4rT3ovDG0oirbjD8/e9/n+rEaTcImR0s/chll12WdD0e0F5VbDpLIz6G11VX&#10;XZU+8bF+LBt3+AzP61P0hQwChmxX8nlnae1sPIaz+uB3Myrvf//7E/+h2fWd73wnGU7kw0AIu0Id&#10;zXboN7faaqvUjzOSOysD+l344FWy9s1vfjOstdZaKT09cdZZZ6XDo3bdddew9957h7///e+pfzbD&#10;w8Anj+LXDiB1ts7txWOso+lnP/tZslW0qzaFA6fE/S233DLdy3IoDSfi17/+dTjkkEMSnfjLQNc3&#10;vvGNxI+we+tb35r0a1tlw4PNxPmRv4Fm7ZLL8Fx+HApOTTZq8/O28lxa98geZ9zSRm3K3iQnAgP+&#10;Qx/6UPjc5z6XeIi9R6fRnRx3hjFcYazd//SnP6UBNjpWvhdffHGyVc2OaQN9mNm/XXbZJWy++eZt&#10;ypW8lE/X4Wl8Qtcpq8qfMGW8i6Mc+EuLHnLNVqZDOKxkngGvLyUPbF/x8Ofr0Z8La/el1YZLuxxt&#10;i9f5AgZRtZf+S9BGrp133jkccMAB6VPbnHbaaYl32CzikjFtRLb07drjjDPOCL/73e+Sgycv5dAZ&#10;+AUf0hf/+c9/kn457LDDwhZbbJHaNdsp0gjyx2+XXHJJ4kk6/oc//OHLeh69+uePfOQjYbfddks6&#10;04B2zgd/6IvJv3v7779/ePvb3558pAUldPy3TecOoyEKQwoK+dvf/pYunYxKmnIGXh5hQiglIZ0O&#10;z/cMtvQq6rfv4rSlUIBoNJOxZFRFZXQERv1OPfXUZLgQ5vHR4KMgCXkeeUIHJidY6FKGizASPor9&#10;Ax/4QPqtYdURLdK0RTt65S2vXA80q5tn0mWc3NMoxx13XErDeFJ2CQWB5QEBMpVlW6db2xH57T4j&#10;WFzykWU+x3WfnLjc85xTQLb8dl/wXVmUmU/pyJr4npFdRi8HZvvtt0/ybJRNmfSHPDO9aJJPfia9&#10;79Uyyan71eC3utB/9k4wQOUloEVHz3mjHxj5j0UDwMgcfbTZZpulT+Xq3KWlK9HE8DDKbIRXMFv3&#10;+c9/PnUo9Jpys+7I2NA/sFFudqKqOKaM4p9cZ/VBuzqimRFEdypzp512SsaQZ1lvS49WaZSlc1M3&#10;dOpI1FE7KN9z+GVeQK9ytY081c9zcf3Ol/yzHs3tg070ZeylyzwjT2nU0yeahGr8dGMJ/FE35aI3&#10;818uJtcbVujObYL2HNAuLSwEcfBljqPe8pFe3XzmcqrxpGfUGuRw2qfOH+/DVJ6u3Oboka+gv5Nn&#10;pk/eGUffc/AcTbCVNreRPHObSyeedsnlqVvOz7Mc3MPrE+MMyimnnJKctfGxn8ZL1113XTJSGLEM&#10;XWV+61vfSsYUPjzyyCOTA0sG5K8s92tDrmcuF836XQYSx0g56s9pYRTZ84QefM9wO/7441Nd8CA5&#10;FTjO6g8L9a4NnmUcMu7iwlL5mReq6WCo3mhhONIX6iy+9mPTCNX2yHyDx2EgLYfVIDvdctBBB4Xt&#10;ttsu5YFONOQ06EOn+wbHONl0Cydb28lPudL4jg5lw1Ee3SWgB89rM3amFRKZXo4q+oW3vOUtqd05&#10;qu5ZFo/XYMB5YkDjJQMF2oEDIB5e4aBxkMmTONoPBnDKOhc28nIZdDj55JMTLeSz2mbiGwy68sor&#10;k75EtzbCu4/FPuHcc89NeWt7NMrPTDHnwECRdmDn4g/0acfch6mne+K4r9wqjXCRn2fanb6otrt8&#10;PM9ypI54QH7Syhv9MK+VK2nxujhVLHx3Dx2C/HKe6JD30gzqR+ccfvjhadBSHX/+858nOo4++uj0&#10;SRdwzNgMJozw13777ZcGP9B8eVxFCDc2hMFc9SFDnL4PfvCDSY78Zm8Y2JPXm9/85tSuWVazPqqt&#10;e8bH6hwnlMPVJ7n0XZAWHeKYwHLBUV3kzyG94447Es+0V05tufl3m86dhwjDGBqZ50l5+s3hcnQp&#10;wTDybJTlvvvuS8wFEKMjLsRjGsxP6SKSkZPzxiS1wT0g33nnnWmWzXIms3vyk48yxcGcRt0IqzIZ&#10;YZYJUYaYnMI2Gm7kBt0UpPIJqdFY+clLx2mEXj0YZjxwSlFHoDyjixSM55gDLcDnbCpLHXUSGAxN&#10;Rp7QQ9g0zqI2Ri0e5XdBoLsgkDsHHUJt8Mx98kAOzKxRVmSI/sidCHkkPwwXTgdFx3Dh0Oj0dIDk&#10;W34+pZWfZS50CLklhxwP8v/LX/4yjbgZpbYigDwbkad36IA8s2cpBp1CLhkE5JmMk3fKWudb7bRz&#10;/dSHYWh0lyy7xKN0dSyUsPzUlQ5SP4FRQQ+oByzoPXGMBhq15WyZSaBP0MbgQI+84MKQkU5H5LtR&#10;dgrePcYLehiIcIRPNWTc3KO3zeSJa6UFI0Id0HDTTTclA9hvnY0VEXSdTsyMR6ZTOvtZ6E91onO1&#10;p3L0ETomo+CMGfpam0trQE1bcUiUOz4aX/Jg1EgnH4aQNoYz3QkjuhXG9LB2VbYRcWk4BuIvyZB5&#10;L/NhtazqM8/xr7qrF/rUA+3a/21ve1vqL9VXHFjkems/vCgP8dXJdzyKr/VF+Ff/o1/D/+IxShka&#10;+ltlM1zxED4mO/heGnRoV2XjLTIHT/23+4IytY0ZJu2DB/KMrlFpeVjaJj3j1aBr7lvxinZBc84P&#10;H6KZUS49PiJb+PXPf/5z6iM5dwK+1GcyvPCwT7N36GD4koPrr78+1SfzmrIY2uoBO3i45K+vlzde&#10;Vw/h3//+d8rXABDZsvRTndGtPLJlhQAMlEmmDQDLU1naCl74lt5RjqPbyU1e4qwOsEdj1bCFiQue&#10;eBwfoznfh2Ot3HqGv+RFH2k7xqS2NqtAD8GXI4sGukB7ox0u9AT9pz3ZZAbIxc06lTyyVbSruinL&#10;pdzuFNDGvmSnmenI9KkrXeM5XaGOMGLHaRv63ycdTBfReeTy0ksvTXHVn22pvfCDfkf96TRtrn+B&#10;tTie5/5ImeSPHCi7GmCpv6Gz4Uz/aW9tSAd6hhbOgzqJTz+SJW2Fz1x4gT2JT+gAusI96ckQmtFJ&#10;JuzRw7t0tfvqiY9zu5vFMrBB5vGfZ+qAz6VDBz4iY/gZZmgmN3hUYBO70Eo+6Su4kgf1QiN+lye8&#10;xkcZQTuacntVcVpS37UbWVYfbSmYtdU3a4ssY1nW8QzHbt999016RDxpzebRD/oeOk9e2hsPwFGd&#10;OLTaRbuRN7pEO2dZqq2jPOQPQ3yIl136OPYAGUefeL5rD/xMv7snf/To92GddVJtOR39fq2l9lJs&#10;RGMKBWIYhFAyKqwwRGAOe04oEcKHOcQHDKakBAmXzpnwqRRmkW9bAYgEQHrxMRFFiKlMrSoDw8r3&#10;Rz/6Ufj4xz+elJvydSBZKHSuhNmoCOEiOMDSUaLLJV8dQO600AVgI20ESfm/+MUvkgCpOwHXmBPj&#10;6Ex2atFDIZiaFTCWhjezmTvKtupZ7hUEllcEKFwKnxIkM+SOctXhUKw6CbJ3eRwx01ExUMkVGbZP&#10;gewLFFyWO3JK+ZJR+2ToGM6UezoeCpgcM4aUyVCjiyhEeyWk+etf/5ru6ZDoBmWSd4NV2TCutony&#10;BXTrtJQnqA/ZprjRTzeiHW0UOb3IwGUAo+OnP/1psFTVM/qMfoMNHOgPS4vQz4mizI08GlUWX9nK&#10;onPoWhe61NHSLU4AjHLwzIU2nbrlV7A/6qijwvjYAWfjAh0MYR21etHLOi/l6Ih0KOJyShgDmU5G&#10;tLhwFZTlGb2aZ0lgynhnmIinDhwQRgjs3ac/zUa5z1h3Xx4cE9/VSTnaTftw5vUBcMod6tI0IjK+&#10;+VO99Y/og1Ue6NMv6Tc4A9oTb8MQ/+IL/IBPfTI+5AMj/am25+Dow9RTe4iLV8kLfAwIMLo4W3hB&#10;26HDJyNFXmeeeWYyFhj9+ib30Kk8dClLgKN887JgckL28IslZtpFHtqKs8aZ1C7iqMsee+wRxkee&#10;yn15bg/OEznWF8qbsSStZcyMUTLjmdFvezYZl8rQ11o2rO/F+4xt9aJPsmFuFp0RCrccYEk+6ZYv&#10;fvGLyfGBoUFdZeJZ9WdgiyserOTJZiD7HAnlWNqljjClw7SnGTP11Jbakex4Bj9yqGw4wTljgDY0&#10;wjob+fSRvMVTZ+mr8XMa99Cm/vLHC5ZHMwCVy57RHjBCk/ZQP6uS1DvrP21PhtRFm+Il8kZ/decA&#10;N/XnvOItmAn0KwzV1SoyckXPce7oHOk48uNjW9Gh9IZBMfym3eUHEzpTu5BZeho/wQyviqtMuoY8&#10;2sbDkWRrmmmubTfYKlt/9NnPfjbxOnrloRy8ZguSZaAf/ehHUzvoo+hlsqc++g5toq30Zfo0zqL6&#10;0CXqxI5VB4MP2t93tEhrdomOrbY7nsTjdCnHBS3yE59zYVACxngZhuSZvqKj8Tz66DX3Mxa574aL&#10;PPEdXpan/H1H69K2e+FNdnPw3ZV1B2y1IX3JEbRMU98LG5gYMNQfk208MT7yT5ZlfKIt1ZU+1A5k&#10;EP7avqMgD3HhSJfr05VvFtmefOkzb4uLFww4kNM8EGCgDz9oF+1QrWdHZedn7Tp3OnfMZXQc83Ku&#10;jEZSKABzj9OGqezBQRCm+O1vf5tAwAwqZv0qh8myIAzFGKJsAAfcasBoFCXFb98DBc1ZwvSMJSAT&#10;Zo2V0wNQh8crt+/H6JSOUEcpHuWM4b785S+nfSc6OA3N6dSoH/7wh8PEaNSg1bINI2AEPoNPCVtn&#10;S7l+//vfTyMkBJXBRAETes4cgUGTBqOga+tWrWf5XhBYHhGgfOgGnaqL7JBPesFFRxh40XnprD/5&#10;yU8muaHwvve976XZHEYm2SF/OjIGF2fhK1/5SjJ06BAjq/Kz9IJypovoAA4Dp0e5Rq6lM5CTO3Qd&#10;0cc+9rFEG+fSPjTpzSLVhiy/nCDGKd2EJgaSUXRGBkOanmRU6jDoK3uSKWPp6YHceRotpEMs/aAz&#10;dIRG4D2nN8SFH/1B0VvizTC02oBzY/km3aXe/+///b/UGcOzrQBzcXTy8GTg5jJ03nS2OtBbypC/&#10;C1aMInpW29jDRO/qYNCZdVttme57LsCI4cl4+e53v5s6QvuIGE8G49SDcQpXbatMhjd9zcD52te+&#10;lnAwe6jv4ESgfVE7tloau/J3blfGob5JW+M5yxEZiJwYHTZjgRFhVsnAKH7mxDBOM59Lx0BkdDEC&#10;9UfZMfz0pz+dHBCy9IlPfCJhqp9juOmTtBOMGWn6LCPwuS04TpYMc5jlS97wQW5Dn/hRGkZvXgnD&#10;eONs4Q98aHAC/vo7jhoeZ+wqG88zfnLAA/LkSIpnNkG9cv8oP+Xm9oRjDplufTW8XGRLX23gwEyg&#10;8ugPxlUO+ILxROaUo09mt4g3Mfbr7Ak8L54rl+lTmblc/TfbBf8ysugORiw5VVf8a4CIraPdzaKw&#10;UfCy9hofjcIqFtqVDHDE6Q91Ub76saMYellmcl3wjDzYJupL9iw5y7qEXOEhhibdh1Zya2USOeH8&#10;K8fyM/t4tCEs6Az1zHXP5XXHzyw3cKDnYab+sKDv6A16k0NuX6e2tU8P1jngL3aq/oDTZcAKb+Rl&#10;5toS9toIr1tRQZ+TPcY/u/Ckk05KbUo/tYed++Qbv5A/fKjsjDNnQH+IRvWh7+g6ell/J9hexF4l&#10;04K07GO6UL9itodMkgGGv/rQB5xEg4b6LvYyvpKndseznAGyx6mFHftdHaUnP/QHmcY79EMezMGv&#10;0sFKn0Uv0NkGXciU9kCPmTrOLwzQoY8QR39alYNUqSX8J+PdVjFkRBvxBQzkaCMDkoJ0vqNbv04P&#10;4wtpPFM37ak+eeCEnuCDwKGjgLf0w/QEvuXcyYOf4b72rQZtBN/Lo12CTuWza+CvT9aXoGVRQrvO&#10;HYGSGVAQQ0HpWChYhGMaoBEyTEwBYjSMhSAjtJgJkZQfJatCGJFCdL82AJbS0xGqIGbW8VCiOnvC&#10;Z2kK8IWsLDWOsjAq5UfRH3HEEUk5KCfHz5/oBpaOKBtugKdY1IsyyArVTKVOTRrKQsNiBPXheEpD&#10;sSxthq7FrvwuCCxJBLK8kovakO9V49AR5JkM23ugc6HgKFeGJ/nhWDA8GC3ki6Il0y6OGMeGQfqF&#10;L3whyaC0ysjlkWcKmFI0Sk8Zkmf5MWp03PKUhpwyygze6DAZ5e7peJUt76rCzmW4Rw9mpa885cpf&#10;eYxuOlGHzajngDGkxcsh46I8Ieuh/Dx/Kgtu8GEsKFf90WhGRAdsJN99xgua0Jnzl68RSyO5dJZP&#10;HTWdiSbx5QEvRjMjSRwOM6zkK2T68memrzOf8qDD4eHSL9CXylcv99RtfDSG9SuC/gLdDA5p4eS7&#10;foDRo365jp2h4fXGUVZu/2q5bd1jTNP9nBn9I3wZReIyBGCtT2GUGgnXnzK8pNHWnEGDHbBmbGnv&#10;HNyTT77cZ1AxQqTT7+BD+eBhAf74kJGlr7I0mfGIhmp74k/OFgcgz7Qy+hhplkfqf9GrTowTn+RV&#10;P6ndyKc+V7tW5QYNMMFzeMqVZ+SqMiFextN3IWONTjygfoxhRrH+HE14uDbIV3wzho/F/h8/K5Nz&#10;IM+cb206v/MztMhD2xgYYmQZCGLT0CfkhI6gz2ANT2k41vhaG9TaAPLO+kNcv2sxqNKk3urHNoGr&#10;cswoaHNp6UwzNuRFe3Aq8AKcssGqDsqSl8v3nhbUFR+74KcOLjoCNmSE/qYrOE8cN4N7Vd6QR8ZB&#10;/fN3n4Lnmce0ockIcsNJ4rhwuti15EHctoK2RKNPvAHvalxy4F6OR2bRTDbZrJ7pk8idfAR10D+R&#10;W7qPDNP/+ho8kZd40994Tn+XlwnmOspX8JsM4GF9lN/jo971m56im9VVnmjQp+ArdeHAmbzJOpq8&#10;s+nhjSYOZpYNNjK5oB9g2p2COsOfbJLttuhTJxcM8Jt2UxfbJ+hveo6cqbeBK3JoAKCjoA1gZ5CG&#10;/Oq/6SWYw1i+uW9Dn0E2MkzeOej8HrpTX6n/1P61eraj8j1r17nDbBSJWTcNizE5WEaMdNAUSmZE&#10;zCAQDBW3JEjFEAsoxGFEAHreFsDSq6RgpF2no5PRQaoYh5CgYUqCodEIkjwxmRFxdGJUCgAonEp1&#10;yPlmwdOIFGd+poP0jJKQPyYQR9AIOkGKVP00TmYSvzWitFkJpUTlT0FgOUIAf2eZ1cH6njsQ1aQH&#10;yKP74ro8p9jMUuiIdWj0AFmjuDgddIjOJ+sPMpTTkzc6xCWejo0OIctZ1vInI9SIo84HHXSCgRvP&#10;c57ooUyz7FLUvtNz6M805GaTTtD5cdjoA3mjg37yGxbqRD8ok25QH3SqRw7SCbkDz3nn5/kz40a/&#10;0ZvwpKOkk6d80K0uuV45rU/pxaGzONNwpgsNjh188MFJbxq4YiwzVtVfmoxVpjnry0xnzrdaVu33&#10;XEdx5QsT9KPbb/WBD9phDcdcjvaTzii559LQ/dJrGyHTVltuV/9Wj1yu+vsuZMzdy23hHh5gbFuR&#10;ou8wg6L93OcA6LM8V1/tIq265PrgI8ZDxhof5bIyPuL6jg84O/JDF1xhiebMW+LiT1j7no3IzL8Z&#10;L+UpSz8pPsOOoWjmi5HLGOTUkD9tKX+yK40DLcZHIzGXmfPMn/LmiOnrzUIYbJWuWp8cV13VJdff&#10;fXT7bdkkw5stkJeq5jxy+hzfp3LIn37ZQGx7ZcJLuT5dgt/KveCCC5INwbBnD8gP3vAhexkH7WiV&#10;kE/3a+nyW/twRGBJxtwjB+77nuuecczP5WtwhsFs9pP+YUzDklHpghl+0v4ZL/WQh9/5ns+OgvrL&#10;y6e0PtEFf1f12cLy6qiczj5TJj1gkoBBnGlyj0xlfsLfaFN/ev2x6NRX6VMPv2vxkL/gea4zHpeH&#10;PAU6l8OysKDtyYa2JRtkDc8pQ97kWvnyE5eeE5f97Df6pVFuVc/JU5yMPd6TFi+SY0Y/HjJYik/l&#10;hYeUq84+Mw3Kw5/okV/WQ+4L8sy8jwZYiCMoR755sBFd4vjMdZJWHfQzeYAhJe4mf+CAXjqOH6E9&#10;yCAcBfwDW/Umc7CUxqc06kafeGaQi68hjXzaCzDhyOFJjjl59Zs+hSfbRz4GmgXlmfjKeaJTHPxu&#10;Rg+9ixPade40IqYwPcvrNZJh+dTlcUTL9L/GVQnGAqKAgRgeLzABgtHlo1I6EYB6rjJtBczH6OAc&#10;GtEYHzsQzh3wlWPU0IgCoRcwrDyVbZmL50Y00GmZD6WogxFPmRk8YKmbfAFM+TIgjaqKj+EJlCAd&#10;gclCI498L+cnnjJKKAgsjwjgffJM6ZMRnRY50cFko5BMUIYCvUAOLUngpBl11wmRb4MqZNNzI46M&#10;MPmR4RzIEh2i85LGXgPGIuNZPPToSJTjol8s/ROHIaizNMjjWTVkGc0yLC/5txWUITAqGbtZ1tWT&#10;XnPRgZY4Gmml8OkftFDUtWXLK+sheeTf6UvNH2W1pW9Ey3TkulSTSoMu9EyMS9IYKJYcGQ1UD3jC&#10;3fIzz4wOS8Mwqebney5f/uri96IE8XOaXN9aAySXo60Fup1R4z5HXcdI/wtV+tKNJfAHvfBDA/7R&#10;lmjXXyg/z1Z5DhP30KxPlFYfZARWn+S5GTmDDuTGtgT5qGs2LOQtL/yq77RcDB+Ri5y/vlfe+JQB&#10;YikwGi1Jk44DSQar+Ijvyvd8yq+toDy8QU7VgyNjGRAews/6SXTrvxk6+kl8r9+UVjltBc/oB2mr&#10;ZaMl14VtIKgXeYaHZ/jEYLIZR+XYWgG3zEdtleeetMrLZed4yncxsLL8wNVvNEjn0+i8lQTqaSbH&#10;wI36MYTVRRxOhvtwgJm2pRtzvrlMtEpDvxkgEi/LtbZWRzTgBXjCxXP0cyrJJt4xQGM5KEdOe3D2&#10;GN1mRtECOyG3te9olr9QxT7dqPmjTHXxqZ4+MyZw9ExensFpSQe46SvIgE/0COrH6IUDGxIWDG42&#10;HF0Bh47qKh+4VOuQf2s/sq49fedAskHhK057QXl0PX4g6+zGCbGPUgdtzA5FH/uSzJq1I19k1mCn&#10;9HhOXeiBHJQpj/yJJ/CPdjDopTw00tvkkoyKL2i7LGN++56f+axenmd8fYeNvPAXZ5dewJ/oU0/6&#10;Bk7i5TylE5Tj6m5B/fAMnKye0F+Pj34F3lYHdTOohX84b+6TS21piS6bwne2jYuurdadDaFtq3pO&#10;u9Jf+lpleU7XwIdPYpaZn4PHc4ApftPfWXJrYBz+HGt9TLXMnGZhn21r/JdSYS7gYDwOnREle/Ao&#10;HMYdZjXSByDMBjheKgZ0UZLyMNooDuHE8JkBq8SpOGDFsSfFGmNCQOAAgZEpQQwmTwGInivT2nP0&#10;2GBq1BpYANVpyBfAOmfxNZKG1KDSMN7Qm8ur0qWsXF71flvfOxuvrbTlXkGguyJAsRhQYWiRczM/&#10;OimyRdkzSik3MiWuixGq07VEjXLV2ekocmdhJJox7JMyzcrLJ7lWFlm2DEJZRtTzbJOyyHY2bNDh&#10;N4PIrAJZ5kTSXdUOJ8une52Va2Wosw7PpRwKnk5kuFnSZs+CUXa4UOjqqg455HJzJ0AX6vQ7G3L6&#10;zsRXN7oPzdoDHjpm+9es94c/+mzq3j0uqdeu6lgtA52uTGf1WXs0VONUv7cXP9/XRmZcGBUMaxjT&#10;9YxY/QAHT6i2Y07b1Z9o4URo1zzIqGPVVrDgbBhkxLP6FPcZdfoevDo+duRoxx8C2dBnwdmgA2Mf&#10;r+egPP2o5afe4apvZIAoA/+gRVvhOfwsP8FMuEHXPKOMjvbw6agtPEODgVR9smVYjEg0qZ/ylUG+&#10;9OXK9Qyv4y/1aS9/cuxZvtDtnnzlJY9s2JIfTkTmXfU1mEzGDEgoRx3R0V558s9l+azqE44JA40e&#10;YQNoI2XTT+QBTe5ZPg7vPHOGDnQxdLNDR14YXZzf3C6M7lr8/YYteyPrDoNYyhHfM/bG5dGhRgOZ&#10;rdZBHIadJV3kwkAZ3SIuPYen0OB3NTA24YVf8UzGoRonf8dj2pHNZYYZvgbvDGw89tJMmDLNIuS8&#10;auuZ8+qqT/mTH9hWcYMj3oQ9+5Pxi24zRpxgMkNnVQM+UEfp5KducM0BNnhcnmxIDh08GPv2G9Pt&#10;HfEbmSHz+IUDbpk7muXBFrbflbxrR/nQG+rBHkY7GSDzHIHc/pm2XC4+wXPKwTvanFOAH5WBX8XV&#10;7vhcu9Pn0rUXct7V5+LDKU+m0Mfk3QwTbNUrh9r0tb9zvGX1WaVHvdgf+kJBm8KcXMNJP6Pd+RV5&#10;Vg6PsDH0m5xCn3iLDqrKk3Lg7742z5dyyA39YlDPWR76Mpc9j8r2DC9keSJ7ytK29DD50+6Z7mqd&#10;5N+Z8MpweSW2AjElImTqu+UFCCBYTiPSmRk9QqSN254RFKMpDDJgYXpr3+2FszkZsUDKXm6VYN81&#10;hPT21lmSQdlSvPLGeEbwjDhnowNdHDVlEXYerzwwOoEyYoImyhn99u5Yl+/0KXv/CJgN7jaEoong&#10;TIwj3joVyl+jaWh4ZBzQoozcKDAi5O55Jn61XhVYy9eCQI9EAD+7GL0OedBpOSWXLON9o51kk9yT&#10;B8qSwUbBUVJknxLkaFi2lg9MMoDDiaN8KTohyxmjhUwxZChNh5/ovMguHeGZ92M5+EO+LssPrZNn&#10;PNIJjATxKGTlozXLps8su7WNQraz4aO+dI883FPXz3zmM8k5crCSMs2O0R/0Bj2jbHpA2ZkGZaCL&#10;/vJSUkYJPOkwcQWf1Q5EmZ67cqfis6qXUsKX/nimjspUP/nByt4hB0rRpzowjgbjRX3oZMagNLmM&#10;TKc49H2VTvmqF+x8CsrMRoZ79GDVWPFbfAG26HJPUDc8oWxYcnLQQmczYNEiDlqXdEA7LBh7HC6O&#10;lr6Ig8a4hZUBCTMreIKhYK8dIwtW+ip8a3DBQSfi6vscdKBuRmb1KwwzOMLAJ97hRCnLIAZZcIiB&#10;jh1PWfKpHZRhIJIxy0BEq77OAKU2EOCcsfVb/mgSrzZ45lLfy6OTYUbEjCAel4f+8OCDDw6/+tWv&#10;0gET8NEOlsxpF/JfLas2f8/wRQ7aXX3oCQe1sBtgAV9tDD8OEEeGsW2Em8GMl/AHfGBPvjLv5bx9&#10;4q1cpnoJytRu5M4MNtljEyjLJ+zF4cxrK/Vj09BZ8uNcOgCFzHD0vXwanmhC+//93/8lx7FKj3Se&#10;PxZ1H5tDGfLVRnQYewNN2pGdw06SlzzghR4XjM3wcOTtAyTLDG6nmeYDkHJ7qy+MyA0DkU6if80a&#10;eoZmz5Xhu/zxBMOdgcvxlT+9xFEh8+OjQ5FnEewtRos2r9Y1gdwFf2AmoMtAlDrCTaDv2JF0PZ3A&#10;UWOgwxbvmF1RJ/iqK0yyzpSHtoMffrJVxzNx6Rn8aI+Tw5D0MdpGHjDULmxN+cGuNshnQpyps3WJ&#10;zKLbCpLcL5J3M8DKF8zqq4t+78QTT0w6RN+nTdVbkKe6wBgd6KRP6Eh6xkEveITsGxTjeHDE8Iq2&#10;RoM2xLPqro65veQnbcbGb8/EcaElD6bCiwzgETxF7yiLnMCjmifayZ3P3I6pMsvgT65fLlod0aQt&#10;6Bvy5tCzfJ9cOrwJXnS6uLVtIK4rB3HIN33poDftDadcfz4FHaK97KOmZ7SjsvCrPpguYSPBFvbw&#10;o9c418qnk7OdA+sss4uCb68oJK0MLE5SbjBEGOVFAKMJ4S4dHGULQIyPGYzyqIh78sBwFENW/EZL&#10;8oiGiumIVEZ6zAKkDFxWgDlNHmkBjo5GhY0c8rgpHSMhvF2CpQwdA2B0TgRe54jxjXjoHDG9e/Ih&#10;HDY2cvDk57dlAIwzilfZl8cOj5C7r36UNcaGl0s97AXUILAwEkNZoDEbhJkhymdBoDsgQMaMTPo0&#10;+JFlfmG0USo6OB2rGQwj4GSNsUI2dVAMFHJCduyVIVc6GEqPcqMbKDbfyauZCLJND5ih0YHIiwFM&#10;ltFH+cmPvJPprPB07joaeoQ8U6TKpKPoGTJIVskzGsm6ctBoFJ/OYJgrg+Knr6p6CG2ML/VR76xU&#10;GYXWwcsHjkbfpSP/8NC5e86wp6xhZWZEveBBDxmp1WHTIepAJ9Jj9JT4jAGdtfiwoPhhRy/BiVPB&#10;UJA+Gx3aU50YawwSZdJ9gjo4gQ8u8JRfnsVTtrLoMrrOcxhW6aT/0KmO6ESXjomxpwwY6CsYwkZ4&#10;8Yb+Qj9ArzLU1cNzbQFbcQT8gC6/5ekZnoSv9Mo2I6p+jBft1JmgX0ELnS0f7Zax6ii9dlYWHPUX&#10;6qZjVQ98gv/GR6MXjQxifKfdpJE/3oaT9scPDEpYeoYH5AUzgxaeCXhV26o7rGBkcJLswAQdymfk&#10;K89vcqiP0Xbykx59Rn3xhT5JXdBA1rSHPMlibVAOfsDP+lSYw0tQHzypffEReZU3o1a7tac/8Bg+&#10;xyvaHT7kBA741GCsNld2NnDIqu/uGyASXzo0+07H4D9Y+F0b8EaeZSIf4kkPB7oADvgBDWSTnYDP&#10;4IVeciUP8dUbD42PbY1H1Zudk3UMurUbmYG/NJkmeWinPBOUMVKudjBrLg3nC+Z4hd2A1/AER99v&#10;ZaILzdrcPfhoD/Uhu3gAnhPjoDRecJ+smonzG43qgV/wrnqxebLOMXCGBu1kGRpdiy5laQ910B7Z&#10;uEd/rmct/vm38uTLHmJvdcQn1TT4i2NPf6l3DngYLWhAJ5vTc3pc+8KD7NAPBu85T9pN2WjNcqUd&#10;6FG8LR8yQw/DhNxpM84X+aMzpKcL8Wo+zTDzcaYNHvhTXeGmLL/ZwmQE72gzci8vMiGO58rR3vSI&#10;tuJA4wHx8KR0yoMnbPCeuGjU7mRB34ePtTudpd3xtr5SHPpDHHios9/ani7ynO7SN/qtzrBAo7rQ&#10;n/jcM/hLh3b4y1P5ysUf2gy98G1Lx2S88qc6KYNMwNlnVwQrKeTFYct8SjYFPEPPaWcygwa6Wr3h&#10;BWvtiefVPdv14uW85EO+s3Mmn1xf5SrLAAJMXAYjYCjIX1z44UW44mG2Dd0GB3LK7oA13iQ7nEj9&#10;J1l2L5eXMm3nT+SBXm06d+JTjCpBSAWVU3H3VQCzqozf1SBefqYy8iBMmMYzv93HrO7VBnnnNMoW&#10;hyJUNiF3Ads95eTf6FBp6T1HW6bD70y3OJmWKu3SCRhAHOVh/kyn5xoJ7dK7fCdYytFY6imtS/kl&#10;FAS6GwJ4Vmfuc1GcO/UgA1kHcAbIgA4qy6bfQo6T5TDLlufk1W+yR2Zc5F2aLGv5N1n03DOGjrTu&#10;Se+3kOWV7KkTHePy3ZV1ADqVTzbliTbyLb370lSDMj2vDeLJQyecHdTshOo0LFs3ykzB67DpDFhJ&#10;o8xMZ9YR6oqerMfUS4eZ40uvvp7ne3ROxr9Kn/pm7GApX2ndVxe/5ZGxyToKXeJJk8tYGJ3wzGWg&#10;UbnolpfvcIK9T3HdY5QoM9OIdviL454ytQXshcwvua2VJ25nAjoWx7nLeec6wYOxxRiTZ6YJHeK4&#10;0FulC86wgLM6Saee4qmn59rPM0EZrowBjHJds3x5Dk9ptJU4GSdle45H8AYaxRXEhZ84aPK7NnhG&#10;HuWNTvnIX1x1QIPf4qExY5D5qzY/v6WVp7pr92pAt2doli8MlYNmeSvDc0GZmeb83L22gvvqqkz4&#10;yjsH+Xsmf0GZ4vvtUgabopp3fg4P36VBG7oF5aAJDtUgLizVIdNefQ4PceTlQqs85J/bIGODbvdd&#10;7oknDpoE6cXJOiPHz3SK716mFT3Sy0u9c3z38Zx4yoIdXvBdeykvY1etS1vf5bGozh080KKNMl/n&#10;vNGmbM4J54YxzJHgcCjHFgAODafZAIY80O4SYKEeyshtjUYYqJdy8bjnuV3Ey8/kB9/adq7SB9Pc&#10;lsqlL2AoD+XIl/PF+dDe6BTMwBqwM2PGEVAP6ZQvXQ5oVEYOma8y/+V2zO2e66le2tXvjG9ue+XA&#10;IcuivORb5dtcTq6HtqnN071crrrnNJnWtj6VuyScu9xna6/aoP7qltsl11W7oju3v/qhz71qG+T8&#10;xMNP8pJnbSDf8HChQ3nVgJ/koU08o3e0kfJgmftqv9GW8xJfO3QG3w6duyoxy+p7rgQgSigIFARe&#10;PwKU0eI6d9XSV2TZpPgZFUZBLeUR4OGeUcDDDjssjWxSziUsGwS00etx7qpUa9vSB1URKd8LAu0j&#10;kPXjoszctZ/bgidkkCFspskyZ30YQzg7YLYF2N/EEF6WstpWv5j1h/7AYVZWe3EMOFPqZJbJO0AZ&#10;/frnZUn/wtqhq57jkSXh3HWWvrbaqbNpe0I8zt1rF+J3I8pXBCbvRnAXUgoCnUZgRZZNo2lG9yxL&#10;tHfIyKsRPksozNaZPWF0lLB8ILAi8/ry0YKlFj0dATLIIDezddxxx6Vl+5bEcfAsrzRT5vuyltW2&#10;ys/3zPY4q8KqDk6qYFmgJXgcu+wE9vS26gn05zbpCbQuLo3JueNFE4zszS5uZiVdQaAg0L0RMDJI&#10;zl3kvsj8oreXjgFulskwKuzbMQJrNJYe5ehxAAu2i45tV6XA23nJTO7ftFEJBYGCwJJFgLy5hCx7&#10;XaUL5WPvkT2BZsLkb6CNbLe1hG7J1nTRczf4x6GrLoGkp1a0wUDtpi1d+syimxedlxaWog9wrWXO&#10;a/wXlqA8LwgUBHouAjqS3LHYBF2U6utvy+xEcPoWNiJI3y4szuunqOSgTSyT5WSbWe0Oo/qlVRYP&#10;gSIzi4fbskqV+xiyZ2l07f7HrqALT7iEntSHVelGe2f6DPGWt4BH+BzarqfaId1dLyXnzgktZaR5&#10;eROfUp+CQNsIUKyUqg3eJSw9BHJHXtvBLz0KVqyS4Gw21QmAJfRMBLLM0Fkl9CwEzKjl5Yc9i/Il&#10;R212RAs/L9inTkf3RDukJ+ilPpjNEZymizl4JRQECgIFgYJA1yKgE7P0Jp+8uKw3/ndt7UpuBYGu&#10;R4DMmPVxWcrmdwkFgZ6KAP61T5CdbTl/CT0TgZ6il/rwQBkaCLZ0pYSCQEGgIFAQ6HoE8nHZNtaX&#10;kduux7fkuPwhkI8B91lCQaCnI0D32xtYbO2e3ZLa0asJurNeSmsd8lRxz4a7UF8QKAgUBLovAkZs&#10;6dqib7tvGxXKuhcCZCUvgepelBVqCgKLjkDR/4uOWXdMkduRbuquoftN1UWwWubEF//FpRit0TNu&#10;nR+Xii4CgMDuFdfn18X13n2Gx6UcL53a1F0boNBVECgIFAQKAgWBgkBBoCBQECgIFAS6AoFu59w1&#10;z5gepl16YZh6xX9Dw2MPh+Zp8bCXhnkhno3Uqfq2tjSH3oMGh8GbbxnWOO6k0HfMqp1KVyIVBAoC&#10;BYGCQEGgIFAQKAgUBAoCBYGOEOicR9JRDkv2Wbdy7uY+/ECYFp06n4M23DgM23aH0Mt+wN7I7Nz0&#10;Z12//mHuQ/eH5/96dmiZNSuEMa8GMM3svc6N2TZ4OxjBAQmrr776Elk//cILL4TZs2enFyMPGzZs&#10;oXt0vM7CqafeH7LGGmuERx99NO2jdFDOoEGDwgMPPBDk4/0w4rQXOouPaelHHnkkrTmWp1Pp7r//&#10;/vRCTmUubE+RY3AnTZqUaPJiUulLKAgUBAoCBYGCQEGgIFAQKAh0VwTq6uJ7gvsseGdwd6WxU84d&#10;I9yRtjaCtndiFaeA0zBkyJCw1lprdehAtAVG0wuTw4zrrw7zHnskDN5o0zBwg01C/ajRaRaurv+A&#10;0Bpn71qjQ7GwJZq9Bw8OdQMHhpYzTg1m8WoD+r336Jprrgl33nlnehGmI3sddjArOoPZYdt2223D&#10;1ltv3WZ9n3vuuXDTTTelfA466KDkgNWW83p/33bbbeHBBx8MG2+8cdh+++0X6iypy3XXXZdOFTv0&#10;0EPD+eefn05l2mOPPVIep59+eqrPPvvsk1762R598OG4XnDBBeHJJ59M7yJxD0YTJkxItKy55pop&#10;7z//+c/p/p577pna/LTTTgu77bZbUObCnDXO6+9///vwhje8Iey6665BniUUBAoCBYGCQEGgIFAQ&#10;KAgUBLobAg8/Mzs8+vycMHnanNC3rjVsslbfMH7MoNC3T/ebx+uUc/fMM88Ezganpr1TfhwWYGaI&#10;M8JQ72h26DUNFh3D6VdfFmfcHgj9xq4RRr5pnzB/7pzQ8NQToXn6tOSs9V1l9VAXT6hZaIh5zZ8X&#10;l3HGkz/bc0TNcl111VXhr3/9azpm2YwXp27llVdOTstmm22WnNRtttmmzeI4JjfffHN4+OGHw7vf&#10;/e4l4tzde++9yQF1Kg8nc2Gn8nhhr/c55TpzxtXJDJm2Oe+885KD+KY3valD506FOb8nnnhiyo+T&#10;xvE1E6d9P/nJT4ZDDjkk4QIHz70UW1nnnntumrnbZZddFurcOWkIvWb9pC+hIFAQKAgUBAoCBYGC&#10;QEGgINDdEJg6qylcescL4ckpc8O8xnjiaTyO8rmZreFt28TVcisN6G7khk45d1tuuWVyEjhF7TkZ&#10;jPVx48almZ324rRbe87d9deE+pGjwtCtt08HqjQ8/miY/Ldzw7Rrrgi9Bw8J4476Qhi0/kahLjoa&#10;aQav3cwW/mDttdcO3/zmN8NJJ8U9edF5+va3vx1+8IMfhBtuuCGsuuqq6TS7jurAcZWO05OdqYWX&#10;umgxlJ+PTu9MGWbkXDmoWw4cPDNvaO5MXtJZysnBe+9735ucXs79Jz7xifDvf/87wM9s3fe///1c&#10;RFoSuihlmN099dRTX05fvhQECgIFgYJAQaAgUBAoCBQEuhMCM+c2h7sfnxkeemZWeNcOq4fN1ugf&#10;7nrkhXDWNVPDvavMDCMG1YchAzvlTi21anWKGk4Bx+3ZZ59NS/U4CFUnwczQmDFj0rI9TsGiBrvp&#10;Gp9+Mjp3I0P96JVCy8xZ4ZnfnRKG7bJHWP3IL4SGJyaFp3/1k7DSO/cPw3bYNbTOm7tgeWacTeoT&#10;aevdJ1YjZtIcHcxIWIjeWYckmIXiOLkETon6mJnK9xoaGtKyQbN7Tz31VFh//fXDBz/4wbD33nsn&#10;J8kyVMHMFefpD3/4Q7jwwgvD17/+9fSiyrvuuivtSbvvvvvCY489FsaPHx/e8573hP333z+ls2ft&#10;lltuCT/96U/T8lDLWeX98Y9/PNiDVsU3f+dY/frXv04zhvA+4IADwgc+8IFEw4033phmV70ck0P2&#10;29/+Nh0hvfPOO6c9eKnQl+jVXhw3n2bydt999/z4VZ9o8vJYdbQ0dJNNNgkcfLOC6n/KKaekZxMn&#10;Tnz5pZzum91VvyuvvDKcccYZaZbTDJ36o/Md73hHkEb6ddZZJ2y33XbJqX5V4eVHQWA5QyDvQ83y&#10;vJxVr1SnINDlCGRZyZ9dXkDJsCCwlBEovLyUAe+C4mbMaQ6TJs8JG60xLIxbaWC0e3uFUUP6hE3H&#10;Dw0vxhm9Z6Y19EznDjZjx45Ne9IszbT3rhoYLWZzGOqLG7LD1iseiBLiEsPZd90WRkdnrv8a40O/&#10;1caGh4/5v9A0ZcrLrzboHffh9Rk0MDTX9Q6PN88PdbHgsRzLOONl+eZ8e/RecsAWRhNHRFzOjuDA&#10;lKuvvjot27TPbIsttkhLFX/1q18lJ5fjx4Exg2dp4X/+859wySWXhI022ig5iPYoXnbZZeH2229P&#10;zhPsOHscnZ122imsttpqKX+/7fPjgNnnxtn70Y9+FL785S+/7GRSBBxO+9vsg4M1Z4yjrUyHrhxx&#10;xBFpyaz0q6yySqqDmTb14pTm/Wwcb47mRRddlGYp7Y3jtNcGZbruuOOOVJ9Ro0al8qZE/M3iWq6K&#10;B+w75ACqNydQGvTB0WEr6gKnHXfcMX2i94orrgibbrpp2utoj6C4ZvGUYWlnCQWB5REBsoHX6Rky&#10;S3d0Vj8tj3iUOhUEFoYAmdEn6Mf0kyUUBHoyAvjZCrfCzz2rFfvV14UXps4Oz704J7xh9YEhNMVl&#10;mbN7hT69e4UxQ+vCpCnzwtOTZ4TxI6O+ir5IdwmdmrlDrNmb8XH2iWPy9NNPJybFrC6zSJ4x9Bc3&#10;9IqzZ0JrU2N0zurjgSqbhnlPPB5m331HaHz26TBg7fXirN7oNGPHeesVy3o09A63z20ID8arPtKx&#10;yaD+YdMBg8OgEaNC/9XXCHXR0VucYC8dh+3xxx8Pn/rUp9Ks1d///vf0/frrr08zYZwYzs4555yT&#10;HCWnZh577LHJGWK46YzEOfLII5NjbNmnWTcHn8Dw0ksvTWWYudtvv/3S7OCPf/zjcPLJJ4fDDjss&#10;4QpbBiBH6uyzz06nS1oK6QASzuJXv/rVNPvlABVB3KrBWP3OyXriiSeCevzlL39JB58ceOCBr5rV&#10;q2KlbPv+KCP18Z3T6sCUfKBKbXnSi8tR5VxykC15VR9YHX/88a+iMadXP514ce6qLVC+L28IZH4n&#10;U7UDZMtbXUt9CgJdgUAeeC19Q1egWfJY1gjkAb7Cz8u6JTpffl1rXZjb0Bhmz2sO/XrHMz1amkJj&#10;U/R94nLBftHFmNfQHGbPbQxNbNie6NyBwsyPwz3++9//pqV5HACzSptvvnk6GKPzcL06ZlxImWbn&#10;4tvHQ9Nzz6ZTMsd+5vPhmdN/GZ76xQ/js9XDuKOPDwPXXjf0Mss2ZFh4qq4+fPrBJ8LFL04PA6MT&#10;Beo58YXnR6+1Rjhm1bFh5QM+GF9iPuLVBXXyl1kxJ1U6YOXiiy9OM1gcIzNwHL6B8TROBpqZuX/+&#10;85/JqTv66KOTY6cIgmvvHifOckRh3XXXTYfNyNd3h5F4ZQDHTuAc2sdmdtAyUM4hR0nnxpm2FNLM&#10;KMdOcHCN5YyWOYqvTPG1ieAzf/dbO3EQ1WnDDTcMn/vc516m1/PawBA1G+e1CoPjCaScewfrWGq5&#10;wQYbhDe/+c2vKi+nR4MDWczcvfGNb0wzfZ5x/D/ykY+Ea6+99mUnLtOHr5RRQkFgeUaAQ+fwJsu/&#10;DbaUUBAoCHSMgFU0tj3oi0ooCPR0BBx8px+w9aaEnoPAkCG9Y589O/lAI0YOD/17N4VZ86aHQQPj&#10;SZl9m9P9QUOHh0XflLbkMFgkC8MhH5bxcVooXY6HZYAcAPvWFjtER2To9juFWbfdHGbcdH1Yeb8D&#10;0rvtVv3Qx9I+u7r6vull5L369gu9B/QL06Jh9NH7JoWbZ86OLl1Ns7zTAABAAElEQVR0pqIjkjbd&#10;xb+nPfFMeHFw33DyTruGungQy+KEPLJOAHUqHA/LTi3RtO9MvS1ZFE/d77777rTcMO+n4xhxcuxV&#10;zIExx8HyjCNmBKfWwPOcw5OfZ+fHMlDpag95yfl7jqYcP5dZ/fTcDKs4HCxOqrq0FZTl2mqrrdL+&#10;OHXU3pZXOgTFqZj2B7ZXXk5v5jLTnPFoL01bdJR7BYGCQEGgILDiIlD6ixW37UvNCwLdBYG+8WjM&#10;oQPrw6yGltDcEu37+OqD+dHtmBln8wb26x0G9VskV2qpVMtWtUUKjHWzRhwfzojXBrzuWZfocAzb&#10;aWIYsO766fUHUy7+Z2ic/Gzou8qqYciW24bBm8dXAYwaHfoNHRYa+vSLSzEbw22zZodZzS1pOaZK&#10;uPrEfJ6P06e3xGnSB4eMDC1xP97iBCPrZtwsJXSQyPvf//4wceLEtMzSDBanhWPlHW2WGsLEgSqW&#10;SgqctvY6JffN2MHM7J0Xf+cgvVEdZZvN4gCKzymDtffO2fMoeH2AWUDPOdjo4cC1FziinLODDz44&#10;7ZH7zne+k/b4tRWfcyYo1549tJrx43SaQeTotVc/NOcZPzObXhmhTui2hNWsXnZKc9m5vPy7fBYE&#10;lkcECp8vj61a6rQkEcgykz+XZFkl74JAQaAg0BYCgwf0DisP7xvunjQzTJ8dD27sHVcZxiWYdz42&#10;Iwzo2zuMGvrKRE5b6ZfFvcVyN+25skRwxowZ6dOszOsN9aNWCkO32ykdhDLrnjtDy6yZ6RUIvfrE&#10;A1Kis+T1B4NWXiVMGbtmeHjAsNA3LuHs0+vVzoxZPHvvHK/yYFNrGBd9lLj9caGB85Fnx0Q2Q7fD&#10;DjukA1AeeuihNCv56KOPphk6LzfPzpullO973/uS83LWWWelky9POOGElJc8q4HjxTlyn7NkVsyr&#10;F37zm98kp4vzYz+fd8RZ/smBzDQNHTo0xbEk8pe//GVAgz1wlopapslZRFO1A+TMKdPlvkMctBt6&#10;LRn90pe+lGbgOLJmJWsDWs3wyVf+nLJ//etf6eATZXLixOGoyd+FXvc4dw5NgY88xEWP2U5LbNRN&#10;fPfg4XsJBYGCQEGgIFAQKAgUBAoCBYHuhMDw+KqDdVYdHO6Jzt3tj04P02bWh8efmxumzGwMW68z&#10;IowZsZw4d0C3z47RzvjvqjAg7qnzKoRpl14Ypl8ZX2r+2MOhedqL6aXkrXE/3Ygttg7z3/7eMHDr&#10;XaL7xpVbsL8sl59dBK7moDhtWvfqxznaaz4tKTUTyekQLDt95zvfmfbUmeGy14yD45RKjp99M5wa&#10;6Tgohx9+eHJsxPWuOQ4Lh6w6u2V2j1Nn5s/M17777pucGoei2Gcnrvy/+93vvnwwjfhm7JTh5eH2&#10;+jl0xSmU8nMgymc/+9lEM6dKyGVKq33Ec88rEjh6TqV817velU669CJ394877riUNv9RN/HMtP3u&#10;d79LS0zRoe7q6pUQ8jK76MrOrrzEU6Z9hWY1zzzzzPQOQflZyvnAAw8kugwIwEidupKHch3KZ0Gg&#10;IFAQKAgUBAoCBYGCQEHg9SBgdm6jNeIhjs/OCTc+ODX8++aGMLh/77DF2sPDRmsO6ZbLMntdc801&#10;rZYXLuqG5Tzbkp2J1wPcq9LGWZyWuXE/X7xao1OTXlgeHQnBC8zrhwwND87vFXa+5d4wJb4lvl90&#10;yLIPx7mbHZdq7jJyaLh48/VC35ectZS4gz9Od3SZacqzkJwXTpwrz1CZ5YKTZ2bCOHF+cwrNYlqy&#10;mA9QMYslcBphZMbKISmcH46XNJw8SzNtsuXgiOviHLknD84gB0pwz1JRZbsvLqdJOO2009LplJZR&#10;cta8jy47YJw1DipHigMmoBVN7smnGtTLKx6ULw8BveiCgcNRtL881E190K8MDhun1yEvf/vb39Kr&#10;HxzAIq5XIfzsZz9L7+Y76qijUhnwQIO8SygILM8IGKQhl+StDGgszy1d6tZVCOgj84EqXW5rdBWR&#10;JZ+CQCcRKAeqdBKobhptTtxzN3NuS5gez/toaWoI41YdHQb1tw2rexEcdWWvxZ52W2KKNqLUO55A&#10;42ovjIsOxzfWGhe+N+npcP+suaE+zgJZ2dccZ/feNHp4OHqNuAetk46dMjgsrmrgzHCcsvNUfcYB&#10;zE5Svs+pceWQHTK/OUIcHlc1cGocVtJW4EDVvlqitgzpOGBeOeAVB/bFeY+eUEuf2chqaM+ZRyvD&#10;szZ+Na3v2r8WG85xDvBzkqc9d+5zkC0rtRzVslIBvSUUBAoCBYGCQEGgIFAQKAgUBLozAg5PcY0Y&#10;MD/MmT0/DB6w2C7UEq9m96Wsg6r3j47DIauNDjPiDNOlU2eEufH0Gkswh/TpHT4cPem9R73aUesg&#10;q6XyaIk5wpF6s2wOV7EM0svWXa8ndBWtnEv77v73v/+ld96ZobPXz6sfLOktoSBQECgIFAQKAgWB&#10;gkBBoCDQkxCYH4/KbIkTISZDuspm7ur6L/ayzK4mZHHzm9LUHO6cNSfUR+9uu6FxeWB3mx9d3Iot&#10;J+ksqbGUVHBQTAkFgRUVgbIsc0Vt+VLvxUWgLMtcXORKuu6IQFmW2R1bZdFpYtfaHmX1Wnd07iJN&#10;i78sc9HhWDIpRtb3CTsMH5L23RXHbslg/HpytRR1YUs8X0/+JW1BoCBQECgIFAQKAgWBgkBBoCCw&#10;AIEeuSyz2nj2MfYts3VVSLrdd/vvSigIFAQKAgWBgkBBoCBQECgIFASWLALF6l6y+JbcCwIFgYJA&#10;QaAgUBAoCBQECgIFgYLAUkGgOHdLBeZSSEGgIFAQKAgUBAoCBYGCQEGgIFAQWLIIFOduyeJbci8I&#10;FAQKAgWBgkBBoCBQECgIFAQKAksFgR6/526RUYpHl+Y3Ds6+87Yw48brwtyHHwgt06eFlvhKgfTC&#10;vM68kDC+a69XfB/cwHXWD6PeuX8YuN4Gi0xKSVAQKAgUBAoCBYGCQEGgIFAQKAgUBLoKgRXPuYuH&#10;r8xvmBdm331HmH7NFaF5yuQQWlpCXd9+0Vmrj7hG568zoVddaG1pDlMu/EcYtMnmnXLu8jsx8me1&#10;mLbuVZ8vje/PPfdc8IL20aNHL3Jxjnl/8cUX08vg+/fvv8jpl0YCNDq+FtZeMu8F8I4m9v69JXWc&#10;rfxnzJgRVllllYTt0qhnKaMgUBAoCPQ0BCrjri+T3q9f39g9Ny8x/fxyQeVLQaAgUBBYBAR6x9ev&#10;LSm7cRHIaDfqiufcRSjmPHBvmPLv80NrNPaHbL51csx6Dxkaeg8ctGDmTi+zkNCrb+x0ZkwPdx/0&#10;ztAcZ/3aCvPj7N60adOSAzFkyJAwcuTIFA1DeH/P9OnTgzgrr7xyqK/nWLYdOCUcEY6XVwssqXDR&#10;RRel/N/61rcuUjmcJY7dBRdcEHbdddew3nrrLSkSX1e+8L7lllsCPDfYYIPwzDPPpBesH3roocFL&#10;1pdEuOuuu8KNN94YDjzwwOQ0d2dlsCTqX/IsCBQECgKdQcCh1w0NjWHm9JnJaKIr58Z+cm5cUdMw&#10;tynda40vD+7Tt08YPmJYZ7IscQoC3QqBusjT5fTwbtUkHRLT3NIaZs5tDi1R7wzsF+3vvr2jHlqQ&#10;ZF7T/DB5ekOYNqcl9I4b3EYOrg9DB/SJ7duZpX8dFtslD1c45y7N2F11WZg/Z25Y5f0Hhz7DhseZ&#10;vIbQGl9KOD9CylGJHtdCwe3VFJ27ObMXeO7tHPVvlujss88OZ555Znjb294WvvjFL76c75VXXhl+&#10;85vfJEH/7ne/G9ZYY42Xn1W/tMRZxSeffDLccMMNYcyYMWG33XarPu6y75zMs846KwwePDhss802&#10;iZ7OOiLSovEb3/hGGD58eLd17p599tlw/vnnJ0eZg3f77beHc889N3zgAx9YYs7dNddcE371q1+F&#10;bbfdNgwdOnSJldNljFAyKggUBAoCywiBB+95KPzxN38OffvVx3fXZiPJYOuC7w3zGsKaa40LHzvq&#10;o/nWMqK0FFsQWAwEIhtn52AxUpckSxEBWufR52aHv//vuTBtdlPYbdPRYacNRob6PnWhKTp9Dz87&#10;N1x01wth6uy4siDGXWuVQeHAXVYLKw3rFzjxyzqscM7drDtuDQ1PPh6GbbdT6B0dmdZ5c8P06Oy9&#10;8C8zeQ1hzEGHhqFbbxclMLri1Rm86netpuVdHQRL//bdd99w3nnnheuvvz7ceuutYYsttgiNjY3h&#10;wgsvTM7Fz3/+8+S0tZeN2TozTldffXXYaKONXnbuunoZJ0cOLUaVLCHsrGOX6ebgzYsjrJzRhYWu&#10;pl15ncnTbN3xxx+flkmOGDEibLnllmG//fZLDunCaF7c5x/84AfDPvvsk5zljmZnFzf/kq4gUBAo&#10;CCwvCOhHOHCp72UIv+TULehqW9Ozxsam1PUue/NpeUG91GNJIvD0c1PDmX+7KnEy/m6N//rE8xoa&#10;G5vDvnttEzZad+ySLL7kvRgIzJrXHO54dEa4nPM2szGMjg5bU7O2WxCemNIUbnhodlhjpYFhv+2H&#10;J+fvnsdnhItvnRz22XpMGDmk72KU2rVJVjjnruGJSaF52tQwYO11I5J1YeplF4eGpx8Pw3ffK8yf&#10;PSvMuv3mtAdv2E67RWev8aVOJk6lR2HsXQ+uuGevuTm08sxrHb6atuEorb766uG9731vWrJ46qmn&#10;JgfK7NFDDz0Utttuu7SMkdF/3XXXpcv+LGne9KY3hQkTJoT77rsv/PKXvwwXX3xxWlLI2eMwWJ45&#10;adKkcPnll4fHHnss/Zafy563Bx98MDz99NPBbJXLssO99tor7TXjWEor3iabbBK233775OA88cQT&#10;6R7nTvr//ve/wT68vnEJKho5UByirbfeOu2tq1aXM0hhuYSpU6eGP/3pT2n54zrrrJP2ulkSaeZx&#10;pZVWCnPjTOkDDzwQXnjhhRTHjKHZTPV75JFHUllbbbVVeMMb3pAc49tuuy0tYR07dmzYY489gs9q&#10;UL6lrtmJ9n3cuHEJD8tELWtVJ0sx3/KWt6SknFHXpZdemupkf9zNN9+c6nDvvfemOr7xjW9MTvUV&#10;V1yR8Odor7baauHNb35zogG9ZmhhJY0ZwfHjx4eJEyem59rz4YcfTs5dWY5RbbEV73seMMmfKx4C&#10;pcYFgY4RoCP7xH62dx/Ln17rvjXXxyVQ6VnH+ZSnBYHugsCceY3h9nsnJXL6WL8XbcjW1vlxuXFj&#10;2HX7DbsLmYWOCgINTXGrUZyRW2fVwWH6UEvCY6vFP3UmfWJ4bnpjeHZ6S9h721Fhw3GDo+PHZQ/h&#10;Xzc9G3bccFRx7hJKS/nP/DmzQms8UKXO/rq63mHqlZeE/muuFVb/v6MSJfcdckBoiUb+8Il7Jueu&#10;VzTe+8RN3aG+b5jTEoUyxupf3y9NzbZEZ5CQhrget6Pwvve9Lxn4f//735MDd9pppyXH4fDDD09O&#10;07XXXhvOOeecNDvHCRk4cGByEjgQnJ+bbropOWgcpn/9619p/xangZN2xhlnpH19nCoOo/ScOEsO&#10;OZGcQ86ZJZ2cEs7HySefnOJlR8oM48477xx++MMfhlGjRoXvfOc7yQm65JJLUp4cO2VzIo888siw&#10;6aabtltdnbOZSXVVzw996EPJcbznnnvCD37wg7Rkk3M3a9as5MyZzfzIRz6SHCHLF838cUY5uBxY&#10;3//yl78kx8pvSxst/bR/EU7VwFn82c9+Fp566qnQHB1wTurkyZPDxz/+8eRM2lP4z3/+My07Vc/H&#10;H388zarCba211koOr/Sw5OhuttlmqRx1+sMf/pD2zqmbtPA44IADwpprrpmwPuWUU1IamHI8Ybb/&#10;/vsnp+8nP/lJwkNceXGSS1ixENAx4EmBDAqFDxIM5U9BICFA75KR17p0rwDkGbkhQ5y8+S0L30Lx&#10;SuryrSCwdBHA0/OjTTNowIKZHP1/Dun7S7ZA7hvys/K57BBwUErr/OYwZmhd2Gjj0eHWR6aHB56e&#10;k2zTpjjh09TcK0yb1Rj69O4VJqwcz2pobYn+QK8wfqW+aX/e1Jlx6fjoftEtWLZ23go3c8eh44a3&#10;xunx3vW90ymZ9twJrS991sUZrTxqyAmsiw7FjMbWcNPDL4Tm2JlsMHZ4GDcqHsAyd17o1TtC2FFv&#10;FPPljOy5557hzjvvDB/72MeSw3bssceGHXfcMTHMF77whXTYxo9+9KPkePz0pz9NzoDDWOzT+973&#10;vhd+8YtfpBmkr3zlK4nW73//++Gqq64KE+MMkfT3339/OPHEE8NXv/rVsPvuuycnwgyYGTvOnCWJ&#10;Zv84XWbDshPEgfvf//6XnDuOFefQjN4uu+ySLoVxMO0dtD9t4403TjNviYiaP5QVp+2Pf/xj+PrX&#10;vx6OPvrowLGl4My8UWDZoPWpvOo9359//vnw6U9/Onz4wx9ODtRHP/rR5OiZ9dx8880DJ8qMpFk4&#10;zlcOaDRrZ+btr3/9a3rG+UWzGTlOVy4vp6mlwe+8tJSjq804fupipvFb3/pWarN//OMfycl1EM7e&#10;e+8d/FZHtG244Ybh3//+d2pr7YCPGCLyRkdalrGMhT7Xv3wufQS0Pz4ooSBQEHg1Av0H9EurIPTP&#10;eTnmq2MsGD2nx/WNdXEWpDh3tQiV390Jgf5x7+jMWfT9a41EtoEVRrNnTg9m90roXgiMHxEPeJoz&#10;I9q0c9Jy8Llz58ctUvGAxHnzw6zZc8PgftHJi4P88+rr0oEqc+O+vCHx0JXnX5wRnh7YFA9fiav8&#10;lqF/t8I5d32GDg9NAwenky7rzGjFPXbTrro03LnvbnEmry4M33G3MOyNO6eTNHvHEy77DB0W/nDt&#10;Y+GMS+8PzdZLx8ZyGM4um40Lx75lvTD67e8OA9Zab6FcyZHjgBxyyCGBw2JWTjDL5DASwbI+s09T&#10;pkwJZrqGDVtwIhjHgSLgoORwxx13pJmmtddeO80quW+Wy0wVh8RSwQkTJiTHyNJL6R3aYkbJTJhn&#10;Dk6x/NOMklB1tNKNl/447ZHj8vnPfz7tH6s+q37nwJwYHUxOlzq+5z3vCfa2OUnTs7ZCvq/DVj+4&#10;oIujaKZO/S677LLk9Dlx0mmclltmbHKeZvI4W2bjOL5mLzlaDqtxP2Oc41c/Mw3q71RTs5j2Nwqc&#10;Oktm/TbLCGPOJSfUcks4o8cspRm6d77znYlmjqG6cxYFZchbvXJ56UH5s0IgkJ18jh0+yMucV4jK&#10;l0oWBDqBgH7OKhKdrH9tOXh0p37CgGmZuesEqCXKMkUATw8ZPCfSkO2fV5w8vGz10aAhw0K/AQtW&#10;dSxTYkvhCQHtor+O/6PT1isMHNQa6vu1Rnu0f9I782c1xf67MfTt05x+O0GTUzCseU68/2KcUOkf&#10;hsQJoSHx5Mzi3C1Fphqw7vpxz92LYeYt/wsj99wnDNpwk9Cal4LETmPodjuGfmuMjx1HXZqxO+vq&#10;R8PvL38g3PrQ86G/RoxdTkNTS5g6pyn0jwL7we13DUPWXmuhNdBpmfXCNJwfzpVgeaWZHUsnjepz&#10;znRcE+OMnJkqoa1lXJYFckbky+HgCHGKzLopQ16WMHJs/BbsfTOTJo69dJaCcuw4QjvttFNyPHLc&#10;lCD+8XoDp2hyquyX47C0FyxZVB8OlnwtvxQ4btmhyfn75Ojk31mgLMfMjptZR86w5ZWcXjOPLq9q&#10;2GGHHdLyyEyLvOw3NLtmSeXlcS8ip5RTZhaQks2zZuIKtTR4zujmrOUln+rEKYez77CWHo5mQGFs&#10;D59288xsobaA1bve9a5UbqYxO+n5d/lcsRDIMoDHqgM1KxYKpbYFgfYRoCOzGdxWLM/obTIk1MV+&#10;uoSCQHdGoC7albPnLpiZq91zF5k5kY7vS+ieCOir2Xw+6+P2rGGDffYOc+Jqvv79Fyy3RXmf+J7s&#10;OQ3zw+CB/cKQQf3TJNCy1E4rHEcN3mzL0DxjWnBq5oAJ64R+q60eBm2w8YITMmMDzo8zLb3so4ve&#10;98zYUOdc9VC45cHnw9BBfaNbtyA4CvWZKbPCby65L+z16R3CmGHtOzwvJUkfHDiOFUchd06+Yxqj&#10;+ZwvDoPRfQ6NfWAcDp2Z5ZKcuRykc3G2OIEMR/vq5G8WCzNK68qBk7X++uunPWhmCe0/s0zTu9jM&#10;LGYFkx0uSz05K5YOWB7qZd/tBeUry8mQnBunezqExCxYrqMZvDyTJa5ZSw5TLk/eVZrd55y++93v&#10;TjNvXitw+umnp+WayjDrmIN8OGQOm7Ec1TJQyyW9hgINnEYBDdlZRotZOGVWaYCTe4K24cDBdd11&#10;1035WHoKdwe1cEClPfjgg8Ojjz6anEqHq5jt48yjM4fswObf5XPFQiA7d/lzxap9qW1BYOEI0LvN&#10;Tc1xxDyaRbHDzbN3Cxy+uJQ/PmtpNljIyVt4fiVGQWBZIzAwOgCbbbBmsh/xd/W0zOFD40x1Cd0b&#10;AconXtnGHRSXXnrn3ey4PPPFGfEMhqELHDzvvPNevCH947vuuoFuWuGcu35j1wjDdpwYmiY/Hyb/&#10;54IwZOPNFrzEfPCQ0Lv/AkO8Pk6/zmmoD7c8PiU0RWEcEBuy2la+18f1/v2i9353fNfF2LFNYeSw&#10;9l9Cnjk3CXbslTgPHDXOlFkiDgzHz0EdDitxgArni+PASXOSpOV/lgLmwHHgdHH6OGacG4d+OEDF&#10;TBKnRKgakvaj2ffHSTP75TRKe8scNIK27OD4RKP31inXEkuzcGj2DE05bqbHb/Rychzc8rnPfS58&#10;7WtfC9/+9rfTSZRmIzlz9sqZYfOdA8gRzbTW0mtJpKWOllda5ug1Eso2I+e0z2rIe+7uvvvuNNvH&#10;obMM1T48J2ROmDAhOZlmFdEAc06g9wdy2uRbW77fnG7vqOMIcrjtRZTewTbytPfDHjvOH2cTppw+&#10;+w3NYuZ8U+blT0GgIFAQKAi0iwB92a9/v3bfc8fI6tvXO/BKKAj0DARWGzMiHHv4OxKxs+MhfGyr&#10;oXG7Twk9CQEe3iuLa72wPJr/4eaHp4Ud3jAyvQrhrknxpPvRcUnmwO7hVnUPKpZyG/cft2ZY+X0f&#10;DtMuuzDMuvXm8OJ//hH34E0NLdFRam1sCIPXXjfU7/Lm0LTR7rEv0Y203ZVobifidPZUHA5UXoaZ&#10;q8yx4UT99re/TTNUZp/M3Jmtykf2c2rMPP36179OzpkZt09+8pPJmbLXy4mZ8nVoihdyy4MjxjHj&#10;/OUwfvz44GROe9Ic0mJvH+fyqKOOSg6WY/45mdKZebo8Lm20xNH+vhNPPDHdNzNmqWTtqwgoLHTL&#10;w745h7yI53CYI444Ijlmu8cDRo477rh0mfni8KFTWthken0XYINmp2iecMIJycG0/NGhNNVZO3HN&#10;WsoTNvYUytfsqJfHcw45yF7jwHm2F9Az8S0B5bgpM2PGUc5OMXzURf2dbopWQfmcPZeyTzrppOQo&#10;c3Llddhhh6X2gDdccn4pcflTECgIFAQKAq9BYN0N1wlHffmTafCQLp0bBzDnRv2sr/C7NW5i6dM3&#10;mi1td8mvya/cKAh0KwTSDFC3oqgQsxAEnLXRGF91YFYuh7XG9A/brTMwXHHnC+HKu6ekZ8MG9Qlv&#10;33aVMPqlmbwcd1l9rpDOXewlQt+Vx4ThO+8e+o8bHxonPxfmz50T5jvVsKU59B0xMvSdsG5csrlS&#10;6N3r3jAvvmyyvs8ryzI1VlM8NbMhLg9Zb9yoMGrYq4/kb68xzWhxVOxvy8sydVhm3vz2/jiOhqV8&#10;ZoscJiKY4ePQWH4pHgdMHId3mO0zo8d5MAMlD6Of3s9m5irvX5MPJ8TpjpYZmhUTlCGucMwxxyTH&#10;0GyVWSkzb2amzMhZysjp4WhKXw3KE58jx4ESzM5Jz6nKDtCXvvSlNCtpWePo0aPTvjx1Q7f6fPaz&#10;n03OpmeCunIILevkZPqNNrNntc4lR5ATx1G11BKtsLG/Ub0Fs52cNAejcNLc5zSjQVwHz5hxsxxW&#10;mQKs3edMO+SGo6ZO9jfaV+i5714RYfaQY2c2Eo3ioV/eMNDWJRQECgIFgYLAaxGw1LJffO1Qv5VH&#10;vfywpWVIWqEyZMir+5yXI5QvBYEehECaDIg2Qgk9B4F1VxscVoovMR/cL77H+aX1loP7x9ckjBsY&#10;JwiGxtcixNeyxPurjOgX1otx+8XTM7tD6BX3MbXa58UgLeG1CHz/L7eGP1/zcHhi8qx4Ok486TBG&#10;aY6OwYgh/cPETVcP3zho+zB04CubKl+bw4I7nK8Vxbjn4Lze5Yhdjdfi5Lc4adpr/3K/IGCAxGCJ&#10;GWMDCiUUBAoCHSNg64GBSPbJitJ/doxIedqTETA4bIWQPqCEnosAndQwb04YPuKVgajuVJuoK3sV&#10;C2MhLfLZ/baI76uoD7/8112hb/2C91Y0xhm7XTdeLXzn4B3CQEtEOhFWpI7p9Tp24OxqvBYnv8VJ&#10;0wlWKFEKAgWBgkBBoCBQECgIFAR6KAKWaXbnCYDOeSY9FPyuINtKukP22iDsteXYcNsjL4SWOCu1&#10;7mrDw3qrj+i0Y9cVdJQ8CgIFgYJAQaAgUBAoCBQECgIFgYJARwgU564jdF565v12HLrRQwckT33E&#10;4AXH33ciaYlSECgIFAQKAgWBgkBBoCBQECgIFASWCgLFuVsEmDl1JRQECgIFgYJAQaAgUBAoCBQE&#10;CgIFge6IQPc41qU7IlNoKggUBAoCBYGCQEGgIFAQKAgUBAoCPQiB4tz1oMYqpBYECgIFgYJAQaAg&#10;UBAoCBQECgIFgfYQKM5de8gs6n0v6SmhIFAQKAgUBAoCBYGCQEGgIFAQKAgsIwRW6D13jc8+HeY9&#10;Pik0TYkvAY/vrZjf3BTSi+w6865pzlx8eXfflcaEQRttFupXWnkZNWEptiBQECgIFAQKAgWBgkBB&#10;oCBQECgIhLDCOndNUyaH6VdfHmbcdH2Y9+jDoWX6tDC/Yd6C91Z0gjPiGy7iu9jqQu9Bg8K4Y74c&#10;hk/csxOpFi+Kd2l4AbL3rtXX14eW+BL1/KLw3r17L16m7aRSlvx9etHy8vCut4yXurT38uiGhoZU&#10;1759+6a6NzY2Bti2F78Kn7aQXtqubo9qOeV7QaAgUBAoCBQECgI9EwE2SFe8B7hn1n75olpbdmf7&#10;eIV07hqemBQmn/+n0DDp0TjrtmlY6e3vCnWDhoTe/ft7e/aC2buF8GGv+GLzlpkzw4NHHhYaJz+3&#10;kNiv7zHH7rbbbgsDBgwIm2yySXj22WfDCy+8EEaOHBnGjRv3+jKvST1nzpyU/4wZM8J6660XBkXn&#10;tScHTurkyZPTNXDgwLD22mu3WZ0bbrgh9OvXL2y11VbJkb7lllvCSiutlDBoM8FLNzl2U6dODddf&#10;f33YbLPNwtixYzuKXp4VBAoCBYGCQEGgILACIsCxY5OU0PMRyAv85jbOt4gv9OvTvXa5rXDOXcNT&#10;T4Tp114RfI7c862h37g1Qu+Bg0Jd335pFm5+nIFpjc5UEsDcem3wYV1933S3tXV+iNNobcRYcMuM&#10;zqc//enkVHz+859/Od4pp5wSLrroovCRj3wkTJw4sV0nCh0zoxP561//Oqy22mrJubv11lvDlVde&#10;Gbbddtsud+44Qpdffnm45557wqc+9akwYcKEl2nuiV84X3fddVeq05prrtmmcwfjk08+OQwePDis&#10;vvrqaTTmJz/5Sdhpp50W6tzNmzcvaI8TTjghXcW564lcUmguCBQEuiMCAwfE1w+1trxqhJy+7s4j&#10;5t0Rx0LTskHg1v/dHm685pbQr398N3Ikobm5Oa75siqqPhHUMK8hrL/RumHXvXZaNgSWUjtE4Plp&#10;DeGKu6aEGXObwpZrDw+brDk09OndK/oHITz54rxw3k2PhckzmkJdbNy1Vx0U9t5y5TB4QPdwq7oH&#10;FR3C27UPZ99xa5hz3z1hwIS1w8A3bJimyGffc2eYeetNcdYuhKFv3CX0X2P8gkK1YDVUfs+Pj1ob&#10;41JJicz2tRMIMyfOjFAOZ599dvjb3/6Wlj+OGDEizcjlZz6rnZdOTB733XdfWvrnuVm7hx9+eIk4&#10;XnPj3sOnn346PPjgg8H3RQ1V2juTdlHjdybPahz5v/jii+GRRx55Dc45njh77LFH6B9nbs3ezZo1&#10;K9x5551h/PjxOUq7n2ZTV1lllbDffvsFzmMJBYGCQEGgILD4CDQ2Nofrbn0gNDa1hJa4D74xDrYO&#10;iqsumlvmh7XXHBPWWXOVxc+8pCwILEUEnn9mcrjj5rvCwEEDU6l5UILNIcyZPScMGrzgWbpR/nQL&#10;BBqb54cnXpgbrr9varjjsemhb5yVW31U/7DRGkMifb3C5JnN4dZH50THrjWsMqJ/mNvQEh57bk64&#10;8cGpYZv1RoTB/Ze9a7XsKVjKTTnngXtD04svhNFxKSb3m2M344Zrwsy7bw/zZ89KjlqvuNeq/7jx&#10;ccCw+WXqCGWv3qZdee1RMNv3515Ok78MHTo0DBs2LP28/fbb0yzR8OHDwzHHHBN22GGH5ExYDsmx&#10;EE9Z06ZNS84c50F5Pj0X7APzPe8H85zDl9PYl2dJYS7TEksziGaZXOIrf9SoUWmfmLKff/75NAso&#10;T+k5Or6b+XrmmWfSXrLp06cnR9MMl7TKnD17dnomv5VXXjk5y5xRDtKUKVOSgyif/Bwd8kHDqquu&#10;mupq2anZSWnMnClTXSx3tPdNXZVnGarA+ZTGHjeOG3o5ya6MSYr40h/34MdZfeqpp1Le0sjTZanE&#10;/vvvn9KKBw+f8s9BOS74SatNtRPaNthgg0R3T1/CmutaPpcMArljXzK5l1wLAssHAnMbGsPZF1wT&#10;ps6YHfrF7Q8L+tz5YdaceeGAt+1QnLvlo5lXiFqwFQYOGhAGDIxbftoMra+yM9qMUm4udQRmzW0J&#10;dz8+M0yaPCcMiTNxo4fG8xSinZgmcyI1T0xpDPc+1RD23nqVsOsmo8PUWU3hv7c/n2b51lltcHHu&#10;lnqLxQLTwSkckqGcrbow+a9nh/oxq4SNzv5ncvYe+MSHQ3N0KsYecewC5y46IZy9XtHQT0sxo0Fv&#10;2aYQjx1Jnx39SU5hTMPB4CR95jOfSY7BoYceGnbffffk5Jx//vlpGSQn4aCDDkrZnXfeeWn2aM89&#10;9wybbrppmwd1ZGORM2JZ4Z///Ofw+OOPh9GjR4fDDz885cVJOeecc1JeDzzwQJrBEv8tb3lLOPbY&#10;Y5NjcvPNN4fjjjsu/PjHP37VnjF71C677LLw29/+Njlnl156aXKOLAc95JBDwplnnhmuvfba5Aju&#10;u+++4Rvf+EZywDiKF1xwQfjd736X6sWx8/zEE09M9J1++unJkTv11FNTXdEMA0tN3eP8nXHGGeHc&#10;c88NTzzxRJoRU94RRxyRcDj++OPDpEmTEu1mQTl1Bx54YPjQhz4U1llnndc0R8bpuuuuC/bWuTiW&#10;2uDII49Mzpqls/I56aSTUpvkNDLjbMLgrLPOSjOmlsfuuuuuqU033HDDtHwTbZbd7r333q8pv9wo&#10;CBQECgIFgc4hQPcOiMsxG5qaQ9/6V8afY1f8qt+dy63EKgh0bwQs0yyheyGgTYYPqg+Hv2V8uGvS&#10;jPBonJUzIZEndThzNmNtve6IRPiIwfVhswnDwiW3Tw4z57wyKbQsa/WK5lyWVCzFslvnt6Q9chy2&#10;ujgq2BRniOqGDF1AQexUWubMjvf7hl7RS4+tGffjDQx9RkZHsFefcO/j00JzvLf2mKFhYJxKb21u&#10;DPObGuNnx43JweK4cH44Mj/72c/CPvvsk8rEMGatzAr9f/bOAzCu4lr/R1r1XmzLlpvce7cxxRRj&#10;wPQaQknIg1ACgbzAP4FUEpKQQB4JL3mEQGgJCYSEFnpvphlswMYVF2zjKlmyel3tSv/zG/nKiyzJ&#10;ki1bK+8ZWGv33rlTvtvmm++cM/z1Emob/m8QMXdReTtC/nqRGSFY5L/qqqscEVy4cKEjR6hgZ555&#10;plPAXnzxRTn99NMdoYMY3XLLLTJz5kxnUog6hqKFKhVKaviO2kX+goIC+dWvfuXIFkQMHzPqu/rq&#10;qwXSB4FE/Zo9e7YjkAQYgWASlAWC+Jb68T3//PMyd+5cR4ogWPQPhXH58uWOfEJuIZTkgyBCBvFh&#10;e+CBB1zAEogUx6MYYmaJT9wjjzzizF5XrlzpyC0ktWUCJ+pAGYTMQWoxi+WcoM5BuMHfi6rpHc+s&#10;GwmiCtlGZb311ludInn77bc7xS9PTTdRI8HPM2NFsQzF0SvP/kY2AtzHTBQweWHXR2RfC9b71hGA&#10;zJWUVkqj3ict75EodWypqamVmupKqan1t16AbTUEwgSBBJ2gqKmt2e06Dm0e1zjjr8rKCrVGUn88&#10;fUdY6l4E9JSoOXijDM4ISkywUurranSM59dnT6OOpdV6y98o5ZXVkhIfJVWVpRKs06j5+myqV//J&#10;BDXfzC8qk16Jalmm7Ar3re5KEUfuojV4SlR8gjQoaYqOjZfMY+dKzYZ1svmPt6pSF5T4AYMkZfxk&#10;9z06IVFi1Ezyo3Xl8sayrbKtpFoHZyJZqfEyc3RfOWF4uqQfcrjE5fRr9/xBEiBIkAnPVJFBnhcS&#10;lxva+7RbUIudlEEaOnSoI1UQI8wEMZvER2/z5s1uMEke1DMUN5RASBWEiTatX7/etYOyaEPLFyqE&#10;BxNNonSecMIJjkRyHNE7Ua+mTp3q6oAsYS4JgaI9p556qjN5pE2QK0gqBAyyCeGD/C1YsEBOOeUU&#10;F/AEsoY6R12TJ0+W1NRUp0DymzZB6FatWuXIHWaf+LnhJ3fUUUe5vkG23nvvPbq6W6JfnANUPXzj&#10;MMWkXILaPPfccy7gDXWQLzShttIfiClqKP3nAwl/7bXXHH60heThx3cIY0sc2W4pchHgeuBe4sO1&#10;yD3R8nqLXHSs54ZAEwKQO2cOzwjry4/jpslWdY2I1+erut9ZMgTCGoE4gvRF73mpKsaBcTpuY2kt&#10;eyeExynVR4ykpeiyFfoc8vlqdYzMX5979lSrT7COlCUh1qeWBHH6vIqWGN2fEN8gCXE+CTbqs0vP&#10;e1w8bk0tH2IHrn8RR+7i+w9yZpc169YqiZskWSeeLiWvvyTb//2ginOx0u+SKyV12kyJamyQGCVE&#10;y/Kr5b7XV8lj76yRZKLg6ImrrgvI+6sKJOWcSTJy7umSOmJUu2eMAR3+aDNmzHC+XE8++aSLjolp&#10;ZCgJaOt7W4V7DwKIG6SOICCeAoVPGvV667WNGzeu2eQS3zDIGsQEhQxlkQcM9XtlenVSBkQLYgjZ&#10;oa7Ro0c7U0lMG0n4nw0ZMsT5waFekR9FDgIIESI4C+2D4KFyQd6IYPnyyy+7dmCuSr3UQTsgXxBT&#10;CCDlQUYZEHvKGG0ieAl4klD0MKkkyExrCeJFW0eNGuXKJg+kdMSIEc5Ek/3cuKH4k4e2UCemoQTE&#10;8Uw+6d+RRx7pCJ1H7sjrYcd+S4ZASwS4brn+uf+43iwZAobA7gikJOtaq/pMrtf7hUEViSFSfUBn&#10;0vU9EB0TpxOYu/yhXQb7xxAIQwTi4pvWzW2raYwZGNs4krAzAntbeW179yAQn1Crz51Ak3CiY7tG&#10;n36Pq1YSVyepabqEWtMjSq3OlNgpmUtWH8uM9DRV7nbu6J5mR94i5imTpii52yFlH74ricNGSkya&#10;BuOYfbz7OINaJXUM8n1KRjR+rdz6+Pvy1tKtkpHSFMqW8xTri5NVm4rlew/Ml39fMVX69M9t9/QR&#10;dASFCaXonXfecQoVB7AuGgoUxICBH4TMS3zn05JwePv5ywwnppR33nmn81mDYGG2yMMCZYoHh3d8&#10;6GASMkOdbAslJaFlt/zuKVOQGT6U7REb9nllUh4mmt/73vfk3HPPlenTp7sBLQFS2AfZhGhOmTLF&#10;+fiNHz/etReiRn8o98Ybb5RXX31VzjvvPEfcWNcPs1CvL7SN76G/KZtPWym0veShHbR/T8ewH/IL&#10;MfXIJecF0koZoW0I/d5WO2x75CLAPULiWrRkCBgCrSPA/REbozPf+onRj5fYxky6JUOgpyDQkWd9&#10;R/L0lP4elO3kda0fzhPv8FQlcXGx0bo8QlDHkCoM6HdSjT8oBGJJ1UiZ3U3saE/EKXfJmFzqDGDR&#10;s09IweMPS+rkaZI8cowLsOJTM0xs/Xmh1KqP3fJ1GiGxUte9cyIscDUl935Rhl6roZqXFAUke6Ce&#10;8BRv75f/ckHwgSRApg477DC5+OKLnV8Zfmt33323M/mDwEDKvETwE5So9sgH5WE2iM8dQVdYMw+S&#10;hI9YVz8wOkJcaCu+Z2vXrnWEiMAneXl5zgQUPzoWEIfEolygtqEy/k2Dq0AAUTFJ9HnDhg1OVbv5&#10;5psd4UPlQ93rSBs8/EL/ghPmp/g6EYETlQ+fP9byQ82j3d7AO/Q42ooqCQkneAzqK36BmKXi6we5&#10;g6R6qasx98q1v4aAIWAIRAoCyckJ8v3LT9N3mA6Y1GeJCcyM9Az3TktLSYwUGKyfBwECAfWjq65i&#10;SammSQk3htGvjTvN9dhXr0tqWeoZCPBM8ikBSE+KUUuCRlm6oVyDqmRIVS3RNcslPSVGyV940Krw&#10;aMUBPq+sb5elgVDK3psnlbq+XcWC+RoBUwOjQMR0XZ2k/gPU1m+q7Mgeo9Krnkwd/LdM3KT8V1oT&#10;kFpl7+0Z4hHsBBJGwjwREgZZwW8LX7FjjjnGLUPAeniXX365U90wSYQEQSAgHqh/qEcktnlKEnkw&#10;Z0QRvOOOOxxZgTSRH3LCsbwc+e0pbfST41HKUKEgP7TRU+QwHSM/+dhP29nm8NFtfCe/R4i8PNQD&#10;GcLnDrXrtttuc7/xlSOhfNEmEmaSEF1MM/HdIzgKCd82zCWJbAk5pG2Yd4I35ZNQzTyVj99ef9je&#10;WgIv/BAJZvPjH//YmZdiworpKHhD7iB+/KUs+kVZfCDcRPrEhxGMMTElH7jzATP6BB7gYMkQMAQM&#10;AUNg7xHgfduvT1MUuoZgqr6rqiQltWkpIUrVR7S+D/a+fDvSEDhQCIyZOEoSkhJUidah9s4xDAJC&#10;osYiQA2q1/Fm39ycA9Ucq2cvEAjo+apTQageMrAzDeqlS2DlxqtVX5F8tkUDPOk6dxW60PnR43tJ&#10;dmp4mIxHHrnTNwOBUtJmHOaWNoDY1axdJYEyjZao5KFRiYBPB/QJQ6ukb4YGVNEXDYunxmoUnND3&#10;CY6SQS2rT2aSJCfsUty8k+/9xU+NICaoVl4iAiSRJSEGBCHBf4wQ+vh2sSwBPmeoRZgvEvGSoCRH&#10;HHGEIyOUMWjQIEfoKAcSRVkoZqyhBxFDxaNO1DFIEOoUpBLiRKJNKE6Qk5ycHJeH+tlPPgKeQKYw&#10;7STsPySMOiFaJPpy3HHHuXbxG5IEORs4cKAjbfijobYRtRMiRP8IsAKhoy8kyBZ+f+ShH5BCEj59&#10;BF2BCM6bN8/57+HrRv2QPhLl49fmtcfrj1e2y7TzH/qB6StlQsww7wRn1gAEI9pFoo+0Abwoh2Uq&#10;UOlI1E1/CdgCcUb5w++Q79TN+cIclnNlyRAwBAwBQ6BrEKjVKHV1GsAgWd+1PMtJO/90TQVWiiGw&#10;nxBgonjQkIHu41UBmQvq+skJ8S0UaHhD6ADTO8D+djsCkLW8Pkm61l18s1l4TnqsTBuaJPPX+WWz&#10;LnbOqRuckyiHj8mSFGJzhEGK0gFrIwNVb4HoMGhTWDXhsv97Q15fvElJyi4fL6dgaSsH9UmVf90w&#10;V0lgE2HpioZDaiBse5NQnCCMEJQDlcDCe+m2rBPFDOWrtf2Ynf7ud79zqtdFF10kx6h62TJx/P7o&#10;CwpbqAlsy3pDf6NwsozCJ5984sxHCazCObruuuucssfyEvgGWjIE9oQA1x2+p0wOMClgyRAwBNpH&#10;wLNQYXzS2nuk/aNtryEQXghgDcQYjXeApZ6LAGPAGh0bZunEfrWqdiyFEL/T9y4ceqXPSnUss9Qu&#10;AjddOFMXM0yQv7/2mYuWyQRLVV29HKZLIdxy8WHSO23viFhble4tsaM8VLL9QYbaaivb23vhttWW&#10;xx57zK0Xx/IGf/zjH50K2VodbR3fWt7ObOsosaNMlEyUOZZ6YH1CBhmYrKKUsnA5yzFYMgQMAUPA&#10;EDAEDAFDwBCIDAQ8I82k+CaLtnDrtZG7PZyRAb2S5fK5Y2XswEzZWFjhQjTnqCnmtOF9ZNzArD0c&#10;bbtbQwDzSta0wwwSc9PWzClbO647tmH6iVknC7YTKAZiB6HFxBRTVM/UtTvaZnUaAoaAIWAIGAKG&#10;gCFgCBxYBJwFXzuWawe2NbvXZuRud0x22zJqQIbwWZdf7shdXk6aLoewe5CV3Q60Da0iwDp3fHpK&#10;gnxifsnNTOAUFMV9UVh7Sr+tnYaAIWAIGAKGgCFgCBgCPQsBI3edOF9D+zYF/ejEIZb1IEIAxY5A&#10;LJYMAUPAEDAEDAFDwBAwBAyBcETA5KdwPCvWJkPAEDAEDAFDwBAwBAwBQ8AQMAQ6iYCRu04CZtkN&#10;AUPAEDAEDAFDwBAwBAwBQ8AQCEcEjNx11VlRfyxLhoAhYAgYAoaAIWAIGAKGgCFgCHQXAhHtc9dQ&#10;VycNdbpwua4/JQ1BFzCjsyciOjZOfMkpEnUA15brbBstvyFgCBgChoAhYAgYAoaAIWAIHPwIRC65&#10;I/LhB+9I6bzXpXrFUgmU7JCgLkpIRES33Pyezr0uGB6lCxEnjRgtuVdeK6nTD93TEbbfEDAEDAFD&#10;wBAwBAwBQ8AQMAQMgf2GQESSu0BpiZS+9apULP5YYtLSJWvuqY6oRfk6DkdUjE8aamtl29/ulrrN&#10;GztE7iCO7S36vd/OcgcL/uyzz1yY/yFDhkggEJAvvvhCUlNTJScnp4MliGzdulVqFRcW/mYdu3Du&#10;b2inGpSsb9++XSoqKmT48OE9pt2hfbDvhoAhYAgYAoaAIWAIGAL7D4FYX5SweLk3vsUpK2r/VbdX&#10;JXeczexV8eF3ULC6SioXfyTlH30oCQMGSfK4CRLff5AzrcS8sjFQr5/AHhserWaYgfIy2Xr/nRKs&#10;qWkzPyTpP//5jyM7xx57bHO+Dz74QFauXCmHHHKIsKg3a6d1d/rnP/8pKSkpboFxiOjDDz8sEydO&#10;lLPOOmu3prGfBb2LiookNjZW+vfv7/LMmzfPkUIWJz/88MOFRcB7QuI8vfvuu7JkyRL5+c9/3mPa&#10;3ROwtTYaAoaAIWAIGAKRhkDLQX98XIz4or9MA5yx2Jc3RRpMPa6/Gwrr5LONZZKX65OhfZMd0Qu3&#10;TkRcQJWqJYukfMF88SUmSvYJp0jS8NHSoGpN9fKlUvnpx+LftkWClRV7/AT0mGBlpTL3aIlqZ0Fz&#10;v98vP/jBD+TPf/5z87lfvXq1+33LLbfIihUrpB6fv25OKFcbNmxwn0rtF4t1//vf/5YFCxa02bL8&#10;/Hx55ZVX5L333mvOw7Z169ZJYWHhXvkwNhd0gL9wDubPny//+te/BCwsGQKGgCFgCHQvAgyEo3V9&#10;UW+GvHtbY7UbAp1DAM5WHwjK9h3lUlhcIVsKSmTr9hL9Xi7bi8qktq5er+3OlWm5uxeB7WV18v6q&#10;cnniw2J5ZdF2Kans/vF7a4hEnHJXuXSx1G8vkF6nny0SHS31BVul+PWXpOjZJ1WBq5Lcy66RjKPm&#10;KPlLksYuGuSjhiUnJzv8IU433HCDFBcXO9J3zjnnaDO6n2PThr/97W+uLcFgUDZt2iTx8fHtKooQ&#10;OAhRv3795Ktf/arr33e/+133l5dxT3sho54mJCS0dp/YNkPAEDAEDIEDjEDTe+QAV2rVGQJdiMDm&#10;bTvktnue0RJ1oiJEtatTYnf5BXPkkEnDu7A2K2p/I/DeymJZtblcBveOl4RYTDP3d417V37Ekbv6&#10;wgIJVpRJbJ9+eq9FS+F/HpVGPTkj/vygNFRVSsEjDzpFrs95/yXirxWVnzSf3pRqehgbr6aT+j3o&#10;rxcNp6L7GgTZvb3kArRohqSkJPFUvJKSEjn77LPla1/7miNTr732mqxfv14GDx4sJ5xwgivu+eef&#10;l88//1xmzpzpPnfccYcsW7bMEakXX3xRrrvuOpk+fbosWrRIHnzwQSktLXXmnaeddporm0I+/fRT&#10;eeqpp5y5ISaUmIB+5StfkVmzZrk6Wv7zu9/9zvnJXXTRRW5XoqqbH374oTNTRKEbOXKka/Nhhx0m&#10;q1atkp/85CeycOFCR4j4/cADD7j8EMOxY8e6Ml5++WWZMGGCQGJJqHr0rU4jlX7/+98X9j/99NOy&#10;dOlSZ9554oknyrnnnitD1O8P7Ko1yA39e/bZZx0hxoT1W9/6ltCGGA1o46WPP/5Y3nnnHWf+CgYZ&#10;GRmCivjCCy84H0DKBd+3337blYd6mpmZ6fC++uqrXd2UxWDCMyX9+9//7vJ/85vflGnTpjmy69Vn&#10;fw2BziLgTeL0tEmPzvbT8hsCXYHAw/NWysLVWwX/Fp71V540WQdUaV1RtJVhCBwwBBhC1tT6XX0+&#10;JvIZOuq2Wt0WDO5pBHnAmmkV7QEBztT6gmrZVuKXtKQYGZQdK2VKEdwJ3cOx3bF71+i4O2rvhjob&#10;3dIHfolWVYpol1WrlkvCkGGSPHaCa82WO38nNWpKScCUxrpGwbcuNlVVt5g4yVc5tkHvyj4pqRKb&#10;FKf7a3b66AXb7AkDORQwgpVAUiAzV111lVxwwQWOFGECuHbtWlm8eLELYuIVBPmAOA0YMMBtgmRB&#10;Ao877jgZM2aMDBw4UPDbw09u2DBtvyqDkBmUtCOPPNIFQvnoo48cCZs0aZIjltRBfZMnT3b5Ww4y&#10;Kb93795y/vnnuzoJjFKj/oSQUnzvMCGF5EFU+/bt68gkRA5lcurUqQIZxGdt+fLljiSOHj1aXn/9&#10;dWei6ZE72ky7CNKCv95bb73liB4klmAmjz/+uCsbcoep5F/+8hdHGOlfbm6ubN68We677z5nNnrK&#10;Kad4cDmSvG3bNoH40n/IHb//8Y9/OAJHX8ETkkxZ9Af1lD6jPEIWUe4YgFMv7aCs9PR0VxZkFOzM&#10;ZLMZcvvSCQS4/lDEvQkLJhC8iZ9OFGNZDYGDHgHulbiYaFn+xXZZsKZAkhJi9d5pkLMOGSKDsxKk&#10;qjY8zaAO+hNjHew0AokJcW4MFbtzIjpUuQvGxujYqk41goBU19R1umw74MAhEKMTTBU1DfL64iJJ&#10;8AVlQG6ccvQoKa4MuNgT9ckN4g+ElztPxJG7qLh4JWqxuradEjg1wUvIG6Y3lypEq1a4Ne98KWmS&#10;MGiwm1qB/PmUyBUHffJ5fpUs21giAR3gD8tJk7GDs6RXaprE980Vn5Kd9hLkDmUJgoCCduihh34p&#10;AqU3yPP+UhbfQ38T8ANSctRRR8kll1zilCaI0fvvv+8UMMrE9w11r6yszBFFBpAzZsxoVggvvfRS&#10;R/42qG8dBNFTqLy2t6wTE9KhQ4fKN77xDZf/1ltvdUQLgobqduWVV7p6CKaCikeCCDKIJcgKil1W&#10;VpYUFBTIxo0bZdCgQU5dYxaW4DKQOYghxG7OnDkuEMvcuXPlk08+EdQ3SNYf//hHR2ivv/56gSw+&#10;+uijzhcQBTA0sQ8Si2kp5qJ5eXkucieElAApYAdeBE157LHH5Oijj3bK5u233y733nuvOx+QVtr0&#10;xhtvyF//+len9H3nO99xKiTbOXctCXFoG+y7IdAWAlw3TAxwj3GP8Dv0/m7rONtuCEQaAvjYNSi5&#10;i1GFI0EDUCToRGuD+rUH9H1QW1Pr/JQiDRPrb89EQK9k8etYs7Wkl7kb49TW1jgVr7U8tq37EcDv&#10;t6JeY1Jsr5V1BZVy4qRMyc2IkSUbq9w7nXFqXV2U1GmecEoRR+5is3tLffEOqS/crqaWcdL3G5dL&#10;0QtPy4oLT1O1LrbJ527WbNE3ifh0mYSamAS558WVcs9LSyUxjtn2KKmtD8jRkwbK/1w4VbLPOl+S&#10;R43Z4zllMMcHkoYZIiaBmC56272/XkEtf3MBjRo1yplVeuaIhOxHzbrxxhvlmGOOEYjRZZdd5lQ7&#10;ysH0E3KDuod5I0oWSxvs2LHDjLxdZAAAQABJREFUXZQtyR11olx5g04IGiofRJBtECLKQ2kkUSYD&#10;VRQ+L3E85Xhp9uzZTs1DIcMMFeKGiePxxx/vyCXtRVG7++67BXNV+sbxLKlA2RAqiCDkjYRvH2ab&#10;oXWwHdWQdrL8Aqon/YTEojByLIQPpY4+oNqRUDwxU4XAYdYKCccU9oorrpCTTz7Zkehx48a5vJTH&#10;x5IhsLcIcA9znaEGe/fw3pZlxxkCBzsCPI9xUXJqh9pEpafrxCuTrykHe8+tfwcTAulp1dodz/xy&#10;19iIMRWT24lJqfo5mHp88PVlXUGVLNlSKVOGZsr4oX0kGPDrmLjKiRi8z1PSEiTcHksRR+6Sx0+S&#10;QGmxlL77puScd5FA9rKPP1lSJ0zG4Uri+/WXaFV5YtS/LkrNMW996GN5ZuEGCahtdI1fzS/1Hg2o&#10;0vfhyny57oEP5H9OmC6Jear0tZMgQShuv/nNb5y69oc//MGRJX5DoLjJWzP380gWRfMdMkbAD4/Y&#10;nHHGGc4PDlPJNWvWOPUMc03KJQ8mjShVLEuAaoaK5pXlvuzhH8wUvSUaKA8CRRtQ5rxy2O75EoUW&#10;5/UJcodq98wzzzhy2qtXL0e2KAcz0Ztuuskdhj9gnz59HIFi4EsdkDvKod7Q5PWffd539rO2HqQR&#10;/z/qRG2D8ELKMB+FWKPOeX1i8MDDFdNT6mM/CQwxb6VNKKKWDIGuQCD0Wu2K8qwMQ+BgRuCyEybK&#10;6dMH63ugzk2IDOhl/nYH8/k+WPvWoOPFquoms0ufqtDQO7bV1Pl1XNm2S8/BikdP65cOM2VDQY18&#10;vLZMZozIkA9XFauJpl+31Um1irIL15ToOFTVPDUZD6cUceQuZeIUYa270nmvSfFbr0nyyDESr+vd&#10;xQ8aov51SrQwmVIGF/TFypbCavl4XaHkl1RJamJc03nTOzMWmVZv1k8+L5LPA8Okd3S8xLZxViEg&#10;kAZ82TBTREliLThMG++55x4hmAdqE6oSBMRLW7ZsET4tiRPlkSiTRcYxwcR/D9ULE0bMP1HCUAkI&#10;qAKZQTGDMEEC8cvr6CAzVMXz6uVY73gIGqabkCMvefn4C2HFVBKfNnzYHnnkEbdA+JQpU5zah0kp&#10;pPTMM8+UCy+80PnT3XnnnU6tg9BBvKgLtRAiS30EniEoCsFRUCtDE+T11FNPdT55lItCh38jZUEq&#10;IcZgAtaYaaKigBWkkjxgio8j0Uzvuusu5x+Zl5fnTEZD67HvhsDeIODdG3tzrB1jCEQaAjkZSZKT&#10;FivVar2RlJrhus/bb5f2EWmIWH97IgLZmaly4Zmz9LpV0z3nY8eEdYIukdAgQwb06Yldiqg2I+ak&#10;JsbIyNxkF0gF37rq2qDUq+CDm12dv8Gdy3ADJeLIHaaWqdNmSqCkWCqXLpKgLkQev+kLiVIFLUrN&#10;NImAGa/BOPzZubK6NtkFUInXcKehiZdLjPoAxOn2DcV1MqYmKL3Ula+tBNHyTBched/+9rfltttu&#10;k/vvv9+ZPWJaCfmC8L366qtOrULVYq05b0AI8aAc7zfEi0iZELavf/3rjpRgZrh9+3ZHUvDvQy6G&#10;EHEs2zHHZLtXRsv2enWwnTwoZ55KxzbIGnm84wmKQjuIdAlJwr+PRB7Pv4jftAtiRcTLH/3oR450&#10;gQdlQ6wgt5hfEiyFPlMviiblozpSPj5wRMokQAv9xievJbnz/PfwoyOADWastIk2QtqI9vnEE084&#10;s1hIJ/6J+CkSSZNzAP4QRMgm7SH655/+9CfXftQ8sLRkCBgChoAhcGAQqNbgKVjMJOr7yE0sHphq&#10;rRZDoEsQYC4+Mz1ZTpk91ZUXrK9TtS4g8QlNS2OxkfGUN2HeJZVaIV2KgMZSkaE5SZIcn+P4ABFP&#10;84ujleBpYEbVNfr3SpSs1J3iT5fWvG+FRRy5A67Y7F7S+5wLJDYrW0rffkPK9FNfXKTr3FVrBMxa&#10;SRkxShLmnCoJ009WYsCAvu25woTYaMHhsq0EsUA9wwTQS0RzRHUjciMkDzNNSAyLmp9++unOvBBi&#10;hr+bRyggR5RF4mHAdwgJhA3Vi4cDESIxS8RfjP0EHcGXjeUAIJXkIaqlV47XHu8v6hUf8pEn1ISR&#10;PGwLbQfBVsaPHy8soYDvGv50KGKUATnzHljkw9eNYCj4GdI3yB8q20svvSQEaoGQQfRQ2OgXJJRy&#10;fvvb3zoz0//+7/92CiF9xMcQctdagpyh6lEPZNDDnfaADcFdqAv/Q9rBshDXXnut84EEV/JBTlE7&#10;UTn/pgFaWBIBBRAMLRkChoAhYAgYAoaAIbAnBHQo9aUEIWB8EUruvHHSlzLaj7BBAJ/f7LQ49/Ea&#10;laaeQiXl+NxFy9C+SU7Z8/aFy98oVS4aCTjh+WOFS8MORDsa1DwzqGaFDSyPoLMpbtFyiJNG1IxV&#10;Nak+MVXOv+0VeW+FBiLRpQ+8+1SzSF0gKBkpcfKfH50sI/o3mYy01mYIwwYN7AEpwjzRS/iDQcwg&#10;TGzHLw8zTMwsIR3k54OqhSLFPsqC+HjkDHNIAoVwDKoeZAi/M4+EYH4IQaEuArhAXCgTguSROK89&#10;/MUsFDKJ6SiqGnVSN4SLhNqG+ScPI/KQ6AOECbLGdURd5OM4PuSF9GFuybEQWBQ1Eg852kcfqI92&#10;0Tf6zAffOMoFPwggS0mwbh9+cORt66F41llnOSWUYC343HmJOlAGqY92opbSN/CnLJZmwMw0Ly/P&#10;/aa9YIjPHvcH+S0ZAnuLAPcopsDci3Yt7S2KdlwkIcB7kfccz9+2nveRhIf1tWcjwLiDcQ/vAEs9&#10;F4Gq6hopLtVo72kZaqoZ267A0x291GdlVESPVqOTkoVPWyled1wxd5xo/EeZt2yrJMVrtEzdhpnI&#10;yP7pcvmJ42Rg7/YjKPJCGjJkiKsCcsZv/raMvgih49NWYrmB0EQZEDQCpbSVIHp8OpowPfQSJAuS&#10;Q/La3ZKgsq9lHS0fWk8++aQ89NBDjgSy8Drk1EsMcDGX9Nby87aH/qUdtIvlEvAnxF+RCJYt6+EY&#10;fPMwo8TfjuUbWi7WDnHluNaO5XhIsUeM6XN7eclvyRAwBAwBQ8AQMAQMAUMgchDAVDM10ecEnnDt&#10;dUSTu46clJM0Wpeun+rW26nxqy+ZDvpZYPXI8blyyZw9L4EQWgfEjuT9Dd3X2e9dUUZH69yXulDd&#10;MLFk+QOWNNib5QRQ1FAdMe9kkXTUwtZILQrmypUr5fDDDxeidGIiurdpX/q8t3XacYaAIWAIGAKG&#10;gCFgCBgC4YsAIg8R9D3hIxxbGtFmmZ05IX41w/x4baFbxHzMgEzphdGtpT0igIkmxMzzHdzjAa1k&#10;YO05FhYnSMpJJ53klijAbLNlwuzS2bPHo7laMgTCCwEzywyv82GtCX8EzCwz/M+RtbDjCJhZZsex&#10;CuecmIoTdA/LtXAUArRNkW2W2ZmLJ07XJ5k2vLcydXHKXWeOjeS8mHLuayJAyvnnn++IG6aoXpCU&#10;luVCIPeFRLYsz34bAoaAIWAIGAKGgCFgCBgCPQkBM8vsxNmC4Fk68Ajgm7c35pwHvqVWY0QiwIzP&#10;TpPr9vrvUwU7KiVVojsamKeD5bZXp+0zBAwBQ8AQMAQMgchCwMhdZJ1v660hYAh0NQJK7AKF+VK7&#10;YolEsRZik2tti1o0j0ZJ86spR2VKsirMPHqx3G+RdFNjQ1ASxk6SmF45LXbaT0PAEDAEDAFDwBAw&#10;BNpHwMhd+/h0yV6cLknhaJvbJR20QgyBCEegZvEC2fqTq5ui77ZG7py417SjWrFyz4RW86mTtq63&#10;2e+Wv0jqsSdHOKrW/UhHwL0zdfLE3p2RfiUcPP23a/ngOZfh3BMjd111dtoxoWKtNEwL21vqoKua&#10;YeUYAoZANyCgil20+pdGx6uPaQdMNFvjda7V+hxpaNAlU1AALRkCEY6AT9c69ani3W5q593b7nG2&#10;0xA4wAj4dA1l1lRuN9n13C48trNjCEQeuQu5capXLJXyjxdI7fq1EiwvlaBGdnQRUzowONMRmEQp&#10;YUscNkKyTzlLEoeP2g1xFuAmjP/VV18tw4YNk5tvvtkWL94NJdtgCBwMCChdi4puInYdeX6012Vd&#10;29GSIRApCAT9fvn0H/+Q2tISwS91V1JTZh0IEwU5TkleywmRQG2dDDl2tuROn7HrEPtmCHQzAtU6&#10;5lv6yD+lQSOsR/tCn+VRUh+oV7N7XU4rLvQ6b7LkaNBJjDFnnSWZQ4d1cw+s+oMBgcgjdzrwavDX&#10;SfWqFVL2zlviz98iwcpKaaxTYqcvkQ4nylEyuOPZJyRp1LhWyR1lsQg3i3T36dOnw0XvTUaWHOBD&#10;fSwTUEmflMgSWZIXYzimkpIS54eUkpLiFmQPxzZamwwBQ8AQMAT2HwIMaje9/55UbN0qMS2iK3tm&#10;mY06Udoy+fUdlzlsqJG7lsDY725FoF79qje89ZYwadEyeJZnkum56ngN5Tf5B8060sidB0qY/2UO&#10;1zufNDVENwqLlkceuVPYa9asUlL2pDToWhWpU6YrORsj0SlpEpO0c9HrxgYX6qDlTGHoGYtSeT1Q&#10;XiYrLjpLAqXFobuav0O0evXqJTfccINb6w3TzP2VNm7cKKwHl5SUJEcffbQsXbpUWFcrLy+v1QW/&#10;91c7OlIu7dq0aZMsXLjQRcGcOHGiI8AdOdbyGAKGgCFgCBxECOgoKTY5WeJSUyWmM2uU6nG+2PCc&#10;uDyIzo51pbMIREdJnF7PQZ1Ub0nu2irKI3cdzd9WOba9axCAqNUHGqSyNiBl1U1mtOlJMZKSGNO8&#10;FJqXpzbQKKWVfqmrb5CMZPLESnxMdEe8M7qmsW2Usv/YRhsVdvfm6pXLVLF7Q4JVlZJz3jckNjNL&#10;GpVs8Gmo9zv1zs0ScubaSdE629iggQ+aZhZDpfcvH8Rih2ep1D5hwgS59957v7yzC3999NFH8sIL&#10;LziSBLnjO+rdiSeeGHbkjrY+8MADwt+LLrpIxo4d24VIWFGGgCFgCBgChoAhYAgceAQ0/M+Br9Rq&#10;7FIEqv0BWbqhXJ5dUCA1/qA7o3FK2M46PFcm5qVLbIyajKt57dptlfLSJ4XyxfZqidbJJtLpM/vq&#10;mtgZkqpEsDtT99beDT2vXLJIajd9IWnTZkpMeoY0qolm2XvzZMfLzzlyl3PBxarmqQ0/JyqU4IV+&#10;13a7nx7/a+dexu+utLTUEa197S6zO6EycGh5J5xwgkydOlWSdcaIfNXV1c5Mk/Dr7aX2ymzvuH3Z&#10;98UXX8jmzZvlyiuvlJNOOkkGDhy4L8XZsYaAIWAIGAKGgCFgCHQ7AhrvuNvbYA3YNwQ2bq9RYpcv&#10;U4dmyPDcZCV4DbJiY7m8u3yH9EqLl6F9YqSkMiDPLCqVPhkJcuioTEmM98nS9ZpnhQZQ9EXJrLHZ&#10;+9aIfTw64shd7cYNElBfr8SRYxS6KCl9+w2p3bhOUqbPdL53FYs+EoKlpB06y6l5niEtcrkPs0ol&#10;ckF1lN2N/LVzIvB5iw1xFMfX7NNPP3Wmk/jJQW4OPfRQycvLc6UUFhY6k8VVq1Y5Mjd69Gg57LDD&#10;XLRN8s+fP985mW/fvt0Rx0mTJklOTo42u0Hq6upcGT6NtsfHq3flypXCJzs725ltes2FLEIEn332&#10;WaE8yCDmownq+8DC4dOnT5fhw4c7k8+PP/7YmVOyf+TIkXLUUUc5MrlixQr58MMP5Stf+UrzYuP0&#10;8T//+Y8cd9xxUqU26NQNAcVc9JlnnhGOoV/4I2JKivmqJUOgpyLAXFDXpbYncbquDivJEAgPBHgH&#10;Nd0+nR8UtzXZGR49s1ZEIgLRBNbay9S175G9bIQdpuQsWnKzkmTWuGzJyYh3iPCMeuTtLWqqGdTx&#10;t08KyurVHLNejp/cR6YOS3d5+mUmyILVpZKR0v3m4hFH7hqqKjR4Sk3TelTqE1fy5isSPzhPBl/3&#10;Y3dyVl16vpSWl0v6rNlN5C7ap34AGtlIbftrGqLdnEx8TKPE6skPUhYSnpPx3OG7/dPy5UPkr1df&#10;fVWeeuopWbRIVUQla1lZWXLJJZfI1772NRdY5LnnnhM+ECLSkCFDHFE7/vjjHRG7//77BfIECcSv&#10;74ILLhCCknz22WeSkZEhP/nJT9x2yB2Ej3wPPfSQI1YQMsw2QxOmo88//7wjXJA7CCI+fJMnT5af&#10;/vSn0r9/f2fm+dJLL8natWsdARw6dKgjiocccohA+qhz/PjxMmPGDIcJJI5ttH3NmjVy5513ypQp&#10;U+Ttt992xHarOs/TR1K/fv0cuduTyhjaZvtuCIQLAkz6cF93XYpy5THUDe5Bee+6Oq0kQ+DAI8C9&#10;E8AtwvG6zs2QkNu77+zdceDPndW4OwJMfO/tteiuZ4QDTXtbxu4tsi2dQQByrUNm6Z0WI6fN6C2p&#10;CdFSUxeQ0qp68atPXWaKT+KiG6S4wi+F5fWO+KlIJxsLq6WiJiDZqfFy7IQsiYvlHR5ojxp0pll7&#10;lTfiyJ2ynp2qW4NEx2r3IUAaUtklHaDpKlO6VlVss/mjT80cfelpoudWPv68SEMzN8iYARnSLzNV&#10;fBphM4ry2iF33lmBhJEIJHLLLbcI5OjRRx91pOamm26S119/3dU5Z84cufXWW52f3l133eXI31VX&#10;XSWPPfaYi4I5ZswYd+Nj1njmmWfKtdde65QvfOxQyCB5XiJSJiTt/ffflxdffFG+853vOBLp7ff+&#10;oubhA0fi4YQvHETz9NNPd8pdQUGBLFiwQC699FI55phjZNmyZY70QQhR3lDxRo0aJe+9957k5eW5&#10;QC4oeSiKqJIQQtRBHlg/+MEPHIF9/PHH5Ze//KVADiHAqIYtibDXPvtrCIQzAlEajMmv915XXb+U&#10;g7+sv6ZOGivLw7nr1jZDYJ8QiFaLlvqKCmnQIGZ62XcqcZ8wMVmq9169vl8sGQLdjQDRXstUHGCu&#10;ojPvA3fp89zXWBAlej0H7Hru1lPJswi9bvn6UtlS7JcNhX59zgTk0BHJkhpTKwU7AlJe3SA1tfXy&#10;yLxNer7d7JTU+htlzoQ0mTAwUdKTfBJUv7zuShFH7nyp6RKdqJGMKspdpK2cCy+RsvffluVfPYl1&#10;CyR16iGSPlNNMnU9El+KRu9KT5fHP9woD89bLX6dVYHH+TTfURMHyLXHD5Psk8+QxKHD93j+UNFI&#10;qFyZmZly+OGHuyArbPvhD3/oiA+KGcQKNXDbtm3y2muvSYW++JidRMVbvny5U8f4zfEQLcoi8SBx&#10;KqL7JW75gw8++EDefPNNV/YvfvELmT179s69u/+B1JEWL17siN4RRxwhc+fOld69ezs18Gc/+5kz&#10;zXzjjTeaFT5IX1lZmQvYQlsgd6iLqJGQu2OPPdapckTHDG0bpqLggeknJqvUze/OPAx374FtMQS6&#10;BwEGqBVqWlyl920nx6etNph7BVPl1MR4aYjJaDWPbTQEDgYEuHfq9H3qghF0chzEfZKQmKAR6pKl&#10;Xt8jlgyB7kYgRq/nBnVn4T3Q0In3gbv0NX+yRmzPtOu5u0+jPo84fyIlddWSoEQ72heUOhUniqqi&#10;JD4pVZIb/VJRWy7bywMye2JvGTcozUXXXLGpQpZsLJPU5ASZPTBThY7dl3A5UJ2LOHLHYuMBXSy1&#10;Un3rMo+dKykTpkijkqUGVDglGGmHHCEJStZ8anYZnZ7qiN3f3lglH67Kl8Q4JWh6wmvrg3pSayUx&#10;ulHOPfxYSR22Z3IHcYGUoVBByDB19BKmiyRm6zF99NS3/Px8t42lAiBIubm5zWYofG9v7TzqozyU&#10;O8gWZXrlevW2/IsaiJ8cZpSYVI4bN85loR34yRUXFzsyBqGjLPrDzClqIsTx4YcfdvWh0uFTh0pH&#10;gBcUu1DixnG8mNnOB3IXrmvxtcTIfhsCrSEQE/PlRWlby9PxbWr2zQSIHvDlRZ07XoLlNAR6CgLx&#10;Ssx4P3iz3x1tNwPiGF/TEMbzLe/osZbPENhfCMTps3tvkruedx5r1/PeINi1x/D+ze2VLMmJcdJP&#10;/e+27KiVj9eWqa9dUBJjo3VJhCjdFytjldgN69e0jFq2Blv5UH3utpdD6oh50STqdG3LOlZaxJG7&#10;lElTJFim5G75EkkcNkLicnIlZfxkJXWHOxNLFiaPUhMRiUtwppj/eFOJ3Wf5kpasL6CdmHLCthRV&#10;yF0vLpfZ3zlc7W6z2kTbU6z4izqFT1y5yvZFRUXNx+ATB8khqib7+U6AFKJfQsw8UjVixAhHqCgL&#10;XzpIUluJ/ZQBkYSM/etf/3JqAIFbWkt+XUATM1FMKFHsUOK8hJp4/fXXy7e+9S0XFIW2oyTyQqYe&#10;EssZYHpKXsrCJBTSR2qvnS6D/WMI9HAEvPu8a7rxZRW+a8q0UgyB8EQAhYOBrdqfdLqBXXvfdbp6&#10;O8AQ2A2Bfbkm9+XY3RpiG/YKAUwpi3XdusJSv4zsnyJpuqTBwF6JMqh3kjy3sEC2FtfI8L7xzi+v&#10;VIOr+JD5dqbEeBWFotVnUt23ujtFHLlLGKQqmQZL8Rdtl0JdyDx14hRdxHysM8H0JSa58xGbEC81&#10;uoDhx5t3iF9PEiFOd52+plcQAVXiYjT06bYa6de/XrLSW5+t8RQrjwRB2H796187EgRJSlezz/vu&#10;u88pXgQcmTZtmjPFJFIlppEc989//tMFUMFEE/84r8z2Lh5vAfMjjzzS+fWdf/75jtzhAxeqGlIG&#10;5qCYVKLa4QP3ve99zylr1AOxxEQ0LS1NvvnNb7qAKZhmEhCFQCheWxITE+WUU05xgVdQ4k499dTm&#10;SJ3ttdP2GQKGgCFgCBgChoAhYAgYAt2NgM41ycqNFfLE/K3ynVOG6lIIaqWmhC+/VIUfJQIJKu7k&#10;pMVK/8w4eV9Vus1FNTK4d6K6bTXIJ5+XOrLXK637zcQjjtxx4SQMznMLmBMps2rJYil++Xn1wSuT&#10;Bl3zrkFVp5ShwyR21vHiH3OMzihC60Kp3a5Lj9nGgJIvZh7bSyh1fEgEUrnmmmvk6aefdn5zmCOi&#10;dLGYN4QIsnfFFVfIyy+/7Mwc8UsjcQxBSwiagrkl5pChihhkjm0ofSS+Yx7J8USwhLBhNkmUzT//&#10;+c/OXNJl1H9Q9gjygo8efn0QPdTDQYMGObUOgojpKG2kPMgbf2k39ZJQ6s444wwXCZTvrF9HPhJt&#10;ov/erBS/Iaoc621zGe0fQ8AQMAQMAUPAEDAEDAFDoBsQYI26IX2TZfygdHnwzU1N7ljajpq6oBym&#10;69mx7l2CcrfcrDg5any2vLV0h7yyaLvEq6kmyyTMGpslU3YujdANzW+uMiLJndpfSly//pJx5LES&#10;nztQ/PnbpKG60i1ijv9dnKpj8cPHaFTMXkKY01pdrT42ZpdZJujVq6JXpwFWhg/Ikqy0xGZAW36B&#10;vP385z9v9o/Dlvqcc85xxIwlDVavXu0iXrINPzrSeeed56JQeuvc9e3b16l4qGMkzCMJdEKkSi+x&#10;bAEmnfi4kc4++2xHnjDl5DjKRPWjPR7p8o4leAPK3oknnths7gnpwqQzL0+XiRg8WG688UZZsmSJ&#10;K5O6UQBRF9lHokyWdID00Q/Wx/OCyBBkhXXsOI5EoBXUQ9pmtuUOEvvHEDAEDIHIREDfNUQHrNdJ&#10;y0adVPQSU6ZYhjBb3thK1DnyB3dOLnrH2F9DoLsRaNQJf79ezwgFrI/spebrWTe0nNTmd1DzN2r4&#10;fEvdjwBr282Z1FtWb6mQKiV1yDvJCTEyZmCq9E6P1yWKaiVZLfoOG53u1rQrKqtzil2KmnBOGpKu&#10;Jpvdr9xFqUrTyGLSDMwt7Y7Ab/79kTw5f50UlFQrgVFjWk3Y0+KDd8TYfnLbJUdoyNOOnUhuYM+M&#10;kSURUNKeeOIJZ6ZJQJK9ITqhZe7e+j1v2dfjqQEljiAsLITOAuss58ASDaSW5bf87TLZP4ZAD0eg&#10;4o0XJP8X12kkXjXtZjS6t0mfEQ21aur9iz9KytFz97YUO84Q6DEIBNQt4OO/3C3VO4rFF7fLvUFp&#10;nZpDsWBwg74bdw2SvY4F9L0z4sSTZKC6L1gyBMIFgSoNmvfJffdKg05UEKRvV/LWPmvcbYJdB0pu&#10;TdOJF14o2SNH7TrEvnU7AgEmlvR/FD0vVVfXqHVctRNMvG3kiwnxv/O2d8df5RlRuz8xu6MlYVzn&#10;DedOU8YeJ3e9sExtbaN1FTz1UasPqPTaT3536Sxd5HDXy2hP3fCIHfkIPoIJJooXgUzwaWsr2El7&#10;5YaW2V6+tvbt6/GUS0TOe+65x5FVzEfPPffc5upalt/yd3NG+2IIGAJNCOiL3pIhECkIxKgZ/8z/&#10;/m6r3a1VNQP3giy1SrFkCPQEBJL79JEjf/yTVptaqdcy7jTpavVkqWcg0Bphc9YE+p4OFStay9ed&#10;PTRytwf0OWGXzR0jcyYPkKUbdBFzldyH98uQ0QMyO0XsWlZDhEyWRRg+fLjzVWMh8J6aMA+97rrr&#10;5Nvf/rYzP8U81JIhEFEI6LqYDSw4rkpD28odJmZEwmwnkhbKnc4IhpqnRRSO1llDIAQBBk+oGpYM&#10;gYMCAQiBjiEtGQL7GwEjdx1AOFnVufGDs9xaF7xsslMTms0rO3B4q1nwOSOACkFJIHY9mRDhs0eg&#10;GEuGQKQikDBuivT92e0S1dZ6d0rqgupPgTlHUlKi+qPqo7eNQSt+FwljJkYqlNZvQ6AZAXzgGQyH&#10;zpA377QvhkAPQ8Bdy0buethZ65nNNXLXifMGqeuKxIuK4CJegJGuKNPKMAQMgW5CQO/n2P6DJF0/&#10;7SXma4M1dZKeGC9N3rvt5dZ9kL998d/bQ/G22xAwBAwBQ8AQMAQOPgQ6NMY4+LrdvT0yv7Puxd9q&#10;NwS6FIEOEjAi+zWq6SaO9h1KHSy3Q2VZJkPAEDAEDAFDwBCICASM3EXEabZOGgKGgCFgCBgChoAh&#10;YAgYAobAwY6AkbuuOsNt+M90VfFWjiFgCBgChoAhYAgYAoaAIWAIGALtIRDRPnf1hQVSt2Wz1BcX&#10;SWNdbZO5lCNpu9azaBs81qyLllhdnDtx1FiJzerVdlbbYwgYAoaAIWAIGAKGgCFgCBgCPR6BcPea&#10;iFhyFygtkbJ335KyD9+T2s/XSKC0WBcPrt0ZlWvP152L3qVr1cVkZMrA798oGUfN2fNBXZijXv13&#10;8N3z6SKZLX34aFtA/XpYS4/93ZloB+2hHbRnfyTWjaEOyt+bOmgjGHJsSyz3R3tDz8+BqnN/9MPK&#10;NAQMAUPAEDAEDAFDIJIQYHEWdKBwJngRSe7qtmySomcel9r1ayVp9DjpddIZEp2cLL6ERD1lqHZ7&#10;XlcnKjZOgpUVsvb7V4m/IP+AX9fLli1zC6CPGjVK4uLimuuHONTU1MiiRYuE5Rby8vKa93XHl9Wr&#10;V0utkmbWwuuji3vuj7Ru3TpHZok+2kuV1M4kSDJtjNeFdDmeheX3d6qqqhLOX3Z2tvTr109SUlL2&#10;d5VWviFgCBgChoAhYAgYAobAPiDQoPSgrr5B17ymkI5Y+e1DZftwaMSRO/+2rVI+/22p3bhBMo85&#10;QRIGDxFfSppE6+DepwSvoa5OGnXA72h5O8BGKaGKjovVbHqGVTlqK9VpeTfffLO8+eabLgvKEEpR&#10;VlaWHHfccW7x77aObW/7gw8+6EjB//t//8+V5eWF3BUVFcntt98uZ555ZreTu//85z+yZcsWOfnk&#10;k+WUU07ZL8rYyy+/LOXl5XLkkUe6j4dFR/5WV1fL448/7ojW0UcfLRMmTOjIYfuUp6CgQP70pz/J&#10;pEmT5LTTTpPRo0fvU3l2sCFgCBgChoAhYAgYAobA/kGgui4oby0tkg3ba6S8qk580Y0yIrdeZo3L&#10;ll5puwSW/VN750uNOHJXueQTqVqxTBIH5Uny+EkSreaCVZ8tl6qli53GmjrjUIn31qtCdw1N3m8l&#10;61H6vaHOr7xdf0S3zd4hchCcNWvWyOmnn+6IHdsyMzP3SbFB+WHhc5Sn0ISZH8rdwoULZdq0aaG7&#10;3HfI3/40PWxZ/pgxY5ya1rdv3y/V2zLfbg1tsaG9/Js2bZLt27fLuHHjWhy155+cC84N5HDKlCl7&#10;PKC9duzx4J0ZknUSYcaMGTJo0CBJS0v70mGdLb+z+b9Umf0wBAwBQyCMEUiMi5HGwC7XA97Ibb9t&#10;w7gj1jRDQBFIiPVJcP94pxi++xGBGiV2q7ZUyuJ1ZZKeHCt9M+OlpKJWPv68VPpmJUhKQowkxIXX&#10;iY04cle9aqXU7yiSXief6dS5aiV2KHnlixaqmWWlBlWpl4xZsyU+d4A0hipyqrhFeT5jkLxOvGEg&#10;XBdeeKH89a9/3e3yY3BeUlIiFRUVjvjFxMQ44gcBwE8Nk8bS0lJpaGhwRA5iBilISkqShISEZsJU&#10;XFzsjo+NjXW+YxyPqSGJsv1+v7CNY1omCM6OHTsEFYv2JCYmOjUQc09PaWQ/5oQkykF5pC7aTtkQ&#10;TS8/5ZSV6U2gJo4nnXRSsy8c2yFRHJ+amurKQtmkfdSDmSK/6a9XFyaLEGHq8hJ1Uj5tpY8QXPoF&#10;dl6iDD7445GH9oJZa4n9tN2rg+NoK20EC/rOsXw4J9S7bdu25n5QP23yzhH7Bw8e7MqgLM4hx0Hk&#10;KDMnJ0euuOIK116OoS8QcsxCycc2foMVfadvYEQd1EU7KQvMwY22Vuq1y3dwYz/Ym7lna2e7+7Zx&#10;fiwZAoZAxxAoq/ZLcWm5vhNqJT0Yo7PjSRLrC68BVMd6YrkMAZFiJQPFpRUS1Pd7pk5Y9EpLVF3A&#10;3gk94doorwnIpsIa6ZMRL6ce0lf6ZsTI5xsL5cF3SmSjKnkDshNlQK/dx9bd2bddo+HubMUBrDtY&#10;poFTqivFl56htUbL9icfkdjeOTL+iVedOeaa714mASVKA665XsldjSOAUTrgjtYBc3SckiW9Fxvq&#10;mxYh1jAee2y5N6BjwN5aYtD++9//Xp5++mlBgcrNzZWrr75avvKVrzgS8Omnn8pvfvMbR6DYTzlL&#10;lixpJm4QR8jEb3/7W3f8nDlzBPNCtkNYIF6YHS5dulS++tWvyqGHHrpbM/BZu/HGG+W9995zZOiI&#10;I44QzD2nTp3qiMXatWvlpptukrfeesvVdfzxxzfvv++++1x7vv3tb8v06dMdscAE9Y477pDvf//7&#10;Mn/+fHcMKiLki/wnnniiXHrppW47ffnHP/7hSBR9QHG855575NVXX3Vkhf7ccMMNzeaSEKU//vGP&#10;8tBDDznzU0wbSWPHjnV95jtmqZTxt7/9zSl6mD3+4Ac/cGaq3vkgX8sEXpT/l7/8Rd555x256KKL&#10;5PDDD5cf/vCHzqyUtqBAgunXv/51d47+67/+S5YvXy6//vWvm88RZBmfx+eee861gz5CLs877zy5&#10;5JJLHKbkB9+8vDxZtWqVvPDCC3Lvvfe68iFxYPj3v//d1T158mR59NFH5a677pLPP//cHUNZ119/&#10;vSODnJdHHnnEne833njDKZiXXXaZ62/LPtpvQ8AQMAR6AgJ/eWmxzFu2SZx6p6/am78+S8YMzO4J&#10;Tbc2GgJfQiCojlo3Pzpf1mwtkRi19EpLTpD/vXS2ZKWGFyH4UqPtRzMCqYkxMmlouiqv0UrKlQc0&#10;+J3BXnpSrIo+URLUMXi4pYgjd06NCzZIlBINfObqVZWJTm4KaBGlBC5YVSnRMXrCmCHUE+ZTtSYm&#10;U4NsRMWoLFumsy6NMrRPqiSkJCkZ9CvR86vZSBPZa+vkQmpQeiBqKDIQNAJ/oMisXLnSqS2Qo6FD&#10;h8pHH33kSMnAgQPljDPOcIoMRAN/smuuuUZGjBjhSBIKDqoOqtL//M//uAAdc+fOdT5cKEHUAZFB&#10;uUI9ws+LulsmyMJTTz3lFDPKQQ2inZAEgrVAPB5++GFHIv785z+7ct9++21HLCCNQ4YMceTutdde&#10;cz5kqEYrVqxwx3E8bafvmDziz0Z9ixerCawm2jdv3jynSo0cOdL55kFkhw0b5kggfYRoPfHEE47M&#10;ggltWLBggVMEIVsQU4gkxMxTJX/5y18KSua1117r8IJkPfvss07h+trXvtYSAvcbRY22vfvuu66+&#10;b37zm64O2o7PIJhC2khg+8UXX7g6+I5axnGQ4u9+97sueAyEGEKWp+QNIrd161ZH4MAWUke5kNDD&#10;DjvMncP333/fkXPIIyamEDYC4qAqPv/88w4P1L7hw4c7Eg6u4HT22Wc7NQ8cIPnf+c53HIEngA0k&#10;0VL4IMD54XpBkW1vkiF8WmwtMQQOPAL6WnAKXUVVjVTVEW1Zn7n6T2lZufiz49y2A98qq9EQ2DsE&#10;YnQsWVcflIrqOqn2B9RXiyjmfinRcVliVJLU6j5L4Y0Az58EFXN8wShZvLpENhfXqRKr438dX+em&#10;NUiiVOs4m2j74dOPiCN30YlJEqUD5oaaaiV3cW4Jg9rNG2XrvXc4koY5ZvLYCdLYEJRoTP3U/O3T&#10;TZXy9op8PaFVejIbpXd6gswY1VeOHpQuaVNnSJwqf+0liAfE4bHHHnMDcUgLShODfEwsUdowSYRg&#10;QPogAJs3b24ukkEhitvFF1/cTGAw34NEoe588MEHTqU555xzXERKiIiXODb04233/nqDTfzOIH+o&#10;RJj0oWChNkGKIG6ocrQNsgFhhPwRZZL8KFMENYFMQWry8/NdkBBUSPoOKaK9/IaQMLjFZxAfubeU&#10;xEBqDznkENdvtkOIiCIJaaLtEB/yYs4IEYUIQtLABDWTbZRPPRBZVD+IEWTQi6DJNvraktwxyEbl&#10;hMSitmEWSiAaPpg+ch5oQ8vUchtlz5w5U1Dy6DPYcM7BjLahHlIP5512cjw4UgcEGWxQVydOnOjw&#10;g7z99Kc/dSQAwg+ZhMxD/jC3hBii9nHt0AeILcT/3HPPdf2mvajClsIDAc4R59u7F7gmWl5D4dFS&#10;a4Uh0L0IYKoWGxOthE6kPqBR6Xz6rNTnK8/PGJ08jLGxcPeeIKu9UwhgShxs1Oe/XtBcz426OlW9&#10;Cgy8A2JiYyRG91kKbwT0kaREPErHkI1SoWbim4vVZFzJXUCfRXF6DhMTcGFyelDYdCTiyF1c/4ES&#10;UEWjdsM6SR4zXrJPPUuKX31BCh75q4pzsZJ72TWSNv1QidKXSYySnFVFdXLva6vkX/NWSbI6TYre&#10;iMwmHjK6nySfO1nyTjxTUkaOaveEMrBj8I85H8SOv5AIFD1IDCoOahZqEwSLASADQRIvNAgCqpen&#10;TLEdkgURQuWBGBKJErWGekITdYd+QvfxHbIAKYGcPfPMM45EQNhQCjmO8lGdUOReeeUVR0BpP6oc&#10;yhAEFVJx//33u9+oepA3okDy8KIflOOlE044wSlvkC3IGqQFxYsyMOGEUFIu+yEnLJ9AeeDGZ/36&#10;9XL++ec3m2lC4DDNxOcMQopCyV/yQlgx8+Q7fn70oWWibWAMsYKQoYw98MADDnPyMgAPbT/byO9t&#10;8/ZDIjlHEDtSXl6eU+UgZnfeeacjdcccc4wrf8OGDc1lcK65BvBNpK3jx493mBcWFrrzAvaosxA7&#10;SDRt5Jzg08d54HyDMYSc8lFevcRkgaXwQYBzzTmDnHNvWDIEDIG2ERjSN0sKymokTokez9zeWRnq&#10;HpEgqfqxZAj0JATidaJiRP8sifHpeEPHHOkpiZKZkS6x8errr1Z+lnoOAgNzfOJXBW9rUaVsKmmQ&#10;oqooqW1MkN6pu48vu7NXEUfuUidOUXJXLGUaRCVx6Ajx6QA4a85cyTp2bvN5IHCKT286dQST3zz6&#10;obyxdIukJ8XrgL4pS7ovTlZ+sUOuve89eeSyydJnQP/mY1v7ggIFWcLs0ZuthxxA6v73f//XqWOQ&#10;JcwM2Q9B8PJRHiTQI3te+fxG7UH1gVCh3qECEgCkMwkCALGgfkwLMQHEnBCCBymBUFI/BBM1jLZB&#10;JmfNmuWICoQJooEi5fmZ0Qb86kge2eQvfTr22GMdKcVUkrZDpqgbskqiPOqCtEHSyAMxQ9ljcAxu&#10;9D0UD69sjqcOBs6QHMiuR3bABgLZMpGfD3VyniDdmIGigEE0PRIHQfTqJD9toV728/GIrFc+OLEc&#10;BZhAnCGr/P7JT37iTCm9fJQLrpDen//85+5agChCuKkfskr5YEA+grpAyCHVnAfaTRkk2sPHUngi&#10;wHVD8v6GZyutVYZAeCBw2QkT5IIjhkm1WtlkZ2Urwds1SRgeLbRWGAIdQ0Bf4fKjr8yUMp2oDqrc&#10;k5mVKXY1dwy7cMhVrxZ7tf6gi4g5rG+SDMqMlm1F0bJoU1DW51dJRnKM9E7LCoemNrch4kJPJY9X&#10;s8Mj1JRNFyEveOKfUrH4I/WN1CUNlJDEZOrMSppGfVQVxB+bKIvWlUhhhfrI6Vp23Jxe4jvbqmoD&#10;snRHg1TW7G625+X1BnLMPJI8MsB3FClMDvFHw1eKIBkeyfGOI19rCeKDUoQpJKaAd999t/ONay1v&#10;e2Vt3LjRKXYoRJgiEtzlYjX/xOwSYoGqBKlAcWApB+qCJKF0eX2CiEFeCeoBmYFwYGpJakk2MMuk&#10;TFTHv2nAE/oAuYMQsmwC/m2odQR/IcIo5BOcUPEgfhyPwkUQExJt/Pjjj515JsSHttAu8lI27SWY&#10;C+0nb2uJNpL3e9/7nus7PnLeuoSQW9pAfbSDRH2oiy375pUN2cK0FiWUtkDaCCRDOfQbs1US1wKE&#10;EfIMWYMwsmwGx7IuIAQRUorpJhMBEOpvfOMbTumkP5igeoTXq9v+GgKGgCFwsCCAahenZm1G7A6W&#10;MxrZ/eBaxuQ4ZDgZ2YD0kN5vK66VZz7Ml9cWFarlXoOqrbESHxMlFRpFUy1s3Vgu3LoSccqdviUk&#10;efR4aVByVDb/Han8ZKFUfrygOSgKwVESc/tJ46jJUpg+XG2lxTnAtjxxSOsMzour66VG7aibQrK0&#10;zNX0G2KC2WDLhBqDSSGECFNAiAs+ZAzcPeLA4N0zSww9nm0QIhQ2zBuJnIjiBMGBzHgqFMSO8giX&#10;T1ktE+QD/61//etfjmRBNPAVw1SSslDMCOxC4BOUJxQqiA11s58E+TtGTQIJdoJSBlHyEiQUU1MI&#10;D20BM0gcah/EFiKJesd2TBJR9iCO+JtB0PCFo2xULMzZiAJJWyFg1IN/IcSHMqkDTCkTM1fai3qH&#10;6SdqGOpiywTOYIUKBpaYN0LsiFxJOuqoo1ybIK6obtSJWSTnFOzoU8tzRF8ghUQfRaHEfw5FkD7Q&#10;Tgg8dYKNpwaCGz6E//73v11/UPLoP+eWiJ0QPgg87eR8UR6TAdTDd8rzMG7ZR/ttCBgChkBPRADf&#10;pID6uXjvjp7YB2uzIeAhwLUcgA1Y6lEIJMWrNZiqc0s2lMuOinpJT9Sxvwo/28oaZPzgdBncu3MW&#10;cwei801y0oGoKVzq0MF4tJKS9MOPkqxjjpfYLDVrK94htRvXS9WqFVK1cqlUf75GGkuLpI+GPI3R&#10;ATyOsC0T0XPU0FB6pSvJURbfVoIsQZRCCY+XF8KB/xj+VPiboZah1jCYxxyRBCFAFUPNCk0QOBQv&#10;BvcE4UDRQREjyAoEh2MgUJCxvLw8RyIpq2VCZSNYCUQDAvfSSy85ooCSSJ2UQaAWTAEx/yR4CWSK&#10;PkGESLSZNtAmojdiUuglVD5IG2VBekgQLrZBEAmO4qmVmJl+61vfcgQR89AXX3zRERfIHwSSfCh6&#10;4IN/InmIEgkhPO6445rbQxkEgIEkEhAG1Q1Fr7VzAIGiLWAEwQJTlk1gO/59qG34D0LKCBbDOYLM&#10;UR9BUsCX8wfeEDES55zywA4iSFRR2gpJxVyVfqLWom5yrkgQRdrHOeQ8cayHFwSTpRdQ/Z588kk3&#10;GYCaR7tJYEt5HEu7LRkChoAhYAgYAoaAIWAI7DsCvdLiZOboLOmXFS9bi2vkk3XlsmmH3617N2lI&#10;mm4PPz/gKFUXGhmktjbw33dIen4Jl/zhdXnj083qCEsQjab+KK9zxK5/drI89sOTpF9m64tjd6b3&#10;qC+oSBCe7kqoP5AVCGNrCQUO4rKvBAI1C4WKaw4iBdlpmVC0wMRTB1vuh2ChSLa1n/zM9tKnrlrM&#10;m/bQrvbqbNlOrx9gCoFrK0Gub775ZkdWZ8+eLZdffnmrWcnHOdrXc9Bq4bZxvyKAsoopLZMB3EeW&#10;DAFDoH0EsDjhvcO7wpvsav8I22sIhC8CWPwwduEdYKlnIlBX3yCl5VUS8NdK/369w7IT+qyManu0&#10;GZZNPvCN+tkFh8hZhw2TsioNe6rml4SyLav2y9iBWfKnK49WJ8rWiVBnW4oq1Z3EjvaiIrVF7NhP&#10;+/aVVLBYOmvB4evHQuaol60lCEx7JIrBcXv7KZPBQFcRO8rjHO2pTvKFJq8f7RE7lEUWrSfiKKaj&#10;Z511VmgRX/rO+dnXc/ClAu2HIWAIGAKGgCFgCBgChsAeEYjXhcxZ1DwhLrzpk00f7+FUDslJlcvn&#10;jpWRuemyeUelM9HsnZEo04f3kclDeu3haNvdEgHPrw2TREwdjaiIMwdlAXo+qHaYyloyBAwBQ8AQ&#10;MAQMAUPAEAgvBJoC94a3L7CZZXbimlmztUzJXYMM7Zuma+/YOlWdgM6yGgIRj4CZZUb8JWAAdBIB&#10;M8vsJGCWPawRMLPMsD49HW4cpuK4/BDgLhzNxTHLNOWuw6dTF6FU9c6SIWAIGAKGgCFgCBgChoAh&#10;YAgYAuGIQFgZje4ek3LvICPgiSVDwBAwBAwBQ8AQMAQMAUPAEDAEIgmBsFLuCEa5uahCnpy/RrBp&#10;7azcWVsflCPH9pdDRvaLpHNofTUEDAFDwBAwBAwBQ8AQMAQMAUNAworccT62l1XLY++tklhdeiBa&#10;GZ5bdqBRFzJlNfE9pHKNYpmZEm/kbg842W5DwBAwBAwBQ8AQMAQMAUPAEDj4EAg7csd6chnJ8Y7Y&#10;odz59BMbE60fn+xcZq7Ns1BZ69dju2ZpgjYrsR2GgCFgCBgChoAhYAgYAoaAIWAIhCECYUfu4pXE&#10;9UlPlpLKGsHMsn92ihw9fqCcOHWIJMbFSH2woU2Sp4FJde2JsOtSGJ52a5IhYAgYAoaAIWAIGAKG&#10;gCFgCBxsCIRVQBXA7ZuZLGccOlySEmId1qVVdbJ8Y5FbPDxZt6HqpbfxQbVLiI1Ritd2atyHaCsN&#10;ugxCa6kjZXYkj1d2a3lb2+blt7+GgCHQMxBQQwSJUUsEUnvPqZ7RG2ulIdC1CLT1eg71v29osDun&#10;a1G30vYHAq1dp4zjfE2LpO2PKq3MA4QAzymeSV96LrX18DpAbWpZTdjJXBC3WWP6y9ptJfLR2nwp&#10;KquRVVuK5cWP18lJ04dKPyV/e0rtmW9yMkpKSmTx4sWyZs0a8fv9kpCQ4BbTZk2dQCAgffr0kfHj&#10;x8u4ceOEdUmWL18uy5Ytk8LCQklMTJR+/fo176ctlJmfny/vvfeeFBcXC+tZRUdHS1pamrBY98SJ&#10;EyUpKUnKy8tl3rx5Mnz4cMnLy3NltdYXr7zPPvvMtfWUU06RuLi45qzBYFBeeuklV++MGTOkd+/e&#10;zfu8L/Pnz3dtGTBggEyaNMnbbH8NAUNgPyPgr2+QzTtqpKjcL/2yEiQnI17XxYx29yu+w8s2lMmO&#10;ygaprgtIUpxPBuck6XMtQeJjw26ubT8jZcVHOgKMh7gPPttSKcUV9cKAOD05RpcdSpGslDg3EGbb&#10;jgq/bCiolh16T+nrVjJSYmWk5klPbpoEjnQcrf/hgYA/0CDbS+tkXX61XtdB90zvmxkvw/sl73Qv&#10;ipbtJXWyIr9E6vQ9AdnjHojxRamwkSADeiWohZqtoRwOZ5NzuWZLlRTo+awLBCUlIUbyeFdnJeq5&#10;jJJKfZdvKqyWLcV1UlbFmD9KY37E6rMrWdKTuv+5FHbkjpOalZogJ08bKhU1fimvzncX/0uLNsig&#10;3mmSk57kQNyXk799+3Z5/PHH5bHHHpPKykphQUJScnKyI3vTpk2Tyy+/XEaOHClvvfWWPPjgg/Lu&#10;u++6PJDB9PR0Oe200+TGG2+UXr16uUHbkiVL5KqrrpKysjLx+XyOjJFvypQp8qMf/UhmzpwpBQUF&#10;ct1118mVV14pF1xwgfTv39+V2do/1HfbbbfJ+vXrZcGCBY4Mevnq6urkhhtucIso/v73v5ezzz7b&#10;tcHbD7m85ZZbHCk977zzjNx5wNhfQ2A/I1CvL4S126rk9U8LZfXWSjl6Qi+ZM7G3xKVEu6BQW4vr&#10;5fXlJVJYGZRGHbQG9TNqQIocN7m3DOu754mr/dx8K94QOKAI1PiDsmJjhTz9Yb7eHwx2RbCPOVbv&#10;mcPHZEtaXLSQZ+mGYlmwplSqagM6YPaJX102zjosVyYNTZfkeBsMH9CTZpW1icDWHbUyb3mRLFlf&#10;ri5CPqnVa7evTu59ZVZ/GdwnSS3LomVjYY08MG+Hu25R8QL6DkjU6/zQUVlqmRZj5K5NdA/cDojd&#10;eiXozyzIVxcxv5t0UhlHxg5OURexvtIvLVrKawLy7upCWVtQI+SP0XPpVxJ4zuG5MlmfS91N0sOS&#10;3HEKRw/IksNH95eSilr5PL/UPfjf/2yrI35Th+Xs01keNmyYIz8/+9nPnGJ3++23y//93/8JaldO&#10;To6aTcU4grZ27Vr56U9/KllZWXLvvffKEUcc4YggeV9++WX5xS9+Ib/85S/dftQ0FL/f/OY3MmfO&#10;HEe2Xn31VVfPQw895Fayj4+PdwpebGzsl8hYa51BWeQDeVy4cKFkZmY6UunlzcjIkBUrVsgLL7zg&#10;yJ23HdNRCCFKI6ojSqMlQ8AQ2P8I8IBfqAPQt5YWqQrh18moRPfA92ourQ7Ka8vKJTMtUU6Zme1m&#10;c3mB3PXiep21jZch+vJn9s+SIRApCGzRwfCrOhEyY2SGzByV6aJkL1hdKvOWFblZ8vQB8VJcGVDL&#10;nSI589BcJXxZOukbkOcXFsinOoBOSYyRiXlpkQKX9TPMEfh0fZks+6JCrjp5iOTp83zRujJZsLpE&#10;3l6+Q85Oi5dkVXz8OomRoYrz/ztzmPTJiNOJiiZ3nzgNJhhr1hthcYa3FtfKcwvzneXNubNyZWCv&#10;RPlsc6Xc8/IGfW+nSGJMomzcUSfLNlXIuUrcDxmZKQUltfLUB9t0Iqpc0lS5GzcotVv7ErbkDlRm&#10;6np1NWqysUMJHirepxu2O587gqz0UQUv1N61MyhC3jCZ5EOCOKG2YcKI2kZCgYM4ZWdny6mnnion&#10;nXSSI33sQ9Ujoehdc801jtzxG1NMyFjfvn0dqTrhhBOc6rZ582ZZuXKloAiS2ms3Mj3mn1988YXk&#10;5uYKZaDijRkzprlt5IEokiBxlD9w4ED3G5NT2o26h7mpJUPAEDhQCESpqU2jzFbVATONLcU1ul5n&#10;VDNhK60KyLbSejl5Zn8Z1T/FmZyh2l1xYp6ac8RJlBG7A3WirJ4wQSBRVbchOckydVimKhxN76uR&#10;atb0tA6Saup00BvEZE1VjdHZMnZQmiRp/jhV7kb2T5b5n5U4ohcmXbFmRDgCytmcyR4TEEPUCkMt&#10;LWWgTvBtUqXu8/wqYTWvev1HxR03+Od6x7yPIIKWwguBovJ62abms2erCsckLQrrBJ1EgrTnqllm&#10;VINfspSgn3pIPyVxaS7IY5/0BLdvw/YatTZoIuzd2auwJndpSXEyaUhvWfpFoSxev13l0VpZsWmH&#10;zo7nu+iZ2Cl3RUJ1gzBhzugl/OPef/99GTt2rFPsIIRewmcOFe+OO+6QjRs3yujRox2xg7RB8PiQ&#10;MLvE1w4/vtCyvXJa+4vy9s477whtOvHEEx2pvOmmmxzJww/QS9QBwYNMvv3224JfHmoexPDJJ5+U&#10;UaNGuT5RNwmyR5mWDAFDoOsRgMSh3PVOadBZvnj1uWuQbfrhvseX19cYI4WlVa7ijdur1ZcYO/2A&#10;MLgdmpMgSTFBqaupFrXQsWQIRAQCqNTxUfUyYUCcml8GJVhfq6ZOQdm6o1pS4qP1d51U10Spr0uU&#10;zBiaqPdIvTTq66xEffO26cRJvK9Bohvq3XH4L1kyBLoTAYhbX9ULsjVuRH1tjfjU1HJ7cZWOW4Wb&#10;RkEAAA01SURBVOskNb7RPd8DEnC+drX+gLyyqMCRBswys1NjZVSu+tvFNq3t3J39iOS6mV+t9jdK&#10;sa63zVh8XX6l+1Tqcyk5wSfD9F0dp8+sgD53slN8MjA5TkrLq6WgGL/geinU93rf9GhJidUxf12N&#10;I/PdhecuxtJdLdhDvUElXW7dOx08sbB5QAEngub+HgPhW4ciNnXqVKfetWwmRIrAKuRhAAf5gzxt&#10;2bLFBWohyAlq3UcffeQCsxBYpSPkCjJGsBT8/1AM8fuDQGJqGZqoc/LkyXLMMcfIU089JQRWoU0o&#10;fqh5+P/t2LGjmVTW1ta67+2phqHl23dDwBDoPAKDMn2iC7ao+XadmtvoAz6gL/U6vff8UfrCqHGO&#10;8x98tsPZ4zMYqKwNSm6GT44YlSoj+yXq863zddoRhkBPRIB3uFM3snzSEKjVQVKjBlapUd+6Shkz&#10;MFkJHpMjdZKsg+QMHfRK0C+FSurW5tfKUjV/mzIkVXqnRklFpaoidt/0xEvgoGtzahwT/EoQdKKu&#10;qER9RdV0OF/9rI8aoxZhDXVSqUFWeMbjX7pgdbFT7qpRqHWc65+ULsOZ6NOJDZvk655Lg3O3ozwg&#10;ZSokQfTeVvNw/CTr9D2O7+/KzBg5emyaDMyO03e4rsPdWC/rt1XL+u11sl3VvkI99uQpGZKR2CgV&#10;VdXOh7h7eqIWD91VcUfq3VhYLq8t3iAvazAVZsYhJpPyessFR45WM8omdawj5exNHpQ8j4y1RYgw&#10;5SQfDB8/OgjU3Xff7QK1lJaWyrp16xzhuv766x0R+/zzz/fYFIK7EFETZRDySMCXIUOGyKpVq2TR&#10;okUuQAuFQD49VfHWW29tjuTp5cnLy3OKAW0jYW5KWy0ZAobA/kFAH0+a3D+Smhajynq9JCbESZaa&#10;fXPrNfr0pVFdKsdO6uOc54kKuKmwVu58fp1sKo2WCcMzJH1npDS7V/fPObJSww8B7/26RgMQfabm&#10;a1X10fK1Q3Jd9MAaHSQHGmokPSPTvf8/XV8qC5TY5WQlyeHj+kqO+qqS7H4Jv/MaaS0Kff6z0M28&#10;+dtka1mjjB6YLrMm5ur1K7K1sEzJW62MH5wup0zv63zuCLCCj+nijX4ZkJMl/bOS7XruhovHew5p&#10;bEwJRAXcxOspanY5bViGWg/4ZI0GSrvrhfUyZnCsRrgmlkWtZOi7vU9VnFQHqnRKt1aKq6ukqDpa&#10;RviS1V0rsVvPY9iSu/Jqv7z0yXp5fclGncVo1LCy9XL6IcPl1BnD9jux47rC5BFSRWRNFDCCsIQm&#10;gpWgqA0aNMjlhWyh3h166KHOTDM1NdVFzER5w1+OtKcXEOZbBE+hbEwtWVYBJY9lFoiYiYpI9E0u&#10;QkgbddAuPqtXr3YBYQjCcuaZZzYHeQmt07t4Q/th3w0BQ6DrEXD3Gm9z98aP0shp0RodLcbdu4R5&#10;J2QyqX92gr7g46VGzcow6+if3eR/Yfdq158TKzF8EdisgVVe/7TIBZf46qz+0jt9J2nTyRJm0Lkf&#10;lmyoUD+7UlW/fXL6zL7SW+8bL9n94iFhf7sbAaw13lKytkrD6I8ZmCrHTMhueg1ow+LUx25EbpJM&#10;Hpmm12/T8lZ90uOcDzYRY6tVHSLZ9exg6JZ/cJUgeimC0pgBqeof2USTBmQnuudSRa2+qzWCZtMj&#10;KkoDPyW7wCsEevpczTjfX1msgR/jJFfzd+d5DEtyV1lb79a1+3D1NrfOXar63k3TCJnHTBioztdN&#10;AU/291lPSUmRo446Sh555BEXBRNShTpHwuyRoCVEx4TckSBh7J8+fboceeSRTnUjUmXo+nQe0SLQ&#10;iRfMxR288x+I5BtvvOHMOFHlRowY4dRAynv44Yflww8/lEsuuaSZJFIe5p/427HGHiag+OAR/AUz&#10;Tkw3LVpmKML23RA40Aiosq/3KWvY9UqPVR8LceHcvVbgp1elppnofXGax5IhEEkIcG+wHiTmT03h&#10;4DM1UnZKMwSYbWK+vL6gSiMPljq/l5kamY7odV7CHoX7x5Ih0N0IVKnZ5WcaQXHV5gqZPCRdAwFp&#10;lPOQNc8gfgUaqKOuuEL97OLU1Ugn6vUCrtQlPgiuAqGw1L0IpCX6pFda0xqbnBeVelyDWOuOtQs5&#10;T5jWrt6mgVO2FGqU3yxHACGBZdX16jYWkIrqplgX3dmTsCN3lRoV88PV+fL8R+v0oV+joMXpIsDJ&#10;cs4Ro3QWJHu/YIX5JUTII19UgirGkgaPPvqoU9EGDx7sFDgUOggf5o+sVcfSCSTK4EPkTQKpcHzL&#10;BIsnD754mF5idgkpZBvBUlDoXnnlFTn33HPl4osvdlE3vTKImIk6h6knhI5jMAMlsMrpp5/ufOxY&#10;GuH88893i6Tj+0efPLNMrxz7awgYAvsfAZ4lDfrWxiqavyTWOxqQHauhssvdbyJkYpJDKGyUCl4o&#10;lgyBSEKgtLLezXS//1mxHD0u2ynaX2jAIdZ/7E00Qb11SjXy7JufqaWMmjBPGapRrnUQxYLmeotJ&#10;VlrslwbPkYSd9TX8EIDUvaZLe1QrKSBqZo2SgRK9xom26CYkdAy4WUPoL95YLql6HbPtC10IG5Vv&#10;hC507ll0hF/PIqdFjNOJiEmk008+L9UAOE0LmK/TZw7vct7jPINWfFEii3XZC6L5Ev0aQsdyCb11&#10;yQvP8qA7UQs7cveF+tn95aVP3WKAzGJkJCfIjBF9ZeLgXi6gyv4AC9+5lmvPYWKJevarX/1K7r//&#10;frn22msdocJ0kmUHLrzwQvnxj3/cvNwAJIsyGNRBvFpL1IO555/+9Cf5wx/+0CzZcgxr5xF1E4LG&#10;gueogqGJgCkQSpQ9yB/qnyf5oipC+DgO1c5L9MGL3Olts7+GgCGw/xHg3iQaIA7aeqO6Clmg9rjx&#10;6fLyp2Xy0doytxneN3t8tkYFbgqnvP9bZjUYAuGDQH5pnby6eLsLPPTq4kL1sS90pI2AExfNGSzj&#10;dZ277WX1snhduYtG+8oizb+o0HWAKIPnHzVAjp/cO3w6ZC2JWASwwFiztcpN3rGA9V9e3OCwQJ1O&#10;TYyVH311pPTL0PXPBiZJeX2MPDJvs5vEgBxgmnnGITnSb6cPacSCGCYdx13ilBl95dF3t8gHOvHE&#10;9KxPX+ZzJvVSs9pkSdXovmP7J0lRlc+tufmU+lfGa9AnAjthMh4Oa29GqTlfI6SChbrDIX26vlB+&#10;/I+3dfHfaEdeiJCZojdGZkqCk6y5UdpK1bom3lmHDpe5U4e0laXV7QUFBcIHMgchCk0EOCkqKpKt&#10;W7c6/zsUObBCsfNUO/KzdAJ5WOOOPBC5lgnVD3NJgqSEEkC+E00TE0qCruCnR7TM0ET7IJaYi1I/&#10;Ch4Ez1vfjt+odJA8gqdQB2ve0Q7Wy7NkCBgCBw6BWlXjqnT2NkYJHgstM3OLkl60o0SC6myt0bF1&#10;QBt0M4AoeIRZJo8lQyCSECAC3XYNH67h0tzEKK933vBMeKLcRQXrNIqmvi99KW484BRxbwigf025&#10;i6SrJbz7iqpTquoNa5zyLOe3d6nyu7/6YNXVVKqq55fo+FRd0sPvIjBC7rLUBzt7pylgePcyclqH&#10;ywQm41gXwDtQ67J4V+v73K9LXZRVVIkvPs2ttcm7npSua9/hbwe53zmn2y2A6eRyVNiRu08+L5Dr&#10;7n/TkTtuCB7mzNAxEPJulLbQIgjLtadPk0uPn9BWln3aDnlqTQmjjczUt5c6kqet49s7tr19bZVn&#10;2w0BQ+DAIxBQcldWVirZvTAvj3bPs/afGge+jVajIXCgEOB9vqfrn2iZtTrBmpnVtktGR8o5UH2y&#10;egyB9hBABGhsbNAJ+Iz2stm+MEegurpGn0vVkpW967mkNKBbCV0oZHC7L8tUoXu76Xt6Urz8//bu&#10;IKdhGAgAIE/oCam3Ski8gRtf4Ts8GoSXXqqKpMvB0W4ylnqhaWyPTZSNk83b6/l6S9ODgOm+ibFy&#10;d3keb5GcVP4K7KKqR4FddpulZq/tf+27pf35OwEC2wvESei4TjWes/0edwiMOxO2b4IaCZQRyMz/&#10;OGGK/5m1i5iZ/ZTptIYcWiDO175GgiClt0CEJrGad3tc+me4Mh2gXHD3cj49fX68T++4CggQIECA&#10;AAECBAgQILAnAbm39zSa+kKAQGmBuNIXH4UAgZyAjM85J1vVF3D8rz9GmRZ2GMdyK3cZWNsQIECg&#10;m0AkN1pKttStL9pLYAuBeE9sPA7h8YMttNUxWyCS4Lm4N1t5/v47HJcEd/PngRoIECDwe5IaGXEV&#10;AgRyApG9+j6Dde6XtiJQTyCCAqW/QIfjktsy+88zPSBAgAABAgQIECBAgMDIx60QIECAAAECBAgQ&#10;IECAQHsBwV37IdQBAgQIECBAgAABAgQIxJt0FQIECBAgQIAAAQIECBBoLyC4az+EOkCAAAECBAgQ&#10;IECAAAErd+YAAQIECBAgQIAAAQIEdiFg5W4Xw6gTBAgQIECAAAECBAgcXUBwd/QZoP8ECBAgQIAA&#10;AQIECBAgQIAAAQIECBAgQIAAAQI1BH4Av8ELpEj/kfgAAAAASUVORK5CYIJQSwMEFAAGAAgAAAAh&#10;AAcYhz3nAAAADwEAAA8AAABkcnMvZG93bnJldi54bWxMj81uwjAQhO+V+g7WVuoN7JCmhRAHIfpz&#10;QpUKlRA3Ey9JRGxHsUnC23d7ai8rjXZ3Zr5sNZqG9dj52lkJ0VQAQ1s4XdtSwvf+fTIH5oOyWjXO&#10;ooQbeljl93eZSrUb7Bf2u1AyMrE+VRKqENqUc19UaJSfuhYt7c6uMyqQ7EquOzWQuWn4TIhnblRt&#10;KaFSLW4qLC67q5HwMahhHUdv/fZy3tyO++TzsI1QyseH8XVJY70EFnAMfx/wy0D9IadiJ3e12rNG&#10;wiQmniBhlsQvwOhgIQQBnSQkT/MF8Dzj/znyHwA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DvrLXgVAMAAAQIAAAOAAAAAAAAAAAAAAAAADoCAABkcnMvZTJvRG9j&#10;LnhtbFBLAQItAAoAAAAAAAAAIQD761HFOM4AADjOAAAUAAAAAAAAAAAAAAAAALoFAABkcnMvbWVk&#10;aWEvaW1hZ2UxLnBuZ1BLAQItABQABgAIAAAAIQAHGIc95wAAAA8BAAAPAAAAAAAAAAAAAAAAACTU&#10;AABkcnMvZG93bnJldi54bWxQSwECLQAUAAYACAAAACEAqiYOvrwAAAAhAQAAGQAAAAAAAAAAAAAA&#10;AAA41QAAZHJzL19yZWxzL2Uyb0RvYy54bWwucmVsc1BLBQYAAAAABgAGAHwBAAAr1gAAAAA=&#10;">
                <v:shape id="Resim 1" o:spid="_x0000_s1027" type="#_x0000_t75" style="position:absolute;width:57391;height:134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WGrzyQAAAOAAAAAPAAAAZHJzL2Rvd25yZXYueG1sRI/dasJA&#10;EEbvC77DMgXv6sbiT4muYivRIrTQ6ANMs2MSm50Nu6umb98tCN4MM3x8ZzjzZWcacSHna8sKhoME&#10;BHFhdc2lgsM+e3oB4QOyxsYyKfglD8tF72GOqbZX/qJLHkoRIexTVFCF0KZS+qIig35gW+KYHa0z&#10;GOLpSqkdXiPcNPI5SSbSYM3xQ4UtvVVU/ORnoyDb6Hw43k6Pbjf9XiUhO3+8nj6V6j9261kcqxmI&#10;QF24N26Idx0dRvAvFBeQiz8AAAD//wMAUEsBAi0AFAAGAAgAAAAhANvh9svuAAAAhQEAABMAAAAA&#10;AAAAAAAAAAAAAAAAAFtDb250ZW50X1R5cGVzXS54bWxQSwECLQAUAAYACAAAACEAWvQsW78AAAAV&#10;AQAACwAAAAAAAAAAAAAAAAAfAQAAX3JlbHMvLnJlbHNQSwECLQAUAAYACAAAACEA9lhq88kAAADg&#10;AAAADwAAAAAAAAAAAAAAAAAHAgAAZHJzL2Rvd25yZXYueG1sUEsFBgAAAAADAAMAtwAAAP0CAAAA&#10;AA==&#10;">
                  <v:imagedata r:id="rId11" o:title="" cropleft="13f" cropright="13f"/>
                  <v:path arrowok="t"/>
                  <o:lock v:ext="edit" aspectratio="f"/>
                </v:shape>
                <v:shapetype id="_x0000_t202" coordsize="21600,21600" o:spt="202" path="m,l,21600r21600,l21600,xe">
                  <v:stroke joinstyle="miter"/>
                  <v:path gradientshapeok="t" o:connecttype="rect"/>
                </v:shapetype>
                <v:shape id="Text Box 1" o:spid="_x0000_s1028" type="#_x0000_t202" style="position:absolute;top:13970;width:57391;height:47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QOpyAAAAN8AAAAPAAAAZHJzL2Rvd25yZXYueG1sRI/BagIx&#10;EIbvQt8hTMGL1GytSFmNIraC9SLdeult2IybbTeTJcnq9u0bQfAyw/Dzf8O3WPW2EWfyoXas4Hmc&#10;gSAuna65UnD82j69gggRWWPjmBT8UYDV8mGwwFy7C3/SuYiVSBAOOSowMba5lKE0ZDGMXUucspPz&#10;FmM6fSW1x0uC20ZOsmwmLdacPhhsaWOo/C06q+Aw/T6YUXd636+nL/7j2G1mP1Wh1PCxf5unsZ6D&#10;iNTHe+OG2OnkAFef65bLfwAAAP//AwBQSwECLQAUAAYACAAAACEA2+H2y+4AAACFAQAAEwAAAAAA&#10;AAAAAAAAAAAAAAAAW0NvbnRlbnRfVHlwZXNdLnhtbFBLAQItABQABgAIAAAAIQBa9CxbvwAAABUB&#10;AAALAAAAAAAAAAAAAAAAAB8BAABfcmVscy8ucmVsc1BLAQItABQABgAIAAAAIQB+BQOpyAAAAN8A&#10;AAAPAAAAAAAAAAAAAAAAAAcCAABkcnMvZG93bnJldi54bWxQSwUGAAAAAAMAAwC3AAAA/AIAAAAA&#10;" stroked="f">
                  <v:textbox style="mso-fit-shape-to-text:t" inset="0,0,0,0">
                    <w:txbxContent>
                      <w:p w14:paraId="43A2D01C" w14:textId="77777777" w:rsidR="00756D9E" w:rsidRPr="009D1BBF" w:rsidRDefault="00756D9E" w:rsidP="00245EFB">
                        <w:pPr>
                          <w:pStyle w:val="Caption"/>
                          <w:ind w:firstLine="0"/>
                          <w:rPr>
                            <w:rFonts w:ascii="Times New Roman" w:eastAsia="Times New Roman" w:hAnsi="Times New Roman"/>
                            <w:b w:val="0"/>
                            <w:bCs w:val="0"/>
                            <w:noProof/>
                            <w:color w:val="000000" w:themeColor="text1"/>
                            <w:sz w:val="24"/>
                            <w:szCs w:val="24"/>
                            <w:lang w:eastAsia="tr-TR"/>
                          </w:rPr>
                        </w:pPr>
                        <w:r w:rsidRPr="00973FFA">
                          <w:rPr>
                            <w:rFonts w:ascii="Times New Roman" w:hAnsi="Times New Roman"/>
                            <w:color w:val="000000" w:themeColor="text1"/>
                            <w:sz w:val="24"/>
                            <w:szCs w:val="24"/>
                          </w:rPr>
                          <w:t xml:space="preserve">Şekil </w:t>
                        </w:r>
                        <w:r w:rsidRPr="00973FFA">
                          <w:rPr>
                            <w:rFonts w:ascii="Times New Roman" w:hAnsi="Times New Roman"/>
                            <w:color w:val="000000" w:themeColor="text1"/>
                            <w:sz w:val="24"/>
                            <w:szCs w:val="24"/>
                          </w:rPr>
                          <w:fldChar w:fldCharType="begin"/>
                        </w:r>
                        <w:r w:rsidRPr="00973FFA">
                          <w:rPr>
                            <w:rFonts w:ascii="Times New Roman" w:hAnsi="Times New Roman"/>
                            <w:color w:val="000000" w:themeColor="text1"/>
                            <w:sz w:val="24"/>
                            <w:szCs w:val="24"/>
                          </w:rPr>
                          <w:instrText xml:space="preserve"> SEQ Şekil \* ARABIC </w:instrText>
                        </w:r>
                        <w:r w:rsidRPr="00973FFA">
                          <w:rPr>
                            <w:rFonts w:ascii="Times New Roman" w:hAnsi="Times New Roman"/>
                            <w:color w:val="000000" w:themeColor="text1"/>
                            <w:sz w:val="24"/>
                            <w:szCs w:val="24"/>
                          </w:rPr>
                          <w:fldChar w:fldCharType="separate"/>
                        </w:r>
                        <w:r w:rsidRPr="00973FFA">
                          <w:rPr>
                            <w:rFonts w:ascii="Times New Roman" w:hAnsi="Times New Roman"/>
                            <w:noProof/>
                            <w:color w:val="000000" w:themeColor="text1"/>
                            <w:sz w:val="24"/>
                            <w:szCs w:val="24"/>
                          </w:rPr>
                          <w:t>3</w:t>
                        </w:r>
                        <w:r w:rsidRPr="00973FFA">
                          <w:rPr>
                            <w:rFonts w:ascii="Times New Roman" w:hAnsi="Times New Roman"/>
                            <w:color w:val="000000" w:themeColor="text1"/>
                            <w:sz w:val="24"/>
                            <w:szCs w:val="24"/>
                          </w:rPr>
                          <w:fldChar w:fldCharType="end"/>
                        </w:r>
                        <w:r w:rsidRPr="00973FFA">
                          <w:rPr>
                            <w:rFonts w:ascii="Times New Roman" w:hAnsi="Times New Roman"/>
                            <w:color w:val="000000" w:themeColor="text1"/>
                            <w:sz w:val="24"/>
                            <w:szCs w:val="24"/>
                          </w:rPr>
                          <w:t>.</w:t>
                        </w:r>
                        <w:r w:rsidRPr="009D1BBF">
                          <w:rPr>
                            <w:rFonts w:ascii="Times New Roman" w:hAnsi="Times New Roman"/>
                            <w:b w:val="0"/>
                            <w:bCs w:val="0"/>
                            <w:color w:val="000000" w:themeColor="text1"/>
                            <w:sz w:val="24"/>
                            <w:szCs w:val="24"/>
                          </w:rPr>
                          <w:t xml:space="preserve"> Teknolojik bilginin değişiminde eğitimde teknoloji kullanımı kurslarının neden etkisiz olduğuna dair öğretmen görüşleri</w:t>
                        </w:r>
                      </w:p>
                    </w:txbxContent>
                  </v:textbox>
                </v:shape>
                <w10:wrap type="square"/>
              </v:group>
            </w:pict>
          </mc:Fallback>
        </mc:AlternateContent>
      </w:r>
      <w:r w:rsidRPr="003E05E2">
        <w:t>Eğitim teknolojileri içerikli hizmet içi eğitim kurslarına katılmış olmak fen alanı öğretmenlerinin TPAB, TPB, TAB boyutlarındaki özgüvenlerini artırmıştır</w:t>
      </w:r>
      <w:r w:rsidR="00A72578">
        <w:t>, a</w:t>
      </w:r>
      <w:r w:rsidRPr="003E05E2">
        <w:t>ncak TB alt boyutundaki özgüvende anlamlı değişime neden olmamıştır. Bu durumun nedenlerini ortaya çıkarmak amacıyla kurslarda eğitim veren ve eğitim alan öğretmenler</w:t>
      </w:r>
      <w:r w:rsidR="000D0BBD">
        <w:t>e</w:t>
      </w:r>
      <w:r w:rsidRPr="003E05E2">
        <w:t xml:space="preserve"> elde edilen sonuçlar açıklanmış ve nedeni hakkında düşünceleri sorulmuştur. Öğretme</w:t>
      </w:r>
      <w:r w:rsidR="00A72578">
        <w:t>n</w:t>
      </w:r>
      <w:r w:rsidRPr="003E05E2">
        <w:t xml:space="preserve">lerle yapılan görüşmeden elde edilen kodlar </w:t>
      </w:r>
      <w:r>
        <w:t>Ş</w:t>
      </w:r>
      <w:r w:rsidRPr="003E05E2">
        <w:t xml:space="preserve">ekil </w:t>
      </w:r>
      <w:r>
        <w:t>3</w:t>
      </w:r>
      <w:r w:rsidRPr="003E05E2">
        <w:t>’de kod-matrix olarak görselleştirilerek sunulmuştur.</w:t>
      </w:r>
    </w:p>
    <w:p w14:paraId="7CF112AD" w14:textId="77DB2BD8" w:rsidR="00922D76" w:rsidRDefault="00245EFB" w:rsidP="00245EFB">
      <w:pPr>
        <w:pStyle w:val="NormalWeb"/>
        <w:spacing w:before="0" w:beforeAutospacing="0" w:after="0" w:afterAutospacing="0" w:line="360" w:lineRule="auto"/>
        <w:ind w:firstLine="709"/>
        <w:jc w:val="both"/>
      </w:pPr>
      <w:r w:rsidRPr="003E05E2">
        <w:t xml:space="preserve">Şekil </w:t>
      </w:r>
      <w:r>
        <w:t>3</w:t>
      </w:r>
      <w:r w:rsidRPr="003E05E2">
        <w:t xml:space="preserve"> incelendiğinde </w:t>
      </w:r>
      <w:r w:rsidR="000D0BBD">
        <w:t>görüşmeye katılan öğretmenler</w:t>
      </w:r>
      <w:r w:rsidRPr="003E05E2">
        <w:t xml:space="preserve"> teknolojik bilgi bakımından </w:t>
      </w:r>
      <w:r w:rsidR="005B34CC">
        <w:t>“</w:t>
      </w:r>
      <w:r w:rsidRPr="005B34CC">
        <w:rPr>
          <w:i/>
          <w:iCs/>
        </w:rPr>
        <w:t>kurs içeriğinin zayıf olma</w:t>
      </w:r>
      <w:r w:rsidR="005B34CC">
        <w:t>”</w:t>
      </w:r>
      <w:r w:rsidRPr="003E05E2">
        <w:t xml:space="preserve"> kodunu en sık tekrarladıkları (</w:t>
      </w:r>
      <w:r w:rsidRPr="003E05E2">
        <w:rPr>
          <w:i/>
          <w:iCs/>
        </w:rPr>
        <w:t>f</w:t>
      </w:r>
      <w:r w:rsidRPr="003E05E2">
        <w:t xml:space="preserve">=36) görülmektedir. Özellikle sadece uzaktan eğitime katılan öğretmenler teknolojik bilgi konusundaki eksikliği en fazla ifade eden grup olmuştur. </w:t>
      </w:r>
      <w:r w:rsidR="00922D76">
        <w:t>Y</w:t>
      </w:r>
      <w:r w:rsidRPr="003E05E2">
        <w:t xml:space="preserve">üz yüze eğitime katılan </w:t>
      </w:r>
      <w:r w:rsidR="005B34CC">
        <w:t>veya</w:t>
      </w:r>
      <w:r w:rsidRPr="003E05E2">
        <w:t xml:space="preserve"> </w:t>
      </w:r>
      <w:r w:rsidR="000D0BBD">
        <w:t>eğitici olarak görev alan</w:t>
      </w:r>
      <w:r w:rsidRPr="003E05E2">
        <w:t xml:space="preserve"> öğretmenlerde teknolojik bilgi boyutunda kurs içeriklerinin yetersiz olduğunu sıklıkla ifade etmelerinin yanında kurs süresinin yetersiz olması ve kursta öğretilen içeriklerin daha sonra kullanılmaması sonucunda bu konudaki öz güvenlerinin değişmemesine neden olabileceğini ifade etmişlerdir.</w:t>
      </w:r>
      <w:r w:rsidR="00922D76">
        <w:t xml:space="preserve"> Görüşmeye katılan öğretmenlerin cevaplarından bir kısmı aşağıda sunulmuştur; </w:t>
      </w:r>
    </w:p>
    <w:p w14:paraId="0E173EBE" w14:textId="1AD7B62E" w:rsidR="00922D76" w:rsidRDefault="00922D76" w:rsidP="007D005D">
      <w:pPr>
        <w:pStyle w:val="NormalWeb"/>
        <w:spacing w:before="0" w:beforeAutospacing="0" w:after="0" w:afterAutospacing="0" w:line="360" w:lineRule="auto"/>
        <w:ind w:left="851"/>
        <w:jc w:val="both"/>
        <w:rPr>
          <w:i/>
          <w:iCs/>
        </w:rPr>
      </w:pPr>
      <w:r>
        <w:t>KÖ</w:t>
      </w:r>
      <w:r w:rsidR="005B34CC" w:rsidRPr="00922D76">
        <w:rPr>
          <w:vertAlign w:val="subscript"/>
        </w:rPr>
        <w:t>3</w:t>
      </w:r>
      <w:r w:rsidR="005B34CC">
        <w:t>:</w:t>
      </w:r>
      <w:r w:rsidR="005B34CC" w:rsidRPr="003E05E2">
        <w:t xml:space="preserve"> ‘</w:t>
      </w:r>
      <w:r w:rsidR="00245EFB" w:rsidRPr="003E05E2">
        <w:rPr>
          <w:i/>
          <w:iCs/>
        </w:rPr>
        <w:t>Kurs süresi normalde 25 saat olmasına rağmen biz ancak 15 saat yapabildik, kursların akşam saatlerinde olması, eğitim öğretimin devam ettiği günlerde olması çok yorucu, bizde eğitimcide daha fazlasını</w:t>
      </w:r>
      <w:r>
        <w:rPr>
          <w:i/>
          <w:iCs/>
        </w:rPr>
        <w:t xml:space="preserve"> kaldıramıyorduk.</w:t>
      </w:r>
      <w:r w:rsidR="00245EFB" w:rsidRPr="003E05E2">
        <w:rPr>
          <w:i/>
          <w:iCs/>
        </w:rPr>
        <w:t xml:space="preserve"> </w:t>
      </w:r>
    </w:p>
    <w:p w14:paraId="75523D6F" w14:textId="0EA30132" w:rsidR="00245EFB" w:rsidRPr="003E05E2" w:rsidRDefault="00245EFB" w:rsidP="007D005D">
      <w:pPr>
        <w:pStyle w:val="NormalWeb"/>
        <w:spacing w:before="0" w:beforeAutospacing="0" w:after="0" w:afterAutospacing="0" w:line="360" w:lineRule="auto"/>
        <w:ind w:left="851"/>
        <w:jc w:val="both"/>
      </w:pPr>
      <w:r w:rsidRPr="003E05E2">
        <w:t>KÖ</w:t>
      </w:r>
      <w:r w:rsidRPr="006A6866">
        <w:rPr>
          <w:vertAlign w:val="subscript"/>
        </w:rPr>
        <w:t>4</w:t>
      </w:r>
      <w:r w:rsidRPr="003E05E2">
        <w:t>: ‘</w:t>
      </w:r>
      <w:r w:rsidRPr="003E05E2">
        <w:rPr>
          <w:i/>
          <w:iCs/>
        </w:rPr>
        <w:t>Kursta video düzenleme konusunda içerik vardı. Ancak video düzenlemeyi sonradan hiç kullanmadım. Özellikle alanımız itibari ile pek çok video içerik var. Bunları rahatlıkla bulup kullanabiliyoruz. Uğraşmak istemiyoruz. Teknolojinin en büyük handikabı hazırcılığa alıştırması, bunun sonucu öğrenilen bu bilgiler zamanla kayboluyor</w:t>
      </w:r>
      <w:r w:rsidR="00922D76">
        <w:rPr>
          <w:i/>
          <w:iCs/>
        </w:rPr>
        <w:t>.</w:t>
      </w:r>
      <w:r w:rsidRPr="003E05E2">
        <w:t xml:space="preserve">’ </w:t>
      </w:r>
    </w:p>
    <w:p w14:paraId="07BD7634" w14:textId="2937661E" w:rsidR="004E089A" w:rsidRPr="004E089A" w:rsidRDefault="00340B30" w:rsidP="004E089A">
      <w:pPr>
        <w:pStyle w:val="NormalWeb"/>
        <w:spacing w:before="0" w:beforeAutospacing="0" w:after="0" w:afterAutospacing="0" w:line="360" w:lineRule="auto"/>
        <w:jc w:val="both"/>
        <w:rPr>
          <w:b/>
          <w:bCs/>
        </w:rPr>
      </w:pPr>
      <w:r>
        <w:rPr>
          <w:b/>
          <w:bCs/>
        </w:rPr>
        <w:lastRenderedPageBreak/>
        <w:t>Eğitimde teknoloji kullanımı içerikli h</w:t>
      </w:r>
      <w:r w:rsidR="004E089A" w:rsidRPr="004E089A">
        <w:rPr>
          <w:b/>
          <w:bCs/>
        </w:rPr>
        <w:t>izmet içi eğitimlerin uzaktan veya yüz yüze olma</w:t>
      </w:r>
      <w:r>
        <w:rPr>
          <w:b/>
          <w:bCs/>
        </w:rPr>
        <w:t>sının</w:t>
      </w:r>
      <w:r w:rsidR="004E089A" w:rsidRPr="004E089A">
        <w:rPr>
          <w:b/>
          <w:bCs/>
        </w:rPr>
        <w:t xml:space="preserve"> </w:t>
      </w:r>
      <w:r>
        <w:rPr>
          <w:b/>
          <w:bCs/>
        </w:rPr>
        <w:t xml:space="preserve">TPAB öz güveninde </w:t>
      </w:r>
      <w:r w:rsidR="004E089A" w:rsidRPr="004E089A">
        <w:rPr>
          <w:b/>
          <w:bCs/>
        </w:rPr>
        <w:t xml:space="preserve">anlamlı </w:t>
      </w:r>
      <w:r>
        <w:rPr>
          <w:b/>
          <w:bCs/>
        </w:rPr>
        <w:t>fark oluşturma</w:t>
      </w:r>
      <w:r w:rsidR="00A72578">
        <w:rPr>
          <w:b/>
          <w:bCs/>
        </w:rPr>
        <w:t xml:space="preserve">ması </w:t>
      </w:r>
      <w:r w:rsidR="004E089A" w:rsidRPr="004E089A">
        <w:rPr>
          <w:b/>
          <w:bCs/>
        </w:rPr>
        <w:t>hakkında öğretmen görüşleri</w:t>
      </w:r>
    </w:p>
    <w:p w14:paraId="4122DBAC" w14:textId="57CE8022" w:rsidR="00245EFB" w:rsidRPr="003E05E2" w:rsidRDefault="00245EFB" w:rsidP="00245EFB">
      <w:pPr>
        <w:pStyle w:val="NormalWeb"/>
        <w:spacing w:before="0" w:beforeAutospacing="0" w:after="0" w:afterAutospacing="0" w:line="360" w:lineRule="auto"/>
        <w:ind w:firstLine="709"/>
        <w:jc w:val="both"/>
      </w:pPr>
      <w:r>
        <w:rPr>
          <w:noProof/>
        </w:rPr>
        <mc:AlternateContent>
          <mc:Choice Requires="wpg">
            <w:drawing>
              <wp:anchor distT="0" distB="0" distL="114300" distR="114300" simplePos="0" relativeHeight="251678720" behindDoc="0" locked="0" layoutInCell="1" allowOverlap="1" wp14:anchorId="49CA11A5" wp14:editId="6813B204">
                <wp:simplePos x="0" y="0"/>
                <wp:positionH relativeFrom="column">
                  <wp:posOffset>31538</wp:posOffset>
                </wp:positionH>
                <wp:positionV relativeFrom="paragraph">
                  <wp:posOffset>1460288</wp:posOffset>
                </wp:positionV>
                <wp:extent cx="5661660" cy="2023745"/>
                <wp:effectExtent l="0" t="0" r="2540" b="0"/>
                <wp:wrapSquare wrapText="bothSides"/>
                <wp:docPr id="28" name="Group 28"/>
                <wp:cNvGraphicFramePr/>
                <a:graphic xmlns:a="http://schemas.openxmlformats.org/drawingml/2006/main">
                  <a:graphicData uri="http://schemas.microsoft.com/office/word/2010/wordprocessingGroup">
                    <wpg:wgp>
                      <wpg:cNvGrpSpPr/>
                      <wpg:grpSpPr>
                        <a:xfrm>
                          <a:off x="0" y="0"/>
                          <a:ext cx="5661660" cy="2023745"/>
                          <a:chOff x="0" y="0"/>
                          <a:chExt cx="5661660" cy="2023745"/>
                        </a:xfrm>
                      </wpg:grpSpPr>
                      <pic:pic xmlns:pic="http://schemas.openxmlformats.org/drawingml/2006/picture">
                        <pic:nvPicPr>
                          <pic:cNvPr id="11" name="Resim 2"/>
                          <pic:cNvPicPr>
                            <a:picLocks/>
                          </pic:cNvPicPr>
                        </pic:nvPicPr>
                        <pic:blipFill>
                          <a:blip r:embed="rId12">
                            <a:extLst>
                              <a:ext uri="{28A0092B-C50C-407E-A947-70E740481C1C}">
                                <a14:useLocalDpi xmlns:a14="http://schemas.microsoft.com/office/drawing/2010/main" val="0"/>
                              </a:ext>
                            </a:extLst>
                          </a:blip>
                          <a:srcRect l="200" r="200"/>
                          <a:stretch/>
                        </pic:blipFill>
                        <pic:spPr bwMode="auto">
                          <a:xfrm>
                            <a:off x="0" y="0"/>
                            <a:ext cx="5661660" cy="17043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0" name="Text Box 20"/>
                        <wps:cNvSpPr txBox="1"/>
                        <wps:spPr>
                          <a:xfrm>
                            <a:off x="0" y="1760855"/>
                            <a:ext cx="5661660" cy="262890"/>
                          </a:xfrm>
                          <a:prstGeom prst="rect">
                            <a:avLst/>
                          </a:prstGeom>
                          <a:solidFill>
                            <a:prstClr val="white"/>
                          </a:solidFill>
                          <a:ln>
                            <a:noFill/>
                          </a:ln>
                        </wps:spPr>
                        <wps:txbx>
                          <w:txbxContent>
                            <w:p w14:paraId="75AD6485" w14:textId="77777777" w:rsidR="00756D9E" w:rsidRPr="00973FFA" w:rsidRDefault="00756D9E" w:rsidP="00245EFB">
                              <w:pPr>
                                <w:pStyle w:val="ResimYazs"/>
                                <w:spacing w:after="0" w:line="360" w:lineRule="auto"/>
                                <w:ind w:firstLine="0"/>
                                <w:rPr>
                                  <w:rFonts w:ascii="Times New Roman" w:eastAsia="Times New Roman" w:hAnsi="Times New Roman"/>
                                  <w:b w:val="0"/>
                                  <w:bCs w:val="0"/>
                                  <w:noProof/>
                                  <w:color w:val="000000" w:themeColor="text1"/>
                                  <w:sz w:val="24"/>
                                  <w:szCs w:val="24"/>
                                  <w:lang w:eastAsia="tr-TR"/>
                                </w:rPr>
                              </w:pPr>
                              <w:r w:rsidRPr="00973FFA">
                                <w:rPr>
                                  <w:rFonts w:ascii="Times New Roman" w:hAnsi="Times New Roman"/>
                                  <w:color w:val="000000" w:themeColor="text1"/>
                                  <w:sz w:val="24"/>
                                  <w:szCs w:val="24"/>
                                </w:rPr>
                                <w:t xml:space="preserve">Şekil </w:t>
                              </w:r>
                              <w:r w:rsidRPr="00973FFA">
                                <w:rPr>
                                  <w:rFonts w:ascii="Times New Roman" w:hAnsi="Times New Roman"/>
                                  <w:color w:val="000000" w:themeColor="text1"/>
                                  <w:sz w:val="24"/>
                                  <w:szCs w:val="24"/>
                                </w:rPr>
                                <w:fldChar w:fldCharType="begin"/>
                              </w:r>
                              <w:r w:rsidRPr="00973FFA">
                                <w:rPr>
                                  <w:rFonts w:ascii="Times New Roman" w:hAnsi="Times New Roman"/>
                                  <w:color w:val="000000" w:themeColor="text1"/>
                                  <w:sz w:val="24"/>
                                  <w:szCs w:val="24"/>
                                </w:rPr>
                                <w:instrText xml:space="preserve"> SEQ Şekil \* ARABIC </w:instrText>
                              </w:r>
                              <w:r w:rsidRPr="00973FFA">
                                <w:rPr>
                                  <w:rFonts w:ascii="Times New Roman" w:hAnsi="Times New Roman"/>
                                  <w:color w:val="000000" w:themeColor="text1"/>
                                  <w:sz w:val="24"/>
                                  <w:szCs w:val="24"/>
                                </w:rPr>
                                <w:fldChar w:fldCharType="separate"/>
                              </w:r>
                              <w:r w:rsidRPr="00973FFA">
                                <w:rPr>
                                  <w:rFonts w:ascii="Times New Roman" w:hAnsi="Times New Roman"/>
                                  <w:noProof/>
                                  <w:color w:val="000000" w:themeColor="text1"/>
                                  <w:sz w:val="24"/>
                                  <w:szCs w:val="24"/>
                                </w:rPr>
                                <w:t>4</w:t>
                              </w:r>
                              <w:r w:rsidRPr="00973FFA">
                                <w:rPr>
                                  <w:rFonts w:ascii="Times New Roman" w:hAnsi="Times New Roman"/>
                                  <w:color w:val="000000" w:themeColor="text1"/>
                                  <w:sz w:val="24"/>
                                  <w:szCs w:val="24"/>
                                </w:rPr>
                                <w:fldChar w:fldCharType="end"/>
                              </w:r>
                              <w:r w:rsidRPr="00973FFA">
                                <w:rPr>
                                  <w:rFonts w:ascii="Times New Roman" w:hAnsi="Times New Roman"/>
                                  <w:b w:val="0"/>
                                  <w:bCs w:val="0"/>
                                  <w:color w:val="000000" w:themeColor="text1"/>
                                  <w:sz w:val="24"/>
                                  <w:szCs w:val="24"/>
                                </w:rPr>
                                <w:t>. Yüz yüze eğitim konusunda öğretmen görüşleri</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group w14:anchorId="49CA11A5" id="Group 28" o:spid="_x0000_s1029" style="position:absolute;left:0;text-align:left;margin-left:2.5pt;margin-top:115pt;width:445.8pt;height:159.35pt;z-index:251678720" coordsize="56616,2023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lv4roWgMAAA8IAAAOAAAAZHJzL2Uyb0RvYy54bWykVU1v2zgQvS/Q/0Do&#10;3shyEycrRCnSpAkKZFujyaJnmqIsohLJJWlL2V+/byjJ3jgp+nWwPCSHwzdv5pHnb/u2YVvpvDK6&#10;SLKjWcKkFqZUel0kfz/cvD5LmA9cl7wxWhbJo/TJ24tXf5x3NpdzU5umlI4hiPZ5Z4ukDsHmaepF&#10;LVvuj4yVGouVcS0PGLp1WjreIXrbpPPZbJF2xpXWGSG9x+z1sJhcxPhVJUX4VFVeBtYUCbCF+HXx&#10;u6JvenHO87XjtlZihMF/AUXLlcahu1DXPHC2cepZqFYJZ7ypwpEwbWqqSgkZc0A22ewgm1tnNjbm&#10;ss67td3RBGoPePrlsOLjdumYKotkjkpp3qJG8ViGMcjp7DqHz62z93bpxon1MKJ8+8q19I9MWB9p&#10;fdzRKvvABCZPFotssQD7Amvz2fzN6fHJQLyoUZ1n+0T9/js70+nglPDt4FglcvxGnmA94+n7/YRd&#10;YeNkMgZpfyhGy93XjX2Nkloe1Eo1KjzG9kTxCJTeLpVYumGwpzzLJso/S69aNidWyJ9chg2cEroz&#10;4qvHUvp0LQ6fhF41yt6opqGKkD0mgX4/6JcXeBh68dqITSt1GMTlZIN8jPa1sj5hLpftSqJX3Icy&#10;GyronfgMkZG8IEe4DP8Ay3MfnAyinoDvwVEaHu3EVt1fpkTH8U0wUT4/3U7Z6ez4zXHU8a4pwJnz&#10;4VaalpEBuEAYw/PtnQ+EZ+9CQLUh0iLmRj+ZgCPNRKYJ8WgiAZIGriw/cYzRM5Z/SpX3NbcSKCns&#10;vkXm4HRQ5QPJ6Z3pGaYAdXQjVbLQYx637zQ/IJ00ciDO7HQxOzsZBfiyRBfzsz9/k1JvGlVOrUhV&#10;uGoc23K0SVerIAkpuH3i9Q3qKdEhIbJCv+rjdbVLdmXKR3DgzHC3eytuFM674z4sucNlDgbxQIVP&#10;+FSN6YrEjFbCauP+fWme/FFNrCasw+NQJP6fDadbofmgUWeEDJPhJmM1GXrTXhlkCnUDTTRJGaGZ&#10;zMqZ9gverUs6BUtcC5xVJGEyrwJGWMC7J+TlZbSHy+VO31tcSVlsZ+L1of/CnR0bPaCeH83USTw/&#10;6PfBN0rTXkJyNyqKgXgdWERRaICujlZ8dWKhxheSnrX/j6PX/h2/+A8AAP//AwBQSwMECgAAAAAA&#10;AAAhAIGUfqZTGgEAUxoBABQAAABkcnMvbWVkaWEvaW1hZ2UxLnBuZ4lQTkcNChoKAAAADUlIRFIA&#10;AAN3AAABCggGAAAAsRCsIAAAAAFzUkdCAK7OHOkAAAB4ZVhJZk1NACoAAAAIAAQBGgAFAAAAAQAA&#10;AD4BGwAFAAAAAQAAAEYBKAADAAAAAQACAACHaQAEAAAAAQAAAE4AAAAAAAAAlgAAAAEAAACWAAAA&#10;AQADoAEAAwAAAAEAAQAAoAIABAAAAAEAAAN3oAMABAAAAAEAAAEKAAAAAN5L9I0AAAAJcEhZcwAA&#10;FxIAABcSAWef0lIAAEAASURBVHgB7N0HnJ9FtTfwSXbTSaeGFnoHadKUqgIKIioqKopdsaBcvVc/&#10;Xn3Ra8EuYAcVey+IoIJ06U1AQHoLBAik9/rOd8KJD//sJrshZUNmkmf/T5ly5jdnzpwzZ555el19&#10;9dULckiOGioCFYGKwLIg0KtXr+SYP3/+siSvaSoCPQqB3r17F3oqP/eoZqnEPEcQiPGi6p7PkQZd&#10;AdUIHqkyuPvg7rvvvr3ada511lknDRw4sCpm3cewpqgIrPEItLW1pQkTJqSnnnoqjR49OlGM62TR&#10;Gs8Wqy0A+PfRRx8tPLzJJpvUcXG1bclKeE9EQP+aPn16euSRR5L+1a9fv9rHemJDrUKa6BRPPPFE&#10;mjZtWtp0000LJVWn6F6DFOOOYTdkyJDawbqHXY1dEagIZAQIYoO1GbbBgweX6yqIK2usrgjg58ce&#10;e6zw89ChQ9O8efNW16pUuisCPQ6B8IrPnTs3DRo0aI1yLPBGGRvjt8c1Tg8hKCaMYcU2qfpE9xum&#10;XRJKmaMOYt0HsKaoCFQE0iLhG0soqjCuXLG6I4CHjYl1XFzdW7LS39MQME4wcELvjHGjp9G5vOgJ&#10;Y049GbfxG/eXVznPlXwCF7/kb9Unut+yC18s6H66mqIiUBGoCFQEKgIVgYpARaAiUBFYAgKMOa8t&#10;WIoqjBkzJo0fP74YeUtIVh9VBJYZgZVq3LHCuVv9Li2I01E86R09IUR9YplBT6Cp0lARqAg8EwH9&#10;s6f30T59+iSHgFbnQTM5097e3qE8FD/kUEfy0vOeFlY3ensafviip4yBKwMb9Y1jaX1hedAT/KnM&#10;lVHe8qB5eebxXOAv7da3b99FMlR/cR1haXVs8kCk6ex3aXkpmzH3ne98J33qU58qnqiPf/zj6Qc/&#10;+EFZ/t3sy+Q82a98Ac3uVc9VZ+g/+/uwDryffW49J4eyLLMjcqyFxlBeaIzKDxgwoHSWmTNnJuul&#10;uxN0AOnGjh2b1ltvvdS/f//FkisHM2PuSZMmlXPX6JBWHg8++GAZ2DbYYIPF0rfe0GnkJe3yDmjx&#10;ntGTTz5Z3jNaa621aidc3iDX/J7TCMSAq9/rS81gQPMuMPlD1iyL8JVmzpw5JY9Zs2alESNGFHnQ&#10;HCibA7O4KyLYMIDsbJarHPVSP7O6l19+eaHtwAMPTA8//HC644470oYbbpg233zzNHXq1KIckHne&#10;aRTIRXVSx8mTJxd56d0EchuurWWVRF34Aw8yE/4zZswoikjcI7Pd6wpOIbdnz579jLZDr3veaRs5&#10;cmTBZVnatgtVWSVRjAPaM8ZNRGgLeMAPnz+bZZ7yMuOPJzbaaKOCbWtbaz8Bf7U+Kw96yB98pY/D&#10;A19FwL/6jOfqqb54XR9SN94Pde/uJnD4TP9Qnvy0k+B+6Dbajb5gMwf9CR0PPfRQGp03itKGyzM0&#10;+1UzX22mj6Gjtf1CZoqPl9DexMu9qFczzzgXX7nSKKM1f9fjxo0rfXTUqFGLPY98VuWvOmh7MqoZ&#10;3I/6T5w4scjUvfbaK2288cbp7rvvTjfccEN66UtfWvohHsJzNnSRLvoM3oAfmYr38IVxozNM4Uin&#10;1VbKkVdrkJbO+8pXvnKRt+4d73hHubf22msvyhsNN954Y5oyZUrKux0W3vvrX/9a5OQee+xR2qQ1&#10;765cR/2ibq1t3pU8Vpc4+qhDu7QG7WDscQji4SGyIK5hE7LBOZlNBkS7utfMxzVe9Fw6GHcUxNO+&#10;TbnmXgR90tihT0b58SzSokXZeE05QVPEa/19Zu94+qnM/vKXv5SKYbLI6NJLLy274u2www5Jx0dQ&#10;k8DWzJvXQNThfve736VXvOIVaXQWlhog0iPUYHT//fcXBrf7XnSK7bbbLm2zzTalMn/7299Koxx9&#10;9NEFjGYZzXP5GRQI6S222OIZZTXjLeu5hmLYnXfeeYW25z3veaUTqkMNFYGKwJIR0D8tU6E4EWZ7&#10;7rnnImGl39ut8Nprr0377bdf2c13WfoV+WSAZijJ75BDDil5NY0TyoCJJGH99ddfJI+WTH3Xn6Lh&#10;5ptvTv/85z8XCX4yj+xjrB2YjTkC/9Zbby1GHXpuu+22QsewYcOKDDSh9etf/zq99rWvTbvsskuR&#10;O5QThh9j74EHHkhXXXVV2mmnnRI5FAps16lcGBOtlFt5w0ub2FCEEoSG6667LlEyKNbkecjujsq5&#10;5557ipxmoDYHPOnI5d///vfp0EMPTVtttdVS8+oo/554D9+ee+65Bf999tlnkRFMibjvvvsKHwam&#10;zbGvq3XRZ2D5r3/9qxzvete7FhuDxdGn5D98+PBFSmtXy1gZ8dAIK2M8PYPiu/vuu5e64UH98d//&#10;/nf5PeCAA0r/efzxx8tkB0X7N7/5TXrLW95SxvVQ1JZGtzLFNV7rd/QJ/QQdwiWXXFKUavxNZ6Bn&#10;OBf3Zz/7WXrzm99cdu0z7keapZW5pOfR1/Qr7Yk2/Une5IEdAvX1Zl9WB4YXHUn7wkwg46688srS&#10;r8hLMkH+rf1TenJUfMZLTLJHfTwnG/VzeL/1rW8t9LTms6R6rehn6gUr7WOCyNgRQd323nvvIgfd&#10;v+mmm0pbkusmzHjPDjvssNInrrnmmoLjcccdV/qJZ4IJJ2Xcfvvt6c477yw8dtBBBy0yCKKs+NUO&#10;ZK8+98Y3vjGR2a3Yh64Ic7L1+9///qKJLW2hHdRJXuQuA0/dtL1JPzq4eonT3RBtjs9MVuCNpcnu&#10;7pbRE+Krp2Ds1G7GGLgziPAC7BhPxpvtt9++PLvrrrvSLbfcUvoUHtd22267bXkuP3JbfnhBO4kD&#10;O18X2HLLLQtvuHfFFVcU2UWmwLijIJ02NS7Kiy6ivfU9ZTHo//jHP6bR2S6Sd0wSyos8wJ/0GOfk&#10;gufNcbXDMju6ieDvfve7ad11100HH3xwIQYQP/3pT8v5u9/97kXGXTO9dCEo3Ec0RhcQhbn/9Kc/&#10;JbMpZkyaTOYcA/75z38ucQhxio70GFuZwCd4xWW9YlRlOCJE+RrWgGqw/djHPlbShFInz0iD5jjk&#10;Ec/ca8bxrHktHhp0RgKBYInn4tZQEagIdI5ADGTkASXv+c9//qL+ow8TgieffHL64Q9/WGZEyYKO&#10;+pe4+mr02yjRPWUQpBRFChS5Y6CPySpxTDhdf/31JdmrXvWqMgh0lF+UI6KyhCY90oTsKQ+ffi7u&#10;+eefn772ta8VhdIz8cgnytmBTxt3BgyDCDwocIcffniRv+QKuUl5gIF0ZoopnB/5yEeSmV/3yaEw&#10;pNRbQFPQ6FxoXrsX9z2TjmJtsELz1ltvXQYysv/ss88u98g6E3viNtM6j/qrsxln4weFp+nFQr+B&#10;7JxzzkkmCRmoxgbpo12CxviNcuIarc32cN3a/vE82ipoE3d5B3ShUVt961vfKmObcTPGG7P/jPvT&#10;Tz89feUrXykDM8Uh6hX0uI5DnnF4HnGVgU/g+853vnMRL0YexkbtZzaZUqi94NqKj/wCk8CoiW/z&#10;eeTtN2gKOpv3nMtTnMjTvY7ycg9f69+js0KDdym56DcZwoBT1xe+8IVFPuB5fILvHsiTGZS1qFOz&#10;LOUJrWWiSXv84he/KDLgda97XQoDXN+i2+BTE8l+KVMmhekc9BL3mnVrYrWwxLRI2Wqtv3ToaYbo&#10;a4zKb37zm6Wv4Ak0UhAZtfqf82a/QCts8BS9iA5Cfv3qV78qSuzOO+9c9KJm/1S2A04UXcYhw+eo&#10;o44qcQNLcZTPw8XTxbsUaZu0r8pz/EGm00/xAXkCN4EcNKGx4447FqWebDFByPCN+9Krk4lFbSwN&#10;OZW/91z4Fu4mtIxJeI5cDv4Kfov6R7ua5Ge0yUva1uA+Y/Tvf/970V/RjLeNRSa4OCq0l/zIVgZF&#10;ODHEcaBZCFqC/9xv8mWUHffV1+QcebHbbrsVmasfhUyI+H6jjMjbvaijc/fjcC1+HK5b8XGvmd71&#10;igxoY9gZW/Cva+OiNsQj2vllL3tZGYfdN9ZecMEFhUZ0qYsJnde85jVFDjAMObTIKDjCTR3xErlk&#10;woedwmGlX5HH0f6BZdRX+QxJhj1+2XXXXQs90Z747eSs7xyY9YG3v/3t5bk8BWXrr6eeemrabLPN&#10;ysQPGrThkkKnnjuDgwORCv7yl79crs3mmB0iEJaWubQRJ34BhpFbg8pfkgWdWQuzcsccc0zpoGec&#10;cUa5r4Oydv/3f/93UZ7ybwVRvsGAhLLG+6//+q8iDKNMDNdZWNKzZhodhoWtQSLEYB7X9bciUBHo&#10;HAGCjcAkE1oDgWZ2KpSUpfXLzp6TBfIiX5RHXkRc12Qbr5lzg2yEiBPXzd8lPWvGcx4ykEftl7/8&#10;ZZFNkV6ZAsWRosXApXhRyEdnhZf8FZe3JzyblDkzgAb/E044oSh30jkikM3LGuBF+VA27E2mmSBj&#10;7H3iE58og472opx0Fsh68ppyFZiHnPbrXnMcUMfAxPOI21n+Hd2P9K3POrvfGu/ZXAe9fs22q1uz&#10;XPdh6hlMYex5M05r+dJEvvEMbsHP+k2EyMczaRiSjAKeXMqHEHEiTfN3Sc+a8Zx3RFfrPdcx3rem&#10;jzzggD/wPcX6t7/9bXr/+99f+MoEr7GUsqTf6pfyjMCoEfQFYUlllQhP/2EQ6TMULB68yIfBB9uX&#10;v/zlaXTudxRs/TXCWWedFaddKmtp9Y/MxNPPTDp5F0u5FDrtCB9Ha192D3+piz5oApuOxAAw2cOr&#10;LnTUP+ULMwYiz9WBWZFkVAe9njvwapO/gt6e8Bt8QKa/6U1vKp443tWobxhO+holnRJNxpOp9DX1&#10;o7sdf/zxpTqutb0JBb+8Igx6k2u8fELwWUf9BJ++7W1vK/HiT9AoP88vuuiiYkiMzrz12c9+trQV&#10;Y9BED28N2hiV6qB8jo977723XDPwKfJoFjqiwf1oQ+fNoH7o512Ujz7HKdJZ/Gba1nNpom6tz1x3&#10;RltHcZf3vaBNu73kJS8p7Uz/55k1brmnb+k/MCEDGIKvfvWrk0ld/G5MZfAxorQNQ41s0SYmOnj1&#10;eLR//OMfp8suu6z0NfJLHw4+6qxeeMGEtfHdJBZ+I3+iDOnxnfs8dMZ79ErHGNTPjfsmn9RhSe0Q&#10;NHRo3MVDFZYxw06GRx55ZDHsNKJnZiIAYmY3ZpvEIaTMynGF/+hHPyoWq/XI7gsq4mgGlTCLTpjp&#10;hBhQR7VG2iCl4jqsmVFlv/71ry9KG8WDAccS1ylY5i960YtKuWZ3zJocnzuyGWQNrLNZEnRJNiQp&#10;VWYzpCHMlfftb3+7AInWCy+8sFjXZlc0shkzvy9+8YsLFuqAGbhjMYCBNIRMs271vCJQEVg2BAzi&#10;DAz9zEDo2qEfWmJhgLeEycwkWWQ2Vj8ktPfff/8SN0qmKJJLFDvC2eBvxtvMN/ljQP3CF75QhPXF&#10;F19cjBr5mfET1/Ics8Y///nPSxxyTxrPCXlKGmHdKgMIYvLT4EpmkJ/uqQN55B7a//CHPxSZaRCh&#10;pBmIDe4GD3LUAMNrg0ZlWM1AtsnXoEHwo4GyymCFCxlNeSD74Ka+ZKyJMnJN/q0KJLzQhDYv/Zs1&#10;pMCQkWghN83uo9ego87kvkPdTjrppDJAweY973lPkb0m7chwAxosogyKB0PwH//4R1lhoX5mrimg&#10;8ubFlK82VabBj0Jq0I684KhNyHQz8qOzEqW9eK7QaBCHlckC7dyVgbEQuIL+oMFsMH42prmGt/Yz&#10;dpk91n54Gvbodc9MMQwDu6gLZQOfGpfwNZx4R+FvbNPOxjL5USrxg/7xghe8oIyPjCvjp/jGbPyE&#10;X/C0toKvsvCD9pEX74jn+gN8jcH4lYFkWR9jzew5zzJeM1krD3kJwf/aVpl4gGLGw04PoJQb9+Wh&#10;78vDbDl9hDcGb7iWJ2XMfbyHx+kO+BrPwgvdnsGYt45nU3+xJFQ/Qy/lGi34x2YXlrzCHK+jT3vR&#10;IRhW9IDw9pMp6qSvffrTny7tSb7wdONhhgcvIS99R0up0ETvQCfcKXSw0b/l28qrrqVxUDT/7//+&#10;r8zmwx3+0oXnBx+ot7LJCX3XJM2ZZ55ZFP73vve96cMf/nDRm9z7wAc+UOiQd08PcNAWZA/cQuaS&#10;ZXgWD+FB9cWjdDTyiz5oebt+QtmmR5Id+oBVC9oM71PAQ6ck9xlX4vHkhIyRD34iY/Qd8jn6M/rw&#10;JvzJdn0bf4fxTVfVB/VJfcdYJa1+ID/8hY/lj2/wkf79k5/8pPAkOtHBAPUuH4OAPCEftbOy6M5w&#10;4BlWVxu6eK5+yrfUH17qqe7kAR4y9snPOIRv6OP484HsKdUXYYdPjTXki2WO8uAx8+uZ1TJkBNp4&#10;k/FUKy+vCB7T//VJPGACRLnsBZi4FzKMoURn1zfxkXgwwyv6NzmHr7ShQx7i0Tm0FX4go2HseWch&#10;6g07nmDtzzlGhsHXuBYykRwQR1zyDM3qw+NH18DrQldx7NS4A5AMKQMqShAgCmAxcGhoFQ4hjykQ&#10;gOEwHusY8xiw5CcfwrIj4nROAlkcM1F+dUgHJsIwKo/pMD2lgNKnc2BIjO863j1htBn8MaJ3/AwU&#10;GJiSAVgdVoPJT2My5gBP6Jv5pLAdccQRRenQaTSqxge8mRidA1Mb2NRZ59WQNVQEKgLLDwGDo0HP&#10;QKH/kyP6IAVNf9f3yCn91pIFMooyps9ajkE2CAS7dfjkBaWH4qa/+2XwEdDkhIHUAGjWT5+nQJIH&#10;Bn9luUfhlMayQjILPeQkBY8yG4pGoEBAi2+QJyMIc3LTbHsYYN6tMJhQMsU14DNsDOowILdcw0Ec&#10;Ayn5RM4ZSMkxSruAdjTLXxxYkdUGabIZveSigUUdWo07NBq8Yjc3ijbZF4MNRUGZjCyymaw2AJHL&#10;ZL0BHw2woDBrB8qIeqEfxoJy1M2ARql3Lg6vgkGWjJYPbPAArOXHuBCHzFZHChwF3TI67c/QsQSS&#10;DMcLsGltk0LAKvpj/KNo4gE8TeG0LFBdHBQQdfac0g4T9TNuUdSlgZ12szw3FCljEgVNewgHZs8M&#10;fo0ZY/h4ri0okMrCXwwl/ICvKGLwwl/6Boz1DTT7ham2gifFxn104U38hbcYm87xJmXPmKyvUaaa&#10;Bo72xht4SHoGlLq4xkfRbxgr0urDysUvlGljLn5ivMKQboI3Io+gu9nMMBVf/egn5ANczJTrD2SE&#10;+pjND/6kN+Bvz9BBr4A1njQpoTy0CcGbeB8vUiLJIvoL3kVnhMifrnRJnpjQf8Wjl5ALsIZBU1+S&#10;Rln0DnqSc8o6vnBOL8I7eER59C2yywHX0KfQbOkwvQiW5AXayDhl9PSgbdEduOEl9/CDMYLM0xba&#10;laFGjmhz7Ub+khHa9Nhjjy2TQHgM3voAvpK3cQW/wpDBzuDCKyaNpD/ttNNKGjwvvX7bGrSntsJP&#10;sIYtHtY++hoayHo0iWd8wt/ia099R/kmNwRloY3s1e5kov5rbBHPJArZzQjVH9BqDNOntT2ehAGj&#10;jx6Lb0JmkqPiyFO/JDdMgFitR9bgdXyi/6CNcUOOwC28g+KhVb9COznNMHS9MmSwvoIXom/BLO45&#10;D5yNZWSjfsqekSboxC/anvzCUw48BU99U92701fQEhMtxjT5nnLKKWWcREME8eCPRryGF/V/GJKP&#10;DH34NuVBpO3ot1PjDvNhJDO/KmIgIMyAgGE1HFAQa5YUsxMYmJVg19gY7KMf/WhRDORBAcIg8mgN&#10;OgZGM5CFAobZCTnKhaMZ5CFPDKjTEFwYlmIGJMuU0I9Os7w6KaEHKOnkR5iLQxCgXaMCjpIiPaZX&#10;D0YrZrAWVkeyXCRmysXvKthN+ut5RaAisBAB/bWzoJ/rjwZpiinhRnk0iOv3hDOly6CrP1MiyQCD&#10;Di8FWaR/UtAoWZboGLzMmsqXIDUDToCbxSUbCHKGImNLfmFwkEcGfoE8MINHRlCMeasosoSz+jRl&#10;gsHAwEvAe2aQo0SJQ74ZVNFh+ZmB0eBNbpGz4sTh2mwfpdrSNbOOBnnKuvRRpnPyjnKORrKVHFcv&#10;A7X4PFlkWassRp/0DGe4kvlkISyULz4F2UoMZcDdPbKeAcqwMx54D8HAxbiEPXzl21kI2j0Xj9Gh&#10;PdBgKZ3nDExtRxk22GlfNITSRiEy4cbb1VpmM//OaFjW+832jnLcaw0RD14GaoM3fkO/8YjRMHr0&#10;6KKcMarwM6WIsmfcoqDhS2Oz+uEBSgBlATbaBD4UMooKQ96YxtiTj76CXyhoVq/Az3XQbIIUz/A6&#10;WcFiEkO7Rz/RhsqgzOkTxk7naNMX8TLDT/4MB/XBE9rDGKpu6GryAd5Ud+1spY0y6AHaURlBW/w2&#10;MZVW+foyJYguoO/gz5i8bZYlrfGcgaYPoAmOJ554YqG/VflsLdNz5emj2oAskQ+FL2bw9WXyRL8j&#10;r+gVsNYO8A0eiHrgBXoUmQVn8s2vfsfYU06TDvhQ3tVTP9A++ITiKa388Q6c9U39mGGHBxgT2olX&#10;QL31U30UjatbgAN5q92tGoOjczyGL/QL98kEMlO7xKRH1BVvwFd7MrDIaX2GrqtdI09Y6aP4m/Ek&#10;P3zNi4YO8VpDtLM2wcfkVPQjcWMMMI7I37UJHH3S2MbrLC29Wr8PHlCWfPAWvieT8Zc21MeNR/jS&#10;WGeSwrjJCBRHGnVVpmdkD554wxveUMqgm8OA8Yb/vEbAk6gMdBi/nJMR8mDQ6tvGRf0CXxoveevQ&#10;SB+Ho36Jz1r7Vytmy/M68JJn6zn+R58+AuN4jm/IDoatvoVePKX98JMxRxyTBsZzctfzjto/6hJ8&#10;oA+Ky07Rr+Vp4pE+oUxBPgxxgU5xYJ6cMzkEe/xDbuGRoLdEXMKfTo07GRAYGF2DGjAoBwSxClIM&#10;FGYwERczGKwwvWcaX8fBbAjT0Qg8s2UdBXkqS+fBhJiPgsO1zvj6n//5n1I25hPQYgbCYGdwAZZO&#10;gQbCjhDHvGgjPNFH0Gk0ihVDD42eGeCAqDEBTLEws+oaszrXsZVNYGIMzzCGzq0Ba6gIVAS6h0D0&#10;G30uziMH/Tbuea6v6auErFlKcoWsIDcM6AZqgwzFUlz3pXN4ZpC5JM+OW8ZJqYk+bECKfkxe6NcM&#10;NLLLoGrwoqyJ51nQRbAb0MghBiQZZzAj9MmVplKJBvHIEkE+4pNDAiFvhjVkDpnGoxZ1gIODrBHQ&#10;KfBuCWhqyiFlUybR6Jx8k7d8xaMEkMchw0omT/9RjnIpHAwGGBhQGHgxq0gWyoci7zl8yFvpBHQp&#10;F66CcoRoz3LR8ieeSUf+wio8GAZh95SvDDJYW8vfYVbeEinjAazVlWFBXjNUhMi/pdjlcgl/QRlR&#10;DjoiuCeOexFHPfAzBcmSOAoW5V9AN/42UWp23bgF7+BBz2HOGDKmGvO0SfBvtCtedD766f5BAcTP&#10;MHMfPeigXBg7KR0UELxDGaM8a1d8ql0E9aCgUJQpLAdmBQT/MuqlpyAyIhkflExGG2UpFNjAp2SW&#10;/6BD2zI6pKdf4FN1VFbEj99IFziqA1zoKHCEKb7F4+oWbRPpXOuL6keRYqDqa2hGi9BaVtxzHw4w&#10;UTfL2szw4zXGpLIpYmjSZoxv9WCAaT+6B92kGeSJz+k+oWySH/SVoCN+gw66jjpoB0YJPQnG8lAO&#10;WaJv4h2KrPRo1u4wCT4K+eF5s4wmfVGm38BS3DiP581r91Z0UB4ZHri5hjXc6J/aR/vCFL1kA1zC&#10;aIs6Sxd4aFt9CE6COPB0LZ3JJnJJ++JTEzTKNJG1pKBPyRt/yU+Z8tYW8tL+gjL0vfDC6pfkrnjB&#10;m+LrK2Sh4D5HAzr0d3q6OPjZGEZOGGuCb9UVPejQ38gNz5WlzzDcYIgHyVmTdmiVj/FNXJMiaIYL&#10;/E0+yUt7jM6yxgQQ/BmO0uNB5fWUAJdoD3WL4Bx28BbHtV9GHc+t+unf2o/MdeiH0nQUpBeXXCAv&#10;R2dstBd5SXcg+8khOAnyMXY9kGWSMReG7BTtgX+1SXdCp8YdJqAcnHzyycVi/8xnPlMyR2AwKMKb&#10;h4JdI9IvhgNiVN5vZ43sGSYQdCBMbmYCqBjWzAsrV57yFnTcL37xi2XAYuARtpYquIf2aDi/AbRf&#10;DEoYYlDxGLEGlNaGirpEffw6hMi7XNQ/FYGKQLcQ0LcMKPoTZaXZnwwaFA/Pm/LCIOJFZ8snKXDS&#10;EJZmKckH/doArh8TyiEnoh9TYBkCBife/Bgwm2VLy2tBcTUDbgJLMPBGfq7JIbShn4wjS9zrKCiH&#10;gmdGU1khQ9DoXDq/BhUhziNea55NOlqfNa/Fi7rLq3ktHlqadXdPPHQZ2L0vR0n3Dp/dPr/61a8W&#10;uWzCzUy2AZ0yQDk3Oba8QtCEXtg26Y5zZUU85836SWP8MiiuzIBfYcfQwL9BH5rxNJqMNfgGn5kJ&#10;/973vldm0xkIxjO8wgh43/veV8aoJr74RJ7iUNAoBfLA1wyUZnnqLT6e4sXWPxj0+oe0DnQJ0sV1&#10;3HPd7HvieQZbyqd+RHFjrOAVEwjSaAd1wxsOhqHJD2VH/eTVDPJEK4UnJkzcE6JM+UbwLOiUDt7q&#10;yBjlmXC411kIGpVFmQ9MAz/pogzlhJxwX3kMJcYT481EkX4dEy7SaWPKNXkkvaV/FGe4NINnMEYH&#10;Dzd5E3S7j56oZ6STPyWT4eJ9OWlNdgm88RRC786RN7w2lG+4oFuI/Jp1LQ86+RPxm48jrWdx3ny+&#10;Ms7hwLvLYwq3aCOY8zirL94PvhFfH1xaWFJ91DcO+YWM6SiNeNqQDEKfSQ4yMoxD9OlD2svzkB3S&#10;oTvKQXPUrZV2cYTgZ/0LP6CN9815lNea1jUamnk4l1eU7Tfq5r74+rF8nTM88WI4PtxT58jDefBx&#10;R+Wv7Hvqgx7yitykT5BZEdDPgGV8mVzTJvojW4FHNwxh9de/5SXIt6PgObnA4QUTBp4JOe2Jd0xE&#10;M+bYIIJ8GHDkpSWvDDv2jzh4nYHdndCpOa0gFVcRwhyzsCYN9AjYLBtD8W5KCC2uRIMb4jCamQQV&#10;UDEzd7xxnXUwypEXVr2UjOml11HRAOAmkzgnYIHFbYwWgs5L0AQZRQx4GguQ0quPRiL0dCgznpZB&#10;sYiB1lkDLQ3MZU23tHzr84rAcxkBMsEMn8GPR4Gc0NcNFoSrpQ+j80QSRYlMMWB7J8cMOVlEQMdM&#10;FkFN2FqCQ0kilAV90yFf8S2/ouxY9k1wGrjIHQI4PG7ukWvysGuv94nJGzIkBjp5N89dR+hIHqgr&#10;GijC5E8ovuSbYPaOB4DRyShQHwOCyS4yrDWgh1wLWSpOR+W2puvqtbrBXb7kJMwZHDwjDHHy1Wwk&#10;A9kEnHqEcquMoAd9FA117wyvrtIkXrOO8nOt/Qy6JvcM1vjngTzzaZksnhIibrlYgX+MgxQ1M734&#10;Fy7GMYaANsVTJi3xvPbFg3iC184KGJhrV+OfMYmR8ra8PMvgjxdgKag3Y8rukpaIWXLrnUr5qqsD&#10;v8JfWyjbOK6tKMPN/hFwSNOVgJf1Jf2N95TyYQJEv4J9GPrqoy9SAKXBH0F/Z+U0x3hx8A3j0Jge&#10;E7/ohJ3+Si7IF74w8I6ZiR84OjqrE/w8cyizGdwjV/C4MsSFH4U74lpmZhKZ0WaSSZ8OWaT+6IIP&#10;2cEIo/tQGtEkv2ZQnvj4AL+EbNCW6s8gUB7jINKKj9fgrU0Zjrx39CceQ8eBBy7cUt3kgL6Lr5r1&#10;lV/obU16Ws/RoJ3J35A58FAGevzyQNC3Ap/WPFbUNczhhkcCN9g4x++cAtpRXSnL+iQe7IhO2Ogv&#10;9EoyxbWAd+FET4Sxfgl33jIyxlghRPxy8fQfafU/hoLJQhNiMJNeWSYkpDfhgiZ6M143DqCZPHMO&#10;/47aKvgBbfKDhz6AJ7VVc9IUffpK1KdJZ/O8s3rAE3/K05JrujNZRtYFHc18euK5usPZRBiarQi8&#10;JK/m0S8ZrfiaHNHvxYGnfu83PGzkrXprj8BKXvqJdpWPA0/CS17KYZzZt+STn/xk2bDp5Ow002fo&#10;PmR1BO2mDPLTa2xWxozOehBPrWfdCf8xW1tSYQSHgEhLoDC2DmLAsnSS0CHcdRydgtHkRWhAECiU&#10;MLPqDDAAGXSFjpgB6AZGA7IZYgJLY3CxK18HAWgsJdBpAGqA1CgGF+UDhWANAYsp7S6HGSkBOpKZ&#10;Z+/t6MTo1BDSyFOdY+YErc6B7zcaU4O5hz71bsaXpoaKQEVgyQiQAYQq5Y9c4MEwA61PW/qgnzPW&#10;CFJyx8BqcLQUybsO+qo+Ty7o8xQ+zyka5ABlSv90EIryJZfIEO8SKI8QlgdlgGfDNtXeqyWIySHx&#10;KG7eg0BP9HMyIvo/maAunnckfD13EOLePxbQhH5KMuXMYddfnhBGnoBOcoky4iBzIn80kWV2CbQc&#10;kSJgcA8ZRSahMeSsdCGnSub5j/zcaw1ok4+BR56UTBgbxCkjaEabMcC1ZXgUPMZeDFLqZjCyrPBL&#10;X/pSmfVUnnTRJoEXGpXnuRC0KjuCuqAn5K9naHcPRvDjRTErStkj0+VHvstP+pURtBPjyeSBgRkP&#10;GYfwt3p7R9I4qM6XZKXCRl7421gkbSxPNBaZcacQwjbaF77qo/7iUwYZGDa+Mc7Ky3Ixnjy85BUI&#10;ip420xYMQGO1/Bgc6ECXfGHpGsbyjvZ3rzVoRxMz+NDYq14mTtVV32Hs6cvxXo+2got0HeWnTHQo&#10;M/qVePqsOqGf3kFRF2ASxo+JIJvKqJexnqdZWsavd43EU59miDrCsbXeeIZBhq/1RfxE4abUogcN&#10;6kZhU3/laxP1Z6QzLj0nTxhE0uFvq47k7bwZ8CbafQqBcug5uSg++vEQ2WaC3bJddYMRfck5fPA/&#10;w05/RCMctAs56BBfXR1kHt7SX+lZvH3y0l+0gaC9os+4h2+URdbIA1+pJ16jf2lnEw1kgrJWZGjK&#10;ADKTvIcbOtFmAyKK+YHZuNVWdD3PtQNc1EOIOrqWlkJtGau+JA94yA9/aOeQMXacdE3GwGhJMka+&#10;ZCHeFx9OeDeMJJM4+gs9WeBpNfZpbxtC6S/o1GZ4GK2uYRzX8KDTqitDwCYvnjEMYaBNpCETtJV2&#10;Z5zJSx2jb6BVfdTZM0fIZffwI/ro+9pfXzcm0NnxPnkiPdqijUKWt/J8qewK/oMGdVJfdERwn3y1&#10;jJwzyoQx2aIPGOc9p3eQxfpS4K0tyBLtCTN5iusQtJmvCtAlBHzDRjIOyt9OqiZK4QUPeTgnP8hm&#10;bWxMlM7YLt1Z+RMsdBayFp8FP2qbKLcU1smftjwzeLIBUmKJBAkVqhCzhohBiKABVRBD+sVEhJhG&#10;tQbZbKNO5JkZBQbgA3lwk7drhFqCQmiKE2XKm6Jl8NNhKXSEqo4JJIwKYB0CLVyVwEanQxnoRJfZ&#10;qujwGg3Tq4tOTxgC0T15EaSElCOEdwyS6CMUMDK65YFhzNoQBqOzRY15GKIGE3l5XkNFYE1CIJQD&#10;fUHf6YrgCXwIWvJCnydcDW76uQHLLKSB0Ky9ZwSfPk9hIXeUY9Ch/Bk0KXb6NsFMWJIbZEoo+uIS&#10;mvqzuAbWzbLXn6A1Q26wso5eev2eR4CRSIlWL+n1efH0eUoS+gwAZBVZSTY15Roa5UGhlk5d/KoD&#10;DwqZiVaC2wCJVnmoB2yU7Vd6hjDa0EtWMRjJHbIUZnBwrS4UEHJQPHXxi170C2SYvL2/ETIYrWQo&#10;nNVBeuMCWapcMlZZjGlKA8VTfchGecNEfvKRXh09p1jIF23KV2/tpz7qZkwRtFecw0B9BOVKx2hA&#10;K5zQpdxoB/hQcIwFsKB8WrbovrjKch9tSwv4WTploS/wWVo6st8YpzxjC4zVU34MZMv3tIN4xh/4&#10;4E/8YLzzTHr4wivykF7djT+BCZqMowZ/7YVvtAl+xk9wd8CRUubcWIyv3DPmM2IoZjCXxpimf+GX&#10;UDJgrL2a45qy0aSe+pJ+Kj9Bf8B76qc8+chDv8JHHQV5iadd0S8+PUCIMuBjolfZxn5xYgYeH6oT&#10;HQTvk0Po0v6ttMtTefqsA73yUW/9Cn+gn7yBv/Lg4p42FEe91MU5PlGmgH/xo7poe4e+H/qFPKQR&#10;oq9pD4q/Ax+QY+jXlujC0/LHJ9o+FDzX+pVrfCFf6fRpfVUadCoHDuKEHIMNflA/9MIOL6If7uqE&#10;H/CXfBkl8sGXlFp4k6N4Rx5o1r+a9SuV7OQP/LWVOssDPXDuSkAHGgIn9Qi5qq+R6WjDN8qAvzpo&#10;X5jiY7R6Rh6EXIhxRb6wpaTT58gsfYx8g0vIGPmTMeSdeogrL3VBYwTn8sAv2tqEgbZxrk8z/OSh&#10;v+NVOOBLfUFe+pVf9OB7adGiPeUpvrEJpmi3mg09nqOHPFF/fI4fxdfecIeNSQP0oQcPqKtrZZIp&#10;+Ms4IB91xGPKIGfxiPRBv3LxmP6iPvIU0DI6y290dDWoDwy0E1q7EwJ/tOvH+DrGTfnIm5yB9wN5&#10;bMHD5Iv6McB43D0TD97u62shv5q8Kg7+IzPxR/CicrULLMhCqxjgqj5hbDqXp34jLh3C5DWs8Kn2&#10;YU+RA8ZTclq76M/6aVMmt+KTHVqf6pW9ags0nIZqgo95VQJAEQw+CpGpxnMtRGVVVB5RqLiIwayC&#10;PAEvz4hTHjz9xzN5yg+jqoBOJ5+gQ4f0XPniy9+5/Jy7BzzX0jnEd0SZygiAPZdGHuKgUYjyPFcv&#10;aQMfcZw7lBnPpK+hIrCmIaCP6K8EGkGvv3S1L+h70uuTBmq/+r3f6JPiuHY089Xvoh975txBMMsz&#10;5Ez04cgv8nKtD7sWR1rXzpUpf4c+HrJNHDIo+rxfz9yL9K3tL395NIN6OAh4XkkDmUGQAUk5/OAH&#10;P1gGcUtDR2dhLw/1QZ/yXEsf5Qd9IZPQ3yrDxEejQIZJC4NmiPYI/KQRoo7yj3vSOwK/Zn7uBYbi&#10;y09olq9saTxzwMKvspq0NmW+PJp5o0c58JW3dCGTXQdtsAi65bGkgAaKsbwpin67E4I+yg0aKFbq&#10;0KQBjeI1aYKFshwRP+qmfHE9g0/g5b68ov2VF88jvjyU5Zmjo/4hjmfRHuIHPU0alSdEGUFHxJFP&#10;tGHwVtQl4izM4Zl/o54dlal+6i19YCs1egXPpY8gnnw876zMVjqb8dDvuTKFwDfaL66jPL/S41/B&#10;c9fqr585lxeamiFoEL8ZIr70gbN76hPX4ge+zuGC7uAPz6SRt3Iiz3iuTZw7PHeN/maakB9Bn7hR&#10;lnP1CayWhHVJ1PgjDWWYocMYozy3YtOI3uEpemGB9maQDwXbUkaTAZRjxhBPLO8m44MXjnKP5mjT&#10;Jq6Bs3vyC4zgEPV07plr5+JGXk164lydtZF2YQQx1iK/yJ+RwYsLj4Of9q75Rp1x1UQMj2LQpGxH&#10;BHkLkZfygnb3XTfTwk356JHGM9fOpcMHQbN6uefaoc7SSyPEtfTiydPzKFNe4nQnqA9D2riIR+TR&#10;3YAG/S/q2EzvWWAWRii9A83iK8+hTuqJfnXrKIgjnTybQRpHZzRIJ01gHvGkkV/g6VoIPIO+Zlmt&#10;59lg7NXpsszo2M1ECkFIBNfNCgVTxPMgOq4jz84ayv2oCGtW3vJsgqpiEcSPigZInrkfaaOs+PVc&#10;GXHdrI80zfzFjTpEfPea9Yjy3a+hIlAR6B4C+lXIFRM5+qB7zX4VcUI2NEuIfhnxCWLncS2udJFv&#10;XOvXkTbKj3w9a43vWcRv5h3xyIR4HvnEb2v+cV9agTfMVtU8hWb3DOZmbM0gjh69cMYz6I3yAgtl&#10;ko9xX37xzLmwJBm2MMZ//sov6G3WRxmhvLrfLE/+jmaQR9RP/MgrfkORlCbKc94RrfBuhsg78vLb&#10;bJPmedAWcZv5rKjzoM9gTQlVdit/iONoDUFn1DnqFvFca4sm3pFPpPU8zv06ApOl9Q9tJn3Ej3Jb&#10;f6MMZUdZ4jh3r8kfrXVvzSvSdVZms4yoa6TxG+Ox82Zo0tW877wjOiMObJv0N9tCnLiO+K2/QaM8&#10;Im5HtAQNzbZszStwjvRx3RqvyedN2oMW8eURzwIz9xyt/bGZf+QRNDTbKWiPZ810K/I8cG0tQ/1M&#10;plDcLXu2Wy7aeJzIWZtEMaxMoLkfdDdxdU+9Wu816908b8WnlSbXzfx4EJXR7BeueagYpJb1Wi4Y&#10;Hrx4dzPaWH5Bt3MBDdG2nsWx8Ol/yncdz6L8SNesk3hNmsUJPCJ9/Eae0SbitqYvN1byH/Q1+bpZ&#10;vGfRbuS0oH5RR9fq0cTVvY6COJFX6/Ml0RBpxBGC1sC62Uc97wot4kXo1LiLAiNi/Lbeb72OePHb&#10;fN48j+etvxEnZgXiOuIt6br1mTRLu9f6vPW6ozyacZrnQWP9rQhUBLqHgH7UWZ+X09L6WfN58zyo&#10;aL3Xneulxe0ufa00WTlx/PHHl6UuBnQzdoy80dmwU3Zr+R2V14zTPG8tq7PruB+/S8uj+bx5Hun9&#10;Nu83z1uftV4vLW5r/NbrZvrmuXgrKyjXIO1w3kpH63UrXc3nzfOI17zXPO/ouXvNOM3zrsSPOK2/&#10;HeUTcZrPmufxvKPfzuI17zfPI4+O7sWzpf12lrZ5v3kuv9br1jKaz5vnrfHiemlxWp+3Xsunea+z&#10;8yivNX7rdTN967PW69a4nq+M0Fm57htHeOh8PstqEEozrwyZanUEDwglvjW05rmk6+az5nlrns3r&#10;iIe+OG8+51HnnbP6hWdTHIaopbOxBLMZv/W8mWfzPOK13lvatXRLirOkZ52VGfdX1m8rjc1y4xkZ&#10;LcR1M86S7ke8ztIt7XlruqVdd4WWKNNvMe4wG4avoSJQEagIdBcBs6RhmIUsaRVU3c1zTYrPS+e9&#10;KO9gWCLCg2mgN3NqNrTK5pXLDfAOw6xiv3Kxr6U99xHQp6JfxXgRCvbyqj2jKL49yONhqaPD5FlH&#10;ht3yKvfZ5hPvhfM0wibe82KgrkkhZLA6O6/6RPdbv12n8uJk0x3Z/WxqiopARWBNRcAg5GVfMsSM&#10;o+sqjLvPDWFQwNC7BjWsGgTwryUx+NlL7T1ZGVw1CNVSKwLLjoD+FTonIyaWBy57jp2nDJmqDH15&#10;dQhBM1otH10TAx5hiDPMjYVVn+g+F/TK2y0vMCtglhhT1VARqAhUBJYFAfKjCuFlQa77aeBc5XX3&#10;cetqisC28nNXEVv18aKtou1WPUWVgiUhUMeLxdGpPPxMTFYHHumJbZa91r3azUpyBXvJk4FXQ0Wg&#10;IlAR6C4CoVCFoOtu+hq/awjA2VJN3j0yuy5Z6Rpu3Y1V+bm7iK3a+NqLZ8b7qjbUqN7WVdseXSld&#10;m9Xx4j9I8VbxZNLDLdVf07FZHWQwGnkWjcOW0PYkuVPeufN+B6HoqKEiUBGoCFQEei4C3nGMTQJ6&#10;LpWVsorAykUg9Bg7lNZQEVgdEYh3rWMHx9WxDmsazdqMcdfT5E75UEVPsjbXNMao9a0IVAQqAt1B&#10;gLyOozvpatyKwHMZgdonnsutu2bUrfLw6tfOPbXNOv0UwqqAeEFebjRvyuQ0b9rUtGBu/pDgPNvV&#10;dvHjhaJlt3bbwEGpT/5eSK/26oVcFW1Yy6wIVAQqAhWBikBFoCJQEagIVARWDQI9yribce9dacLf&#10;/5ImXXNFmvP42GLoLfAeYF7XurSwYP681Ltf/zRo+53S6P/3hdRvw42XlqQ+rwhUBCoCFYGKQEWg&#10;IlARqAhUBCoCzxkEeoxxN+GSC9LkKy/L3rp5ad2jX5t6Zw8cY61X9sZ1xXvXu2+/NHPMQ+nhU09J&#10;86ZOWayBvJwaL2g2H3Z0//HHH0+PPPJIGp0/ImzzggkTJpRvpPgA5rMNHZU3fvz48rFN63ZHjRqV&#10;br/99rJZwhZbbPFsi+t2et/ZOv/889O6666b9t577zRu3Lj0+9//Pr3sZS8reNx///3l3m677VbW&#10;GbdiCi/0W39so54aKgIVgYpARaAiUBGoCFQEKgLPNQT4ntrblu6AWtn1Xqpx5zsb//rXv8qOMNaW&#10;tirzCGaw2OnHLlU77LDDog8vdqUyll/OuOeuYti1rTU4Dd51j9Rv1Mapd/8BqX3wkJz3/JS/1VB+&#10;l5Rf7/4DU68+fdP8/G2M/ELKYlHRfc8996RLL720GFInnXRS2UDGfTvP/fnPfy4G3bHHHpvuu+++&#10;9N3vfjcdd9xxxbC75ZZb0pZbbpne9ra3LZbvkm7cfPPN6fLLLy+Yvfe97y1Rlffoo4+mv/3tbyXv&#10;t771renuu+9O5557bvl48WGHHZa+9rWvpec///npAx/4wJKy7/Yz33r51re+ldSHEReGpm+Uvfvd&#10;705HHHFEoVWbn3baaelPf/pT2bnphhtuSK94xStKeeecc076xz/+kb70pS8lxu5tt91W4sDHR0IZ&#10;xd/4xjfShhtumE4++eRu01gTVAQqAhWBikBFoCJQEagIVAR6IgIzZs9LN903Kf17zNQ0eeqMtNHa&#10;A9PuW/VOm603sMeQu1TjjgFge9abbrqpfKjYTm2twdatdtrcddddu70V6LxsWFiKySBba+dd06Dt&#10;dkqzxz6SJl1xaTbUpqcBW2xdjtYyy3WmrQSmcz6dP2tm6pW9X9lC6TA6w+quu+5Kv/jFL9KLXvSi&#10;xPsU97761a+m5z3veeWjicOHD08bb7xxsgvOwIEDixdrnfwe37KE6667rmAXni95XHvttcV4yt+i&#10;WLTt7frrr188YfBlGPGcLe/gg5A/+clPEs+k8oYMGVLai3EXH8tUZ7jk7x+mxx57rBic++67b/Eo&#10;omfttddOm222WTHmXV900UWlDjyOsEI/7NZbbz2Pa6gIVAQqAhWBikBFoCJQEagIrPYIMDvuf2x6&#10;uuTWJ9OAvm1p7rwF6c5HpqYZc1Jaf3i/cq8nVHJxS62FKgr7XnvtlcaOHVs8TowhRwTGn8AgEs/3&#10;OboT5mcvkXfs1jnyVan/xqOLYTf5mn+k8RdfkGY/+nAavOe+ae0jXpn6b7p5NuAaHjl0lCWbCz2H&#10;XSnTMsdjjjkmXXzxxcXAY7D5VhRv3sMPP5zOPPPMYsQwVj//+c8vqieP5czsEWQAMX4sVXQdWPjl&#10;teK5bG6Hussuu6Sjjjoq3XHHHelHP/pR+uAHP1gM5Msuu6wYzB/5yEdK+fLkFYztb7/whS+U/BnV&#10;vp2hPFufh6eNl9QSTrRLwyNn6ag47qOjs3YQn5fu7W9/ezHwWnGTnhfuPe95T6FbXvvss0964okn&#10;0siRI9NrXvOadPTRRxccGIW8eMpl2DsYpv/zP/9TsEGvOOhzWLIpoJuh6Zlf9R8xYkQxDFvpqdcV&#10;gYpARaAiUBGoCFQEKgIVgVWNwOMTZ6XbHp6SZs6en953xBapX5qezrn2iXTzw9PSfdno22bDtXrE&#10;Ms2lGneAZOB5f4oSz9Boeu8YQpT17bffvlvLMaOBFsybm+bmzVN6Z+Ooba0hafK1V6Unz/ld2vbH&#10;f0jtQ4elR77x5fToGd9Im3/26zkJ91xeGpoNkF7ZU+g9O3bmfEZD7+yx68LOmttss0367//+7/T+&#10;978/vfjFLy7LE//4xz+mE088MXl25ZVXpksuuaQYPowg4Wc/+1nxvr30pS8ths473vGOYhAyvBh2&#10;jD9GnCWWu+++e0kTf/bff//iAbNE8bWvfW1Zfmm5JkOPd27MmDHp29/+djHcGHXChRdemBiAvGGM&#10;sA996EOFLgYl4wv+W2+9dfp//+//JV41nkDnN954YzGy3/jGN6aPfvSjpd2CjuYvowvNHYVp06aV&#10;d+xi+aZltoceemh5D+/nP/958dRdcMEF6Stf+Ur63Oc+V7Bi+FlaevzxxxccTj311OK5+8QnPpF+&#10;85vfFOy8h/fvf/+7FGlJbCxNvffee0sdTj/99IJ/c+KgI/rqvYpARaAiUBGoCFQEKgIVgYrAykbg&#10;sQkz0+Tpc9I+244oXrr5s1Iave7ANCNv6njXo1PL0sz2rKev6tAl447CveOOOxbD7qmnnlpEMyOB&#10;F8kSPEsam0bfokhLO8l5LMjem+yGS7369kkL5mQvz7gnimEn6YJshMydOD4bdL3TgtlzihHYZ3j2&#10;Drb1Tbc/NCHNz+m3GTUs9WEcjnmwLM2UprPAIDvggAPK0sNvfvObxSPpHsOM923ixInlnTzepPCU&#10;+QK9pYwMH545Xj33BMs8vRu3+eabF49Xa7mWMR544IHFcGHseH9xjz32SG9+85uLocZgYzArK4Jy&#10;3LPUlTEnHbrQxEhiHMmDMXrFFVekT33qU6VODLxbb701XXPNNYmh+LGPfaykiXz9aiPv0PnVboxz&#10;ZRxyyCHlHTrLb//v//6veDjlx/j86U9/mmykwvOGjgceeKCkYUDChUeTwes9QUajNPIU4OT9QoYx&#10;nNBrCSxM0IefzjrrrGL04iUGLS9fDRWBikDHCMTkjL5YQ0WgIrAQAatAHHX8qByxuiJAHyPfbbJX&#10;Q89DoF+f3umxJyenSVNmpi3XaUsTJ4xPfdvmp37tC1J7mp0eGTcvPflUexo2qL0s11yVNeiScYdA&#10;Ro3lepjuwQcfLIYHQUoZ50ViGC1L6JU9bm3ZQ8eom5+X6Q3YfMs07KBD04On/D/rLfN7dzPSyCOO&#10;zu65/KmDXEaf7CW88aEp6dwbHk6PT5rOkZdGDu6XDtp1k3RgNlaG7ntA9gCutURSGFw2OGFcMEyO&#10;zx4n76AJjBOdq2lsxbVfBggvpcD79Ktf/Sq9/vWvL8ZRZ0shGX4nnHBC8RhusMEG6cgjj1zk5Wzm&#10;XTJ9+o/7OrrAiBMYQn//+9/LLpY2OLFMkheQwcR4YlDxsjK4rr/++mTZZ2tgqMuHx0xbqi9Dz9JL&#10;y0AZh+LY2OWFL3xh2SBFXEtLA5swCLU93PABw26jjTYqmISAUrZ6WHLpuXpLw/A0WWCJLEOQ59Em&#10;NpZpor9671pbrV5XBBYioG/ob/oYmVz7SuWMisBCBIxPxkCvHhh3aqgIrE4IkOUm+/FxvKKzOtG/&#10;JtDav292MvVqS/k1uzRkUL+F7TRvVurbpy0N6Nc3zZ44PdtGfVP/fn3SHJFWYeiycYdGG2V4t8v7&#10;d4Qno8DmGs9my/5eGZCB2+2YZj/2aD4eSQO23Cat/fJXp0e/+/U0Z/yTaeShL8/HkQWiPkOHpFse&#10;nZbO+Pud6deX3ZUG9s/kZ/ymz5qb/jVmYurzoi3STq98beo3fOQSIdWJGEOnnHJKeUeM0dEaxAnF&#10;qXke8Ww2Ypkiw+o73/lO2nnnnePRYr88bt5TY0zuueeexWvVGinKct85I7J5jxGqvPPOO6+8Dxeb&#10;1zDUKHqee5eQd827hBTAZvooj+BgYPG0Nj13DF7GHo8hw4tBKsiLV89GLNIKzXyVpyyGmYAvPHfE&#10;AMv4jw1iGICDBg0qBjL+MRjjHzxFWVVvz2uoCFQEOkZAf7NEXj9p9sWOY9e7FYE1AwEeO2OICcIa&#10;KgKrIwJ0LPK96kA9t/UGDeyf+vWdldr79M9OmkFp5rR5eeHh/NSnb69sk8xduPdG/7bUdxVXoVvG&#10;HcHJwHM89NBDxUjYZJNNntUsQ1v+nt3wg16SJlx8fmofsXbqs856qd9666ctPvO1/B5dtpLzO3nZ&#10;qsjfvOuX8hrD9K3zrk9/uPq+NGyt/L7d0+D1bW9L194xNn168rT0h/fvk3p10TgwCNgx0rLMCIwN&#10;xlIYK+6bTXE0Falf/vKXybtnlhoylBglSwoMPOXx7jU7rnQ6syOCslvL86057wN6p+/Vr351iRob&#10;qMibR9DmJ4wtBreyLOtsDerGEOU1a93RkkeWB9anIRw2R7FElCEbRltrfmHEheHX+jyuw9CLesav&#10;+2hqYhtp6m9FoCKwOALRlzrrk4unqHcqAmsGAtE31oza1lo+1xCo/NvzW3TwgLY0KBtvY/O7d9tu&#10;vFbqnR0ZU/NWmZOmzU/rDO2Xr3tGHZZskXRAIw9PbBrCSGAAPJvge3bDDn5JGrTjLmnKzTekJ373&#10;izT7icfS3Pwh8gV5KabNU9ryx8wX9O2f/nnv+DRh2szUtz17tZqF5ov2jOi38l1KAABAAElEQVSc&#10;vIrxhkezITan83fumsmc60zNDmXXT8aVd8/CYLERiKWJ4WmyFNMnDixl9C08BmFXQpTVLI9njAHl&#10;3T0GnSDvO++8c5HRbOklY5IB98UvfnFRUVz3lkWiy6Y2vIM+8cCos8FJs5xI5B6DUprWIK9tt902&#10;XXXVVcVwZdShxeYqZkU7qieDH92xRrwaaa2o1uuKQEWgIlARqAhUBCoCFYHVHYF1swG3Vl41eM2d&#10;49PsuQtSW7Y9Hho3o3wOYfP18qtj7c+wTlZZdRfX8JdCCgXfsj47TfqIdUdGwlKyWOxxr7b2NPLw&#10;o1KfkeukKddfkx778Zlp3pRJeXOUWWl+Nir6ZYNy4D4HpCk7HJTmLsjAZUu5GcpV/jMvGy7Ts4U3&#10;v4tLXXmn0N80gnjhdtppp/TlL3857bfffsWrZzMRRixPmeWPlmFeknfUtJzQDpXu2RWTcWVJY2fB&#10;5iLiNgNjUjk+LM5YDOMSzrxwDEy08BJ6j86H2N3nMbXDp50sGZ7iMMIYitrHjpkdeROl/frXv142&#10;SeHpU3cfNLdpiw+4+5yF3UR9v+7ss88u37WzUypjUUA/3MLw9V6eD76/733vK/RIz9gLz6dz+StX&#10;4KVDY7z07lqe7jmvoSJQEagIVAQqAhWBikBFoCLQ0xAYNWJA2nn0kHT/49PTt869L+u2c8vGjluP&#10;Gpy22WhwcT71BJq7bdwh2jJACn9Hy/6WtVLtw0ekIXu/ILUPGZpm3H1nmjt5YpqXN1Ox0Ur74KFp&#10;wCabpq02Hpl3pXkozZo9NwOYNxNoFDZnbt4IJV9vudGI1D9/WLArwWcGLENsrtG3TPPwww8vhpxl&#10;ijxi3jmz1FGdGUwvf/nLk2/YWc7J4GPoMHSbyy07Kv/DH/5w8mkB3q5mOOKII8q9f/7zn4WWrbba&#10;qhh5o0ePLtF87kD+yrGckXfMO2zyYXQenzeE0SY2UhEYpzYwaTW8tZfv19lxkzEVgQEWSzQZlTZw&#10;kb/70jC+bOTimjFpI5dYysq4Y8jZcEUaxil64IhOzxnBNuMRLEtlSIYRLP5LXvKSQk/QEHTV34pA&#10;RaAiUBGoCFQEKgIVgYpAT0CAb2mz9QalQ3ZZJ3/XblreOXNGWn9E/7TLFiPTwH5dsz1WRj165fe4&#10;Ftj9sbOdHlcGEd0p4+tn35x+evGd6Ym8K01728JVpXPmzS/v4B26+ybpy2/Zr0vZ8VitiCWE3c23&#10;u/G7VLlljIQWHjqeOEYcY5ZX0LfqHnnkkfSZz3xmkVG2LEUwTpvexI7q3tG9ZSmrpqkIPFcR4AX3&#10;GQSTLM3+9Fytb61XRaArCNjszWSkFSk1VARWRwTsWG4FE6dCDasHApMnTcy7Zban/gN7jtzJtk2v&#10;ZfLcrUrITzxql/wyY9/01d/flHxzwtt1M7Nb9Mi9RqdPvX6vLpO2Igw7hXc33+7G73IFlyEiWnjc&#10;bJbzrne9qwyUFEn3TzvttOK9XIZsFyVpVUQ7qntH9xZlUE8qAhWBikBFoCJQEagIVAQqAj0AAa+B&#10;+exB/x5AS5OE1c64sxTzTQdvnQ7aaVS66b5xaV5GdvtNhqctN8gfMn/ak9esYD3vHgKWVn77298u&#10;njqfWbDc0+6oNn6p317pHpY1dkWgIlARqAhUBCoCFYGKQEVgZSKw2hl3wOmXPxi45aihedvR/mXz&#10;lOH5swg1LB8EeNfsiOqIHTI72iVz+ZRWc6kIVAQqAhWBikBFoCJQEagIVASWFwKrpXEXlR+avxBf&#10;w4pDoHXjlxVXUs25IlARqAhUBCoCFYGKQEWgIlAReLYIdPs7d8+2wJq+IlARqAhUBCoCFYGKQEWg&#10;IlARqAhUBJY/AtW4W/6Y1hwrAhWBikBFoCJQEagIVAQqAhWBisBKR6Aad88G8vzpgBoqAhWBikBF&#10;oCJQEagIVAQqAhWBikBPQGC1fueuWwAyxPKW/gvyR8Cn3XpTmnrLTWn244+l+dOmpvlz5+Ssmp9E&#10;7yznnEfOp/8mo9Owg16SBm6zfWcR6/2KQEWgIlARqAhUBCoCFYGKQEXgOYpAVyyHVVH1Nce4y4bd&#10;vGzITfvXzWnSFZdmw25smjdlclowa1ZaMH9eF7HPzZj/T7n2ytQ+fMRyN+58wNsOlQ6bmXT30wPS&#10;T548OflY+PDhw9OsXLdlzauLgCwxGnrQ4Ft56tLRBi0zZ85M06dPLx/tbP0O3hIz78JDHwNVvl8f&#10;tq3f0OsCaDVKRaAiUBGoCFQEKgIVgYpAlxBo693zTLw1x7jLTTTl+qvThIvOT73a29PaLz0q9V1/&#10;VGpba0jqnQ2PbBFlp9ySl1n2yp8J6NXWlm5/yzFpzrgnOmx0hsTEiRPTtGnTipHFoGC0uC//AQMG&#10;lA+FDxw4cLH0jLIHH3ywHJtssknaZpttFouzpBuMpMsuuyzNzd7Jo48+elFeo0ePTltttdWSkq6Q&#10;Z4y6+++/v3wUfdttt02bbrrpM8pRX8+vvfba9NrXvrZ8U+8ZEZ7lxaRJk9K9995b2uOFL3zhcs//&#10;WZJXk1cEKgIVgYpARaAiUBEoCNAX6yR0z2cG39eeOnNemjJjbpowcVYa1H9+GtV3furfp+e86bbG&#10;GHdTrrsqTb76itQ+eEha95g3FO5ZkD1kC2bNzN/KW5AWzJtbllwuka2eNu5KnHzeUXjsscfS5z//&#10;+fTjH/84TZkyJfXp06cYdwwdxsyBBx6YTjzxxPSKV7xiseSMshtvvDGde+656bDDDuu2cTd27NhS&#10;LuEg/xtuuCGdd9556WUve9kqMe54za655pr0t7/9Lb3pTW9azLhj8Hr+6U9/Oh1xxBHL3fjSFsq+&#10;66670u67777c81+sAeuNikBFoCJQEagIVAQqAsuAQO/sAVowv+d5gZahKs/pJA88PiP99spH0pOT&#10;Z6cZs+amtQa0p922mJFeuc+o1N7WM9pvjTHuJl15eX7fbk4a8vx9ivdtzrjH0xO//XmacsM1qf9m&#10;W6YN3/PB1D5kaF52mY22pgev9XzJzr00cuTI9N73vrd4znD3D3/4w3T22Wen3/zmN2VZ4ogRI9Lm&#10;m2/eKeMz8Cyl9NvdsNFGG6WvfOUrqT17JiMPBtay5NXdsjuKz5hlwKGFkdsaeDLRZmnm0oK43Z3R&#10;Un7guTSv7NLKr88rAhWBikBFoOci0L9PWxrQf/FxpudSXCmrCKQ0acr0dMYvLkxz5lrdNb9A0pZX&#10;iM3N18e9cv+0yai1K0w9CIGHn5yRbrx3YqHoLS/aJKW5M9M1d+dVYmOnp7semZq22nCt1KcHGHhr&#10;jHE34767U9911k39N908zc0etXG//0VelrlBWvcNb8lLLMelJ3790+zROy71Gbl2NgJnZwMv23m5&#10;g7X37ZPtvd5pfjZS5uXOttDw69zC69+/f9puu+3KofWvu+66dPHFF6cjjzxyEXtassng47Xi0dt1&#10;113TQQcdlNZff/3i5bOMM95Pu++++9Jvf/vb8nzjjTcuywyfeOKJ9MADD6RHH320GJOWHO63334l&#10;7T333FPKOeCAA8o1IRF5WaL4u9/9Lu2///5pjz32KEZgEGU5qCWSTz75ZHr44YfLUkqGqnzkL1x6&#10;6aXp8ccfL+/1yWuvvfZKhx56aDHOLrzwwuIpZEztuOOO6ZBDDin1YZAx7Dy/+eabS96WaL761a9O&#10;a6+99iIagw5LS8U7//zzy3LKLbfcMh188MGL8GQsM17hdsstt6TReckp7O6+++50xRVXJMtdX/zi&#10;Fxc8wmsKgwjqyDMKp6FDh5a46oFO5cIUthMmTEgbbrhh8Th2ZJhGfvW3IrCyEYhJjvhd2eXX8ioC&#10;PRGBv/9rbBrz1NQ0cED/1Le9dzp6n63zMqn/yP6eSHOlqSLAqLv9njFp1uy5qU/7Qn41Me3+jJlZ&#10;F62hRyHQlvXz9Yb3TxutMyBtv/HgTFt7Gjt+Rnp04uz05JQ5acvOzYOVWo81xribP3VKWjBiZOo9&#10;cFDeSGVKGn/+uWmr03+YBj9/3zTj3rvSbcccnkYe/orUJxuAvHft/fqmtoED0tTZeZOTPJkyoG+v&#10;NGBQr2ykz1r4fl7ufF0JjB1eIx40m4q49l7cWWedVTYScc0w8Z6epYsC44XHa8yYMenMM88sRtMu&#10;u+xS0ltmycjiAbTs03HHHXcUg4qH7Cc/+Ukpi0FE+WPYyIvBJi/LPhlXrYoho+eXv/xlMZjWWWed&#10;NH78+DR16tRCw3rrrZe23nrr9Pe//z1dfnn2gOb6MHgYP4w9yz/POOOMUq5nN910UzEAGXCC5aIM&#10;0sGDB5fzq666Kg0aNKgYgK2Gk/fvfv7znxfjUn3kpY7KGjJkSPrGN75Rllcy+m6//fay7NSyS8be&#10;v/71r+Q9O/fFb25IA4ennnqqGHYMXPVHK7qkZRxfffXV6Y9//GOhfd11100zZswobYRucWqoCKxq&#10;BPBtU6aYCMLHNVQE1lQEeuc+0Scbc5fc/mi68t9jU9+23mnwwL7poB03TOsPG5Rmzen+Kpg1Fcta&#10;75WLQL/sPJiT9ZwB9M0sy9sy7wpFx5q3cOURT8OsWdXIW7kt03FpZM3APvPTtqP6lomjxyfMSFOy&#10;njxp+rw0ZECvNCi/dzd79qzUe0HeZyO/l7cqwxpj3PXKxkj52kHeGbN37lBtw0eWHTN9GmHWmIdS&#10;n6zMu2+1bK9shC3IG61MWtCWrn/kqTR+6qy00ciBaZfRI1K/Pv3zJiyDU2/5dSGE4hW/jKvf//73&#10;xXhiTPE0fehDHyrvyu25557FEGOIMFgeeeSR9Otf/zqdlQ3BF7zgBcUIZOjwmn3uc58r97797W+n&#10;L33pS8XrNDp7sQTGXATK4J133lm8UTyA8uKpanqzxKUkMiZ58OTH2PnBD35QDK3TTz89nXrqqSWO&#10;3Tj33Xff9IUvfKEYaBdddFExCqX/wx/+UOrzgQ98IJ1zzjnFGJP3bbfdVpapfupTnyobynz0ox9N&#10;P/rRj4qBxdOJRuktz2R4MSDVmxH6yU9+MimDV/P4448vdeOJZAg/73nPS29729tKuR//+MfTN7/5&#10;zVLu6173uvSud70r7bDDDoovgaH3/e9/vxh3vJEf+9jHCmbvf//7i7dSfc2WwfaYY44pz4cNG1YM&#10;QkYhGmuoCPQEBMgSB1lQ+bIntEilYVUiQDK3Z6W4Tz4ZPKBvMe4G9WtP07LSNbl3fs1hbtcmYldl&#10;HWrZayYCs7JnmXHQWZieV3lNzbu6z5xVJ5c7w2hl3jePShVsz8eUKfPTlXdlB8hTs9OUvLnKqOF9&#10;04ZDFqSZ06empb9otOKpXmOMuz7rrJeXWeZZkqfGpfZsuG36P59Kj/30zHT/yf+dBmy9Xdrkw59M&#10;7cNGLDTwBq2Vbs7rZ0/83mVp2syFnSpPoqTNNxiSvvWeA9LaR74qDdh8q2VqHUYbI4pRx8Dxy/vF&#10;uOEBs5umjUAYN4wTnrjddtutlMX7Z0t/yyq9tycNA2jnnXcu3ioeN0ZbKHx+LTNk1IkjL0tAeQZb&#10;A2/ABhtsUDyClmwKllYy9iyRjPfXGFQ2aOF5EyxldP7Sl760fH7BPc9tZGLZqY1Mdtppp3Rg3khm&#10;1KhRxevwjne8I51wwgnF4AwDTF14IC2H5M37y1/+UjyFsLJU85///KesS3rGqaWivGl77713wWSz&#10;zTYry08ZadJb+gqvwEL+jFweTLuQnnbaaQUHHlOeOcs0KcwM7H322ad8mkF5PKRhmLuuoSKwKhHA&#10;x/jaJIvPnejvlT9XZYvUslc1AmbTi8bVu60sbZufvXh98651w4YNzxOMA8rYtapprOVXBDpCoMjz&#10;uXkpZmbhxULWR4bkV0fWGjw0DRxUJygWw2cV3aBTEjkzZs1Pa4/olSbPmpwmZeNu4sxeaXbvQWnt&#10;vGSzPW+MY6PGVRkW1/JXJTUrsOzBuz+/fLh8yg3XprVfdnQasMVWab3XvTmNeNHhqX3osGysbZm9&#10;cdk1PnxwuvrOCekzv7kpPTRualGcDB5crNPz7MmHv39l+sS+O6d1tx+9TNQyOhhSlv0xshhNjAlL&#10;Di01ZNhZDqnTM17+8Y9/FE+bwihxlDnvisVyRh4pBp8ljPIKY0Z858qTxnPvpDGMBHk147rmEWNc&#10;xnJG5TB8eAg8d3juXoTwHnh/LgKlk0eO0SqgT/0E9bLMEz08dUGDX/XmdRRXejh5f49xCBtBHdGA&#10;VviglYEceIQnMOgtifKfyN99BptruPDSMZQjvbzkH0E8Rw0VgZ6CgD4k+K382VNapdKxqhF47T6b&#10;pSN22yRPNg7MS9x6paGD+heSor+savpq+RWBDhHI+sW06bPyxMScp9+5y4ZB1nMWbrCy0ECoPNwh&#10;cqvkZlltmZtlQL+2vEPm8DR6RO9072PT00PjF6Tr7p6YDt99vfxaV+9UJp1WCYULC11jjLuh+x6Q&#10;5uX37qbffWeaeMUlaeAWW6e1dto1tRUPVO5M+ZMIbfll1vyTrr/vyXTNXY/lNbR98+t3CxV7g8Wc&#10;vLzj0lvHpNfsMSpt0XdQfo2y+4FhwdPFMPG5A4YSr5R3xTxj3DGqfPfNe2O/+MUviueOF41BI1Do&#10;GCkRXIei17zvnKF17LHHFoPKu2w8d7xeYcxEHgwdXqxxeXMZRhaDjNeOR4tHL8qUJ8ETwXJJ77p5&#10;Ny42jeEh4zGM79rJxyGg03t1ylfPyEu+8mLw8kxYhop2nk7vxTWNx2YdpY9D/s5D4fUbIbCAt+WW&#10;PI0MTO/ZhRHbjBvn9bciUBGoCFQEej4C24wamnfL7Je/Y5u/W1tDRWA1QWBQ1jOPPtQrOQuyXpg/&#10;z5V1IZPW87Ius/bwhZPiq0lV1ggyHx6XDblxM9J6w/qlrfPOmEP7Dygr/B4cPzuNm5R3us/t2BPC&#10;stgnPYHubtPQZ9310pB990/zZkxPk669Ms3Ny//asoeodzaY7IqZLYI0cNSG6cG+66THJ81KA/u3&#10;u/WMwBIf0Lc9PTRhVho3dU7aIHuXlhZ4ohgREXihLEW0ZNG7XJ4zoHjY4p27MD4YYpdcckn6zne+&#10;U4xAXinGC8MwQlzLh1Dwy+Ml+JWXZZI8YDZikRfDKnbAjHwYXTYQYZh5d85Hz703Z1kkQ4jRpVx5&#10;KjPC85///GKcek/Ou3GEkl+GlXfbvDdoc5Yrr7yyLCFFn3cNYWCpKAzg4z7vnI1bbDBjExY0wYbh&#10;O3r06FJkxHXRrK/zuMc4bMUD7ZZsMl69VydPS9uU5YPxDO7Aslm/kmn9UxGoCFQEKgI9GoFZc+al&#10;PDrmiclq3PXohqrEPQOBgQP6paNevGe5N29O/nRV1oX69R+4KA7VJqtTNfQQBHy4/I6Hp6Tb85HX&#10;v2VFe3q6Z+zMvLJvQdpqg0HZ+9ozGmuNMe7whffkfOpgwgXnpYmXXpRmPXhfmjNxQpo/c0ay4crI&#10;Aw5JCw59bTZQcsda0HkD9eubX97O6/q7Ehg7zWWM3pF71ateVd4vsySQl4xRY2MQBpXt/RlfjCjL&#10;Bb/+9a+no446qryDZvkmI8SywfBKMbosJeTV433zjGEjyMd9eSnja1/7Wvm4uXK22GKL8g5c1EEa&#10;njPv7dnExCcR0P2GN7yhfLdPPGUxMP1G8A4eL6NNWNRLWYxSm6r4JMHPfvaz8o7gA/nzAu985zuL&#10;MceYskmLjVl+9atfLcJHnWDC8HrLW95SjD5eteOOO27Re4c8ijAVxHeu/kGTe5Z1qjvjMJ4z7tDH&#10;8PvsZz9b6GJQM3wZr+LBCn6RV9Sx/lYEKgIVgYpARaAiUBFYkQhMz58+oIs1jbtq2K1IxLuf93b5&#10;8wfzssX9hyvHph9c8ECanSeV+uV3fLffZGh6wQ4jsgMoO4t6QOiVPSoLtt9++7I0rQfQs+JJyI3C&#10;mJuf3/fyUfMFvFBPe316Z/dqe/Z0/fzSe9KHzrg8f3V+4e6ZiOIXmp8X287PZ7/670PT3tus3yVa&#10;eYcYEQynMMgYGpZAMmJ4nBgUPGwMF5uHeBeNEcVoYSx5dy2MmvBcMWAYc4wV+TNMGCiMRXla4tma&#10;l3ItcWQgMtykj+AzBzx1aDzppJOKF4+BZDlkvC+HXl4tdCkrAprUJ97Nk3+8d4c2NKoHz6CDweYb&#10;emj2HEbew2OMiacOykI/bNQFvWizbFX5aFJPcaURLzybvH7SoF8ensM3vJM8icpUB/k4xEWLushf&#10;XjVUBHoiAiE/9CE8XUNFoCKQFm3GZaysoSKwOiJAh2Lc0Vdq6LkIWHo5debcxIs3aeLkNCjbCuuv&#10;Myx/HsF78Kue7qwr91rzjLsu4P7o+Gnp55fcnU49++a84838rEDlXXDy+3ZrD+mf/vuY3dLRe29e&#10;3sfrQlYrNArjhsGzPMIFF1yQ/vSnPxXD75RTTlkeWXY7j2dbn2ebvtsE1wQVgVWAQDXuVgHotcge&#10;j0DstFyNux7fVJXAThCoxl0nwPTg2xwbffvkFXR5l/2eEth2/1lf11Oo6gF0jBoxKL35kG3LtsoP&#10;PTklfwR1Xt4Zpz27XUekY/ffunxHpweQudwMO3Wx+YlNW3iwVpWR9GwN1Webvie0aaWhIlARqAhU&#10;BCoCFYGKQEWg5yPAvbKqP1jeEUrVuOsIlXxvnaH908dft0e677HJaeK0WWnUyEFp/WH/ecm1k2Sr&#10;7W0bmThqqAhUBCoCFYGKQEWgIlARqAhUBJaMQM/YG3NxGqtxtzgmz7iz+fp1K9pnAFIvKgIVgYpA&#10;RaAiUBGoCFQEKgIVgR6JQH0bv0c2SyWqIlARqAhUBCoCFYGKQEWgIlARqAh0D4Fq3HUPrxq7IlAR&#10;qAhUBCoCFYGKQEWgIlARqAj0SASqcfesmqWnrrZ9VpWqiSsCFYGKQEWgIlARqAhUBCoCFYHVEIE1&#10;7527/PkA37mbl7+35jt3+cNti75z19X269UnfzB8rcGpd/0WWlchq/EqAhWBikBFoCJQEagIVAQq&#10;AhWBFYzAGmfczZ08KU34+3lpwiUXplkP3pfmTpyQ5s+e1aXPChQ/XTYOB2y6WdrgXR9Iww8+bAU3&#10;T82+IlARqAhUBCoCFYGKQEWgIlARqAh0DYE1yribcd/dacKFf00z7783Ddltz9R24ItS7779Uq+2&#10;tq6hlT8Y3qt37/TwaV9MM++7N6WDl56ss2/GdXbfB4rvvffeNHjw4LThhhsuvYDlFAM9jz/+eHrq&#10;qafS9ttv3yVjtztFP/zww2lG9pZuttlm5Vt63Um7LHFvueWWNGDAgLTlllsu97qg57HHHkszZ85M&#10;w4YNK8ey0FjTVAQqAhWBikBFoCKw5iHQkQ7Yf0D/NG/e3MXA6CjuYpHqjVWCwPzs9enX5mt3PSus&#10;McbdnCceT5OvvCzNGvNwGvL8fdPALbdJ7UOH5+WVayXLLC3VLEs0l9Q+2bBjCPZqb18Yv4O4kydP&#10;TldddVW6/fbb08tf/vK0xRZbLIp16aWXpjvvvDNtvvnm6UUvetGi+3GiA0+dOjV9//vfTzvuuGN6&#10;85vfHI9W+O/cuXPT5Zdfni6++OJ0+umnp7auGrxdpOyvf/1rYuCdeOKJacSIESvE4GqScuaZZ5Zy&#10;PvCBD5Tf5rPlca6Nx4wZk/bYY4+0zz77LI8sax4VgYpARaAiUBGoCKwBCPTKzoLHHnk83XTtLam9&#10;T3vWiVKaNWtWWpCthf75lR8rxebMnpO22XGrtMXWm60BiKw+VZw4dU668b5J6fGJs9LkqdPT8LX6&#10;pu03XZB23HRwj6nEGmPcTbry0jTjvnvSgM22SMP2OzDNmzI5TfvXP9Ocp55M7cNHpIHbZG9VNto6&#10;DrpZ7nm9Fhp3JU429DoK8+bNK0bMV77yleI5YsjpxLxW3/rWt9KECROWaLSJd/755+fZm3kdZb/C&#10;7invtttuS+edd1467bTTlns5N9xwQ8n/ne9853LPuzVDRvLAgQNTv379sr2e36lshOU1A/bvf/+7&#10;GPDrrbdeNe4a+NbTikBFoCJQEagIVASWjsDYMY+l837/t8RjJ9AVGXnzuYNymD5tejb82qpxV9Do&#10;GX+mz5qXbn94Srr01ifTsLX6pNlz5qUxT01N46bMTxuM6JdGZENPG67q0Jk1s6rpWu7lT7nh2rwB&#10;yoA0ePe9imE3/fZb0pN/OTtNueWm1G+DDdMGbz0he/O2Tr3yMs1nePB0tvyvmHddaLDhw4enN73p&#10;TenXv/51uuyyy9J2222XDjjggHTNNdcUj9573/ve9IY3vCHNnj27GHyMqt7ZULSEsE+fPqVzh2EC&#10;BMYJb55n7TyG+Voa8S3hdAh+GS59+/YtRo24HQVLCZXNU6dcBpC8CBXngwYNWpTMLJJDXM/NJokj&#10;nXvyEtCDLjTKqyOvX7McaRix0qFXOh5PaV0Lnk2fPr2UKT80u6dcIeopTmDgHhrF/+xnP1toFlcc&#10;9HvuGZzQ7jfqI3/3lAE79x3CtGnTSv2cK18bo1lZTZzVCV6BhXZUnusm/dFOntdQEagIVAQqAhWB&#10;isCah0Bbe1saOGhgNu4W6hqtCGS1pegarffr9apDYOz4memBJ6anTdYdkI4/ZJPUa+70dO4N49KN&#10;D8xO9zw6Le26eXvq26dj58/KpHrVU7CSajtn3ONpQV7LzEs3NxtLj5xxelr7lcem3S6/JW180sfT&#10;mPwe3Zwnn8reuz6LKOqdFfg+2djpk99/a8+KeK82BhMzb+GsyqKILScU/k9+8pPp/vvvT3/4wx/S&#10;2LFj02c+85l02GGHpcMPPzxNmTIl/exnP0tHHHFE2nrrrdMLX/jCdOqppy4yUhgiDCjB0r9XvvKV&#10;ZakkY/HHP/5xMVwYLGeffXb6yEc+kj7+8Y+nvffeO+26667l+qabbmqhaOElw+SHP/xhOuqoo9K2&#10;226b9ttvv/TlL3+50MPwYXQ0w+9+97uytFTcPffcs9DwyCOPlCjeaXvHO96R3v72t5d6WUb6/ve/&#10;v7wv2Myj9Vy91O/zn/98OuGEE9K5555bjCrLVHksBXTyjDGCr7zyyvIeoGWWH/zgB9Ohhx5alrTy&#10;gnpHkCfwec97Xtptt93Sf/3Xf6W77rqr5MGIPuWUUwo9X/ziF9MXvvCFdM8995Rn3iv82te+Vp7f&#10;fffdxdD85S9/WfJV1yOPPDL96le/KnH9Oemkk9LrXve6UtcddtghXXjhhSUNwy2CPJUDJwb961//&#10;+uKp9BydP/rRj0rbvPSlL00HH3xw+tznPhdJ629FoCJQEagIVAQqAmsYAnShJYUWlWxJUeuzlYTA&#10;yCF90z7bjkhH7rl+auut/RakQf16p0H929PseQvSgqW06UoiM3Xs3llZpa/EchbwcOWe4v26XrlB&#10;Zj78UGobsNBzwuCbPXZMfmwpZI6Tlfa+Q4akNHRwGjN2cpo0Y05af2j/NHLDkSlNnpY/oTA3lfw6&#10;oZ8Bw3Dad999k+WIH/rQh4rR8dGPfjTtvPPO6brrrivvtzFeNt1007IU8uqrr04Mh5122ql4exiI&#10;jENGik1BDjrooOJ5uuKKKxIDi4dp0qRJ6cYbb0zrrrtuMR6902ZZ5VlnnVWMjCZ54t93332lbMbd&#10;xz72sXTzzTenM844o+TNMGSsEDaOW2+9tRhD6oFu13/84x+L14pRx5t4wQUXFMOOUffEE0+k3/72&#10;t8VAWyu/xzhq1Khm8eWcp4tR+r//+7+F7pe85CXJwatlSejEiRNLPEameAwvhjDP1wMPPJC8t8cr&#10;+oIXvKDQyiATj1EF8zvuuCP97W9/K8bVgw8+WPLiHfPe49e//vXSHttss03BjfH2rne9Kw3J7Qwz&#10;OKiX9vjLX/5S7tnQ5pBDDkkPPfRQeVfy6KOPLkY4Y/L6668vdIXnjjGPFsa29jjnnHPS9773vfS2&#10;t70tbbzxxunRRx8thqw89t9//2RjGe2nrq1G9WLA1RsVgacR0Df1Bwf+cV35p7JHRWDh6pVY3VH7&#10;ROWIno6ApZj0KDK8s9CbrppXFM3Ie0LMnLFwpVRncev9FY+AppqbDbhBbfmTarNTuvyW8WncpJlp&#10;7MTZaUi/tjRq8Nw0bfLENCO326qWQWuMcdc7f5fOTpfzp09LvfNyu5FHHJ0mXn5RXpZ5Y5o3dUoa&#10;+bKjU9ugvLlK77bUnr11T81vT3+64O50z2OT0vRZc9PQgX3zy5Ij0lF7bJKG7LpH6rfRJkvkJB32&#10;2GOPLUo944HnhwElUP4ZNRtssEEaOXJk2Rlz/PjxxYBi4PGi8Q5Z4sd4eOMb31iMNZ4ng1cwDQ8X&#10;44XB+OpXv7p4/q699tpitDE0msv+0DN06NDi+fKe2Nprr12MR14lhtNWW21VDKTIe5111ineQGWg&#10;E328aeH9Ug/LIffaa6/ipbJ7pE1kGJu8iK3GnSWOyuE5tHHLK17xivSa17ymLAP1HiJltTUELZ4x&#10;3tDNOLKJCQOXJ5OnDo0wQKd4ApzQp86MwU984hMpDD5GMHp33333giXMGNIwQTfjFK3ajXEnr9Gj&#10;R6dXvepVxUCUv3ZBH9pgIy6jj3HIYLSLJgOSJ897l4K25q2NzXQYrjVUBLqDgH4cCqzJGPwe/aQ7&#10;+dS4FYHnCgKhHOsX+kPI5udK/Wo9npsI9MmbqCxc/fPMFVPN2mYVo/C010Dmzll8F81m3Hq+chDo&#10;0yevrMvjsHfvnpwyLT3w5Kw0YerctN6w3mmtvLy2T16SSSat6nF5jTHuBmy+VTbiJqeZD9ybBm61&#10;XVr/jW9Pj/7gm2n8+X9Og7bbKW14wkmpbWBegjmwf3pyTlv6442PpE///No0LyvvbXnA8NLkeiMG&#10;pgH9+6bdDjgsDdts06VyEiOEAcHDdfzxxxelXyKfOVh//fWLIeR9Lh41Bh2DDENgDB46nqxjjjmm&#10;GFDSMfY8aw5mjBHGlHQEAC8R42XcuHHlPIwdaRh7yuWxkzdvkvfHvCvGexb5Kst9dFriyatowFR+&#10;MKy4jBXLGAXGm/ryenVktKgfg+k3v/lNMZ4sr2wagM2y5ec6aGdA8foxjtVPYDxZznrJJZcUj6Jd&#10;SC3NdC8CWtHF4EKn+l500UXFIHTN6GLkMS7t4GmpKQOVR0SaMDgZj5bPwjmCvNHHgOS1hE14IOVH&#10;aKNRveXjl/E3OhuJEeBbQ0WguwjgR7yGf1r7TXfzqvErAs8VBMhicrb53vhzpW61Hs9NBOwzkFWJ&#10;TkPoMO35laCqL3QK0yp50DfvgbPFRnmvimzs3f/4jDRnQVt6dHKvtFPeMTO/SrnKwxpj3A3d94Vp&#10;wkXnJxurMPR650Fg4/d+uOyAqXctmJ9n/bIBkwYPSpdc8WA6+adXp/59tdBCT1Cf9t5p6vQ56UPf&#10;vSz99B27pQ02G92lxmNQ6ZSMh4WzNCl5l81SzeOOO64YRIyJMNxkyg1vKSaDQlweLu9xhbHTLDiM&#10;IELAuYNB06r0MRx95uDd73538T559ys2MGnm61xa7wR6T4xRxyvIUDFohsET5cR1lK+OrWWjl0LK&#10;Y8nAsbyS986yR5418ZVLYRXkhd7Iu9x8+o/ZWQEt3l2DEw+eJaMMR58l8CkJhq4Qs7k8hTyPvGnw&#10;4QGUh+dohgWDzrONNtqopI/vDKIDTZFXybjljzy08SabbJJ4PaXhDeXZVJcIQX9c19+KQHcRwItC&#10;9Lnupq/xKwLPVQSibzxX61fr9dxCYCG/LsG6y9WtPN2z2nxG9tjNmjs/DcjLMHfOhtzW6yxIdw7v&#10;k24dMzddd9f4tMX6A9OQgavetFpoufQs7FYINf+fvfMAkKq6/v/Z3ndZWJYOS1WQooIgVizYe6+J&#10;icZYo8ZeEjXFvynmF1ts0dg1mqixdxELqCgoSJfey/a+s7v/87nLhWGdbcDuDjvn6DCz791y7ve+&#10;mXe/75Sbttd4Sd97PwnoFgirnnxEytSCV12mi24lFdHq+0z8XZy6061cWyrzVhVweCvxXtGsq2at&#10;r5LcouabyPly8oLAkHiDTcohNSRZISYLd0ASp3hSRDkI1e9//3tHqnApJP4Md7/mSKgfAyx1xIkR&#10;f8Zecz//+c8d+SDZC8TL9037fMZVEb2Ip7v44oudtS0U2WqOPpSBsNL3Nddc4/p/4IEHXHIYztEf&#10;lkKsb+iJ/iRXwaIIuQwluFgSc4dbJuT3wQcfdJjhzsoTXDBE0BniRZKUDRs2yLPPPuvcX3GPhHhD&#10;xrBAYsEjFo5EKMQ9ogdz5SUUprTNk+IctcbxDjHEDRPSDjEHW9poaAy+bXs3BAwBQ8AQMAQMgchC&#10;oLq6RirKNSv5pldlRaXw8n/zHgjUPdCOLGTCd7RzVxbLfz5bJR99u8EpiRGosqpGCssCasXDuBEe&#10;uodeOYeHbjtci7Qx43Q7hAQp+PRjyX3rNd0SoUBqKjQlvpIbXYFL5uixkjdygpRXb3F9rK8EE1dS&#10;WS3lgcaftvh6kBoscxABCAJEgrg63AwhWBAM3AWxNPntAdgWgLKUu+6661wWSMgQLp60gysnQtsE&#10;5HqLF8ewEuEWWZ+MQCZxmyTDJsk/IDXE20FIsCbx8rpSF6vYY489JrfffruzHkJeIEfe8gSBggD5&#10;vqnj9YEs1hf0RG+sYmS4hJRhaWP8bNZOfCKEDusirpe0CzGiLcYMNrTBZ4R66EJGzKefftqV5zyx&#10;jeiKbljmPA5Y4YjJI54OLCBkCNY24upwx2TDcyx4zBdElC0sEP5Gd98Wxxgrx9CTuSTpDBZJkrLQ&#10;ProTW4cbLFh5/T1+tGFiCBgChoAhYAgYApGJwIDB/eTnl//EPYDmIbf3WEpJ1S2pdIkJsevRu1tk&#10;ghOmo+7VJVH3tUuQqfNyZel69TCr1rVwSUBSkxNk3C5ZkuQ8/tpf+Ri1HN2GGxkL1A4tSj6idQ+7&#10;+O49NXGKLvp1k0hcM6N1MR+tiVRiO2VKQp8cydBsiguLapWVr9C9KpSFB4HC4r5Sn7Sctt8gGTUg&#10;S/1qm3asZfEPoZswYYIjJHyBWfxDIkjEAREhGQjnIXO4GdIPx4gL42+IASQBYoTrILFqo0aNckSH&#10;JCNYmnB5pG1IB8QNd0D64BhCP1jiIBq4gGJNgsCQhRNXRtrE2kU7WLD4GyICgYEAog9uhhAWMk5y&#10;jjZJVkIdT3zoA90Yc7B4vcaOHevcFrHU0S7liKXzJAjduB6JnWP84EKbjINxseUC1yp9U5/YQggf&#10;46EdrGa0id7ozAvLHYIrKPFwEydO3Co2j/KMAUsb+KALWULRgXZpi7Zpy1sE0ROMcJelPNhARGkf&#10;XSGTRx99tMOKvqnH/DFXEEwTQ2BbEeB65/vEAw7//d7WtqyeIdBREOA7wW899wYTQyDcEWDNRMbM&#10;bj2zJbt7V+naPUu69siSbH317NXDHeuu5yB6lLXf+vCYUbY8wO2ySrkAmTMrqgLSJU3XyAMyZWRO&#10;uvKCYNbQPjqrUeb2KN1HrHbYsGGOcLSPGuHX66TvVsotT02VVXnqtqlfKhgeBiPi7gb2TJf7LjpQ&#10;BnXPaFLxUF/IUMcaaqglZWmjpeUb6relx0P1G3ws+HNL2w5VvqXtQdjIrol1jZs/20BAEpGm2gp1&#10;PtSxUHo2dGx76zfUrh2PDAS4nrFM81DCP2yIjJHbKA2BhhHgwRoeMPbwrGGM7Ex4I4DXFQ/OyXFg&#10;Ev4IwAtyc/MkOTFOksPoob0+CIiqC0wKfwzbVMMDR/SSuy7YXzKS4iVe094kqvUGNt4vO1UeuvQg&#10;DZhsmtihcKgnLaGONTS4lpRtqL+G2t6Rx0PpGXws+POO6Lel7eH2SgIZ4gixyHli1xzMQvUV6lhL&#10;xrW99VvSl5U1BAwBQ8AQMAQMAUPAENixCKhDlnp36fZEGIHCTCIq5q652OPJuOfALHnpliNl+g/r&#10;Ja9EXfA6p6jJNUt66HYI7W90be5IrBwI4Lr61FNPOTdVnwHTkDEEDAFDwBAwBAwBQ8AQMAQ6GgJG&#10;7hqYUVww+3dLl6z0JCmvDEiabmKeqDF4JjsfAsTokYzGi7lFeiTs3RAwBAwBQ8AQMAQMAUOgIyFg&#10;5K6J2UxLihNeJh0HAXOL7DhzaSMxBAwBQ8AQMAQMAUPAENiCgMXcbcHCPhkChoAhYAgYAoaAIWAI&#10;GAKGgCGw0yJg5G6nnTpT3BAwBAwBQ8AQMAQMAUPAEDAEDIEtCBi524JFyz+FYYaclg/CahgChoAh&#10;YAgYAoaAIWAIGAKGQEdAIHJi7tx+dVFSq3uIlM6dJSWzZ0lgw3qpLi2RWt18utkpMLWdhF69JX38&#10;gZI0cHBHuAZsDIaAIWAIGAKGgCFgCBgCbYHApvVo/a7idVNz9rkzMQS2F4HIIXe6v0FNeZmUzpkl&#10;+Z98KOVLl0ggL1ePlTrC13x2J5L33psSnZC0XeSurKxMlixZIoMHD9Z9MmJ1I8RcYQPLPn366Ibp&#10;NVJeXu72yUtJSQk5x8XFxe58QkKCqx+ykB4kM2RJSYn7wcjIaN7+fA211ZrHKysrhc2Z2YQWPBhf&#10;fHy8MD6OgwdYsGkz55C0tDTx9ShL3WChHuc5zmtbEqkwF4WFhU6X5OTk4ObtsyHQLgjw/eBlG5i3&#10;C/zWaZgiEKt70vK9MDEEwh4BXY/mrlotRRtyJVqvW4T1SUlJqVv/pemG2LX6H1JTXSNJaamSndPX&#10;/W3/hBcCbJ0WE123QVoDnL1dFI6oX8Kir7+U3Pff1G9LrWQddbzE9+glManpStTi3bEmZ0CJRVRM&#10;jMw5/3SpXLemweKeENR/AsNiLFW/tBCNNWvWyP/7f/9PrrvuOklPT5dPP/1U1q9fLxdffLGsW7dO&#10;5s+fL6Tw32effRxBg6hQn5sXhG3q1KmOcAwZMkS6d+/eoC4VFRXy1VdfSX5+vpx44okNltvWE+iF&#10;oNe2kCfqgteKFStk+fLl0q9fP+nSpYt8/PHH0rt3b9ltt93c8e+++04OPvhgiVH8wYr3ww47TJYt&#10;W+bq5uTkCK9gYfNyCHTPnj2lf//+Lb7xgzOE+91335W+ffvK3nvvHdy8fTYE2gQBrsOK8gr3vY+K&#10;inYPLEqKSyQ+Lt59DzjPb0NCYkKb6GOdGALhggD32MqKSnfvKS4q1Xurftb/avQej/DdiIuLlbj4&#10;rR/8hYv+pkfkIvDNWx/I9Lffl8TUugf4eqluWUO5P+qwqSgtk/67j5CTb7wqcsEKg5EzJZWBGvfb&#10;EhMTJfG6XRqi3Fsqy6ulojYgxWVVkpEaJ8kJ+qBpE+FrL9UjhtwVT/9KCqZMlpikZMk++UwlaTp0&#10;vTGoo6YjdrVVle5G0NhEsLCqVVLhBLregEDODj30UJk9e7YjYL5YZmam3H///XLSSSc54jZv3jy5&#10;4YYbHKnDKnThhRc64gcZe+mll4QNtyF3K1eulC+//FJ69Ogh48ePd809/fTTru2zzjqrUXIHiXzi&#10;iScEotMa5O69995z5Ay9IGXbItygv/nmG3nzzTflmGOOkb322kvuu+8+2XfffR3ZmzZtmvz1r3+V&#10;YcOGOQvkQw89JJ06dZKJEyc6XN555x03tvrkDkL4yiuvyAEHHOCwbOlTXfT64YcfXN9HHnmkkbtt&#10;mVyrs90IlJdVyEN3PSrFRSUSqwtVFqx1hI7foChd3FZIr7495fxf/XS7+7IGDIGdCYHFC5bKs4++&#10;4O6bSuVUdaV27t7MZ5Gy0nLZ75DxMvGYg93f9o8hEC4IxGBpVo+jmCCPI7+qrLt66zSNjQ9IjFmk&#10;233a8ksr5aXPV8uKDWWy+4AMOX5cD6fT6vyAfDxro8xdXelInd6c5ei9usveu2QK+2W3l0QMuSv4&#10;fLLUqmtf+rh9JToxSQIb18v6l1+QohnTJDFngPQ8/1K14qXx6ITHfVvmI+hzrc5TFP80IQGN4Vu0&#10;aJH89Kc/dUSutLTU1cB1cMyYMe5z165d5YEHHnAWOqxDEJP99tvP3ZgOPPBAGTp0qHg3wLy8PJk0&#10;aZLsueeejtxx87rppptcWdppTLDqUdZb2HxZFof1LW2hjvnyDb1//vnnjtyNHTu2oSKbjzfUPpZM&#10;3CdxH8UFEtfUu+66y1k0O3fu7KxnBQUFjthhzbvzzjsdscVV09fjvb4wZtrEeknfLRXIIJbRhx9+&#10;WNDDxBBoDwS4douKiqWooNhZIZwOQb9TWPU6da77jWkP/axPQ6C9EOBeW5hfJPEJQW73QT/1perm&#10;VqEPR0wMgbBEQH/H66/D0NOTPKczv/W8TNoFgUB1rSxZVyovT1ktpRXVzlLHu5dP5xZJSWW0nHVg&#10;b0lNipHJEL0VxZKeHCej+qf7Ym3+HjHkrmzBPInL6ipJAwZLtZKpDa/+R6LVHN7p4MOlurBA1r/y&#10;gmQdf6rEZXauS7AC+VFXpxh12XQWuxqdVOyv7ulg0N0jxJTxZcVt8IgjjpBjjz02RAlxZAuL3Cef&#10;fOLiyiASWOeysrLc3xASXliPsFS99dZbMmPGDOdaeOaZZzrCQx+edEB0sKLNmqWJYvSGN3DgQMHa&#10;RJwaMWqQpmBBR0glVkL6hkxCFGln+vTpjhTtvvvuLq4NN0gsaxAoymFNhDRiacNl0bdNf5yjDdpl&#10;PNTZZZddnPWsW7du7hwul7hi4oYJARsxYoQbJ+SXMbGYxY2UvxGO+Zg5PnMOnSF6uKNxjNg8ZPHi&#10;xQ4rdKEd6lHGC31++OGHzl2TmL39999f9thjD3d6zpw5snbtWufmCZlEX+YQck1/JoZAeyAQre4d&#10;XH+4l2G5qy/8RvAU2MQQiDQEYvS33bldBlk/gjGI1eP23QhGxD6HDQKOsDW+lnS6ahGjdu03a5WB&#10;WikoDUhmarz0y9b8GEV1rt9opF6aEqe33iG9UpyljmPFZdUydV6erNhYZuQOQFpbqosLJVaJW7SS&#10;nSpdwG94/WUZfM+jkjZ2HylbOE9mn3GMZB50uMR1UUtYlC6WlFjEauaikkCU6NyKPhiURJ3EgPr3&#10;E7On7KRRlSEUxINBfDz5gYBAxiA/kydPdtYpEqlwbObMmY6UnXbaac5lE6IBuTn55JPl22+/dXF4&#10;kLFJasE7/fTTnaslMXl8xkUR8vfUU0/JggULHFHKzs52/eDa+Mwzz8jcuXNlwoQJW+mMRRE9cB+9&#10;7LLLHLlDV1xHiVNDL4jigw8+6Nw6IWJffPGFbNiwQXAHhcARJ8jfxABCKLEuQt5efPFFwe2UOsQU&#10;0g6klLE//vjjLoEMpAkClZSU5AgYmDFmXEnvvvtuZ8nEFTWYWFEHl03qPPLII248kDsWuJBlXFA/&#10;+ugj58IZbK2jDIQNnHBpxaJHu5BBdBs9erTD4o033nBjIvkMbqAQzzvuuEOwpg4fPvxHFtCtALU/&#10;DIEdjABkLpRVeqtudJHAtV4V0LhcdR3nwYmJIdDREeDBXZX+djcmrJ+5NyDci0wMgXBAgGu3Rq9L&#10;4kObEq7hmlqN9VLDQk2gepu8kJrqw86HRiBawa+sDEhqfK0cM6aL5JdUyVcLqvR3p1rnLyBlGmu3&#10;R06ipCUR01ujvzEYgaolNkqNQ2oQ0l8fPdY+9+MfPwYOPcad/qiLseN7pMQsWoOrHcnbuMGNq2rd&#10;WonRxXyULqQoEqUEIyotQypi42X6Dxskt7hC+nRJkZH9MjX5ii6g1K1TzUWNYgJJwZIGmeGFpax/&#10;//5y/PHHO5fNv//9745AQVAgUffee6/8+c9/lhNOOMFZoVjQkXwFqxJuiPfcc4+LRbvmmmvcl5vz&#10;kBNexPhdeeWVzkoIEaEeroSQICxslIHA1BdI4eGHH+7IDiSH2DSsYli20IeMnpC01atXy/PPP+9I&#10;JDGCkD1i7G699VZ3jpvmzTffLAMGDHC6UJfxUoexEUtI7BtWSepx8UMKzz//fJdAhrFw3uvIQpUy&#10;vPhMW8FCOV+W45DChQsXOjIJwYW80c9rr722eaHLfDz66KOO3B100EHOVRVLKLihC3XoC1JNTOSN&#10;N97oxrt06VKBBPsFM/iYGAJthQDfXWLtuDb1ixCyW74fZFQryC9w3xV/rYYsbAcNgQ6CAAmEeEhX&#10;//4QPDzOVegD2SJ9uEvsqokhEA4IxOmDedY9jV27Xk/KBJRM5OflO0Lo7gX+pL23CQJZSUrDSZii&#10;XKC0rNIt/wt0LVit9+XenZQLRNWokWOjum3WyKff50pmSqx0V4/M3I156sap9+52kIghd7FZ2S6J&#10;SiBvo8Qkp0jf626XdS8+LYt/f6O6ag6Svlf/RuI6qWVPCV60xt59v65Mrn70QynUicQTk7XVwB7p&#10;cveFB0jXYzUhSjP2uIN08MUMfrFYwzIFGbn22mtdfBkWOAjH+++/74hY/S8vizWOBR+nTaxR3NyW&#10;aEZILIBY+XbddVdHRCCBl156qSNIuE+GEiyJkEcsa7grkrGSLJ1YxbBSYQVET2L/IGq4MVIGPXC5&#10;xKqFHvztF5S4dPKjBTF79dVXHQmDJEJAv//+e5ckhbIkQ8GFE4wYRyih7aaEMljs6Aur4ZNPPune&#10;qYcOXugH4gZZGzRokCOoHNu4caMbH+NEL2Ii0QsiGoy3/wxZNTEE2goBvhtx+pDJfRf4EQohXJuU&#10;49qMUhdOiJ6JIdDREeCa557kf5tDjZdz3F/TNCt2ctKW+0GosnbMEGgrBLh2WX81du16XSgTp+vG&#10;zpqQr0Y/15pnhoemTd79OpTklxvKS3TeAhIbEy2ZmkBQp8MZRJIT46SsJl4+mL5K78ExMnbXri7p&#10;Cll7mzPHrTGQiCF3aXuM0Y3LZ0rRN19KlyOOk5Shu0nX40+RjLHjnStm8i7DlNipf35mmkz7oUD+&#10;9PJ3GhSZ5yYG02xAJym3uFxuenKqXDt6d8ke2q/R+cCahUvkeeed52LbKEz8G9YyyA7xdFjVfKwY&#10;x/2edlwM/oKinidOfA4WytCPt3DhiolAWiBsvHCzDCY5wfX5zI0Pl0PK/e9//3OuixPUfRN3SYga&#10;ekJ0aAMLFmSQLQFycnJcU75vdEFvLFv8cEEQ+Ruih8sjMnLkyM26kDkUCyOyLRd/MD64q4ID78Qc&#10;gnuodhkjWNI348KahyUViyOYISwW6usV3BdjMzEE2hKBJq857jB64/HXcJPl21J568sQaEUE/DXf&#10;UBd8NYhZRex70RBKdrw9ECCng16eTYr7edf1FcJaVC/kJutYgdZBIEZJHb8nbh70pst0sO3BqtwK&#10;mbmyVNbkV8nEPbJl1z4kUtFym357WkebxluNGHKXse+BUl1cJKU/LJC4aVMlsW+OpGu8HVY8hA3O&#10;o3FfrIqSr9QV86PvlktGcoKbPM6Tr6BKoyff/GqJHD9qrAxMypAtaToosbXgNogVjaQf9QVLGNsG&#10;4P4IiYI8QUpIuw/5qH/D4m+IVbArIm1SFnKG/zYECcsU+8IhWKJok2yPkJiGhHoQnBdeeMG5JhJr&#10;R5ZPYs7QE8JJvwfrHnMQUPrwsXK+Tc57FwNi5CBakCRIIzdUYu9wTYV8ojN9+nffxva8o9cZZ5zh&#10;9CPmDgse2ymAS7AwJogb5Q855BCnJ66ZWDzQF0E3XiaGQLggwPXIXl4uwZJ+f9xtftPDFHTE7ayq&#10;wuKJwmW+TI+2QwArNdc/3xEWy/phqwUz35mqqh+HJLSdhtaTIdAAAs1dZ+gPvq1IGsCwjQ/XrQ+3&#10;no/1RQH5dkmRrNachfsN6yxjBnVqY61Cdxcx5I4Ny9P3OUACJcWSN/kDSRs+SmJww1RyBKmDZScp&#10;0VoS3UlW55VJigZIbnpYshk52HpyQqwsUZa+VjPm9FCzemPCPmtYrchWiUB0Bg8e7AgXxIeYMIgG&#10;rw8++MAlJqm7eLbEnFEP8gdhwq0Rl05PkiBVWP7YOgAXSWL8IC8QFVwxsbxdffXVztWzIesdVim2&#10;YIDcsZ8cpAjLF8fRlaQiJFGBYNIX/ePCiesigvWRZDBk1ERPsmlC8CCj6AxBJLEM4nXgvT65429v&#10;BQQDX4Z6oc4Ft0W/JJZBF7KPssUE1jnfhm9v3LhxDmPcOBkLN35iDdEVt1jfD+/BAs71jwWft8+G&#10;QGsiwHevZx/9TpVkuMx/XM8sap0lQm/8vl/5NgAAQABJREFUELtuPeus9q2ph7VtCIQbAolJev/L&#10;6eUe5FVrAgPuW+7h6KbVcLnbJiQj3NQ2fQwBda/kd5zEHEHuwnr9OgkifrV63lwxw+eCYWq4B3uZ&#10;vrhUvllULF0zk2VwzxS14pW7OLu0pFjplLK1gcHXaYv3iCF3gJk8ZKjbDiHv3TekYPJHUr50kQQK&#10;NOCRhCdq5eky4RCpPuwMiYtP0eDJTV+yELMQp6ZZdqhvSLjBQNj+8Ic/uBflOIaFiGQkp5xyiiNd&#10;t99+uzsPOYGYQPiIyUN4dzcp/QxhwgpIghSse5M0YyZWKcpgMcMKSBITkpqQbRNSlZOTI3/5y19c&#10;fBkkx7frGq/3D+f69u3r+mDbAnRH6PfUU091pJKtBXB77N+/v5xzzjmOoFLmsMMOc9sksJcecX9X&#10;XHGFy7yJPhMmTHB60h7xhcTx4RrJopSxgYkX/vZj5jifKcdn/zdlfDm3sNXKvh0sg2zdwP54JESh&#10;L4gllk3KgBN6gwVJZ0iuAulmXCRVoZzXi/Je6BusfX/+uL0bAm2FAAvYX1x53ubu+H7j/sz3Pvha&#10;3VzAPhgCEYJAzqB+ctVvLnOjxaOE32rvVh8hENgwd1IEiI+OZi2kr8YkinVQ0JqksbJ2rvURYNnq&#10;3S1zi6pk7qpyWby+QtYUBGTWkkJnZQ1oiv2Je3SVM3Xvu/aSKN2EuhbrDC5rESHKuHHP5FWjC/7a&#10;anXZ0CcoyiAkRl0Q47tly1OTFsnV//xE0pLr3BmhIPB0giMDmpL2+WsOk32H9WwQLiw9SzTJCbF1&#10;MHwIAgJByMnJcUlQSEiCQKYgVljasLLddtttMkFJEcSEuhA/hIQk7MEG6YHo8ZmFHVY64ttY8JHV&#10;ksyPEBiIJC6WuGSSNARyg4WvIbnlllvks88+k0suucSRT68z9eiLNmgXN032w2NhiUCqOA/xQ1fc&#10;TKnD9gjU4Tyxf5BXSB5toCdkiuPoxzipD9nixszYsRDyTh3O0Zbf186PHQsh2xtQj7bAwlvj0AW8&#10;6R98OA9etLVq1SpXj74ZB2XRh8WB19cvEMCV8ozbz0VDGNpxQ6AtEOA75MldW/RnfRgCOwMC3Asg&#10;d9w3TAyBcEegtEAzuLpsr3UPkyF7xUXFavWploz0DF1zYiKqsxLFqadRWpfMcB9Sh9evUkOzynQD&#10;c5b0bFIOdVi6aoNUVUdJelqqzl2d15cuaXVD8/az3On6PSryyF0zLr+l64rkiQ/myiNvz9bJIwZO&#10;97rQSe2cliCXHzdSzjpgiJpbG3fJbKwbiAtk7uWXX3bulJAQ9rLjOBYlXCzbSiA0WPjQB/fMP/7x&#10;j21K9IPJb1uNuTn9hNIr1LHmtGVlDIEdiYBZ7nYkmtZWR0HALHcdZSYjdxzl+mA8oAaH1CR7QLGz&#10;XAUlRTxUipX4xLr8HeGgN9wuotwymwt6v+w0ufCI4VJaHpCVucWO2CXoNvRD+2TK+ROHSQLZVbZD&#10;sJKS6ARrEIlP2M6Az+frvm8cb0vxljSSkBx33HFtSuwYp16DbTncZvcVSq9Qx5rdoBU0BAwBQ8AQ&#10;MAQMAUOgAQSqNA8AazIxctcAQuF3uKpaYyf1v/jE8NLNLHdNzMf8lfmSV1IhvXUT815d6lL3N1Gl&#10;RadxUcRdEFfH9oifwRrFy/dt1qkWTZ8VNgTaHAGz3LU55NbhToCAWe52gkkyFRtFgLARyJ3Pe9Bo&#10;YTsZFgj47b98xvVwUEoNEWa5a2oiBvfE91ktTHUJyJsq3uLzxKIh7WUVot/gvoM/t3gwVsEQMAQM&#10;AUPAEDAEDAFDwBAwBNoNAXPLbAJ6R36aKLM9p41MbQ96VtcQMAQMAUPAEDAEDAFDwBAwBDwCW3K+&#10;+yP2bggYAoaAIWAIGAKGgCFgCBgChoAhsNMhYORup5syU9gQMAQMAUPAEDAEDAFDwBAwBAyBHyMQ&#10;eW6ZJBDRvctq9CW6nwgJRPSfHyPTyBE2lYxOSHQbnzdSzE4ZAoaAIdAqCJg7d6vAao0aAoaAIWAI&#10;GAI7PQIRR+7YvDzvw3ckf9L7Ur50kQQK8nUz84qtkoo0OKuOB9ZK0oCB0uP8S6XTgYc2WNROGAKG&#10;gCHQGgjE6kbNMbqvjs9w2xp9WJuGgCFgCBgChoAhsHMiEFHkrnzpYsn76F0pWzhPkofuJmmjxznr&#10;W5RuRdAccU/Lteyqf94nZT/M3y5yF6lbDtTU1EhBQYEUFha6PfV2tpS/zFtubq6Q/pb9CjMzM2XF&#10;ihWSlJTk0hfHx8c351JqcZn58+dLenq6dOvWrXkPIur1UF5e7vQuLS2Vvn37SmvpWa9b+3M7EVi/&#10;dLl89uL/JCY2Vue9rrGamloJBKp049S4zdcC3yvI3oSfnCGpmZ22s1erbgiEPwL176GJSYn6uxYX&#10;UvH6ZUMWsoOGgCFgCLQAgeoakWi9L8fHht9+zRFD7gK5G6VwyidSvmihpI7YXVKGjpDYzM4Sm5qm&#10;BC9eairK1U1TZ6ox0cUTLpmrn3hYqnWRHEq4iaxfv14effRRt5j2C7AYrRerC7TBgwfLXnvtJYMG&#10;DQpVvcMfCwQCMnPmTJk+fbqMGzdO9t577x02ZtqGdK1du1b69esnqak7fl9C9qCZOnWqTJs2TcaP&#10;Hy/77LOPvPrqq9KnTx83Fr+1xQ4b1KaGHn/8cRkxYoScdNJJkpCQ0OLm16xZI++//76sXLlSLr74&#10;YsnOzm5xG1ah7REoLSiUBV9+LXE8NPDsTtXgQRO/NV5q9LqMiY2RfU870R+yd0OgQyPAdyB3Q57M&#10;/OZ74f5aWlbq3t3v46bvRlVVQPoO6CMDh/Tv0FjY4AwBQ6BtEOCuuzavXL5dXChFpQH93SmTftkp&#10;MmpQonRKCR9KFT6atPK8FHw+WUrnz5HEvjnS+eAjBPfM8gXzJFCYLzHpnSSxX44StybgiKojd6ja&#10;kLWPBReWKRb8y5cvdxYdnqpjMWGBfcQRRzjLSSSTu4ULF8pHH33kNm7fkeSOzZ1p++2335af/vSn&#10;rULumHvm0m82WlJSIh9//LEjXpCv1hKup4qKCjn22GO3idxxDRYXF7sXn012DgR4mJSQnKzkTi0S&#10;QeSuvvaQu2isezxGNDEEIgSBtavWyUvPvuo8EaI3XfvBDz1Ki0tl4rGHGLmLkOvBhmkItDYC6/Mr&#10;5It5efL5nFzJTIuXgpJKWZEXkKraGDl4VFdnyWttHZrTfhNspjlN7BxlCr+aoklQEiR9r/GO2JXN&#10;ny3rXnlBir75ShL79JNel1ylBG+As+I1aMFrxroJ1yisc59++ql7so61DhdEyMzVV18thx12mOy7&#10;774ONBbZWJt45ykkdSnPZyxEvDjGO8LTSc5RhxsYf/OiDOLrNNYe9f3i3tcPbpP+Ed8Hnynv+6EP&#10;3z5lOR5K0M+Pjc/oiCsgfWHNTExMdO++fV+W87Tp9aAu/Xl9ON9Qv5CXuXPnygcffCAHHXSQ9O+/&#10;5WktxI92vC60gU4c88d59+173IPH6/U69dRThReybNkyNxbag3whvFOWF+3VF3Twc1VfH8pyzOPh&#10;2wAvnkj79oLL8NnrxnnGQfsInxlLTk6OXHnlle4Y//hx8dmPnzFQ32NNPT8OypkYAoaAIRBOCMTE&#10;RktycpLEJ4R2h9efxroHI+GktOliCBgCOy0C3ywqkK9/yJcjx3STCSOyZGNegbw8dY18/P1G2X1A&#10;hnRRwqfLqHaX5gWbtbua269A1brVMBaJ7ZwlgaIiWfnIvZJ1wmmy56czpfevrpcVd/9ZqjZs3GS9&#10;q3N34kl4XGqKJGisU1xyikQ7y56e447RhPjFNsUgADfccIOcc845ctxxx7maEADc5LAw7brrrjJy&#10;5EhH/jZu3OjOP/PMM3LUUUfJ7373Oxk+fLiMHTtW7rjjDnnhhRecW+eAAQPkkksukS+//NKV55//&#10;/ve/csYZZ7j29thjD1d33bp1biH/7rvvyllnnSUXXXSRjBkzxrV35513OuJJ3T/84Q9y4403Oqsj&#10;1q9rrrlGzj33XDn66KMdWYUYPPHEE3LBBRc4F0TIE/pjuQolixYtkltuuUX23HNPGTZsmPzsZz9z&#10;BJfYNC+QB+Sbb75x7obggKsmY8Y6hmAhe/755+Xwww8XxoylDz0gcsGCtZTxoyeYgPNdd93lihBv&#10;duutt8ro0aNll112cbrMmjXLnfvuu+/knnvucbgwJvp57733HMHCWsYcDBw4UPbbbz+59957hbbe&#10;eusth9eHH37oLLM0hJUWzGh///33l8cee2wztq6joH+w4D788MPOpXPIkCFy5plnCm0hEDXO3377&#10;7bLbbru59q699lp3LJjc4Xp6/fXXO4sh+P7yl790ZWiDBwvggD5cB5deeqk899xz8uyzzzpswe7N&#10;N98U2mXOmaOhQ4fK73//e1du4sSJjgwef/zx8s4779CkSTsh4Ml8c7tvafnmtmvlDIHwRKDpVVQ4&#10;LLTCEzvTyhAwBFqKwMbCSvcQfPzQzq5qaoI+PO+aJJmp8TJ7eZFUVjfND1ra57aUjxjLXW1lpVs4&#10;R22yHpVp7F2sumNGqRUpvntPKdPMmbXVAXV90v+VxMWnabxWRpqsXlsiheVVkp2WKJnZnaW2oERq&#10;sZyxlUIzhEQYLPS7dOniXOogCggLbMgDi2oIxJIlS5zFyZMwSNnXX3/tSB+LcFwNIS8s5C+//HLn&#10;fggh4BiEZ/Xq1fL555+79k4//XRZtWqVIxAQuQMPPNDFWkFKLrvsMrniiiscoYIEQBxPOOEEWbp0&#10;qUAssdqUqQ8x/WH5OuWUUwRdIFSQPtqiDtYxCEPv3r0dCQmGggQjEDLah3RA6GjvX//6lz5lTd5s&#10;TYKsUPbBBx90fZ122mmyYcMGp+uUKVPk4IMPdrFtYHjAAQe4tuh38uTJzuWS8l6Ir2OsENhJkyY5&#10;vYlPI/nJ008/LZBNCGbnzp0FQgepIY6N8YLzV1995Yg2VldIJgQP8osOWOkgoByDtGN5ZL5wreVv&#10;CBltHHLIIa5fYgr//ve/OzIJoQwWLGYQdPA4//zznT5cB6+88opzUx01apQj8czHySef7EgW+jI3&#10;EEsseFw7N998s9MDEseCnrm/7777HKlj/mbMmOG6BQ+wY5xgyhzymfYYc9euXeXXv/61fPbZZ47w&#10;8Te4Qbz/+c9/yhtvvOEeJlgCluBZbJvPcZoggrlu3uKURW6te6AQq79dAf29MzEEOjICCYkJ7uFi&#10;Yw80cNXkQWq5xtRXlNd5VnRkTGxsOzcCeBixnuBhtUn4IRAfEyWVml2/ojIgG3ILpEuqeoDVqved&#10;zlluYbksXxslg7tGSVpSjJBspT0lYshddEqqi5Or1aBr3DMzDzlSCqZ+KuVLFknVxvXS+dAjJSYl&#10;xZWJVTKSLwny/mfLZN6qAilRcpeZmiAj+nWWQ4b3kLThIyW+R88m543FOBYSyMhVV121FQmC2EBG&#10;evTo4RbwEAbKkmjkmGOOcW2nqD5YgU488URHIlhsI7/4xS/cIu6LL75wRIVj1Me6B3mBdEB2sACx&#10;mIcweNe7I488UiZMmOB0+sc//uHesc6xmOdHBeEd3Ykhg5yRIObf//63IxaHHnqoswah/+NKjiB+&#10;WJiChWQjEBysUlgKIQZY4iBHWPsYM/3xgohAvHr27OksgliaIHyMAz1I/LH77poAR7HIycmRH374&#10;wVmTIC/B5A6SBVHG8rZgwQJnwYScQoywWFEXYkziEyypYA02kC3q0v/Pf/5zpxvEB+sf71hbGd+3&#10;337rYuvIkMlYwDNYIO9gC/mFNEFkaR8iDFZeligpJCELlj70AQvIKHpiJSOTJWQPq9l1113nHgpA&#10;yiHL3rUUIv/iiy86yyrkEbKGfk899ZSrh3slfXIdXHjhhQ5DMPnkk082zzHjhigyNkgm2NEfCWm4&#10;vsCbWELml/nwMaL+GvHjsffWQyCaGN8oSFvzhfIsaFtar/k9WElDIDwQaM51XndLs+9EeMyYadEY&#10;Avxm+99t/95YeTvX9ghEx6iVLjtZ1hYE5I1p62RIjyQJqKVu/upyJXMaTqMv5o61LYSvPSViyF1i&#10;zkCpUWJXvmyJJPVnn7pLZNVDd8v6F5+WlOGjpPfl12vmzFThaXl+TZy88e0aufnJz3XidPGvE1VZ&#10;VSM9uqTIXRfsJ0MPOVo65fRrct6werBAxhp09tlnb1UewoMLIgQNqxCWGo7h5shincU3BAerCwIJ&#10;oLzPckhafD5jmYJo8DdEAgsSxIQnP2lpaa4t2qRt2sD9EyGrI+UhBZAGLsbgHxTIil/QQxwZA5kh&#10;qQcZoi4LffSsL4sXL3b9kTyGfhGIJ5ka58yZszmdP+OkPcphgXzkkUdcBkpIL9YzdCLrJdYLMMK6&#10;RBsQQnSuLzyh9fgR54hAUiGEEE0siZDevLw8ZymkDDqAI3qADwLZBD8sotRDIMi8EEiUHzcYgBtu&#10;mxBEBGsm+kOKmR/fLufQBd2xZjIeP9dZWVlOLwg558GLOUAgjX7eGTsumZVqmYFk8uCAcTBHzAu6&#10;oBtbTEDEuS4QjvkfHf83Y2ZOGQNEGKIH1hA7JEcJMW6xYMi1ZNL2CDAXzbtHcCPRJ4Y6T0kJie7V&#10;9tpaj4ZA2yKQop4gjT1w4lxCQrzExyW4V9tqZ70ZAi1DgPsvawJ/325ZbSvdFgjsOSRRqiVWJs3a&#10;oElUajRjpnoGKD/ompEoGalJbouspPj2j3iLGHKXMX5/yZv0nhROm6qbkKs7XVKy9Lnihq2uhWhd&#10;IEt6qnw0Zbnc/MTnEqsm2NjoOojilLEXlFTIpfdPkid/Pkq6DxywVd3gP7ihYPV56KGHXPKPv/3t&#10;b8Gn3ed58+YJsU0QtglqSWNxjUWGBboX2vE3LhbnnggEn8dKAxnAWkSKe0gC7ny41+ECCUFCeMea&#10;QxteOObP+2P+HT1837zTPy+IJC9PFnz54HdIBHXQi3f+9roH9wcZYzGKWyDkCLKDq+f999/vrEhY&#10;0nA1xEqFOysxcYwXi5jXLbjfhj7TJ/vRYbWDVLFXHEQNa9Xs2bNdW7SHjrRPeU+SGAPEyQtlGD/n&#10;gyV4XGBDO7zql6MO2PLjjZWOspBB5op32uY8/XpBN4+j/0zbzDFjgvAhEHdIOA8UEMrSXkPi2+Ld&#10;zw+fvfi6ocbgy9h76yIQPB/N6aml5ZvTppUxBMIVAf1lbFK1oJ+0JstaAUOgPRGw3+/2RL95fWck&#10;x8pBI7Nkz0EZsiq3Qn38ymXp+nJZsrFWstJIete8dlq7VPvTy9Ye4ab20/feT9LH7SNV+Xmy+ulH&#10;nQWPGLtoJXmx6RkSk5omcfq+Zn2ZzF2ZL9XKyH8keh+pDFTL9xsCklcS4vymCizYb7rpJmd5I+kJ&#10;xC1YWLhD7rAOcR6XTdzrcBcMRRyC69b/DBHAskI8FS6DECLi6nBvxHLEwj+YeNSv39Df27Ogh2Bg&#10;WXr99dc3kxusibhq4uqJPvyIQTbRkfg0dAcHknpgtSKekHHhpor74G233eZcPCFaWOdC6Ue7vLBs&#10;gQsCmcP6Rlu4TJLABmxw6/Q68B7cHvMFGZyk7pLMCUJ5kpygK/1DrrZFSLiCbljbcCE977zz3PWB&#10;OyRzhaUSgaxj9UNee+01NyauDSyPEDr0xapDnB9xdTk5Oc6qiTVvW+bbdWT/GAKGgCGwEyFQrYEt&#10;ZaXl+ipzMXXlZRX6O1ou5ZteHA9+ULYTDc1UNQQMgTBEgC0QHntvqazOLZfhfdPUYpcgq3XfuxUb&#10;y2RAd83cq0ahcJBtW6GGg+Yt1UEXw2ljxktUbJwUaqxd7juvS01pidQE1EKiZExX3NJp99GyYeh4&#10;Ka3S1P1aPpRwvLCiWsrUDJsZogA3ElwjsTZhDcEahzWK47wgNyzqcXmERDzwwAMuxorYJkiGj+eC&#10;jED+OIZ4NzyOe8GEj9scro9YbYjVelzj4Ih5w3LorWvogZWM9rw1hnO0BVFB6JfP9Mc5ylIHoQ59&#10;Ud7XZyzerdEVCvqHrR4gRU8++aRzR4VsEGNG7Bz7tBH7RV3agKQwdjJrYrmC0HCOmDPG5UkvCURw&#10;I2Rc6BaMg+8aaxjWOM5BcEmagssn2SJJCANBhBAxTlwlvashfwdb53CHJdYRwkxGSsrhLkn7kDHG&#10;Bh7oDx7UD8aGY4wB/Pz8eR0hb8w/ZI5kKJA1kt+ADW6U6Ie+bJ1BFk30pG3aA0fmBhdNttWA+P7q&#10;V79y5Jf2IK/oSL/oxzXj+0cn2vFz7D8zBoTzXAPU8+KvCa4fk/ZBgP3rKvT6qq6q20aEXwN+mvje&#10;1Kp/vxeuCzYxDz7mz9m7IdBREejZu7ucdcFpevuOdr9tMfrQjYeB/nevWn+7evSuc7fvqBjYuAwB&#10;Q6DtEOiSHu/4wStT18j0RbqReYkmawrUyp4D0qVrpwRdp4XmDm2nYV1PMZpM4Tbcu/hB7NCipCVa&#10;x5jQs4/EqMWouqRYajXrjct8WaPxSEru4rv1kNRBQ2RhSbRMnrlS4nQPneBpwgWkSp8Unjh+gIzs&#10;n6Xnt7hQeuxYLEMEWETjIglpYGHOYpqFM7FQEDyf5ATSA7lhDiaoeybkhHNYcSAVLPixcPE372wH&#10;QBmEejk5Oc5dEVdDSA+WMGLKiNciZgySgvsf1iKsTbTHXHs3PHTENRRygEWIOiwcWdhjQcMdkoU/&#10;bRJnBynFhRACwYISd0r6DhbaZzz0Qfwa42dMZN4k7T5tY1EDB8gON2L2p4PYoSdliFGE+DAO+ich&#10;CH1idcMSRxkfP+j7Rm/IjccBrPwYmBNIFJhhlYNkEmOGjtQDI9rjM0K/kEkydVIXwgd2kE70AQPm&#10;oVevXq4/YuzABp1pEx2IHWR89b9btMtcsh0DuKIPsZXjx49348fyybVCHCYEDdyx+JG5k3O0R3/E&#10;H3qiCd4k3uGBAXW57hgPhJl557r0xBDCDJZcX5SBQHKOeUFfrgeE+aA+/fv4P3fC/mkzBAKVVZr5&#10;skq6DciRrv36SLecvpLVp5ekd+8mPQbmSLb+zfHsnLpzOaOGS7xeHyaGQEdHgPtGYlKi9OrbU3r2&#10;6SHZPbtKvwF9pFefur851rtfL8nITHf3GP/b3tFxsfHtvAj4B7L11ww774g6nua4ZSYnxsq6gkpN&#10;tqiGE82cOaRXquwzLEtS9Xg4iHqZ3R6lKdRrydqHW5xJHQLvTV8uNz4xRfKKsVy5Z+Xu5hCj5tae&#10;WSnyyGUHy5CendoVLm5s23qzaknd5pStX6b+360FVFv10xL9O4JOjAHZ1uurJXhZ2UYQYB42PWyo&#10;Xyq/qFA6pdUly6l/zv42BCIRAR6U8VCLB2wmhsDOiACeWDxoxQhgEv4IlFeqR1RJoSQpqUtICp/f&#10;HV27aa5tkx8hcPCo3vK3C/aXxDhNrqG2uxg1s+IB1aNzivzz8oNlUI/2J8Lbs/BuSd3mlK1fpv7f&#10;PwJ4Bx1oq35aom5H0IkxhOM4WjIPHaJsA8QOK2yV7tmFBdnEEDAEDAFDwBAwBNoegUSyYqqzV6W6&#10;ZYabhIcNMcxQgcyN2yVb/n3D4TJj0XopKK2U7pnJMjInSwZ2T28wHi/MhmHqGAKGgCFgCBgChoAh&#10;YAgYAoZABCFg5K6ByU6I073cdNPyPlmpUqoxL51SEiQp3uBqAC47bAgYAoaAIWAIGAKGgCFgCBgC&#10;7YyAsZUmJiAjJV54mRgChoAhYAgYAoaAIWAIGAKGgCEQzghYzF04z47pZggYAoaAIWAIGAKGgCFg&#10;CBgChkAzETBy10ygrJghYAgYAoaAIWAIGAKGgCFgCBgC4YyAkbvtmZ1NKeO3pwmrawgYAoaAIWAI&#10;GAKGgCFgCBgChsCOQCDiYu5qdcPysoXzpWzBPAnkbZSaslKpCegm5sG7lTeArEt2qoQuobtudj56&#10;nCT27d9ASTtsCBgChoAhYAgYAoaAIWAIGAKGQNsiEFHkrraqUkrnz5X8j9+X0nlzJLBhnVSXlkht&#10;IOD2qmgW9MrwaspLpefFV7ULuWNvq7KyMomNjXUbtkZHN258raiocBuws7lrTEyMFBQUSFJSksTH&#10;x0tAx11eXi7JyclSvx3O8eI4ZcNR0K+kpMRtWsu+bOz/xQbcCQkJrbJPG23TB5uMggl4tlRoA8xp&#10;wzbbbSl6Vt4QMAQMAUPAEOiYCNStKcJvz7SOifaOG5XunhZ2ElHkruibryT3ndelprJCso4+QeJ7&#10;9JKY1DSJjk8QqW3GhsBKdKJ0QT/3wrOlcvWqBieTBXxlZaUjYJ4A+GOQJY7VJ1MNNlbvBGTm888/&#10;lx49ekj//v0lLS2tXomt/5w/f74jE3379pUuXbrIm2++KaNGjZJddtlF1q5dK19++aVMnDjxR0SD&#10;cytXrnTHhw0btnWjzfgLEsoLEtoaAjlCx0mTJskRRxzhCN2iRYuktLRUxowZ0yr9QpSXLVsm69ev&#10;l1133dXh2dKxcV18/fXXUlhYKEcddVRLq1t5Q8AQMAQMAUPAEOgACNTW1LoHvWyEHRUVLRUVlfp3&#10;QB+4V7sH1aI8LzomepvXix0AorAdQqC6VkorqiW/NCBJCVGSkhpeqrbOyju8xui0KfluuhR89rES&#10;uXjpdto5Ep2Q6I5D7KLUqlXjLFyNE7wo90BlE0VvxI9z3bp1MmHCBLn11lvljDPOcP1ACE477TQZ&#10;NGiQXHLJJbLnnntuE0obNmyQe+65R/baay8566yzmiR3b7/9tiNBEIk99thDbr/9drngggskOztb&#10;vv/+e7nxxhvd8fpWJM698cYbkpOTI9tC7qZNmybffPON/PKXv2wVKxok7osvvpCbbrpJhg4dKpmZ&#10;mfL66687Qjpy5MhWIXdFRUXy8ccfu34vvvjibSJ3q1evlkcffVTWrFlj5G6bvgFWyRAwBAyBHyOQ&#10;GB8ncfqqL/qstVlhF/Xr2d+GQGsjMPf7+fLys69JQqIaGFRq9YE4y0z/8L+8tFwOOvIA2WfCOHfe&#10;/gkPBNbmV8jLU1bL4rUlUlYZkKy0eNlrcLkcObpb870AW3koEUPuCj6fLDXqgpk2ZpzEpneSQO4G&#10;2fD6S1I8c4Yk9M2R7udeIDHJKXV3Ae4GXoI+10Y37y6B6x4WM1wgkVWrVsn111/vvrD77ruvI3i+&#10;+VDvWPlwMwwlkLLf/va3kpGR4ax3ocoEH4OQoAcWP6x8Dz74oGDFwxWTY1i/cG+sL1ip8vPzhfpN&#10;SSh9586dK0888YRcdNFFTVV350O10VhF9B83bpwjSljRFi5c6HTFIsa57ZVQ+qSkpOiTtQrJy8tz&#10;ltlt6aN79+5y+eWXO/fObalvdQwBQ8AQMAS2IFCu1o5/vz5FCgqLNVRBwxVi43SBjAt9tRx10B6S&#10;07vrlsL2yRAIIwQqyitk/doNkphUZ2xwqz79xy87y0pKpVRfJuGDwPqCSpm2MF82FFU6MhdTWynf&#10;LSmSr38okJzuKTK4R4rExoRev7flKCKG3JXOnyNxnbtI8qBdJVBUKBvf+p97SpI0dDep1S/Yxjdf&#10;kS5HHC+xGZ2kVs3ifLuicKHUJ4GYy52bYTWWPYhfEPkLMVsQMwhGenq6FBcXy5NPPinTp0+Xq6++&#10;Wk466SR3HPLw7bffynfffefIV8+ePWX06NHOUkZ9SNeMGTPkhx9+cFYorGcjRozYHC+XmJjo+sBN&#10;cMqUKdKvXz9nicNdEZdL2sIaR6wdrpG4gvJO28SkcdzH03nXUQgpfWIVhPBRLtitcvHixe78ihUr&#10;HFHE/XHw4MGuXDAMn3zyiTz99NPO/fAf//iHs2JCwLxLIlZBCDB1d999d2dFRC+sYhBKdMPFEndL&#10;xsUYcUXNzc2VTp06OVJHXWIH0Y9x8KIe8WzPPvusw505wAUV3EIJWGFdZB6IY+zTp48ceOCBzgqI&#10;Pog/T7v0sXHjRoelxwwL4uTJk52+1GGexo4d63RDbyx0WHKph77777+/ww4SijC/WGMpw5yDEQ8A&#10;wGfBggXuONfGBLUEd+1qixQHWoT/469N/x7hcNjwIxyBqkCNfDZtnhSVlCuxi3HEjls0pG/vPQYb&#10;uYvw6yOch886gvj9+BAWZ/QOVMUrUYiYZXo4T9Vm3bDWLVpdIqMHdpIDh2dJbWWxZCRFy4rCaEfq&#10;wuW+HDFXTXVhviNu0eoYW7Vurax/5d8y8G8PS/q4faVMk6zMPud4ydhngsQqARTNqBmtTwBj1XWz&#10;vDZaNJemxKlPZoK+WHS7xyr+0crmKd/6A19aXDFfeOEFeeaZZ5wLJW6ZWH8QFv4PP/zw5vgrYugO&#10;OeQQueyyy5xVDqKDlc2TCdw4zz//fBdn96c//ckRnJ/97GeuPm6ep59+unz1lcYUKgGCdOF6SSwd&#10;hATxxAc3yV//+tdy7rnnunNciLwgFhAy+sUy6JOp+AsV8vPiiy/KW2+95cpCHCExWOaGDx/u+vD/&#10;vPfee45wQp4YY1ZWlvTq1UvmzZsn9957r3uHxAwcOFBOPPFEOe+885wOnJs1a5YMGTJE5syZ40gq&#10;JIg4QXDEigipPfnkk109LI8XXnih/Pe//3VElrlZunSpw3vJkiWOkEMQcUWFaNcX4g0ZM+QMi1y3&#10;bt1cHXDDyrl8+XKnL+6f4ME4eDG34InQBm6yEF8EUg2hP/roo93cvPLKK24szEPv3r0dDq+99pqz&#10;7L700kvy6aefyjvvvOPcSalHnCN1aR+8sICC9V/+8hc57LDDHKEPZWl1nds/HR4Bvo9+/rneuRZ5&#10;UGRiCEQiAjzcq9bf5uSkeKlWlzbInZcYjVXyD2L9d8afs3dDoL0RcNeurpH0J71B4Vy1rkcRu4Yb&#10;hKnNTsTq78vq3DLJL6mSgd2TZf7KIiksKpb0lHglehmSoD8/tTWajLDxCK820TdiyF1UtP/Rr3XE&#10;TdR1I1CQ70AO5OdKtJIGkqW475kurGPTM0Rt5TLzhw2SW1QhfbJSZLd+nSWmrEKitG5TgtWL2Cqs&#10;R7hS4pbJQgzB8vWf//zHWaMgBpCkp556Sn73u9/Jfvvt58p/8MEHjnxB2HADvPvuux1JwKWSL7n/&#10;okOgICaQHogEVjEshf/617/koIMO2tyn15eyvi4LRRaGWI7Qdfbs2XLDDTc4kgmhopzX+dVXXxVe&#10;xxxzjFx11VWuH4gZljWIGzFvXhgH40ZnLF8QG6xjEClcVGkH8kRfDz30kOy9994ubg7CR5+QXMaA&#10;lQ7yhjXx2muvlRNOOMHhBlaQ3p/85Cdu7FhV0ROcIHV//vOfHcmCLNLXZ599JgcffPBWFkbGfc01&#10;10hOTo7DCqJJvQceeMA9ScNS9u9//9uRL8g0JBFii0slsYuQ9KlTp8p9993nSBv4YcWjLO0eeuih&#10;btxYQxnr/fff7/rybrKMFfEWXPSDVEMkzznnHHcd3HHHHc5a94tf/ELef/99R+yxRELgPen2mNt7&#10;5CDANcPLu31HzshtpIbA1ghA5vKLSt33of5vIn/zwKy4KF/KyvWhrIkhEEYIJCYluNCY+tdtsIp4&#10;jeE1VFRcKOW69jRpXwTiY6N0Lkpl5cYyeePLFbK+MCDF5TWSFB8tw3rnyeEj0yVWU2eGw+PWiCF3&#10;sV2ylJTFSiA/T2KUtPW5+jey/qXnZNmfbpOEPv2kz1U3SWynTE2uoj77at2bu7FSbnryXckrqRBN&#10;aORI36CeGfLXn+0rXTXTZuLgXRu9yrwLHwswrDDvvvuuIy2Y4HHBI+EI1qRJmu0RF0TcMyEoLO5J&#10;wkJMHa6ILPiJLcNqBwHBMsXCzgtkCKKBNQv3PT5DqCBHEL/Gfzii3I8LFkCSkGA1PPzww13Tvg/G&#10;gYUA108+Q56wREKu+Bvygmsh1sJg8aSQMgjlGCck9OWXX3bWKIgeZBPrF0lR6Ac9Tj31VEfsuDFj&#10;EYOAYWlETjnlFEecGBv9euFv8MSllDYgVBAhLICQQ0gzhBthbBBsLHOUI3sluNMfunAO91Dm5Nhj&#10;j3XtQFZxIYXQ4moJrpQDa4gcVk3KMCbml/HSHgl0eOGWimBt9NjyN3ozdlxHcbvELRSMsACOHz/e&#10;6cE7BNy7cnbu3JmqJhGIANcd3xMeEvAbwfcs+HqKQEhsyBGMgAsbiI53v8f1vwf8jddDalonfU77&#10;47jyCIbNhh4GCHDtsl6rf90Gq1ZbW+PWA2mp6ZKUaNdwMDZt/VlvvTpXygViyvSfEunRJVVO3b+L&#10;BCpKZcq8fFmysVqW5UfL8H46V/ExanHdsk5va13pL2LIXeqo0brH3RwpnvG1dD7kCEnbfbTG2pVJ&#10;uZK0+OzukjpyT7XoqcUuI1W+XVYsf3ttlgZNrndfvGid1YBah1bllcrtz0+Ty4aOkW679mt0viAt&#10;kDQW5hC42267zbn94V6J1QbygIsfCzWIEp9xrezfv7+zgp133nnCIh73Tax8uDri1glJCCZs/DDw&#10;I4HLH8chKyz6IBGNCWWpi56QEBKSeMJGPf+DQzksY5ALbpSQUyxkkBLiB3GhpM/6wvlggeTyBIpx&#10;0h8Y4M4JHrikItRBd5KOIJRDv2CXSvry/UGgvKAjutE+sW0I5bD+0Q7nvfCZxTHEGCLFWCFOWCAh&#10;ybvttpv7m2OQLN8f71gqwQLBUkc7WC3pg/YglpA1iCT9gFkwGaOv4PmjHcbsx0gfPAzgGEJZPtOn&#10;H4Nb0Liz9k8kIuC/m1wn9a+lSMTDxhzZCMTo/a+0TPew1ZeLudPfWISYO/0FdZ/tN9PBYP+EGQJ1&#10;D+caVopLOWaT15ldww3j1JZnYmKjJUX9L4fnZEjvrCSNudNtufKTpKCySpZvrNLjmttCjRparF0l&#10;Yshdxr4HSHVxkZQumCPx3bpLQo/e0unAQyUmicyKuteIxpTFqItHba1azxZuUJPrYslIYTPsuvnR&#10;tB1KxKrlxU8WyOFDx8nAtC1uiKFmENK2zz77OBc7yAqxbrgTYp1hsc6CH5KEix8EiRT5ELkctVJB&#10;FCAMxx9/vIvbwzqEyyCE6Oabbw7V3VbHWPB5i9lWJ+r9wSIRQkR8Hi6GEEishOjkLW+UoS1IExYp&#10;CBDWPXQkPg6yA4EKJZA1XrTFmHlKhRxwwAGOMGF5gyBBTL1AYKhDnxAeyBfEBpIHYYIUE4uGXixu&#10;g4Vx8/IkiHMeC969oA9t+z6wmoEDMZLgznzRPjpj+fNEmXdcV5lbBN0YO+8kSsFyt0Qtm5BC5rfu&#10;h7vOhc73HeqdvnghEEQ++zH4z8H6h2rDjkUOAv5a4d2ui8iZdxtpaATidBW175hdXOxLnBK9WO4L&#10;+t2oClRLl8ww23wq9BDsaIQiwFqHdR172SFulaL/bFoOSJWeC5DgzyRsEEhPjpWM5LrfGJTCQEd2&#10;Xr/C9Pfn9la4nbll2w0/oU+OpO97oMToNggb3n1Dt0CYLsWzvtXXDCmdN1sqli2WGk26snB5rqzI&#10;LZFUnbwgPuAmDgteckKsLNpQLms0DWpjwuIcSxWC9Y44NRJ/PPfcc45UEGcHucOyQxwdRGDmzJmu&#10;PCSK+DkSb5B98Ty14uFiCKmgDm37C4j3UH/XJwe+vC/L37wgXCRkwe2TtonzwoLHjw4C2YBEQVSp&#10;ywsyxoboEB8scqGeKGGB4jiupeBAdktetA3BJTMlJIiMkIwd8e17XSFLWMGIMSMDJuSXGLq77rrL&#10;vUPIqOPF1/d/0w7H/Fj9cd4hqZBqCB5l+Bs9IdkQSJKrQHLRH5dN5oT4R+L3KAc+/fv3d26gJKOB&#10;/FIHPCC9ED7aplywjvTtdeKz1zG4TPB5Xz74PMdMDAFDwBAwBPQhW0K8/PTkA+WC0/R1+gR9HSwX&#10;nHGIXHzOYdKvV1f9jTWUDIHwRID97bK7d5Wu2V2ka7cu0rlrZ+ncJbPub47pueSU7d/aKTxHv3Nq&#10;1a9rsvTskijTFuSrxa5C1uRXyuJ15ZJbXJdkJU7j8sJBIsZyB9gpQ4dLXJcsyVNyl/fRe47QkVSl&#10;ukLT3CsR6TLhUKk67DR98qcWptqGJyhaAyYheo0Ji3pPUiBwJAaBKEDusEAR54ZFjmQZWIwgB2Rp&#10;JD4L6xFlSdJBwg6sVrgKEosGCQkmK3z2RMzr4wkDf4ciCsHlqAupI1kJxOvOO+902R8hnJAzyB2C&#10;SyhEjHi7P/7xj4684FKJKylEr75ARtmSgQyPJFYhSciZZ57pErFg5cIKRh9nn322K0d9+qpPYtg+&#10;AhxISAMOnGcDcepBuPz4PCa8ewnGwR/z71g8IIlkocRCCsHkxabuEE+sdmwSTwzelVde6YgoMY1Y&#10;+cAM/YnvQxeIO8lrIIWc55i3Unr9fL+8B+vF+fplgq8dP676ZYLbs8+GgCFgCEQ6AuUVVRrnIpIa&#10;Vxdb7fFo4lbti9m7IdDmCOy62xC59vYrnMmO5Ck88K5WSx1rQLeW0eWMt+q1uXLWYUgEdu2d6uLp&#10;Xvpslfz15YVSVqHzlRonew3pLCP7q0dYmPzgRCmJqMU6xGI2IkQX/4G8XJdYpVpj7moD6mKnC2zM&#10;dOxxl9izlzzxyVK55tFPJT05vu5LtwkYAiSrtOyzV0+UA4b3ahAuzOwk48BlMXhvMpKD8OXlGEQB&#10;Fz4ScLDNAFYq3AGpg8UH4oKlivKQLOpgMSOejHYgjGThhFBQjjmENPKDAFmkXeK/sCpBivixwJqG&#10;XvQNmcTKRFsQR+pC8kjYQln6wWUS6xjlEdryyUaw5qET+qJ7fYH8UBZLGBYy2kAPxkxCEggMrpGQ&#10;VR9zR9p/2h0wYMBmdzNIDVhQD30Zd05OjusbCxpJWmgfYsa4wZ7zYEg8HFY/ztEH78GCJZSkKmw/&#10;QFt8B6iLSyWYgyX9Mg7aRV/OoRPjgcAxd8Qr0jcC0fWWTfpGZ7D0cYQQWN8eelPPJ8egLn2SAIby&#10;6Ex5xg92zBlzaBLZCHDd8r3neuE6NzEEDAFx9y/uH9wjTAyBnREB1lyQu7S0H2/dtDOOp6PqXFGl&#10;69KCCslTa11Jie5zp1sh9Omma+ykrdeY7TV+NV5ERR65awbaC1cXyMNvfy/PTVrgFtusnyr1kWAn&#10;jcH7+WFD5fyJw6RLWmIzWqqz0mAlCneBVDSkZ2PnQo2rpeVpY1vqhOrbH9ve9ppTvzllvD7Nea/f&#10;Xv2/aSPUsea0bWU6DgJG7jrOXNpIdhwCPJw0crfj8LSW2h4BHvTy4LuhPAZtr5H12BQCher9F69Z&#10;9hOTw+ehEtwuotwym5okf35Qjwy54rhRUlIWUJ/aEqmq1uQdGrS9S+9OcvkxIzXNafNha4gw+b7C&#10;5b0xPRs7F0r/lpanjW2pE6pvf2x722tO/eaU8fo0571+e/X/po1Qx5rTtpUxBAwBQ8AQMAQMAUPA&#10;ENhxCKhdxHGE5pl7dly/TbXUfJbSVEsd7HyvLily/yUHyPfLctX0Wq4pT9UdMNtM5R1smm04hoAh&#10;YAgYAoaAIWAIGAKGQIsR2JLlocVVW7WCkbsm4N21d11gK0lUTAwBQ8AQMAQMAUPAEDAEDAFDwBAI&#10;VwSM3DUxMzGO1BmxawImO20IGAKGgCFgCLQOAvg+NRG7HpWqmeriWpDQoBltts5grFVDwBAwBFoX&#10;ASN3rYuvtW4IGAKGgCFgCBgC24OAErvKpYuk5NP3JSpOs1jXF33+SqbBCs2IXJmQoJmn6hfY8ndN&#10;ZYUkDhkmyWP333LQPhkChoAh0IEQMHLXgSbThmIIGAKGgCFgCHREBCrmzZS1f7lFolNDbwfD/lJw&#10;OjIKNyY1hfnS6bSfG7lrDCQ7ZwgYAjs1AhFJ7mo11azb205vAvzXUnEZC2NiJcr2mGopdFbeEDAE&#10;DAFDwBBoMQJY7GLSO0l0SsMpx5sbQBGdmNTi/q2CIWAIGAI7CwIRR+6qS0sk/6N3Jf/jD6Vi2WIJ&#10;FORJjW5Q3ZQ/v5tQngjqK2ngYOn+0wslY7+DdpZ5Nj0NAUPAEDAEDAFDwBAwBNobAdaSIWJI4xIT&#10;JDqgxgcTQ2A7EYgoclexcrnkT/5ASud8L4l9+0nyoCEi6qPfEgscZdc+94SULZjXLHJnm05v5xXa&#10;CtXZJJTNQouLiyUzM1NSUlJ+1Avn1qxZI7169ZLExMQdur9cWVmZ5OfnS6U+VOjdu7degi1IAvAj&#10;Te2AIWAIGAKGgCFgCOw0CCix+/7jz2TJd99LHDGiKniEVVVVObfi+Pi4Op8y5YABXSd07ddH9jr2&#10;iJ1meJGkaGxMlCTGR4ccMn6BzfUmCNnAdhyMGHJXXVgghVM+UWI3S5IG7SJpI/aQ2C5ZEqP++9Hx&#10;CVJbUd6kr74jgboQX/fS8xIoKW4QdgK7n3/+edlnn31k1113deX40v7nP/+RjIwM2XPPPaV79+4N&#10;1rcTrYtARUWFfPfdd/L999/LAQccILvtttuPOly8eLE89dRTcvHFF0vfvn13KAFbvny5fPLJJ1JQ&#10;UCC//OUvQ5LLHylkBwwBQ8AQMAQMAUOgQyCwct5C+e6DyZKUWvdwGSJA3CgSHDdaoevJAXuOMnLn&#10;kGm/f6pramXuimIpKgtIdka8DOheN28rcqtkZW6xVEeVOs8+jLIJcdG6L3ay5HRLbjeFI4bcFXw+&#10;WUrmzJSEXn0k64jjBPfMiuVLpUbfIXhx2d0lqikLilrtoqLrrCyNWftyc3Pl/PPPl3/84x+O3JWX&#10;l7vF/K233ir77ruv9OnTx8hdu13y4ixms2fPlrfeeksGDBgQktwtXbpUnnjiCTnppJN2uHWtpKRE&#10;VqxY4ax3NTU17YiEdb0zIsD2LLxs782dcfZMZ0PAEDAERC128ZKoxC4hpQkCoL/1ceo9ZNJ+CJRW&#10;VMvC1cXy9tfrZU1euYwenLGZ3M1aXiZT5uZJoDZK4tWKpxxQ0pNjpXZ4lpG7tpiywi8/l6jYWEkf&#10;u49Uq9WtfPECWfviM1L41RRJ7DdA+lxxvRK/vlomTtn39i24Ma+npaU5dz7G9u2338qll14qhxxy&#10;iFxyySUyYsSIthiy9dEAAsxPrF4LCeoO4ZLjhCjH+eTkZF1Ahza3h6jS7EN77LGH8DIxBLYFAZ4g&#10;8qrRlxG8bUHQ6hgChoAhYAgYAk0jUFFVI/NXFctTHy6XLmnx0j0zQWKD1oVY8kbkpMsx43pKhpK6&#10;OtEHsO3lj7lJA69J0yPcyUtUrlkpCd17SVyXbE2iki+rHrlPss/+mQy4424pmjZVVtz3V+l7za1K&#10;8HpLbVWFEjz1lY2L1acrGm8VEy01GuQaqKxyZleSqjRHIHjTp0+X2267TYYNG7aZ2OGWh9UIV81T&#10;Tz1VsrOzZd68ec4NcNy4cXLUUUfJyy+/LI8//rgjgrhzXnXVVXLQQQfJlClT5KGHHnLxYqNGjZJz&#10;zz1XjjzyyK3UKSwslA8++ED+9Kc/uXKexOASesstt8j+++8vX3zxhdx///1Ov/j4eDnjjDPkzDPP&#10;lJycHPnhhx/k4YcflnXr1smGDRtk/vz5cuyxx8ruu+8ukydPlnfeeUcGDx4sN910k7NEQoDQC0sl&#10;44UUnXbaaXLRRRe5mLYPP/zQuUHSzty5c10sG2O58MILhTHgHnnHHXe4MY4ZM2arseC6CFZvv/22&#10;w4l3YtROOeUUhycxc7g4fvXVV66dRYsWuT7/7//+zxE3xvjuu+9KIBCQCRMmOIvqyJEjXR8Qu0cf&#10;fVT+9re/CfVwo7355pvd2IKViIuLk40bN8qrr74qjz32mMMFPS+44AI3J1jf/v73v7s4vpUrV8rn&#10;n3/uXC2vu+46hyXzxzgOO+wwufHGG3VRXiPvv/++s9z94he/MLfMYLDtc6MIvDdjqTz38Wzn9hHQ&#10;Z1CXHb2njOrftdE6dtIQ6BAI7MjF0o5sq0OAa4NocwR0/eEWmk11zFq0qTJ2vtUQqKqu1bVktJy+&#10;f2+1yuGaWeQervoOy6pqHanLUuIHEcQlMxwkYshdrcZZueQmLni1VkrmzZa4rt0lNrOzJPYfKKXz&#10;5khtgKyZ+n90rMSnqT9tRpqsW1/qfGyzUpMko2um1BaUaLmAvpToNSIQptdff91Z73DTvO+++zZb&#10;7CBfCxcudO6BuGwiJPggDowEGyz+ly1bJh9//LF07tzZES/cOSFQ//rXvxwhhNRMmzZNvv76a9l7&#10;770dofHqQOaGDh3qyAfEa9WqVa4tCGSXLl1c256EXXHFFYILIn1BYq655hrBbRAigy5HHHGEcy39&#10;3//+54gZ8YJnn32204W4wv79+ztc0Y04wssvv1xmzZolM2fOlBdffNEROMb/5ptvCrFuxx9/vDB+&#10;2ieWbeDAge5v6v/kJz/xQ9j8TvIT2qJ/yCd9Ew/35ZdfCtj9/ve/dyTpvffek7Vr18qJJ57odIKU&#10;QgohsRBoCOFHH30kTz75pCPEdIBFdciQIY6gjR071hFXXDGJswNDBAJI4hPI9iuvvCJHH320i5uk&#10;LXTq1q2bw3rBggVOT2IsIdyQt7/+9a/O5RPXzvXr1zs8sN5SBwJNwhZIZ30hmQvjbsiqWL+8/R0Z&#10;CKQmxsmq9fkyf3W+pCXFS2lFlazdmC81vVKluLzx36PIQMhG2VERiEpNlzKNPdoRv4m0UaUPaov0&#10;6UhtacOx8x0VSxtX+yMQn5So12ClIw1NacP1GqgOSIle/zW6LgiOx2uqrp3fPgTg3xC2TvHVkpwW&#10;Lavzq3QOAqJemlJaUuTCI8r03rtiQ7k+dF2u9+RqUS4ou/VOlsHdEyQpXvfebJ4taPsUDVE7Yshd&#10;dHKKy4pZW14m0bpwz9hnghR9/YUEcjcKWTQ77TdBYjaViUlNlMLoRJkyY63MXp6n5K5KstITZUS/&#10;TBk/KEtSdtlV4rK6hYBzyyGIEhYr3iFUxHbVl/pf0uC/WfSTxRFr0znnnCOQRQgDRAcCBdkjkyOZ&#10;F32GJX/jg5hAMnwyFyxXECIsU4MGDZK8vDwX94fFcPz48Y60QbamTp26WUXI5vDhw+XKK690VqvX&#10;XnvNkU6sihC8e++9V5555hlZvXq1azMnJ8eRHKx76I21CgKEZQq9IHYQuV//+teOuGBpg2xCiiCg&#10;wWPfrIR+oC4JaiC8WA+xUhKvhqWPhCdYx6gLGcKaiIUzNTXV9Q/x3WWXXZy1jHawnkE8mZdOnTq5&#10;dkePHi1XX321a/8vf/mLI5177bWXdO3a1fVNPYg21kGse1jeIL1YG7/55htHICHS6IDF0s8XBA7s&#10;sFDecMMNjshBEGkDokm7DY2Z4w2dC8bGPkcWAnXXhLpi6rXDk9y64HvcM3WR2l53kMiaAhtteyFQ&#10;q2bqHbRI4rvjdrjVNu17014TGtn94lLfop9svfa5VrEctaxiZOO8vaPXW6uLo0tMi9M1G9BX6lqz&#10;VmI19QZzyGfi7JibkvKAI3tr8ipkSnG5GgVSZJzG5lVpufaQiCF3CX1zpFaf1lWsXCaJvftJz4uv&#10;lJUP/E1WP/oPSRmxu/S96iaJTc/QwNUEKYpKkPdnr5drH/tUqpQ0xKhJtqKqWnplpcq9Fx0o/Sce&#10;Jxk5/RqdLxZckDpeWK4eeOABZ8WCULGwR/y7bwiS449B7iiLpQtihxCrBxnB1RCr3cEHH+xIHuUa&#10;EggOJAhr0IMPPujIZlJSkmuLNrAEIhCf4BsdbUIOISL0z2cIZY8ePdwxSBztQi4pi5si7ohPP/20&#10;I1/05/WGeEHscMFEaJOYM3BZsmSJI0uMPZSgE+VJQuPdTyFXkNJnn33WtQFxhDxD7iB2yJw5c5zV&#10;kzoeU4gWRBFixlhwlYXIEV/HfGHhe+6555zbpc9mil5YWekD3CCslKUd3G5x10QYI+PzmTfBh/Y9&#10;qWc7Bf5mLFgc/Vx73Vwjm/6hXRNDIBQC2Z0zpFfnFH0iGCuV1TWSldlJYhNTJMPi7UPBZcc6EALR&#10;KclSoPeDurvntg+MBTL3pnQNu1A3jG1vyGoaAtuBQLwmVAleczXUFGVYo6SG2LKpoTp2vHUQSE2N&#10;Ua+uSiV3UZKalu6eN/XJLpAh6j1zyB493PH1BRXyyLtLZd7aajloj/TWUaQZrUYMucsYv7/ucfeh&#10;FH45ReMA7HYAAEAASURBVJJyBkmsZsjse+VNIr9Sas6TcP2hjyKZSqdU+WjqSrn+MU3AogDG62Ic&#10;SUqIlbyicrno3o/ksXN3k26Df2yJcwU3/cMCHqsVsWwQHmK5sPCcfPLJboFPMQic/3LzHmyBY9HP&#10;Mf/ib2K2IBC4OOJuSBp9b0XDilefKOBe+Zvf/EaysrLkzjvvdMSOfrHC4X5IfBhujLhHYsmCtHiB&#10;hATrxjkIjNeHz/QHEcGi+Nvf/ta1AYHq16+fs1T5+rTJj1MwgaN9Xn6cvt9Q754IBZ+jbep7neqP&#10;HX29rvXreb1o13/2Zf17cB3aomx6erojovQJycVCiiUUoV6wDn5uPaah2g3uwz4bAs1B4Ig9+8sB&#10;w3q4hzG4bCfofkgmhkBEILAjH4DvyLYiAnwb5A5HQNcMzRIsRs0qaIVaGwGmrG4tV/eIib9H9U3S&#10;fe5iHbGj/64ZCS5bZpm6aJarUSgxrn32MQ5tLmlthNqh/fS995e00eOkMneDrH7uceeKqexAYjt3&#10;0di7bIlJy5B4JTjrNlTInBX5UqrJToKFqWRSi8oq5fvcGikoa/zrRlksPSzAsB4dc8wx8uc//9kl&#10;9yBeDksOcW8QOoR4MVwuPWlyBzf9A2mg3KRJkxwxI1nJPffc44gZFjJcHOkvWCB2uBDm5OQ4iyHu&#10;iV6w2FEPd09i7iCGdRfs1m348o29Q7BIkoK7IW6IvLCyYQmsL8Hkp/65hv72Y4eIMn6EeDrGgPsn&#10;7o+4vtYfP7F0WNUgnl4+/fRTp6e3rhHjiJsmwjiIocPyhyWSeUAgZ1gEOU+s4OGHH+6SsnAMqyU4&#10;mhgCbYWA/hRIckKcs9wlKrGru8W0Ve/WjyFgCBgChoAhEKkI1F8j18q73xXKpNlFugatwyS3uFKK&#10;SpXUxce0G7FDk4ix3PltENQEI0VfTZW8996SGs2KWcsiXhfwEh0jGSNGyrqBY6SosmarVKdbLuO6&#10;/aXyNfVpiZZpyKEDokHMmk+WgksipIfskLhGknADt0Isetdff72zdOH6Rz1P9iAOkAlPWiAw+fn5&#10;jtyxRxvuntTBRRHXv2DihAvhZ5995jJB0jdWpDfeeMOVIWkJx3BbJEEIMXP0SQbP/v37u6FCbNCf&#10;dhAIDmSR8XhLFG36MdI/ejyu2T2JZyN5CLpirUNISIIbo8eDY3z28YK0yVhps74wfmLZaIMMnuhM&#10;DBz1ycYJwQvVPhZEkpaQVOWyyy5zY4c8k3wGgkYMHXWJRyQrKCRtxowZjoTjsgnxhqCiE5ZIXGAp&#10;97vf/c4lVMGdFKsdm6CjI/hA2D0p5J020Q2hDH+DKXj78fv5rT9u+9sQaAiBgLpj8uJ7E2wNb6i8&#10;HTcEDAFDwBAILwTIvl5RsnWSIB7eqSvZ5nUff7GJeZWud0zaHwHC5yo1EZMPoyPuvVNKrPywpkQe&#10;/2CZZKbGueQqGXps9MCGGELbjCNiyJ1+W1xmzMwDD5UYtagVfTlVAquWS6CoQGp0wQ35q8zvI52T&#10;oiUzJUGqdALjYrY2bBKETVrUrE7Janati4MLNU1Y7E444YTN8VYswNji4Gc/+5mL94LUQD6OO+44&#10;l+0SSxRufljSsDhB1IjPwuJHbAAEgGNYiziOpY6/iQujjI9l87pAICAVEA/KkZURyxpkBmsWfaMD&#10;5JI4OeLlIDzEnyG4aE6cOHGzyyE6sH0CfdOG75s6lEVndCeJCsSLeLpDDz10c/wbbp+07ckjfZCs&#10;BXIIKcS6iWXTx7lx3gtjx/0R11IsnmS4hHDhogpZRnr27OnGgAXSC235zJwkioFsEa9I5kpiF7EE&#10;nnfeeU5fkrqQZAaLHlZRkql4nXhn/OAMpmQAhZhBriF3zAl4kG0TF1V0RKgHBhBphDaYD7CiLuNi&#10;ziHtJoaAIWAIGAKGgCEQOQhk5/SVXfYes3mDcl1G6LpTH3CzVmVdsMkSVFVZId3650QOMGE80tTE&#10;WOnfjf2Pt/jMjB2YItESkEXrKySvRLNpKvPbb1gXGdm/fcldlC7ua1m0sweaSR0Cb01bqslUPnP+&#10;svo908V7neWFCe2sWTMfv+JQGdqnbhHfFGaemDVUDtKBy19TUr+d+n83Vb+h8xAlb2ELVWZH9ROq&#10;7VDH6vcH8b377rvdVg3ssddaEtxv8OdQ/bXUYtJUe6H6sGOGQEMIYPnFMs5DArPcNYSSHe9oCBR/&#10;9JasvvUKiU6pS5q1reOr1ge6nU44W7Kv+d22NmH1DIFWQaCsolwfXldLmj5EN9k5ECjQfbPj1DiU&#10;rL9LBaWBoI3M209/NThoGkiTHyFwyO595P9+cYDLkulT1mKKzcpIkn9efrBmxun0ozoNHcCq05g0&#10;h9hRv3479f9urI/GzjVG7EL121hbO+Jc/XHxNzo2F6dt1SG43+DPodpr6YK6qfZC9WHHDAFDwBAw&#10;BAwBQyByEAhUBaRaH96Z7DwIYACq3uSnmZ4UPs6Q4aNJGM1lfGy07LdbD3ni14fKzCUbpFCTqHRV&#10;Yjeyf5bs1rfzpv2lwkjhDqwKGSqJE8SF1cQQMAQMAUMgMhGordI9pgrz6+LkQ0CAZw0LLTwlGpMa&#10;baOmvLSxInbOEGgfBJq4dttHKeu1uQg0YctpbjM7pJyRuwZgTNJMN3vv2k2G9NbNrnUH+sy0BEnR&#10;LHUmbYsAMWnBsXpt27v1ZggYAoaAIRAOCMQP3FWyLr5OojR+ub7oZkZSVl6mmwjX7ctKfHxDUquu&#10;b4nD9mjotB03BAwBQ2CnR8DIXRNT2Dk1QXiZGAKGgCFgCBgChkA7IKAWjYSBu7hXQ73nq0tbvO5X&#10;m9xQgfrHsZKE06P2+vrZ34aAIWAIbCMCFnO3jcBZNUPAEDAEDAFDwBBoAwSaQcJqi4ukpiX7jjaj&#10;zTYYmXVhCBgChsAOR8DI3Q6H1Bo0BAwBQ8AQMAQMAUPAEDAEDAFDoO0RMHK3PZhb8Ov2oGd1DQFD&#10;wBAwBAwBQ8AQMAQMAUNgByIQeTF3NTVSvnSxlC9ZJIGCPN3AvLzB7FshcVZCF9c1W1KG7y4JPXuH&#10;LGIHDQFDwBAwBAwBQ8AQMAQMAUPAEGhrBCKK3NXqhuHlixZI3ofvSvHMGVK1dpVUq49+bUD3FWmO&#10;/71LwFUXhN3rkl9LwgmntfV8RWR/bBrOZuu8JyQkSEVFhUt3nZSUFHZ4sMF0ZWWlJCcn/2hvwrBT&#10;1hQyBAwBQ8AQMAQMAUPAENgmBHQHFt0ebZuqtmqliCJ3xdO/ko3vvCY1JSWSdfQJEt+9p8Skpkk0&#10;qZWb42IZHS1RMTEy75KfSsWqFa06Mdb4FgSKiopk6dKlwvvIkSPl22+/dWRvwoQJWwqFyadly5Y5&#10;/Q477DBJTU0NE61MDUPAEDAEDAFDwBAwBAyBHYkA+5dHOcPPjmx1+9uKmJi70tkzpeCzj9WaEiPd&#10;zvipJO8yTOIyu0hsWrojeFG6nxrErcmX7qPTlKxbt0722msv+e9//7u5aG5urhx11FFy6aWXyowZ&#10;MzYftw9NIwCxe+aZZ+Shhx6SefPmySOPPOI+N12z7Ut88skncvPNN8vcuXMFK56JIWAIGAKGQOsj&#10;kJQYJ0mJP94DrznPbVtfO+vBEGgaAa7fpHr7Kdv12zRu7VECPldcXi3/npIrd7+xQj78bkN7qNFg&#10;nxFjuSv4fLIECgskbY8xEp/dTQK5G2Xju69LyexZktCnr3Q95WyJSdIdcnDPDP42BX9Wy500ze2c&#10;W960adNk/fr1Dvg1a9bIbbfdJoWFhTJs2LAfbcpdq31ENccttIFp3N76DTTbLodDjaVXr15y8skn&#10;S7W61Y4YMUIuuugiKSsra5Z+/7+98wCworr6+NnytvdlgQUWlg5SBEQpKkXsvffEqDGaL0YTo0n8&#10;LF+6nzExMYkmRj+N0diNGruiCCLFBtIF6R2W7f29t/ud310GlmUrLOzb3XP0sW9m7ty59z/zZu5/&#10;/uecW199tXfE1TOc89pKNnHiRPnNb34jvXv3btV6W6l5Vo0hYAgYAh0KgfIKv/xn+mdSUFgsvshI&#10;8UX53DPcHwjKtGNHSFZmeofqr3WmYyFQXFour03/XALBKglqiFCVjgej1ZssqMunTB4l3bokd6wO&#10;d5De4In54aKdsnZ7mZ67askrqgypnnUacleyfIkqdWmq2A1Tklcoee+/Jf78PIlITtbEKgW6/Lak&#10;Tj1FIpOSNcFKoIbg6aA/QidFDQsLl2olAVXor+J9Gj6PEDVc8pKSklx82HPPPScffvih3HzzzXL5&#10;5ZdLYmKiLF++3MWQ9evXT4gdy8/Pl1WrVknXrl0dMVi7dq1TqdLS0tz6I488UrKysgRVcNGiRY5A&#10;ZmRkyJAhQ9z62q0h5mvTpk3y+eefO/UoUh94EBji1caMGSM9evTYUw/1RahiST0DBw6U+Ph4R0Jp&#10;X2lpqfvQtv79+0uXLl1cvShpqampTp3s1q2bI6bbt2937aI+n6qggwYNkuHDh7vvmzdvlry8PPfZ&#10;tWuXqxPyA9Glf2xbsGCBI270qa5xrD59+sjSpUvl5ZdfFo45bNiwPcWWLVvmyB6xeBs3bnT9GTx4&#10;sCPRnmskyumSJUtc+2kf/cHFE2xoH5h2795dVq9e7eL5srOzJTMzUz799FMp1rjMXr16ydChQ10Z&#10;DsxxUBHpN/F14DdgwABJT0935y9ZrytwheTTvii9WXMOWEcfOe/UaWYIGAKGgCFw4AhA4qbPXiRF&#10;JeVK7iLc/ZunNKRv5JA+Ru4OHFrb8zAgUF7ul3dmfSkVlX73coJD8tKZ6/qYUQON3B2Gc3Agh9ia&#10;VyFfriuSlLhwiYthjB1agXedhtwFC/IlkgG3ki6/EpDtzz8l/e97SJLGHyelXy2TFVddKIljxkmk&#10;EkB9fSLhOuiPUDJUGR4pVRKmgp1myawO6iaIn14KtRW9eq4MBvIodS+++KI8+uijctFFF8mVV165&#10;h9g9/fTTjvh9//vfd+RszZo18rvf/U6I1brqqqvkzTfflF//+tcyRePKPvjgA7nrrrscoXn11Vfl&#10;nXfeceQOsked3/72t/dpAarWF1984fYv0fhC1CsIFETmn//8pyOds2fPlgceeECIEUMRmzp1qlx7&#10;7bUyefJkt+7uu+8W9oWMQPQgQuPGjXNEZcaMGY7c/fSnP5VLLrnElWEdbpOQI+o77bTT5Ic//KEj&#10;ePPmzXNtZhuYbN261ZGr2267Tc4880xZuXKl3HTTTa4906ZN26cvLECicMt8/fXXnRqakpIiF154&#10;oauf72yjDDdEiBQkj/6AC0oay+D5/PPPy+LFix3hHDt2rPzP//yPQAJp33e/+12nDuJWmZOTI2w/&#10;4YQT5KmnnhKINuWuueYa+c53vuPah8stpB1yB5E75ZRT5Ac/+IF8/PHH7lzRVgjcG2+84XCB6IML&#10;pJBzSlnIHW3m/JgZAs1BgBdHXDMY1xNm14+Dwf7phAjwfKrS30FcbLQE9eUr5M6zSN3mOcR4vxVv&#10;m/01BEIBAXf96v08Pi7aXbsRETVeRNzTAwHu8zVjA7t+Q+Fs1bSBc5RTWCnzv8qVhJhw6ZkSI35V&#10;7lBeEYEw1Ne2tk5D7lw6G4d3mISpGsdJIFMmFiwuUndLkqXohx+Tqiw+HbCrJCPLV++S3OIKyeoS&#10;L4N6pUlYaZmEhauS18TJi4mJcbFhqDqocZAlFCOMwRnqGh+vHtaVl5e7RCGsYxskDZfEWbNmOXLx&#10;29/+Vv797387woAyBmncsmWLSzaCEua5dkIkzjvvPDnrrLOcWgfRg6SgIo0ePVrWrVvnPuecc44j&#10;K8QAQtSefPJJR+5oCyoXRO/OO+90JI/6ClThpNz//u//OiIGuRk/frwjd8SYQUop9/bbbzuF7e9/&#10;/7srR7tIgoLyR5uJRYOUvvXWWzJq1CiHAX2t7wYGJpAySCn7QrroC2Tt3nvvdS6QYApxPP744x3m&#10;n3zyiUAcUd4gd2z72c9+Jt/61rfksccec+odKip18hcizvHB7bXXXnN1/+lPf3LE7ZlnnnH9/vnP&#10;fy5PPPGEwwtsKAfZvf/++x05ve+++xym9M3rCziC3+233+7OKwQegogCOGHCBEcivfNPH8wMgeYi&#10;wLWFom5mCHRmBCBz+UWl7hniPf88PFgmCVdxUYGUlYeWy5TXRvvbuRGI0rFofkGhx+H2BUOFIF6G&#10;FxXGOxV634221BYI8LJIGYQs21QmHy3Nk0vGp0mFkvCvt1VIRKBMcjXcC5rRBD04LE3vNOQuUpOn&#10;hKlyFdS57cJjYqXXzT+VnS8/K5v+dK9mzcyUXjfepspeqivjU3Xv6/yA/PxvH0hOUbmSsWonuQ7q&#10;mSK/vOIY6XLqWRIzaGijJwjCQKwdahnukChCkyZNcsvs2NCg3lsPucN9DzdO3P0wyBEqFOQKZQyC&#10;APnDFbD2g43vvBHiA9mAiOB2iDKIGyRkEyKDYsY2lCrcOCFDnrEdV1BcJ3GlxGUTYsgyitQUVZ/m&#10;zp2rF3OuU8lwNcVtElURIod7JgNQDNKGylg73vCoo45ybUMVRPmi317fvTbwF9LIMSh/3HHHORfI&#10;M844w6mLkF6OwTQJuEWCL1igooERMY+QX8gthmr27rvvOtLG+Zk/f77rN3hBws8++2znykldkFbO&#10;HaQZt1n6PH36dIc/mHu44i4KTiRRoQwKYu1+eOcBwgcxBrfLLrvM9Zk6zAyBliDAtcp1g6swv1Gu&#10;r9rXW0vqsrKGQHtHwMeL2jBNhqa/i/1+B/pMIcwgITFZomPsXtvez3VHbD/Xb1lD7x2UJRBWkpiU&#10;IjE2VgiJ0+/zhcuy9YWyPjcoRw1Ik9GDusuKDbnKD3T6Kx0npqen6Xi32pS7w3m2EkaMljKd4475&#10;7VInT5PkccdKtQ64y7p0lSidjDzp6AkSpopdZHKCLN1SJn95a7l8uGSLPjA04YbG3CG5rtlWKInq&#10;/nHt8GOk++DsRpsPOTv33HMdKZkzZ4784he/ENQg3BshFjyIeCDxwViHecuQFo9UMIDDTjzxREeU&#10;iAP7UGP4cAGE4OGiCBGpz1CWUJpQ8Y455hhXBCULN0oIH8QKEsn+HhmjEA9FYt0wjo/7I7F6rKet&#10;EE36wH64Wb7yyitOuaI+yBzKpUdeKEddkErPiJuDfPFmlbq9fnvbvb8QO8gb5BAChkGu2B+XSIz6&#10;aY9HTmkfA1/qRN3gOCxj7MPAGPLGdsggeNAPjoHRduqnHu+8cJPlOPSNvtx6661OUQVbXD0heddf&#10;f70j8q6SWv9AMFEMwQNSDknGPCW3VlH7agg0GwHiOBv63TS7EitoCLRzBLiPoszxCaiSx30aI+aO&#10;eHnM7rUOBvsnBBGIVIJXWl6hMXeBPW7FCArE3IXvHvvZ9Rs6J26VqnRLN5bK0QNTZOmmUuUF5bKj&#10;ICAJOr5brduyu8WJcsA2t/oZQZs3q/UbkDxxkgRLiqRkxVKJVjLnU1KXpgocKp76aEpVeZmLs1Pp&#10;Tuat2ikvfLRSkuOj9z4cIsOl0h+Uf7y3TKZcP076pjSegQtyR9wX7ofZ2dnOne/ZZ591JATSBmFC&#10;LfNcEYlvg3hAsLwBGw8piA3GeggKcWAQRFQyYub4S3IREqV4+1Ge/SCVM2fOlGOPPVaI7fMM9QpX&#10;R0gVKhf7QZxqkzvWecseqaFO1nntogx9gSiiCuLmiasiCVdQ3Gq3p/Z3rx1gAHnyHsbe+tp/PeKH&#10;6sbxIWHghDKIConVt79HzBgAUw7lDFIIFiSKgXDRdkihdw68/rLsHctbx1+P6OEqQT9JyoL6Sfwi&#10;GTKz9TxzE/b6SnmUVvDhgwso6qKZIXAwCHjXO3+9a+1g6rN9DYH2jAAxMKOH9ZXCohK9/0YKsXbQ&#10;O78/IClJNS8E23P/rO0dGwFcM48a0U/HHMRsBd14JlLHEQEdhyTGxXTszrez3pX7NZxLhR5fhHrQ&#10;BKpl+cYi2Z5bIfmlQakMVsq67SXSMz1aIqL2xv62VRc7DbmL6TdAkiZOllydxHzHay9Jiip3vq7d&#10;JCJOlShflMM/WhWZ1ZurZENOiSTEMUjfe1r4Gq4r4qMjZVVOuQwv9Et3PYkNGQMvBvYY7oQk0EC5&#10;QxGCBPGXpBuQA5QgFKCvv/7aEQ1vwOYN4qiD75Aykn8QTwa5gBzickjCD9Qgbz/KQ4B+/OMfO9IH&#10;yYRsEr8GWUJpgyji3khcHe6NbKu9P8fzju999/5SP+ZtJxYPIkPSGOb3I1kMCVwgTl65+vb19vfK&#10;uMJ1/iG2kHqI4yNmENdOXD/JLErbOa5HOGvXxzoIGoobcX2oZpA5EqOgFpKdE1dS1tPv5raPejn2&#10;e++959wwUU0hjCiXqISQz9o4klCFpDqonsT/gTPkEXUQ4mlmCBgChoAhcOAIMDfYDVecJCXFhUru&#10;oiQq2gbEB46m7Xm4EUhKiJUbv3mqO2yFigwBTegXH594uJthx2sGApGaEXNM/xTJTItxfIAMmWFV&#10;ASlX4Sch1ic90hFuQkC20750GnLHeUsYMUp8aemS996bkvvum1Kxab1Oi5AvVUrCiMdLV3fN8mkX&#10;qYIXp4P9Wsyu1kmvcfjAfdL7Vmtjra8M4iEXGESKbIwQM5JyMLgnS+Tjjz/uXCpxdeSTrcqPZ5AO&#10;yKFHOlC5IDmQQAgUxIDP+eefL6eeeuoeVYn9IRkQQRKL4DIIweCYEB3UPspD8GgTiUIgPywTO4ZB&#10;YDwS4lboP5BD6vCM77SPcqhR77//viOLKIAkDGE7fcD4zv4eHqxjm1cnfaQujlvXaDNz3BH3R7IW&#10;ynEM1pGoBCKFKkfdtfenbsoS70h7brnlFpdABYUNkocLJ0lQILv0gTo8ckg9Xtu99rBMGcgkBJGk&#10;LiR4+clPfuL2Y9qHk046yU1QjzLoGecB4oe7KnGXtAmXUBKr4CprZggYAoaAIXDwCOBZI2EBJXcH&#10;X5fVYAi0BQKozSh2ZqGJQKQqdr0zNGdHF/X4U2O5KlAhBaWVkhQfJUN6JeiYNDTaHqaue9WoIQw+&#10;O4XpwL1y5w7x66eqtFiqdNBerT+mMGXgvvQMieuTLY/N2SQ//r/Zzi1TE+PwvzNSLVdq2ad+eKJM&#10;PbImPqs+zBjAEw8HCcAV0DPS9KNoMZ8aiTpQj5iKAOKGeoeShKLHPus0oyWEi+yQnsIDaUPdI1EL&#10;ZIZz1rdvX8muRQo5FkSEMrhGegbBQlViEnAIE6ofyT8oS0p+CAmxd5AUlC3aSjvYRhlIJUSItqM6&#10;EQuH6ghxgizRLhQtiBF9oAzHgzDSFspzXPqNEedGvbhMUpb4P+oiBq6ugSdz0VE/bQMnkszgFol5&#10;SUxoG23EwBbcOAe0g7g79kfRxIj/o69gCM70hZhE+sI5wu0T4shxIHTsyzqImbfMOSJ+j/YTr4fK&#10;iIpJe0gAAwkFN5RVvnMO+NBnYvRor5kh0FIE+N1wL+C3wrVoZggYAuLu27jF85wxMwTaIwKMbxgj&#10;eOOY9tiHztbmbTtzpaSiWkWcRMlICg1vLB27hnU+cteMK2/Fxjz5yxuL5T/z1rqsN0ivfvWHTor3&#10;ySWTBsqNZ4yUrsk1zL2p6lCDIAkHa61VT0vbAVlrzQFkU/2ou73ucnPa35J96patu8zxWhuD5vTB&#10;yhgCDSFg5K4hZGx9Z0aAl3JG7jrzFdD++27krv2dw0KdQzsqKlJiYkPnpRLcrlO5ZTb3shmSlSq3&#10;nT9Gikr8OhWCzr/mCE6YMBXCTy4Yo3F3NfPVNae+1iB2HKe16mlOm2uXaU1i15x+1O1n3eXabWvo&#10;e0v2qVu27jLHaG0MGmq3rTcEDAFDwBAwBAwBQ8AQaB8IqEOfS64SapG+Ru4auH76dE2QJ340TRau&#10;zZFcnesuq0uCDOxR4/LXwC622hAwBAwBQ8AQMAQMAUPAEDAEDIE2Q8DIXRPQD++d5lwzIyy2pQmk&#10;bLMhYAgYAoaAIWAIGAKGgCFgCLQlAkbumkA/MkTSmjbRTNtsCBgChoAhYAgYAoaAIWAIGAKdHAFL&#10;tdbJLwDrviFgCBgChoAhYAgYAoaAIWAIdAwEjNx1jPNovTAEDAFDwBAwBAwBQ8AQMAQMgU6OgJG7&#10;Tn4BWPcNAUPAEDAEDAFDwBAwBAwBQ6BjINB5Yu50vjmmjq8qL5P8WR9IwUczpGLjOgnoHBVVlZVu&#10;W9OnVOvQemL7D5Jul18tSeOPa3oXK2EIGAKGgCFgCBgChoAhYAgYAh0KgYOfxfrQwNF5yJ0Su8pt&#10;W6Tg45lSsmShRKamiq9LF0U1rPlzyDEZuX5yXntJSr9a1qrkrrS0VHbs2CHdu3eX6OjofdoUDAZl&#10;48aNbn1mZqYUFBQI5ZOTkyUuLu6Ar4xKJbVbt26VhIQESUpKchPAHnBl9ezI5N9MyllWViaJiYkS&#10;Hx9fT6m9q3JzcyUQCLhyTZXdu1fD38ATrPr16ycRERENFmRSaMrRzm7duumElFENlrUNhoAhYAgY&#10;Am2PQLW+aK09L2lMbLQ+w+q/d9ct2/attxYYAoZAR0AAWuCLCD2K12nIXbCkWArnfyzFCz+XmN59&#10;JHHMMUruukpEQqKER0VLtb9SRbkqVeYavtzCdDqEsIhIyX3vTQkUFjRYEJIwffp0ycnJ0TprKuQh&#10;BGk49thjJTs7W/Lz8x2h8Mjc+vXr5dlnn5Wrr75asrKy9pAR9t+5c6c89dRTbr8rrrhCli5dKitW&#10;rHB1DR48uMF2NLUhLy/PHZM6Jk6cKF27dm1qlxZthzwuWbJEVq1aJcccc4wcccQRje7/2WefCQRv&#10;2LBhMmLEiEbLNmfj7Nmz5ZNPPpEf/vCHkpGR0eBk5Lt27RLKbtq0SS699FJHsJtTv5UxBAwBQ8AQ&#10;aBsEeKYWFRbL2lXrJFyzWpcUl7jnZmxs7J7nLi9Gu3bPkMxe3dumkXZUQ6AFCET5IiVowVItQKxt&#10;ilb4q2TtdhVkCiqkoKhYUuKjpH/PSOmRFjpTmXcaclc49yMpXrRAojJ7SMbZF0lQ3TP9O7ara+YG&#10;iVBFKSI5RSBvjRrkLrxGAQprRAmCoEDCUK1Q11CweBClpKTIX/7yF0fSli1b5gjFN7/5TUcm1q1b&#10;Jw8//LCceuqp0rNnzz3kjvZAwj7//HOnaqEyLVq0SN566y1X7mDIHerfggULXNtGjhzZ6uTOa+t7&#10;773nyFVT5G7+/PmyZs0ap1C2Brlbu3atI3ecD8hdQ1ZSUuLI8urVq+Xss89uqJitNwQMAUPAEAgh&#10;BDav3yyPP/iUe3EaHh5W82529wtVmllaUionnnmCnH3x6SHUamuKIbAXAcaHBUVlOg4THTMWCy8k&#10;kpXhVVdVS1JCrERGNux1tLcW+3Y4EVinxO6lOeoJWOrXcXlQoiLDZch2v1x8fE+Jiw6N89VpyF3B&#10;vI9VdYuQ5GMmSrCsVCo2rJXtz/5TCj75WGL7DpCsH/63RHXv4coQV9ca9sc//lG+973vSWFhoasu&#10;XMkhBA+yAYmB9Jx33nmO3LEtJiZmP3UJUjhkyBB56aWX3DYUv8jISPcwa8zVsDntz1YF8emnn3ZF&#10;OU5rG+3z+XyOrNG/pszrF39bw2655Ran2tG3xvrXv39/+e///m93yOa0szXaZnUYAoaAIWAIHBwC&#10;Nc9NdceM8tV7jw8Gq9zz8uCOYnsbAocOgbyCEvnln1+SisqAvtTfPU7SMahfr91brztLBmab6nzo&#10;0G95zV9vLZF5X+U6EnfDaX3FV6Weel/myJItZbJ0Q5Ec2TfJkb2W19y6e7TOKLp123RIaqvcojFr&#10;qtr5unbXJCqFsvWxhyT97Asl6yc/kxJV9DY/dL9k/eB2VfZ6SnVlhWtDmJIMX4zGv6laV6WxYAF/&#10;wCVUaQ75w50StQiikpaWtqdPxcXF8swzz8ivf/1rR/pOO+00gQRC+jyDEM2cOVNefPFF58p4xhln&#10;uH169eolF110kVdsj+sJCtm//vUvRwCJoTvyyCPlG9/4hkyZMsWVXbhwoXPrxPUQl5UzzzxTLr74&#10;Yhdr93//93+C+nfiiSc6dfDPf/6zjB8/Xl577TWnOJ588snOpfL3v/+9bNmyRY4//ni58sorXZk9&#10;Dan1BbL4/PPPuxjBHj16SN++fYX2eUQUF0iOQf+Icxs7dqxcd911cvTRRzsiiJr4xhtvOIWT7aec&#10;copccskle1w6US3B5YMPPpCKigqZMGGC3HzzzQJBq2v//ve/nXJ36623uv5AsseNG+f2oSz1gBfn&#10;B/wh3OBC3J2ZIRCqCHgvKry/odpOa5chcKgRCFO1Dmvst3AI3lse6m5Z/Z0JAb1Ay8orpRJypyod&#10;V3SVjh9RhLywns4ER6j3dcPOMsktqpTTxnaXxNhIKS+pkglDU2XiyHiJjQoXn6p4oWCdhtxVV5Q7&#10;mTssWn1iq/OlSAld5ndvkZg+fTXezi/Fixdo1kwldag8qjhFkfwjOUFycsulpDQgafFxkpgeJdVF&#10;pVIdDEi1kr3GDIJGvFe2qmO4/WHp6ekC4Rk4cKAjNcSjnXTSSU6ZI96LBxQJUnC5hJiwH66MkCPI&#10;ELFol19++Z7DegrXrFmz5IUXXnBlITvE7z344IPu2LiFUh/ulxBDyBPxerh5QqjmzJnj6ps0aZIj&#10;b6+//rqkarIZYvDYBwK0fPly117ayH7ccCCAtQ2i9eWXX8oTTzzhkrPgXgqZ+uijj5y7J0li2I/9&#10;cZck9hD3AwgV5Pbxxx93yiWJY0imctxxx7kEM6ibEMO7777b7f/mm2+6eMVp06Y5ckffiW9kH+IX&#10;axvtfvfdd516CqkFU+IAwQh77rnnnGsr5A43WYgjRBqj7Y0NGFwh+8cQOMwIcE3yu+G3hNs3yoUN&#10;AA7zSbDDhQQCMbEx+jwrc8/shhrE74V7vj/gl/Ky8oaK2XpDoE0QiI6KFF74R+oYpyqyeo9yF673&#10;d6xMx2sBf4Ujf23SQDvoPgjERkVITn6JbMurkPXbi2TB6jwpLCmXtMQoGZol0r+rT2N/0YBax/tv&#10;n4O3cKHTkLvw2DhV4NQnX0leuBINEqqULF6or0iqpGzNKkkcO14ilADwMAiPi5diX6wsWpUvi9fn&#10;SqH61XZNjpGR2WkyoleyxGb3F1/qXjWuPswhXpAdyBrEB0NdOueccwQihXvlI488InfccYegyEF4&#10;yBQ5d+5cR0jYH/Vt8uTJLtEH2+peMBDIzZs3C4QH4nXTTTfJmDFj5Mknn5R77rlHPv30Uxk+fLhL&#10;aIJidv755zt17J133nEEjDoxr14GjdSJ8nfDDTc4YnfffffJhg0bXDwg26+55hqBUNU1+oPiBim6&#10;8cYb5ayzznKEiTg6fMoxjgdRg1ydcMIJ7rjEGf797393RBbsaQs43XXXXVJeXu7qgSRTLxk3Udj6&#10;9OnjFDgGt9RPIpZRo0btR+44JsdmAMzxIJAQPoz2kpiGRC9gBiH2cGA7baU9ZoZAKCHANck1zbXK&#10;79H7HkpttLYYAocDgYASNn4Djd2luYXzG+F+7j3vDkfb7BiGQHMQ0KGJBHePw+orH9Dr267d+pA5&#10;/Ou4z5RVBdV9Nih5JX5ZsanIkfKyiirZnFssW1QIih2dKqkJPh1z1oxlD38r9x6x05C7qJ69lcVU&#10;SeXWzS62rudNP5HND/5ONv3pXokfMVp6/+hOiUxOlciYKCmLjJVZK3fJD/4+SypVGo8IC3d/e2Uk&#10;yt++N0UyTztHEvtk70Wxnm88UFCEyHxJ9kwGZbhpQp4gLahy/GhxPYTcsZ5yv/3tb50KRbwYKhKD&#10;OOpi/7pkA6IEaSMbJaoVKhcumCQGIf0/qhhEcujQoQKhg0jiloirJesglLXr5UEJgcJVlPW4J+KG&#10;SdsgmxDV3r17O9JGH4gR9Iy3TyiCuFFSN4ZKCaFEraM89aD4kTUUNRHCRhvpIwSYMoMGDZIpu91J&#10;qZ/EKhDXlStXylFHHSWXXXaZzJs3T15++WXZtm2bwxDcPALttaf2X8gdfRkwYIBLTgMh5NiomhyP&#10;LKG0gT7zF6vtSlu7LvtuCLQ1Aij5vJzg+uXaNjMEOisCTOPj3bPrw6BKk1LwHImNiXWf+srYOkOg&#10;LRFIrtRxB//p2GP38MP9ZTlJx2MxsfHu05ZttGPvRSDSV+Ji6gb1SpHTjuoqwYpijbnbJV9s8MuG&#10;/HDplZks0b62fy53GnKXPOE4KZj9oSZQmSPdLrpSfCmp0luTqFTf6BeVk1S1U2VPyUdYSqJ8+NkW&#10;ue3xeUqqVCbXwROMnWw4OQVl8p0/zZCHLx0sowb33Xu26/mGKwgulyhgkBaMgRjEhvnX+OHWJlYQ&#10;OMgaxIjYOAjMBRdc4OLiKFefsZ79+DDQg+DhUsmcdShS1MV3YtKmKGF6++23HckjY+d//dd/OaLU&#10;UL2s9+quuenslZkbag/kkD7U3u4t45bJlA4PPPCAI3a4ZULWWEf9noER+3jGdzCjTggZCWggxVOn&#10;TnUulV10rkJIY+06vH3r/oWoQuwghpRnGRfZxohh3Tps2RAwBAwBQ6D9IFDr8dJ+Gm0t7TQIVKvo&#10;4PcHpVJzOkTuvljJlOnX8RRjULPQQiAyMszF2h3RO9Fl5yXxTUZylPRMj3DumiwbuTuM5yxpwvES&#10;VLWsYN5s2f7ivyT56AkueYqb505VKWLoIjTj1q68Slm6MV/yiss1G07kHpcPyEVQSdTOglJZlq8u&#10;lhXhom62DRrECOKB1Va4WKYuPpA8SA8GYeE7bo+jR4925I44s/vvv38fsuQK7/4HMoWbImra4sWL&#10;HYEjQQnuoChjECVUPBQuvpNYBDIFQcJlE1dFjLa0xOorT0xb3759ZcaMGa4duFaiqOEyCjljOy6k&#10;xPih3uG6yXqUxsaIGcei7ZBlFEpi47797W/LnXfe6fpGHB341tcmr09e/VOU4KJW4g6LQvmrX/3K&#10;KXcog2aGgCFgCBgC7QuBoHrWlJaUuecnzwnGxt79np4wFYJfnx1mhkCoIpCcGCe3fPtM1zxyIjB2&#10;RJHmb1aP9FBtdqdtV9fkaJ3XzidfbymWPhmxEuOLUL7gV2Ln10yZiSoItWw8faiA7DTKXbgmUkka&#10;N1Fv/FVSvOAzyfvgXeem6R4E+kRgjrvEocNkW9YIKSgP1JvxRimZqkphskv9bYsqcGGs/7RQJ65T&#10;KGSQEU+5g+CgxpEkBSKEaxUEjvgyHkz8sHGnhKCxD26WDz30kExRUgK58erhO2UhT8Sf4UbJccjC&#10;CbmCzOHuiUskx8QlE8UKIsUNg3VkyMTVknpQrrw2E8dGGQzCyTFrPyw5JmXqGm6MZOEkPo5kLrQD&#10;l1E+EFCOgbII6YOkEReI2kgMnHcMylA/x/WMZdqIUQ+40VeOwSTxqHmQaIhuXaM+3F9pP5/MzEzn&#10;AkudqH2odmDAuQJT1nt9r1uXLRsChoAhYAiEFgIZ3brIaeed7LIM8hzB0yYqWhOf7RY8/JV+6T+o&#10;cS+b0OqRtaazIeDTicuHDujpuk3yFGLwotUV0zOu5Ra+f/d2tb+HAIGBPeIlv6RSvlidL6XKAyo1&#10;EePGnHKJ1/vOMFXz8PILBes05I67va9LV0k76XSJjEuQwrmzpXzTBgkW5euE5hXCtAcRqgAl9R4i&#10;yXExSha0/F7vQHeu8IsOKO9JS4qRhFhfg+cPJYlskZCQp556ao+qBDkhQyXkjkQnKGeQri+++EKY&#10;RNyLbyNO79JLL3WEiHg1yuFmyXqMGD0SiECOUKzIHElyEEgcxA4SQ1wdih5tgcS88sor8qMf/ciR&#10;GiZOh2QyWToqYXZ2tiM57EcCF8gfBmFjjj2IEOQTYxni6C27lfoPx2Ff6n311Vcd0STmjgQyECey&#10;WUJEmdYAxYz24DZKGbBCtaQduGESA+cZJJQsoxA4YuaIuaP+Rx991MXREVNIPB3Y1jWIJFk/aZtn&#10;1AWOHNuLqyOWEFLNsfluZggYAoaAIRDaCPDCrku3dDn13BNdQ8vKS/VZFaVJDvYf1lC2Me+O0O6p&#10;ta6zIMCUCLyojq4Zgrluh4WGENRZTkGT/eyRFiNj+qfIds2YuXhdoZToOeueGiNHD0qRXum1TlyT&#10;NR3aAmHqJlcN2YAomNUg8Nona+VHj37s5hrxMPHeniTE+eSpW06S4X0OXC6v+6Cpu+wds6V/qYdP&#10;XeJFPah2kDpUPuIAUcBaas1tJ+VQwGrHztU9FoSP7Y2VqbuPt8zNj/ohnS015vUjQyfJZYiJNDLX&#10;UgStfFsj4CVU4UVFfb/1tm6fHd8QaAsE8vLy3DMBlzYzQ6A9IoBXlBdu0x7b39naXKLKXXFhgcTF&#10;+FyoT6j0X19kaRpIs/0QOHFUlvz+28dpRpEwddmrcipemU4wmZoYLY98/wQZ3Ct1v31asqLuG8S6&#10;yy2pq3ZZ6mlosEemztNPP91NO4DCxwCxpdbcdlKuKdJGvF1TZRpqH/u1lNjhsnPttdfK7bff7uLs&#10;UDaN2DWEsK03BAwBQ8AQMAQMAUPAEGgIgfjoCJc8JRTF1f39FxrqRSdaH6sTS54wspf89cbJsmxD&#10;rhSVVUp6UqzOc5cuY/plhEzAZEtOCbFpxL+RzAR3xZaSo5YcKxTLElt34YUXuvhFplfwXE9Dsa3W&#10;JkPAEDAEDAFDwBAwBAyB0EcgFHOaGrlr4LqJj4mUk0Znyej+GVLsyF2Mpj9tJD1mA/WEymqyQx53&#10;3HEuxo0pCDqbQe5wSTUzBAwBQ8AQMAQMAUPAEDAEOioCRu6aOLNdNHkKn/ZuJGG56qqr2ns3rP2G&#10;gCFgCBgChoAhYAgYAoaAIdAAAhZz1wAwttoQMAQMAUPAEDAEDAFDwBAwBAyB9oSAkbv2dLasrYaA&#10;IWAIGAKGgCFgCBgChoAhYAg0gICRuwaAadZq5kcwMwQMAUPAEDAEDAFDwBAwBAwBQyAEEOh8MXc6&#10;P1rFlk3uEywqlKqKCp3yIKinojnJTGvIXGRqmsQN1Mm9u3YPgVNoTTAEDAFDwBAwBAwBQ8AQMAQM&#10;AUNApNORu/KN6yRv+ttS9Pl8qVSS5wgec77p3GxNm5I7/T8iLk56/tctkn72hU3vEmIlDmbycLoS&#10;CATcBOLMU9eYMZE5k3Hyl0yVzZ0jr6E6qYe5+ZjHj3nuGquPsvSTsp1tyoeG8LP1hoAhYAgYAoaA&#10;IWAIGAKthwDUoVn0ofUO2ayaOhW5K174mex6+zUJFORL+unnSFS3TImIT5BwH0SlGS6WOud7mBKL&#10;lT+4Tso3b2wWwKFUCLI1Z84c6dOnj/Tu3bvFk4hD7JYvXy6lpaUybty4RrtWVlYmW7dulYKCAhk6&#10;dOhBzytHfV988YUwGTuZP+Pj4+s9PsSOsnPnzpWuXbsKc9qZGQKGgCFgCBgChoAhYAgYAq2JQLiS&#10;u/AQZHedhtyVrVwuBR/PFJWTpNsFl0tkaqojdeExsRLm80mVEoJqddmsIXn1q3hhnMWI3ZC5svVf&#10;Ijk5OXLNNdfIsmXLXIE4VfoGDhwoxxxzjFx66aWOXNW/Z8vWrlmzxhGoVO0LBKoxNYuaUbPuuece&#10;ueyyy+SSSy5pMeGCND3//POycePGJskdGLz//vuyZMkS+clPfiI9e/ZsWefqlM7NzZU//vGPMnr0&#10;aLn44osdnnWKuMUqPS+rV692/Zw0aZKRu/pAsnWGgCFgCHQwBOJiosQX5duvV/q+LyTfrO/XUFvR&#10;6RHgGg7oGLW22fVbG422/+4PVMni9YXyn/nbJFBVrVFdVeLXT2ZanJw7IVP6ZMRKBFyhja3TkLuC&#10;ObPEn7tLEkaMkuis3hLMy5Nd774ppatWSFSPXtLlzPMlPIb57DgptVQ8flm7rVrd/ML0ZDprhKmX&#10;l5fLO++848jc5MmTpbi4WEpKSuTFF1+UoqIi+cY3viGDBw/2qq33LwpUU2Rt/fr18tlnnzmic8QR&#10;R9RbT+2VEJ+VK1cKxAsVr641dUxcMbdt2yaQyqasQmMZd+7c6Yhga7hGJicny+WXX+7UONS72la7&#10;3bhsduvWTa699lqnTtYuZ98NgfaMgPeQ5/cUFx3p3I7pj7e+PffN2m4IHCgCFZUBefejL6WgsEh8&#10;GgIQFRWtT/BqDSEIynFHD5EeXVMPtGrbzxA45AiUlFXIex8tkqCOzwg9QWSI1rEopGHK+COkS1rS&#10;IW+DHaD5CJRVVklOYaUUlwdl7MAUFYwqlZCLdEmNl8RYQpCaX9ehLNlpyF3J0kUSmZIq8UeMkGBh&#10;oeTPmi7E3wVKiqRq3WrJnz1DUo6dIhEJCVLtER89SxH6sOBs8YOr4Xl7yV5DJwZSBhG64YYb5Ior&#10;rnAxaihYf/jDH+Stt95y2+6++263O6Rv7dq1smnTJreMwoXKF6M/btwgIUhfffWVc4VMTEx0hAW3&#10;SgjaRx99JB9++KF8/fXXzl3x6KOPdgO+DRs2OAKGUgcRGjBggKDuYdTL4JD2QfAWLlwo0dHRrt6k&#10;pH1vIih1qHTr1ilO2hbqgLiiRHrGNkgmBDY2NlYGDRrk3CaJs+M4xL3NmzdPIGfUgTso7QEjjk8/&#10;aH9+fr5rU9++fYUPJK220W76hzsmZA51jmMeeeSRri7atX37dlffsGHDZOLEiS1WJmsfz74bAqGG&#10;gP5kZEdBmazZukvK9bcZn1Aug3qmS3Jc4/GvodYPa48h0JoIVPoD8p/pn0lxSbmSuwj3fOApXV7h&#10;l/59uhu5a02wra5WR6C0rFJeefdTqaj0u+sXgYEX8X5lDMMHZxm5a3XED65CyB3naGR2klx6fE/x&#10;lxVKWHiEREbXHyp0cEc78L07DbkL5OdKhJKjiIQk8e/cIdueflz63fOAJE2YJKXLl8iKb1+qxG+k&#10;RCTDxIN6ssIlHAIU6ZNqjbUL1x9bhGbVrAoGal6VN4E55AXCgUFwRo4cKX/+85/lggsucO6Kd9xx&#10;hyMwELQnn3xSZs6c6criunnnnXfKmDFjZNeuXfL444/Ls88+Kzt27HCk6bzzzpOf/vSnMmvWLHn3&#10;3XddDB3EccuWLfLXv/7VKYSPPPKIvPrqq1KoJBZ3zRtvvFEuvHBv8hfaA9FavHix3H777TJ8+HCn&#10;dEGKatuCBQvc8d98803n0nniiSc60ti9e02WUMjfU0895Vw1OT4EDlXyO9/5jiOMkDD68MADDziC&#10;yFup008/XX7zm99IWlqaI3T04aGHHpJVq1a5xCu4rX7/+9+X/v37126K6z+YjR8/XoYMGeJi6iC2&#10;r732miOskExcRj/99FPnknnXXXfJ2LFjhX24UZoZAu0dAX63HyxaJw++sVDfEEZJqQ5ef3nFsXL8&#10;sCy7xtv7ybX2HxAC/CZ48RofG62/gerdg+OaqiL1BaHnHWXPgAOC13Y6xAhw/aIaxMdFu2s3IqJm&#10;djLGTijPjCMxu34P8YloZvWcr3L1FCjTD66X2/IrpLioQqJ8kdIjI87db1QKqu3718yaW79YpyF3&#10;Djpe5+kJCVNViSkQqnaTr6oKJWG7CR0umcTgRSlREVXxVqzdJbnF5ZKVHid9e3SRcE0mgu1R99xS&#10;8/5J0PpQrVasWOGIVZcuXeRXv/qVI36QNQgXxOZf//qXHjrBEaPf/va38vTTT8txxx0n06dPFwgN&#10;rpXnnnuuc/GkPlwyr7/+ekcWf/3rX7tYP4gOKiDk5t///rdT3Y499lh3s0B5gxRBHCFqN910k2Rn&#10;Z+/TCRKhQBaJG/znP//pyBYkDRJKQhPs448/dgSWY0yZMsW1j++oaSeccIJTG1EG77//fpk2bZq8&#10;/fbb8uCDDzpieuaZZ7q6IXXXXXednHXWWfLyyy/Le++9J4899pjQj9rGzY5ELiidqIObN2928Xyo&#10;lCxDcKkLN1hUP4gtyiUGwcS8G6VbsH8MgXaGQLy6YlbqPSsmSl3PVKGo0t8Ev4fSonwlevrSycwQ&#10;6GQIROrvoKCw1Kl1de/vLBMGUVJUIGX6IsTMEAg1BKJ8EZKXX8iwc3/T67dQx2HFRfFOhd6/gK05&#10;3AhERoRJTm6FbM0pkTXby2XJunyp0Bi8GD2PQ3rmySlHJokWCQnrNOQuMiVNM11GqktmgYut6/Hd&#10;H8rOV1+ULY8+qMlV0qTH9TdLpBK6cCV+ker6t66oSu795yzZrm5QAT15uHsM7pUid1w4RrqcdJrE&#10;DNlX5Wru2YS04a6Iu6Xnzohr4ueff+4GapAYvkNUcL+kLCQMl0OUtZtvvll69Ojh1EBcFPngTolq&#10;xn4oaJAgVDnqwHWR48yfP19IMIILJuSJ8hA7yFhdYkdfFi1aJMTNHXXUUY6o8aBENSRbpqdIQhbT&#10;09NdHB6kD6KFGyfEEGLFsSCeuFPSF5KhoLp9+eWXLiHLhAkTBIJLDB9EEfdU+lnb7bM2rmDDGyww&#10;wXUTPCDFqHyQO9Q7+oNLKETZe9vluZvWffjXrtu+GwKhjkCUJosIi/BJYWnNS4uScr9E6W8sLjFZ&#10;XUJs8Brq58/a1/oI8FwOVtdMjcPzYV+rds+SeP19+KJrfjP7brclQ6BtEUDxKSlv2LMoTsd3CXr9&#10;Rtn127YnavfRIXeJJaWSllTlwoiOGpAi1YFy+XJdkWzND8janCoZ3jtJX8CG68vXtm1ypyF38cNG&#10;aozdeiH2LnniJEmdNE2qSvWtt5KWmN7ZknzcVOeGGZkULyt3VMjfp6+U1z9Z596Oh6vaR4acpRt2&#10;SZLK55eNmiiZA/sc0JmDyOGeSNIPpiWAyCD1QoogYrhvQkwgJJAWFKxPPvnExddB2CBLuFgS30Y5&#10;4tYgMTzYmHqAv9SJGyckjBg3pgTIyspy2zgWqhcfSBDxffUZJIs4t379+u1RvHDxRLXz4gMhY7Nn&#10;z3bLkEwvTo428aF+ynvxfsQMsgz5o520AbdUyB3Hgkx6xKy+NnnkjH7TrqlTpzqlD6UQpQ6iCXmk&#10;XbUNkmlmCHQEBMYMyJRrTwyo50BAInUKl4E9u2i3amJ8O0L/rA+GQEsRiNbwCeLr+AQ1CYVH8lj2&#10;nklNzcva0mNaeUOgtRDw6fVbVlG5O+auZkjOmI6YO8ZDmF2/rYX2wdeTkRInR/aNUMEnXPp11/wT&#10;/ggdiweloiogG3cFZGS/KH0217jXHvzRDryGTkPukidOluB7b0jJssWaLVMVseRUyTjvEgmP1gyZ&#10;+kPCRTNM3wJKRJTMWblJ/jF9uUtUoNzPGW5QFZVBefA1VZ2uHyd9unRtFHUeMChMnhGfRmIUiAwk&#10;hGyZqGAQPZaJD/MyTEJGIH/sj7viqFGjZOnSpS42D9dFSB/EhgcXNwFUMogPahzkDaIE4eE7Lom0&#10;BdJDWYgRcWvsg9L2zDPPyNlnn73fvHHURRlIomeQOurzbjS4a86YMcO1D3dIpiuo3WfaxAeih9EO&#10;lmkXBJT9md7glFNOEVQ8SBmYNGW0C+UOV1XiFclCiqEkeuY94L1l+2sItHcE9Ocjw3qnu09pYZ7E&#10;JdUkSWK9/qzMDIFOiQAvX4f07yGFRaW745Y0qYoiQaKVhDgyYJsZAqGLAOrzEQN6OTJXXa0qnl68&#10;EboOwhCrUyOYhRYCPGujlLzFRdck/asMVEukxkrGRYdLpZ6zKs6hGLk7bGctdtAQSS4tdpOYb3/p&#10;GUk9dvJ+k5hHJSXLmi0Fsm5nsSTUSWnK2ImJCuM03uWrnRVyRIGqb+kNK0KQGNwjMdQ6VLdf/OIX&#10;jjCRVAQCh5siRIXvuD9iJChBhSKWBtfIRx99VG699Va5+uqrXRze3/72N+duCZFBCYM4QdJQ6VD1&#10;cPtEGcNlEYL4yiuvOFUQV06M4xH/hqsksX3MQZedne3IlSuw+x8m/6ZuVEMIKfuT6ZM2kewFokjG&#10;So5DRlDIKYlfWO8ZBKs2yaq7jDoIUSTmDgJLjB9ZMyG7jZl3DAgrZPK5555zBJV+mRkCHRUBvaU4&#10;44VQicbYxehvjRcl3vqO2m/rlyHQGAJxmkzlB9ecoc/NAvc8iI3dm825sf1smyEQCggkJ8bJrd85&#10;yzWlVL3JgkoQEutkLg+FdlobahDYmlsuc1bkuakrLpuUJeFK7jbrui1CIJXnAAAZRElEQVSq2k0Y&#10;kiK+3Ulx2hqvTqPcAXTCqLEuvi5v+luS++Z/pGLLRglosDXJVcI0K2b6pKlSOvV8ZXGxSkp2j6Tq&#10;nCHeCKrjh/uvzqb9Fr/73e868gSBwT0SV0JI2sknn+zKkgyFZCYkTOE7ihvujWR6xD1zncaQQYBO&#10;PfVUp3ih1LEeckidECLcGlG/iK+DHHHMP/3pT468QXzY56qrrnJlIUW4fkIeIWVMtA7pvO222+Rn&#10;P/uZkA3TM+LxyHz58MMPu7ogoBA43AQIUmdQ+a1vfcsRVtpD+4mrY+AJseVYEElIp0fG+Is6SZvY&#10;Bg7ECZJ8JSUlxSmSbOdT19gX9ZP6vfpQ/84//3yXhRTXT0gnBNIryzHMDAFDwBAwBDo+AlUa5MLH&#10;zBBorwi4axhXDLOQRWBAZoJmy6ySV+ZtlXtfWqlj2aB6DITJERprN3ZgqkSHgEsm4IVp3Fc1ig9u&#10;eJ3CIBhbNknlls0SKC6UaiUSxK8oW5Ho7pkS22+QPPbJNrn98Y8lOV6VOeV4Hs0L6oOjUtWsf9w8&#10;TU4a3btBuCAh77//vlPsIBqQLMhLZmamc49EXfOMxCq4XOKSSFni4yBRlEX5QyljGyQJpQ6CCKmD&#10;XKGsQerISMk2XDUhVmS45ANJ4ryiwqFyUZ5slNRBhklcNL/44gvXTkijlwXTaxsqGm6SZPekbRA4&#10;9oGEohyiEDL1ACQU8geBxY2T6RxQDVmfp5PF4yIKEYNUogLSdo4PUaPvtBUjLhDySNlx48Z5zXB/&#10;wZSpGZhCgSyg9Bci98tf/tL1iWyhV155pVsHbiiOzPHHNA9mhkBHQoDfjadw81syMwQMAXHPGp61&#10;tZ+vhosh0J4Q4MU54zTGi2ahi0CJTmC+dkep5BVVqjt4iSQnREn/nqmSmaqcIQRMeUBY5yN3zQB+&#10;8bpd8odXvpTpCzc6hQ53zIAGaifE+uTMcdly2/ljpLsGVXY0gyxBDrHa31ujnwdTX337kjwGl1Om&#10;fIDUXnLJJS6OsW5b69u3bhlbNgTaEwJG7trT2bK2Hi4EeJFo5O5woW3HORQIGLk7FKge2joLCvJV&#10;rYuUmLi9os2hPWLTtcPtOpVbZtOQ1JQYkZ0ud1wyVgpLKiWvpFxTLSvp0U0DeqbI/1x2jCTpBMId&#10;0TxiR99qf2+Nvh5MffXtiwL4wgsvuLdcJGQhQU19Vt++9ZWzdYaAIWAIGAKGgCFgCBgChkCzEVAv&#10;Wn+wWkItdZORuwbOYP/MJHnxjlPl01U7JLdIJzHPSJAjstIaKG2rDzcCJIQhc2incSc+3ADb8QwB&#10;Q8AQMAQMAUPAEDAEGkQgVCMkjdw1eMpqNhzZt4vLihMqGXCaaG6n2UxCGT5mhoAhYAgYAoaAIWAI&#10;GAKGgCFQg0DIkDsSBO0O9zrgc9MaddQ9eJROVKjZVuqutmVDwBAwBAwBQ8AQMAQMAUPAEDAEQgqB&#10;kCF3ELu12wtk/Y5CNyFgS1Ai2UnP9AQZ2KNmUt+W7GtlDQFDwBAwBAwBQ8AQMAQMAUPAEOgICIQM&#10;uQPMdxaskyfeXyJJcV46USbB1syNTSBdVFohF0wcpFksj2mipG02BAwBQ8AQMAQMAUPAEDAEDAFD&#10;oGMiEFLkjri2uGiffmqaRRp75iTlb2Pmj4rU+dEiGiti2wwBQ8AQMAQMAUPAEDAEDAFDwBDo0AiE&#10;FLlLiPGpahelhK5GrhuRnSFThmfJIJ0csNwfbPBEVCkDTEnw1L4Gi9kGQ8AQMAQ6DAKNv/LqMN20&#10;jhgChoAhYAgYAoZACxAIKXI3UskcMXczl27SuLsw2Z5f4ohe74ykZnWJwU7NFNz7F2/tyaybU19z&#10;ytDS+srVt27/Xh3cvvXVZ+sMAUMg9BEIDw+TiHBL9BT6Z8paeLgQqPuyg5fE4Qebpe1wNd6OYwgo&#10;AugaEXpvN2s/CHDOeB57Fir3nZAid0Oz0qW43C8bcopk064iWaMJVj5cvFHSk2LlqP7dPOwa/LsX&#10;3v2LMJl1Tk6OfP3117Jt2zY3SXd0dLRUVVVJZWWlnpxwycrKcpNhx8bGypYtW+Srr76SjRs3SkRE&#10;hGRkZEjv3r1l6NChrnLqKygokC+//FIKCwslEAi4OhITE6VXr17Sv39/t0w9GzZskIEDB0pqaqpb&#10;V7d11FVeXu7Kbd68WUaNGuXKeuUgep999pk7BsdPSUnxNrl++P1+WbRokZvQOzs7W7p27bpnu30x&#10;BAyB9olAUD0ScosqJaewUtISo/TjE1zXGcSWV1bJys1FklcSdC+0uqVESa8usTYwaJ+n2lrdTAT8&#10;gSrZmFMuu4oqJKATByfGRkqPtBj3+/DGVyUVVbJhZ4kUlPj1txEmKfE+6ZYa7f428zBWzBA4JAgw&#10;8C8qDej4tlwK9fqMUBGjS1KUZOm926eZ2RE1cgv9srGgSCr1WudmD3mI8oW7chnJUfbC4pCcmcYr&#10;5Vxs3FnmnsVBPSEpcT7pkR7j7imcs9LygOSVlasgVa5ehlUaWhYhmXrP6ZYSc9CzADTesoa3hhS5&#10;o5kQvLOP6S9PfLBEyUqVLN2YI3GfR8rgnmmC2+bB2JIlS+QPf/iDvP76646wQYqwyMhI8fl8cuWV&#10;V8qPf/xjgdw98sgj8o9//MMRt4qKCklKSpIpU6bI7373O+nZs6fbb+nSpXLppZfKjh073DLzrnXv&#10;3l2mTp0qv/jFL1y59957T37/+9/LfffdJ5MmTXJ1u8J1/oFE3nPPPfLMM8/ISy+9JGecccaeEsFg&#10;UG6++WZHSh944AE566yz9mzjy/bt2+WGG25wRPWuu+6Sc889d5/ttmAIGALtD4EtueUyc3GOzF2R&#10;J5OGp8mJo7pKupI8BrVrd5bLe4t3SUFpUJ//1ZotOFYuPa6H9DSC1/5OtLW4WQgwMGZQ/K+ZG6W4&#10;LCBl+oIjPiZCX/ymyNnjMiVS2V1ZZVBWbSqQl+ZsllhfhJRWBCQxLlKOHpgqZxzdvUHPnmY1wAoZ&#10;AgeJQGlFUD5eniuzluYoeUNZFknSFxRXTM2S7G7xEhsVoaJGiTyu13iMEjp97y9+LQcBnDw8XaaO&#10;zJBoX2MyxkE20HbfDwFeKK3ZWiLPzd4iRWV+92KVczZuSKqcelQ3l91/zcYimbc6V9btKBWmTyOM&#10;7MjsJDl3Qg9JSzg43rJfg5q5IuTIHQRu/OAesnxjrsxftUXfXJfLuu2F8s4Xa5X0DXBvN5rZt/2K&#10;TZgwQUaMGCGlpaWOCEGSBg0aJA8//LCUlZU5AgeRgkD99a9/lTvvvFPOPPNMiY+Pl5dfflkeeugh&#10;t+7uu++Wvn37OqUMNe7nP/+5nHDCCQJZfOWVV+Rvf/ubU+puvPFGiYuLExRC1D8UuoYMgvjOO++4&#10;zZDGsWPHSrdue9VKFMG5c+fKG2+8sQ+5o72rVq1yCiKqHiTVzBAwBNo3AovXF8qMRTmydluJKnIx&#10;OnBVF0wkO7VdxQGZsbRYY5ETZcqIDCnRt4azlu6S1z7dJldMztL4Y7sH1CBl/3YkBHjZMXdFrqSp&#10;Evetab3dgHfmkhx5d8FOGTc4TVKjwmS1DsKWbvLLmH4pcvrYbhITFS5vfLpdPlmZJ+MGpeo+0W32&#10;Jr0jnQvry4EhsD2vQt78bLtcMaWXjNJrdL2SAe7zs5bsUhIQLcmaOqLCX+1e4t12fn8VNCLFryIH&#10;7sXRShpq5l0+sGPbXgeGwIacMnlDz1m/7vFKrtOdagdBf+2Tre7FUnXAL0s2FqvXocgdFw+U5Pgo&#10;eX/hDvlqc7HM1XKnH92tTV4qhRy5A36Sqpw7foC+la6QhWu2qxRaKtO/XC/9M1PkCFX2og4wMyYk&#10;i096ero7yzExMQJp8pZZ+e6778rq1audSnfJJZfscXE8//zzXWzc7bffLt/85jcduaM8pA0Shism&#10;daO4oRAuXLhQtm7d6lRByjVmuGTiAopr58UXXyxr1651+59yyiluN9wyqRvD/RK3Uo4JWcTlkzaj&#10;GqJAmhkChkD7R6BUXctGqSIxQt/+rVGCh09/2G6/szwldzsLA3LZlHRV7GJcZ4tUyfjH+xsEl7SU&#10;hPbff+uBIVAXAZ8+97unxsqw3knqiokLsuiLjzjnilygrm6JkdVOzatUZXtwRqyk7n7JgeoR0Hxs&#10;Fbq+TUZZdTtiy50WgShVkycOTZchWUmq0oU7l+I+XWNl0ToN7VE3fK5TPDOScSVWlz6ztkdgR0Gl&#10;8LnyhCxHuvEQOH6YPnvVSyYjOUZ27ipTXpIoY+IS3MsjWkyIBO7j+XpfaljSObR9C1k20Kdrkozp&#10;39UlVVm9LV+25BbLR8s2S9fkOP1BHPzohVg7SBN/a9uCBQukpKTEqWO1Y9eIuTv55JPltttuk3Xr&#10;1rldiNPDIHgescItk2WUQFS1xtQ6t7P+g1K3YsUKQVn8xje+4Vw/v/jiC/HIHeWoBzJKm95//305&#10;55xzJCEhQVauXClvv/22I6PeMSlfXFzcrGNT1swQMARCBwEeBikxAefPX1oRJuu2VTmvADwOfBIp&#10;O/NK9AVXmCT4AuKvKNPfub4Qi65ybuzbc4vcvqzT25uZIdAhEOC9RoQ+T/ukhYkOAaSivEQHTeHu&#10;t4CkHRYs1+tfpEtiuHQrDlM3qmLxhVc7V82NGn/XM02nS6qqkJLioHOFs59Gh7gs2k0nuKcTQx0l&#10;QTm6X4xEVJVLdYB7ucZp5anXmPK4yvJSKdB4rQp1wyxW97/X5m91hA920EPjt4b20P1qhpztpt/t&#10;uaHcc0orNe69oMbTb8m6Ao2tC0qZniNcLQdlxkiwskzvM1WS3cUnEeows2pTvjt/yzeV6L2nSnqn&#10;hkmx8gnqOtzP45AldxXqswqhIYEAAxXckvz6WoNpD1rDIHb1Ge6RkDLcLusaZIp4u507dzryBKGj&#10;LAQL9Y9EJ/PmzZPFixfL2Wef7dQ1VLym7PPPP3fkDhdQ3DEhZrhaEuvnKXa4fI4ePVomT54sL7zw&#10;govroz2UQ8m7+uqrZdasWU7943js2xxi2VTbbLshYAgcfgQyk/WFUYQ+WDSZil/vhToOEL8mfiqo&#10;8kuxejQkxIRrIqgKTcSkg1V9cgSDfonX+UEL1DeksFgkVgO6W+teefh7b0c0BPZHQPMWSEZimA6S&#10;gvp8C8iyjSWybH2pZKl6nRYP1VPVOi5CEqIDMverfMnX30Kx/j78qoQM6BYjUeH6XX9LDTz69z+g&#10;rTEEWhmBaL2IuyUpQ9P7+BZN0LF4bZEm/ymXaSNSlSQEpVRJnXphuizxSzcUahhSmOCpsVxdjiWQ&#10;KP26aeIVraOVhsGt3LuOVR1ZS/M0uU1hSaUj5vPUJZxEKXjVVCoXWbM5Qk4dnSbqhekS4RRXVMqS&#10;dUWq8vk1Jr5CsjOipXd6glQyFldo6mcchw6zkCR3ELu5X22R/8z/WtbvLNTA0kiVO2PlyslHSNcU&#10;fW13CM0jRJC2uuYpcbUVO0jUY489Jq+++qpLrEJ2zMGDB8tFF13kMl6SibMpgwDilnndddftcbnM&#10;zc2VmTNnOrWQNlEP9U6cOFF++ctfyq5du1xZVETWoRhCNj0lsraraVPHt+2GgCEQmggkV5ZLdEyF&#10;xGosMi+PojXIPi6uSh8Wpbqc6pJF0PJkf7mER+Somh8vaWnJrlxo9shaZQgcPALbNHbpy02FUhKI&#10;kG+pu1TXlGgpLS6Qr3eUyYY8jVlSd6mhfVIckVu2QbNv5+mALCzeleMtupkh0NYIfLJ2p16vQXXR&#10;TJZjh2c6EWNrToHe0yvkqAGpmmMiU8lEuHytcaTE5H221i8jBrAuoq2b3mmOXxGmxE4/ZMA8/ehM&#10;GalhEpA+Yn+fnrlZpo6OkzjdHh3tk2h99vYsDBdfVIUUaPxdeTBcdpT6pE/PvdntDydwIUfuguom&#10;+dXmXHlyxlLZVYhrY5X00CxC3ztjjKY7PvQ+yH369HHTH0C2pk2bts+5QFEjHg/1DtUMNY1Yt9NO&#10;O01Gjhypg6o0SU5OlgEDBuyJ4/PI1j4V1VqA2DH9Adky7733XufSuWnTJpcYpTa5ox6Ss6AokhQG&#10;t02mR2A6BogkBLCpY9U6rH01BAyBdoYA3gY82OM1yD5fs2TWNt72FpQE1GVNHzJKAM0MgY6KQL6m&#10;kH9yxgbNMuiT88ZnOsLm9XWFTg+yRcndd07ura5TUe630F2J3yer8vWTJycemWGDYw8s+9tmCLz/&#10;ZY4sWFMgfbrGaaZXzeK6+4VDtCp1g3vGSXJSiiN2NLCbXr9ZGTGO4OHaaXb4ECAuEoJNIpshPRMc&#10;sePo3VNjNN4uysXi+ZICygMidVqWME2Sk+waN6JvknykSc5mLNqpRD3FuWUevlbXHCnkyN0yzZL5&#10;9MzlklNQpv6uARnYI1VOO6qfTpGQ5jIGHWqAxo8fL59++qlT48iAOWTIEHdIXC/Jogmxy87OdutI&#10;gEJ8HWQLd0ni4chW6Sl7FGJARhmmUiBmrq5Nnz7dEbPrr7/eJWOBMLLPo48+KjNmzNgzBx/kDeWQ&#10;2D+mOiArJy6gJHA56aSTXFkjd3XRtWVDoGMgwCPde64nx6s7uC6s1GxcYwemuAD8r3RQS1r4BE3R&#10;bGYIdFQEcgor5NX521zCgvGaIbNvt72ePLxRD2i8Urmmm8fIlIkxD1VhqV/j9aMPu2uUa4D9Ywjs&#10;RoD50siEvEJV59FKBCYOTVPPtL1KXJnGeC1Xd+MC9Qi7SKe2IUtmiV7PzHXKnI66aHYYEQBz7hsY&#10;2Xr7Z8a778yhuUvPCZmp88sqZeH6XImPK5eTRmW47WQ5JTEO566tLKRGAks35Gh60dWaOWinY8qZ&#10;qaQe7S2njunbLGLHAKgl1z6JU8hUWduGDx/u5qNDufvjH//opkrA3ZE4OhKffO9733PKHPtA7khy&#10;wLx4qHZefFzt+iBluGoy3QKJUCiDiyVuk2TdZGoDSCEumUccccSeXcm2+cQTT8js2bNl3LhxLobO&#10;S5Jy+umnu+kWqIfpD6gL4kdCFdpkZggYAh0DAeb2Yp6dgEpzXpxwF53MfGjPGJm/MlezZlZo6mwm&#10;di6TCTrvTpLO6WVmCHREBPKKK2WOphafvWyXDoxTdBBc5DLJ0lfSlKdEBd3gq8hfqVMn7ZD+uo6c&#10;Z6u2lLg37oN6xLtERB0RG+tT+0Bgs87T+MYn2ySnqNJNc/CZKsrMicaLiQlD0p2qXKn386XqShyv&#10;6fdTNaBr/c5S2aXlmcrDpkI4/Oe5T0acHKEZej9QFY45CGEZG/Sc9NaMvCS6yS1QN8xivyzfnO/4&#10;B941PI8hdmM043VLOElr9i6kRgLzV25VANe7ycohat2V3KUlxEphWYWbjLShjpM4IDE2qkVum5Au&#10;iFz//v33qRaidsEFFzgS5hEyCCBTD6CSMZm4N5ccahzumLhiegOvfSqjDxoLh6snCh1ZLTFIGMdl&#10;egXI3rBhwxxJcxt3/zNmzBjnqrlmzRqXZIUyqHYYsXcQPo7LxOgodpDLgQMHur+7q7A/hoAh0M4R&#10;4GHeRd8cJmiylMjdqdJSVLk7fnCCvL+81A126WK2KhjTdJJzkqqYGQIdEYFCTStOrF1vnf5gm75F&#10;36wDKN6OkzwISWNwRrUM75MoMbFV8tbn292bdgbOTDh8ZN8UGdIrwSUf6ojYWJ9CHwGu1WKdsob4&#10;rUR1KV6xqViWri9yajL3eab46J4YoWn14zQ+NFo+XZkvQX25x/x2QzXV/gRV+YzcHf7znJkWI9PU&#10;nfuljzfLpl257mUr01QwgTnKXUyYT0b0SZDAhkph3s2o3QlvhvVJkqkjurSZ2ho2Z86cahQjiEJb&#10;22PTFzuXTIhaS6xIZVEmOL/prDEt2a1ZZVHdIGDg40130KwdrZAhYAgYAocAAVy38/PznWLPvHa4&#10;6uAGYmYIdGYE8vLy3ItX4uFxYc5Xpc+nA+PYKDLPttX78858RqzvLUWgqKjIeWGRPIvEgmV6f49W&#10;92KuYbO2RyBPFTqylbrn7e5bCs9iQq+YM7u8MiglmqGX8Ii2jH1X8SospEYEXMzFStTwM8aq9T9u&#10;0qhijd2aC0srdfLSQ+OOmJlJFqPGjt72F5y1wBAwBDoXAtySyPpHTICZIWAI7IsAv41UTahij+59&#10;cbGl9oNAtMbi8TELHQRQ6upjA966GCXhnLNQuO+E1MjgBI2v652R5Oa2a8np9Gs8Sh/d71CYEbtD&#10;garVaQgYAgeDgL7vci++GMSaGQKGwP4IhMIAa/9W2RpDwBBorwg09LgljMyzULnvhAy5Y7AyuGea&#10;+3ggtfQvdYQKsC1tu5U3BAwBQ6A5CODJ4H2aU97KGAKdAQH7TXSGs9yx+2jXcPs7v6F6zkKG3LUG&#10;KWuNOtrfpWUtNgQMgc6EAN4ExP+aV0FnOuvW16YQIO6l9jRETZW37YZAqCFg12+onZGm2xOq952Q&#10;IXdNQ2glDAFDwBAwBMjWm5qaauTOLgVDoBYCZK+2Fx61ALGv7Q4BkgGhBJm1HwRIpBKK952aWT7b&#10;D47WUkPAEDAEOj0Cofgw6fQnxQBoUwTsN9Gm8NvBWwkBu45bCcjDVE2oni8jd4fpArDDGAKGgCFg&#10;CBgChoAhYAgYAoaAIXAoETBydyjRtboNAUPAEDAEDAFDwBAwBAwBQ8AQOEwIGLk7TEDbYQwBQ8AQ&#10;MAQMAUPAEDAEDAFDwBA4lAj8P8x5yn47dpykAAAAAElFTkSuQmCCUEsDBBQABgAIAAAAIQCjBRfy&#10;5QAAAA4BAAAPAAAAZHJzL2Rvd25yZXYueG1sTI9Pb4JAEMXvTfodNtOkt7qglVJkMcb+OZkmVRPT&#10;2wgjENldwq6A377jqb1MZvLLe/Neuhx1I3rqXG2NgnASgCCT26I2pYL97uMpBuE8mgIba0jBlRws&#10;s/u7FJPCDuab+q0vBZsYl6CCyvs2kdLlFWl0E9uSYXaynUbPZ1fKosOBzXUjp0EQSY214Q8VtrSu&#10;KD9vL1rB54DDaha+95vzaX392c2/DpuQlHp8GN8WPFYLEJ5G/6eAWwfODxkHO9qLKZxoFMy5jlcw&#10;nQW8MI9fowjEkcFz/AIyS+X/GtkvAAAA//8DAFBLAwQUAAYACAAAACEAqiYOvrwAAAAhAQAAGQAA&#10;AGRycy9fcmVscy9lMm9Eb2MueG1sLnJlbHOEj0FqwzAQRfeF3EHMPpadRSjFsjeh4G1IDjBIY1nE&#10;GglJLfXtI8gmgUCX8z//PaYf//wqfillF1hB17QgiHUwjq2C6+V7/wkiF2SDa2BSsFGGcdh99Gda&#10;sdRRXlzMolI4K1hKiV9SZr2Qx9yESFybOSSPpZ7Jyoj6hpbkoW2PMj0zYHhhiskoSJPpQFy2WM3/&#10;s8M8O02noH88cXmjkM5XdwVislQUeDIOH2HXRLYgh16+PDbcAQAA//8DAFBLAQItABQABgAIAAAA&#10;IQCxgme2CgEAABMCAAATAAAAAAAAAAAAAAAAAAAAAABbQ29udGVudF9UeXBlc10ueG1sUEsBAi0A&#10;FAAGAAgAAAAhADj9If/WAAAAlAEAAAsAAAAAAAAAAAAAAAAAOwEAAF9yZWxzLy5yZWxzUEsBAi0A&#10;FAAGAAgAAAAhAOW/iuhaAwAADwgAAA4AAAAAAAAAAAAAAAAAOgIAAGRycy9lMm9Eb2MueG1sUEsB&#10;Ai0ACgAAAAAAAAAhAIGUfqZTGgEAUxoBABQAAAAAAAAAAAAAAAAAwAUAAGRycy9tZWRpYS9pbWFn&#10;ZTEucG5nUEsBAi0AFAAGAAgAAAAhAKMFF/LlAAAADgEAAA8AAAAAAAAAAAAAAAAARSABAGRycy9k&#10;b3ducmV2LnhtbFBLAQItABQABgAIAAAAIQCqJg6+vAAAACEBAAAZAAAAAAAAAAAAAAAAAFchAQBk&#10;cnMvX3JlbHMvZTJvRG9jLnhtbC5yZWxzUEsFBgAAAAAGAAYAfAEAAEoiAQAAAA==&#10;">
                <v:shape id="Resim 2" o:spid="_x0000_s1030" type="#_x0000_t75" style="position:absolute;width:56616;height:170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Kc77wgAAAOAAAAAPAAAAZHJzL2Rvd25yZXYueG1sRI/LCsIw&#10;EEX3gv8QRnCnqS5EqlGKD6y48fUBQzO2xWZSmqj1740guBlmuNwznPmyNZV4UuNKywpGwwgEcWZ1&#10;ybmC62U7mIJwHlljZZkUvMnBctHtzDHW9sUnep59LgKEXYwKCu/rWEqXFWTQDW1NHLKbbQz6cDa5&#10;1A2+AtxUchxFE2mw5PChwJpWBWX388MooFW6S3fbcmKOyeb0oCzZ8+GoVL/XrmdhJDMQnlr/b/wQ&#10;qQ4OI/gKhQXk4gMAAP//AwBQSwECLQAUAAYACAAAACEA2+H2y+4AAACFAQAAEwAAAAAAAAAAAAAA&#10;AAAAAAAAW0NvbnRlbnRfVHlwZXNdLnhtbFBLAQItABQABgAIAAAAIQBa9CxbvwAAABUBAAALAAAA&#10;AAAAAAAAAAAAAB8BAABfcmVscy8ucmVsc1BLAQItABQABgAIAAAAIQBsKc77wgAAAOAAAAAPAAAA&#10;AAAAAAAAAAAAAAcCAABkcnMvZG93bnJldi54bWxQSwUGAAAAAAMAAwC3AAAA9gIAAAAA&#10;">
                  <v:imagedata r:id="rId13" o:title="" cropleft="131f" cropright="131f"/>
                  <v:path arrowok="t"/>
                  <o:lock v:ext="edit" aspectratio="f"/>
                </v:shape>
                <v:shape id="Text Box 20" o:spid="_x0000_s1031" type="#_x0000_t202" style="position:absolute;top:17608;width:56616;height:26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q+WIyQAAAOAAAAAPAAAAZHJzL2Rvd25yZXYueG1sRI9BSwMx&#10;EIXvgv8hjOBF2qy1FNk2LaUqqJfi2ktvw2a6Wd1MliTbrv/eOQheBh7D+x7fajP6Tp0ppjawgftp&#10;AYq4DrblxsDh82XyCCplZItdYDLwQwk26+urFZY2XPiDzlVulEA4lWjA5dyXWqfakcc0DT2x/E4h&#10;eswSY6NtxIvAfadnRbHQHluWBYc97RzV39XgDeznx727G07P79v5Q3w7DLvFV1MZc3szPi3lbJeg&#10;Mo35v/GHeLUGZqIgQiIDev0LAAD//wMAUEsBAi0AFAAGAAgAAAAhANvh9svuAAAAhQEAABMAAAAA&#10;AAAAAAAAAAAAAAAAAFtDb250ZW50X1R5cGVzXS54bWxQSwECLQAUAAYACAAAACEAWvQsW78AAAAV&#10;AQAACwAAAAAAAAAAAAAAAAAfAQAAX3JlbHMvLnJlbHNQSwECLQAUAAYACAAAACEAQ6vliMkAAADg&#10;AAAADwAAAAAAAAAAAAAAAAAHAgAAZHJzL2Rvd25yZXYueG1sUEsFBgAAAAADAAMAtwAAAP0CAAAA&#10;AA==&#10;" stroked="f">
                  <v:textbox style="mso-fit-shape-to-text:t" inset="0,0,0,0">
                    <w:txbxContent>
                      <w:p w14:paraId="75AD6485" w14:textId="77777777" w:rsidR="00756D9E" w:rsidRPr="00973FFA" w:rsidRDefault="00756D9E" w:rsidP="00245EFB">
                        <w:pPr>
                          <w:pStyle w:val="Caption"/>
                          <w:spacing w:after="0" w:line="360" w:lineRule="auto"/>
                          <w:ind w:firstLine="0"/>
                          <w:rPr>
                            <w:rFonts w:ascii="Times New Roman" w:eastAsia="Times New Roman" w:hAnsi="Times New Roman"/>
                            <w:b w:val="0"/>
                            <w:bCs w:val="0"/>
                            <w:noProof/>
                            <w:color w:val="000000" w:themeColor="text1"/>
                            <w:sz w:val="24"/>
                            <w:szCs w:val="24"/>
                            <w:lang w:eastAsia="tr-TR"/>
                          </w:rPr>
                        </w:pPr>
                        <w:r w:rsidRPr="00973FFA">
                          <w:rPr>
                            <w:rFonts w:ascii="Times New Roman" w:hAnsi="Times New Roman"/>
                            <w:color w:val="000000" w:themeColor="text1"/>
                            <w:sz w:val="24"/>
                            <w:szCs w:val="24"/>
                          </w:rPr>
                          <w:t xml:space="preserve">Şekil </w:t>
                        </w:r>
                        <w:r w:rsidRPr="00973FFA">
                          <w:rPr>
                            <w:rFonts w:ascii="Times New Roman" w:hAnsi="Times New Roman"/>
                            <w:color w:val="000000" w:themeColor="text1"/>
                            <w:sz w:val="24"/>
                            <w:szCs w:val="24"/>
                          </w:rPr>
                          <w:fldChar w:fldCharType="begin"/>
                        </w:r>
                        <w:r w:rsidRPr="00973FFA">
                          <w:rPr>
                            <w:rFonts w:ascii="Times New Roman" w:hAnsi="Times New Roman"/>
                            <w:color w:val="000000" w:themeColor="text1"/>
                            <w:sz w:val="24"/>
                            <w:szCs w:val="24"/>
                          </w:rPr>
                          <w:instrText xml:space="preserve"> SEQ Şekil \* ARABIC </w:instrText>
                        </w:r>
                        <w:r w:rsidRPr="00973FFA">
                          <w:rPr>
                            <w:rFonts w:ascii="Times New Roman" w:hAnsi="Times New Roman"/>
                            <w:color w:val="000000" w:themeColor="text1"/>
                            <w:sz w:val="24"/>
                            <w:szCs w:val="24"/>
                          </w:rPr>
                          <w:fldChar w:fldCharType="separate"/>
                        </w:r>
                        <w:r w:rsidRPr="00973FFA">
                          <w:rPr>
                            <w:rFonts w:ascii="Times New Roman" w:hAnsi="Times New Roman"/>
                            <w:noProof/>
                            <w:color w:val="000000" w:themeColor="text1"/>
                            <w:sz w:val="24"/>
                            <w:szCs w:val="24"/>
                          </w:rPr>
                          <w:t>4</w:t>
                        </w:r>
                        <w:r w:rsidRPr="00973FFA">
                          <w:rPr>
                            <w:rFonts w:ascii="Times New Roman" w:hAnsi="Times New Roman"/>
                            <w:color w:val="000000" w:themeColor="text1"/>
                            <w:sz w:val="24"/>
                            <w:szCs w:val="24"/>
                          </w:rPr>
                          <w:fldChar w:fldCharType="end"/>
                        </w:r>
                        <w:r w:rsidRPr="00973FFA">
                          <w:rPr>
                            <w:rFonts w:ascii="Times New Roman" w:hAnsi="Times New Roman"/>
                            <w:b w:val="0"/>
                            <w:bCs w:val="0"/>
                            <w:color w:val="000000" w:themeColor="text1"/>
                            <w:sz w:val="24"/>
                            <w:szCs w:val="24"/>
                          </w:rPr>
                          <w:t>. Yüz yüze eğitim konusunda öğretmen görüşleri</w:t>
                        </w:r>
                      </w:p>
                    </w:txbxContent>
                  </v:textbox>
                </v:shape>
                <w10:wrap type="square"/>
              </v:group>
            </w:pict>
          </mc:Fallback>
        </mc:AlternateContent>
      </w:r>
      <w:r w:rsidRPr="003E05E2">
        <w:t xml:space="preserve">Hizmet içi eğitimlerin yüz yüze veya uzaktan olmasının TPAB öz güveninde önemli bir fark oluşturmama nedenini incelemek amacıyla, görüşmeye katılan öğretmenlere uzaktan eğitim ve yüz yüze eğitim konusunda karşılattıkları sorun ve önerileri sorulmuştur. </w:t>
      </w:r>
      <w:r w:rsidR="00A72578">
        <w:t>Yüz yüze</w:t>
      </w:r>
      <w:r w:rsidRPr="003E05E2">
        <w:t xml:space="preserve"> eğitim konusunda görüşleri Şekil </w:t>
      </w:r>
      <w:r>
        <w:t>4</w:t>
      </w:r>
      <w:r w:rsidRPr="003E05E2">
        <w:t xml:space="preserve">, </w:t>
      </w:r>
      <w:r w:rsidR="00A72578">
        <w:t>uzaktan</w:t>
      </w:r>
      <w:r w:rsidRPr="003E05E2">
        <w:t xml:space="preserve"> eğitim hakkındaki görüşleri Şekil </w:t>
      </w:r>
      <w:r>
        <w:t>5</w:t>
      </w:r>
      <w:r w:rsidRPr="003E05E2">
        <w:t xml:space="preserve">’te, bu kurslar hakkındaki genel önerileri Şekil </w:t>
      </w:r>
      <w:r>
        <w:t>6</w:t>
      </w:r>
      <w:r w:rsidRPr="003E05E2">
        <w:t xml:space="preserve"> ‘te</w:t>
      </w:r>
      <w:r w:rsidR="00340B30">
        <w:t xml:space="preserve"> kodlanarak</w:t>
      </w:r>
      <w:r w:rsidRPr="003E05E2">
        <w:t xml:space="preserve"> sunulmuştur. </w:t>
      </w:r>
    </w:p>
    <w:p w14:paraId="2ED44E1B" w14:textId="276D451D" w:rsidR="00922D76" w:rsidRDefault="00B96517" w:rsidP="00245EFB">
      <w:pPr>
        <w:pStyle w:val="NormalWeb"/>
        <w:spacing w:before="0" w:beforeAutospacing="0" w:after="0" w:afterAutospacing="0" w:line="360" w:lineRule="auto"/>
        <w:ind w:firstLine="709"/>
        <w:jc w:val="both"/>
      </w:pPr>
      <w:r>
        <w:t xml:space="preserve">Eğitimde teknoloji kullanımı içerikli yüz yüze </w:t>
      </w:r>
      <w:r w:rsidR="00746860">
        <w:t>hizmet içi eğitimler hakkında öğretmenlerle yapılan görüşmelerden elde edilen kodların sunulduğu ş</w:t>
      </w:r>
      <w:r w:rsidR="00245EFB" w:rsidRPr="003E05E2">
        <w:t xml:space="preserve">ekil </w:t>
      </w:r>
      <w:r w:rsidR="00245EFB">
        <w:t>4</w:t>
      </w:r>
      <w:r w:rsidR="00245EFB" w:rsidRPr="003E05E2">
        <w:t xml:space="preserve"> incelendiğinde eğitimde teknoloji kullanımı içerikli, yüz yüze gerçekleştirilen hizmet içi eğitim</w:t>
      </w:r>
      <w:r w:rsidR="00340B30">
        <w:t>de</w:t>
      </w:r>
      <w:r w:rsidR="00245EFB" w:rsidRPr="003E05E2">
        <w:t xml:space="preserve"> </w:t>
      </w:r>
      <w:r w:rsidR="00340B30">
        <w:t>“</w:t>
      </w:r>
      <w:r w:rsidR="00245EFB" w:rsidRPr="00340B30">
        <w:rPr>
          <w:i/>
          <w:iCs/>
        </w:rPr>
        <w:t>kurs zamanı problemin</w:t>
      </w:r>
      <w:r w:rsidR="00340B30">
        <w:t>”</w:t>
      </w:r>
      <w:r w:rsidR="00245EFB" w:rsidRPr="003E05E2">
        <w:t xml:space="preserve"> en sık tekrarlanan (</w:t>
      </w:r>
      <w:r w:rsidR="00245EFB" w:rsidRPr="003E05E2">
        <w:rPr>
          <w:i/>
          <w:iCs/>
        </w:rPr>
        <w:t>f=</w:t>
      </w:r>
      <w:r w:rsidR="00245EFB" w:rsidRPr="003E05E2">
        <w:t xml:space="preserve">15) kod olduğu görülmektedir. </w:t>
      </w:r>
      <w:r w:rsidR="00922D76">
        <w:t>Kurs zamanı problemi kodu için iki öğretmen ifadesi aşağıda sunulmuştur.</w:t>
      </w:r>
    </w:p>
    <w:p w14:paraId="2858126F" w14:textId="77777777" w:rsidR="00922D76" w:rsidRDefault="00245EFB" w:rsidP="007D005D">
      <w:pPr>
        <w:pStyle w:val="NormalWeb"/>
        <w:spacing w:before="0" w:beforeAutospacing="0" w:after="0" w:afterAutospacing="0" w:line="360" w:lineRule="auto"/>
        <w:ind w:left="851"/>
        <w:jc w:val="both"/>
      </w:pPr>
      <w:r w:rsidRPr="003E05E2">
        <w:t>KÖ</w:t>
      </w:r>
      <w:r w:rsidRPr="00CB096A">
        <w:rPr>
          <w:vertAlign w:val="subscript"/>
        </w:rPr>
        <w:t>1</w:t>
      </w:r>
      <w:r w:rsidRPr="003E05E2">
        <w:t xml:space="preserve">: </w:t>
      </w:r>
      <w:r w:rsidRPr="00CB096A">
        <w:rPr>
          <w:i/>
          <w:iCs/>
        </w:rPr>
        <w:t>Öğretmenin zamanı varsa</w:t>
      </w:r>
      <w:r w:rsidRPr="003E05E2">
        <w:t xml:space="preserve"> </w:t>
      </w:r>
      <w:r w:rsidRPr="003E05E2">
        <w:rPr>
          <w:i/>
          <w:iCs/>
        </w:rPr>
        <w:t>yüz yüze eğitim öğrenme konusunda çok aktif</w:t>
      </w:r>
      <w:r>
        <w:rPr>
          <w:i/>
          <w:iCs/>
        </w:rPr>
        <w:t xml:space="preserve"> ve</w:t>
      </w:r>
      <w:r w:rsidRPr="003E05E2">
        <w:rPr>
          <w:i/>
          <w:iCs/>
        </w:rPr>
        <w:t xml:space="preserve"> faydalı. Bizim kurslar akşam saatlerindeydi. Yorgunduk, bazen ders çıkışı kursa katılmak çok zor oluyordu, kurs içeriği güzel eğlenceli, verimli olsa bile bir</w:t>
      </w:r>
      <w:r w:rsidR="00922D76">
        <w:rPr>
          <w:i/>
          <w:iCs/>
        </w:rPr>
        <w:t xml:space="preserve"> </w:t>
      </w:r>
      <w:r w:rsidRPr="003E05E2">
        <w:rPr>
          <w:i/>
          <w:iCs/>
        </w:rPr>
        <w:t>an önce bitsin havasındaydık</w:t>
      </w:r>
      <w:r w:rsidRPr="003E05E2">
        <w:t>”</w:t>
      </w:r>
      <w:r>
        <w:t xml:space="preserve"> </w:t>
      </w:r>
    </w:p>
    <w:p w14:paraId="7B4CD988" w14:textId="5CFE7194" w:rsidR="00245EFB" w:rsidRDefault="00245EFB" w:rsidP="007D005D">
      <w:pPr>
        <w:pStyle w:val="NormalWeb"/>
        <w:spacing w:before="0" w:beforeAutospacing="0" w:after="0" w:afterAutospacing="0" w:line="360" w:lineRule="auto"/>
        <w:ind w:left="851"/>
        <w:jc w:val="both"/>
      </w:pPr>
      <w:r w:rsidRPr="003E05E2">
        <w:t>E</w:t>
      </w:r>
      <w:r>
        <w:t>Ö</w:t>
      </w:r>
      <w:r w:rsidRPr="00CB096A">
        <w:rPr>
          <w:vertAlign w:val="subscript"/>
        </w:rPr>
        <w:t>2</w:t>
      </w:r>
      <w:r w:rsidRPr="003E05E2">
        <w:t>: “</w:t>
      </w:r>
      <w:r w:rsidRPr="003E05E2">
        <w:rPr>
          <w:i/>
          <w:iCs/>
        </w:rPr>
        <w:t>Kursların akşam saatlerinde olması da eğitimleri çok olumsuz etkiliyor. Katılımcılar zaten yorgun istenilen verim olmuyor 5 saatlik kurs ancak 3 saat yapılabiliyor</w:t>
      </w:r>
      <w:r>
        <w:t xml:space="preserve">. </w:t>
      </w:r>
    </w:p>
    <w:p w14:paraId="5418021E" w14:textId="1C28566F" w:rsidR="00CC3181" w:rsidRDefault="00245EFB" w:rsidP="00245EFB">
      <w:pPr>
        <w:pStyle w:val="NormalWeb"/>
        <w:spacing w:before="0" w:beforeAutospacing="0" w:after="0" w:afterAutospacing="0" w:line="360" w:lineRule="auto"/>
        <w:ind w:firstLine="709"/>
        <w:jc w:val="both"/>
      </w:pPr>
      <w:r w:rsidRPr="003E05E2">
        <w:t xml:space="preserve">Yüz yüze kurslarda sorun olarak ifade edilen diğer bir husus </w:t>
      </w:r>
      <w:r w:rsidR="00340B30">
        <w:t>“</w:t>
      </w:r>
      <w:r w:rsidRPr="00340B30">
        <w:rPr>
          <w:i/>
          <w:iCs/>
        </w:rPr>
        <w:t>eğitici yeterlilikleri</w:t>
      </w:r>
      <w:r w:rsidR="00340B30">
        <w:t>” olarak kodlanmıştır</w:t>
      </w:r>
      <w:r w:rsidR="00CC3181">
        <w:t xml:space="preserve"> </w:t>
      </w:r>
      <w:r w:rsidR="00922D76">
        <w:t>(</w:t>
      </w:r>
      <w:r w:rsidR="00922D76" w:rsidRPr="00922D76">
        <w:rPr>
          <w:i/>
          <w:iCs/>
        </w:rPr>
        <w:t>f</w:t>
      </w:r>
      <w:r w:rsidR="00922D76">
        <w:t>=12)</w:t>
      </w:r>
      <w:r w:rsidRPr="003E05E2">
        <w:t>; eğitici, yüz yüze kurs katılımcısı ve uzaktan eğitim katılımcısı öğretmenlerce değinilen bir sorun olduğu görülmektedir. Eğitici yeterlilikleri konusunda</w:t>
      </w:r>
      <w:r w:rsidR="00CC3181">
        <w:t xml:space="preserve"> görüşmeye katılan öğretmenlerin verdikleri cevaplardan örnekler aşağıda sunulmuştur.</w:t>
      </w:r>
    </w:p>
    <w:p w14:paraId="5CB67875" w14:textId="77777777" w:rsidR="00CC3181" w:rsidRDefault="00245EFB" w:rsidP="007D005D">
      <w:pPr>
        <w:pStyle w:val="NormalWeb"/>
        <w:spacing w:before="0" w:beforeAutospacing="0" w:after="0" w:afterAutospacing="0" w:line="360" w:lineRule="auto"/>
        <w:ind w:left="851"/>
        <w:jc w:val="both"/>
      </w:pPr>
      <w:r w:rsidRPr="003E05E2">
        <w:t>KÖ</w:t>
      </w:r>
      <w:r w:rsidRPr="00CB096A">
        <w:rPr>
          <w:vertAlign w:val="subscript"/>
        </w:rPr>
        <w:t>6</w:t>
      </w:r>
      <w:r w:rsidRPr="003E05E2">
        <w:t>: “</w:t>
      </w:r>
      <w:r w:rsidRPr="003E05E2">
        <w:rPr>
          <w:i/>
          <w:iCs/>
        </w:rPr>
        <w:t>İçerik değil ama öğreticinin üslubu çok önemli. Yapılış şekli değişebilir, içerik güncellene bilir ancak eğitimcinin o içeriği nasıl işleyeceği çok öneli bir konu</w:t>
      </w:r>
      <w:r w:rsidRPr="003E05E2">
        <w:t>”</w:t>
      </w:r>
    </w:p>
    <w:p w14:paraId="76322313" w14:textId="165BEE06" w:rsidR="00245EFB" w:rsidRDefault="00245EFB" w:rsidP="007D005D">
      <w:pPr>
        <w:pStyle w:val="NormalWeb"/>
        <w:spacing w:before="0" w:beforeAutospacing="0" w:after="0" w:afterAutospacing="0" w:line="360" w:lineRule="auto"/>
        <w:ind w:left="851"/>
        <w:jc w:val="both"/>
      </w:pPr>
      <w:r w:rsidRPr="003E05E2">
        <w:lastRenderedPageBreak/>
        <w:t>KÖ</w:t>
      </w:r>
      <w:r w:rsidRPr="00CB096A">
        <w:rPr>
          <w:vertAlign w:val="subscript"/>
        </w:rPr>
        <w:t>8</w:t>
      </w:r>
      <w:r w:rsidRPr="003E05E2">
        <w:t xml:space="preserve">: </w:t>
      </w:r>
      <w:r w:rsidR="00CC3181">
        <w:t>“</w:t>
      </w:r>
      <w:r w:rsidRPr="003E05E2">
        <w:rPr>
          <w:i/>
          <w:iCs/>
        </w:rPr>
        <w:t>Yüz yüze eğitime katılmak isterim. Daha verimli olacağını düşünüyorum. Bunun yanında eğitimciyi de ben seçebilmeliyim. Aynı okuldan aynı isimli kurslara giden arkadaşlarım farklı eğitimcilerle karşılaştılar, bir kısmı çok iyi öğrendi. Bazıları ise hiç fayda görmediklerini, vakit kaybı olduğunu söylüyorlardı. Aynı kursa katılan kişilerden benzer tepkiler alınması tesadüfi olamaz. Yüz yüze eğitimde takıldığım konuyu sorabilirim. Ancak benzer şartlarda yine uzaktan eğitimi tercih ederim</w:t>
      </w:r>
      <w:r w:rsidRPr="003E05E2">
        <w:t>.</w:t>
      </w:r>
      <w:r w:rsidR="00CC3181">
        <w:t>”</w:t>
      </w:r>
    </w:p>
    <w:p w14:paraId="368C1723" w14:textId="77777777" w:rsidR="00CC3181" w:rsidRDefault="00245EFB" w:rsidP="007D005D">
      <w:pPr>
        <w:pStyle w:val="NormalWeb"/>
        <w:spacing w:before="0" w:beforeAutospacing="0" w:after="0" w:afterAutospacing="0" w:line="360" w:lineRule="auto"/>
        <w:ind w:left="851"/>
        <w:jc w:val="both"/>
        <w:rPr>
          <w:i/>
          <w:iCs/>
        </w:rPr>
      </w:pPr>
      <w:r w:rsidRPr="003E05E2">
        <w:t>KÖ</w:t>
      </w:r>
      <w:r w:rsidRPr="00CB096A">
        <w:rPr>
          <w:vertAlign w:val="subscript"/>
        </w:rPr>
        <w:t>2</w:t>
      </w:r>
      <w:r w:rsidRPr="003E05E2">
        <w:t>: “</w:t>
      </w:r>
      <w:r w:rsidRPr="003E05E2">
        <w:rPr>
          <w:i/>
          <w:iCs/>
        </w:rPr>
        <w:t>Eğitim veren öğretmen çok iyi yetişmiş olmalı, öğretmeye çalıştığı konuları öncelikle kendisi aktif olarak sınıf ortamında test etmiş olmalı.”</w:t>
      </w:r>
      <w:r>
        <w:rPr>
          <w:i/>
          <w:iCs/>
        </w:rPr>
        <w:t xml:space="preserve"> </w:t>
      </w:r>
    </w:p>
    <w:p w14:paraId="3F799E59" w14:textId="6D3F0B04" w:rsidR="00CC3181" w:rsidRDefault="00245EFB" w:rsidP="007D005D">
      <w:pPr>
        <w:pStyle w:val="NormalWeb"/>
        <w:spacing w:before="0" w:beforeAutospacing="0" w:after="0" w:afterAutospacing="0" w:line="360" w:lineRule="auto"/>
        <w:ind w:firstLine="709"/>
        <w:jc w:val="both"/>
      </w:pPr>
      <w:r w:rsidRPr="003E05E2">
        <w:t>Yüz yüze eğitimler</w:t>
      </w:r>
      <w:r w:rsidR="00B96517">
        <w:t>de</w:t>
      </w:r>
      <w:r w:rsidRPr="003E05E2">
        <w:t xml:space="preserve"> </w:t>
      </w:r>
      <w:r w:rsidR="00340B30">
        <w:t>“</w:t>
      </w:r>
      <w:r w:rsidR="00B96517">
        <w:rPr>
          <w:i/>
          <w:iCs/>
        </w:rPr>
        <w:t>destek daha iyi</w:t>
      </w:r>
      <w:r w:rsidR="00340B30">
        <w:t>”</w:t>
      </w:r>
      <w:r w:rsidR="00CC3181">
        <w:t xml:space="preserve"> (</w:t>
      </w:r>
      <w:r w:rsidR="00CC3181" w:rsidRPr="00340B30">
        <w:rPr>
          <w:i/>
          <w:iCs/>
        </w:rPr>
        <w:t>f</w:t>
      </w:r>
      <w:r w:rsidR="00CC3181">
        <w:t>=5)</w:t>
      </w:r>
      <w:r w:rsidRPr="003E05E2">
        <w:t xml:space="preserve"> ve </w:t>
      </w:r>
      <w:r w:rsidR="00340B30">
        <w:t>“</w:t>
      </w:r>
      <w:r w:rsidR="00B96517">
        <w:rPr>
          <w:i/>
          <w:iCs/>
        </w:rPr>
        <w:t>etkileşim daha iyi</w:t>
      </w:r>
      <w:r w:rsidR="00340B30">
        <w:t>”</w:t>
      </w:r>
      <w:r w:rsidR="00CC3181">
        <w:t xml:space="preserve"> (</w:t>
      </w:r>
      <w:r w:rsidR="00CC3181" w:rsidRPr="00340B30">
        <w:rPr>
          <w:i/>
          <w:iCs/>
        </w:rPr>
        <w:t>f</w:t>
      </w:r>
      <w:r w:rsidR="00CC3181">
        <w:t>=6)</w:t>
      </w:r>
      <w:r w:rsidR="00B96517">
        <w:t xml:space="preserve"> kodları</w:t>
      </w:r>
      <w:r w:rsidR="001F3A5E">
        <w:t>nın</w:t>
      </w:r>
      <w:r w:rsidR="00B96517">
        <w:t xml:space="preserve"> </w:t>
      </w:r>
      <w:r w:rsidRPr="003E05E2">
        <w:t xml:space="preserve">hem katılımcı hem de eğiticiler tarafından </w:t>
      </w:r>
      <w:r w:rsidR="00B96517">
        <w:t>vurgulandığı görülmektedir.</w:t>
      </w:r>
      <w:r w:rsidRPr="003E05E2">
        <w:t xml:space="preserve"> </w:t>
      </w:r>
      <w:r w:rsidR="00B96517">
        <w:t>Ö</w:t>
      </w:r>
      <w:r w:rsidRPr="003E05E2">
        <w:t xml:space="preserve">zellikle eğiticiler yakın </w:t>
      </w:r>
      <w:r>
        <w:t>branş</w:t>
      </w:r>
      <w:r w:rsidRPr="003E05E2">
        <w:t xml:space="preserve"> veya aynı </w:t>
      </w:r>
      <w:r>
        <w:t>branşlardan öğretmenlerin kurslarda</w:t>
      </w:r>
      <w:r w:rsidRPr="003E05E2">
        <w:t xml:space="preserve"> </w:t>
      </w:r>
      <w:r>
        <w:t>bulunmasının,</w:t>
      </w:r>
      <w:r w:rsidRPr="003E05E2">
        <w:t xml:space="preserve"> kursun daha verimli geçmesine neden olacağını ifade etmişlerdir.</w:t>
      </w:r>
      <w:r w:rsidR="007D005D">
        <w:t xml:space="preserve"> </w:t>
      </w:r>
      <w:r w:rsidRPr="003E05E2">
        <w:t xml:space="preserve">Bu </w:t>
      </w:r>
      <w:r>
        <w:t xml:space="preserve">duruma örnek </w:t>
      </w:r>
      <w:r w:rsidR="00CC3181">
        <w:t xml:space="preserve">olarak; </w:t>
      </w:r>
    </w:p>
    <w:p w14:paraId="39739F97" w14:textId="2B59E9A0" w:rsidR="00245EFB" w:rsidRDefault="0064182D" w:rsidP="007D005D">
      <w:pPr>
        <w:pStyle w:val="NormalWeb"/>
        <w:spacing w:before="0" w:beforeAutospacing="0" w:after="0" w:afterAutospacing="0" w:line="360" w:lineRule="auto"/>
        <w:ind w:left="851"/>
        <w:jc w:val="both"/>
        <w:rPr>
          <w:i/>
          <w:iCs/>
        </w:rPr>
      </w:pPr>
      <w:r>
        <w:rPr>
          <w:i/>
          <w:iCs/>
          <w:noProof/>
        </w:rPr>
        <mc:AlternateContent>
          <mc:Choice Requires="wpg">
            <w:drawing>
              <wp:anchor distT="0" distB="0" distL="114300" distR="114300" simplePos="0" relativeHeight="251679744" behindDoc="0" locked="0" layoutInCell="1" allowOverlap="1" wp14:anchorId="56A143CE" wp14:editId="0837EA5D">
                <wp:simplePos x="0" y="0"/>
                <wp:positionH relativeFrom="column">
                  <wp:posOffset>115570</wp:posOffset>
                </wp:positionH>
                <wp:positionV relativeFrom="paragraph">
                  <wp:posOffset>1468755</wp:posOffset>
                </wp:positionV>
                <wp:extent cx="5612130" cy="2045970"/>
                <wp:effectExtent l="0" t="0" r="1270" b="0"/>
                <wp:wrapTight wrapText="bothSides">
                  <wp:wrapPolygon edited="0">
                    <wp:start x="0" y="0"/>
                    <wp:lineTo x="0" y="21453"/>
                    <wp:lineTo x="21556" y="21453"/>
                    <wp:lineTo x="21556" y="0"/>
                    <wp:lineTo x="0" y="0"/>
                  </wp:wrapPolygon>
                </wp:wrapTight>
                <wp:docPr id="27" name="Group 27"/>
                <wp:cNvGraphicFramePr/>
                <a:graphic xmlns:a="http://schemas.openxmlformats.org/drawingml/2006/main">
                  <a:graphicData uri="http://schemas.microsoft.com/office/word/2010/wordprocessingGroup">
                    <wpg:wgp>
                      <wpg:cNvGrpSpPr/>
                      <wpg:grpSpPr>
                        <a:xfrm>
                          <a:off x="0" y="0"/>
                          <a:ext cx="5612130" cy="2045970"/>
                          <a:chOff x="0" y="0"/>
                          <a:chExt cx="5612130" cy="2046394"/>
                        </a:xfrm>
                      </wpg:grpSpPr>
                      <pic:pic xmlns:pic="http://schemas.openxmlformats.org/drawingml/2006/picture">
                        <pic:nvPicPr>
                          <pic:cNvPr id="9" name="Resim 3"/>
                          <pic:cNvPicPr>
                            <a:picLocks/>
                          </pic:cNvPicPr>
                        </pic:nvPicPr>
                        <pic:blipFill>
                          <a:blip r:embed="rId14">
                            <a:extLst>
                              <a:ext uri="{28A0092B-C50C-407E-A947-70E740481C1C}">
                                <a14:useLocalDpi xmlns:a14="http://schemas.microsoft.com/office/drawing/2010/main" val="0"/>
                              </a:ext>
                            </a:extLst>
                          </a:blip>
                          <a:srcRect l="110" r="110"/>
                          <a:stretch>
                            <a:fillRect/>
                          </a:stretch>
                        </pic:blipFill>
                        <pic:spPr bwMode="auto">
                          <a:xfrm>
                            <a:off x="0" y="0"/>
                            <a:ext cx="5612130" cy="1750695"/>
                          </a:xfrm>
                          <a:prstGeom prst="rect">
                            <a:avLst/>
                          </a:prstGeom>
                          <a:noFill/>
                          <a:ln>
                            <a:noFill/>
                          </a:ln>
                        </pic:spPr>
                      </pic:pic>
                      <wps:wsp>
                        <wps:cNvPr id="22" name="Text Box 22"/>
                        <wps:cNvSpPr txBox="1"/>
                        <wps:spPr>
                          <a:xfrm>
                            <a:off x="0" y="1744134"/>
                            <a:ext cx="5612130" cy="302260"/>
                          </a:xfrm>
                          <a:prstGeom prst="rect">
                            <a:avLst/>
                          </a:prstGeom>
                          <a:solidFill>
                            <a:prstClr val="white"/>
                          </a:solidFill>
                          <a:ln>
                            <a:noFill/>
                          </a:ln>
                        </wps:spPr>
                        <wps:txbx>
                          <w:txbxContent>
                            <w:p w14:paraId="17F63748" w14:textId="77777777" w:rsidR="00756D9E" w:rsidRPr="00973FFA" w:rsidRDefault="00756D9E" w:rsidP="00245EFB">
                              <w:pPr>
                                <w:pStyle w:val="ResimYazs"/>
                                <w:ind w:firstLine="0"/>
                                <w:rPr>
                                  <w:rFonts w:ascii="Times New Roman" w:eastAsia="Times New Roman" w:hAnsi="Times New Roman"/>
                                  <w:b w:val="0"/>
                                  <w:bCs w:val="0"/>
                                  <w:color w:val="000000" w:themeColor="text1"/>
                                  <w:sz w:val="24"/>
                                  <w:szCs w:val="24"/>
                                  <w:lang w:eastAsia="tr-TR"/>
                                </w:rPr>
                              </w:pPr>
                              <w:r w:rsidRPr="00973FFA">
                                <w:rPr>
                                  <w:rFonts w:ascii="Times New Roman" w:hAnsi="Times New Roman"/>
                                  <w:color w:val="000000" w:themeColor="text1"/>
                                  <w:sz w:val="24"/>
                                  <w:szCs w:val="24"/>
                                </w:rPr>
                                <w:t xml:space="preserve">Şekil </w:t>
                              </w:r>
                              <w:r w:rsidRPr="00973FFA">
                                <w:rPr>
                                  <w:rFonts w:ascii="Times New Roman" w:hAnsi="Times New Roman"/>
                                  <w:color w:val="000000" w:themeColor="text1"/>
                                  <w:sz w:val="24"/>
                                  <w:szCs w:val="24"/>
                                </w:rPr>
                                <w:fldChar w:fldCharType="begin"/>
                              </w:r>
                              <w:r w:rsidRPr="00973FFA">
                                <w:rPr>
                                  <w:rFonts w:ascii="Times New Roman" w:hAnsi="Times New Roman"/>
                                  <w:color w:val="000000" w:themeColor="text1"/>
                                  <w:sz w:val="24"/>
                                  <w:szCs w:val="24"/>
                                </w:rPr>
                                <w:instrText xml:space="preserve"> SEQ Şekil \* ARABIC </w:instrText>
                              </w:r>
                              <w:r w:rsidRPr="00973FFA">
                                <w:rPr>
                                  <w:rFonts w:ascii="Times New Roman" w:hAnsi="Times New Roman"/>
                                  <w:color w:val="000000" w:themeColor="text1"/>
                                  <w:sz w:val="24"/>
                                  <w:szCs w:val="24"/>
                                </w:rPr>
                                <w:fldChar w:fldCharType="separate"/>
                              </w:r>
                              <w:r w:rsidRPr="00973FFA">
                                <w:rPr>
                                  <w:rFonts w:ascii="Times New Roman" w:hAnsi="Times New Roman"/>
                                  <w:noProof/>
                                  <w:color w:val="000000" w:themeColor="text1"/>
                                  <w:sz w:val="24"/>
                                  <w:szCs w:val="24"/>
                                </w:rPr>
                                <w:t>5</w:t>
                              </w:r>
                              <w:r w:rsidRPr="00973FFA">
                                <w:rPr>
                                  <w:rFonts w:ascii="Times New Roman" w:hAnsi="Times New Roman"/>
                                  <w:color w:val="000000" w:themeColor="text1"/>
                                  <w:sz w:val="24"/>
                                  <w:szCs w:val="24"/>
                                </w:rPr>
                                <w:fldChar w:fldCharType="end"/>
                              </w:r>
                              <w:r w:rsidRPr="00973FFA">
                                <w:rPr>
                                  <w:rFonts w:ascii="Times New Roman" w:hAnsi="Times New Roman"/>
                                  <w:color w:val="000000" w:themeColor="text1"/>
                                  <w:sz w:val="24"/>
                                  <w:szCs w:val="24"/>
                                </w:rPr>
                                <w:t>.</w:t>
                              </w:r>
                              <w:r w:rsidRPr="00973FFA">
                                <w:rPr>
                                  <w:rFonts w:ascii="Times New Roman" w:hAnsi="Times New Roman"/>
                                  <w:b w:val="0"/>
                                  <w:bCs w:val="0"/>
                                  <w:color w:val="000000" w:themeColor="text1"/>
                                  <w:sz w:val="24"/>
                                  <w:szCs w:val="24"/>
                                </w:rPr>
                                <w:t xml:space="preserve"> Uzaktan eğitim konusunda öğretmen görüşleri</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group w14:anchorId="56A143CE" id="Group 27" o:spid="_x0000_s1032" style="position:absolute;left:0;text-align:left;margin-left:9.1pt;margin-top:115.65pt;width:441.9pt;height:161.1pt;z-index:251679744" coordsize="56121,2046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bv7H3ZgMAACYIAAAOAAAAZHJzL2Uyb0RvYy54bWycVd9P2zAQfp+0/8Hy&#10;+0iTQhkRATEYaBKDajDt2XWcxiL+Mdttwv763TlJWQtoYw9Nz/b5fN9339nHp51qyFo4L40uaLo3&#10;oURobkqplwX9fn/54SMlPjBdssZoUdBH4enpyft3x63NRWZq05TCEQiifd7agtYh2DxJPK+FYn7P&#10;WKFhsTJOsQBDt0xKx1qIrpokm0xmSWtcaZ3hwnuYvegX6UmMX1WCh9uq8iKQpqCQW4hfF78L/CYn&#10;xyxfOmZryYc02H9koZjUcOgm1AULjKycfBZKSe6MN1XY40YlpqokFxEDoEknO2iunFnZiGWZt0u7&#10;oQmo3eHpv8Pym/XcEVkWNDukRDMFNYrHEhgDOa1d5uBz5eydnbthYtmPEG9XOYX/gIR0kdbHDa2i&#10;C4TD5MEszdIpsM9hLZvsHxwdDsTzGqrzbB+vP7+yczY92seskvHgBPPbpGMlz+E38ATWM57+rifY&#10;FVZO0CGI+qcYirmHlf0AJbUsyIVsZHiM8oTiYVJ6PZd87vrBE+VHI+PfhJeKTBEauqNH788Qz7Xh&#10;Dx5Rb6/F4VbkRSPtpWwaLAjaAwaQ+45cXqChl+KF4SsldOh7y4kG4Bjta2k9JS4XaiFAKu5LmWKu&#10;LPeOf4Mew+5KU6gwHIX//VpwIvAa3SpICv0QBGwaFyKCp6QRngeVkUX71ZQgRLYKJnbVm1WWHh5M&#10;ZkcHW1oBLp0PV8IoggbAgIxieLa+9kNuowtmrQ2SGbE0emsCQOBMzB8zHkwAgB0DN5kfuYfRM/bf&#10;1Kx3NbMCssSwT8rJslE699hln0xHYApSHdywWUnoYB4KMs73mY6ts9Oz6eH+fjqN3cXyFzt3Osmy&#10;Waztpv3eTKk3jSxHiSLX540jawbyaWsZxFCvLa9XqEegPSC0Qrfo+ltsBLsw5SNw4Ex/5XvLLyWc&#10;d818mDMHdzyoFd6tcAufqjFtQc1gUVIb9+ulefSHasIqJS28GQX1P1cML4vmi4Y64wMzGm40FqOh&#10;V+rcYKPAi2h5NLFjQjOalTPqBzxnZ3gKLDHN4ayChtE8DzCCBXgOuTg7i3Z/51zrOws3VRrljLze&#10;dz+Ys4PQA9TzxoxKYvmO3nvf2M72DFruUsZmQF57FkHeOABVRys+RmBtvXZ/jqPX0/N+8hsAAP//&#10;AwBQSwMECgAAAAAAAAAhAO8y5MOvBwEArwcBABQAAABkcnMvbWVkaWEvaW1hZ2UxLnBuZ4lQTkcN&#10;ChoKAAAADUlIRFIAAAN3AAAA/AgGAAAA1KxdkAAAAAFzUkdCAK7OHOkAAAB4ZVhJZk1NACoAAAAI&#10;AAQBGgAFAAAAAQAAAD4BGwAFAAAAAQAAAEYBKAADAAAAAQACAACHaQAEAAAAAQAAAE4AAAAAAAAA&#10;lgAAAAEAAACWAAAAAQADoAEAAwAAAAEAAQAAoAIABAAAAAEAAAN3oAMABAAAAAEAAAD8AAAAANJj&#10;gtUAAAAJcEhZcwAAFxIAABcSAWef0lIAAEAASURBVHgB7N0HgJ5FtTfwSTab3fRCICGQEELvTaRD&#10;ABEUREBERGyI7RPlYsNyi9fevSp6Rb0KIqJyvaIogkpvSu+9hBJqSG+bLfnmN2Hiy+u7m03YzbaZ&#10;5Nn3KVPO/OfMmXPmzDzPoL/97W8rYgiOEgoCBYGBh8DgwYNTpdva2gZe5UuNBywCgwYNCo7C9wOW&#10;BUrFexgBY0/RP3u4EXpx8UVGr13j7L333oOG6FjrrbdeGD58eBnk1g7Hkqog0CcRyILzySefDPX1&#10;9WHixIlFBvTJlixErykCdXV1Yc6cOWH+/PlhypQpISuZa5pPiV8QKAisOQL6W0tLS3jiiSfC+PHj&#10;w9ixY0Nra+uaZ1RS9FsEyOgXXnghLFy4MMlo+kpxQnW+uZNxx7AbN25c6Vydx63ELAj0CwQMsow7&#10;grTIgH7RpKUSnUBgyJAhYdGiRWkyY8yYMYn/i+LQCeBKlIJAFyBg3Glubg4zZ84MDQ0Naexh7PX3&#10;wEARyJpirHTc2mT0ggULVsnoMgHXMV7VT4e4YVmKWZMyc1INT7kuCPRvBLJC67fIgP7d1qV2/0Cg&#10;UrHKyzJzX/hHrHJWECgIdAcCebzJ/XCgjD1ZxuR6+y2hNgIZI0/JaNhl/GqnKHcrEVi52abyTjkv&#10;CBQECgIFgYJAQaAgUBAoCBQEugwBSwwtBRcsOVyyZEny4HVZASWjgsCLCKxz4441zt3Kxbq6IK54&#10;1bMbru0R6kweqyujq55X1qua3q4qo+RTEBjICFg66ujtgXwbOnToKlqdO7JcyPXI19X1ybKkL9S1&#10;knbyGM29SS5X0tcXz/FSX+ODrsA595E8/hvv2+svXVGePHK/W5dldhXtXZmP+uO77sa7K2muzou8&#10;tdwz18G5e9nzs7p+BYPMg9V5V18royN91HPlPvLII+G//uu/wg9/+MO03/A//uM/wi9+8Yvw7LPP&#10;rpKZ4qGtsbFx1T15uy6h+xHQVvno/tK6t4S0LLNWEToCJjOzkINr962Ntl46d5T8fHW/QJN29uzZ&#10;YeTIkanz1UqjU+mMTU1NaakY5nZPmdyz8njmmWfC6NGj04tgVkdHFlZrQ3Mt+qrvqRdaFy9enOjW&#10;EdG7Orqq8ynXBYG+hgDex++W1VT2rzxIkRm5z76c/qCcuXPnJsE7YsSIVQNfJV7KUkZewlH5rKvO&#10;ySIHenJwrv7Lly9PZT/++ONJRnlRlePee+9N8SdPnpzkpxd5ZNzIU7JCyLTLy6wuuWUf5MvBTb65&#10;rOo2ymVn2sXtKFTTWRkXjUuXLk0YwGfYsGEvm+7K/HvTuXZRPzIfz2degEEeNz3Dhy8nSG+sxNej&#10;Ro2qiee64PmXU4fKtHBCL4yWLVuW+kx+jrfcz3xkrw2+dA/exnt9gaxZU1xzmfqnPHN/yv3CNXo8&#10;V653EODhp59+Or3sAw1dHbJOopzqkPWr6npm/NQn60byydjldLl+1fm6lodDukosKuPqx/ajeslJ&#10;5q/K5z19TjdEV2VQJ/WHi7rdd999iU+22GKLxEN33HFHwmnrrbdO9WZQycN+WyHXE+aZB/EEbNvr&#10;e9LlcvGnvDqSe3TezTffPOWpHLRMnTo18XRus8x38ttmm22Snjwz7ktE70477ZTKy3GVvyYBreqp&#10;7FzPNUnf1+Lqt+qr3tUBhpX9RTzYu+dZ7leVMsM9vJfHQXmKC0vjgP4kkFHuu+dZe0F+ynUop3Is&#10;kQb9aMp9XZ45OM/1U4b0lc/Fe2kPeTElMDCTDr7xxhuninrEpfzcc88lZsfwMq/O8MUsav6oxLx5&#10;88IVV1wRXvGKVyTGVsHKPJwzKL1F6fnnn08Vo8xRkrxVSQchgP/85z+nPLbccssETmUelYWrC3Ao&#10;VIxBDdNe3Mp0a3KuXk899VS49dZb01t9Nt1009TRc2OvSV4lbkGgryCgb+Hxhx9+OA1qZIK+IOhn&#10;5AeZQSDqt56tTd9TDjmhf8mX7CBAq4PlLlkA++3KgAZClLJN/pApOaiTQZ2MIqsee+yxYEB2bUD+&#10;wx/+ECZNmhRe97rXpSQUDWk222yzJF/JO3nDxwG366+/PimZhxxySBpwcllr+pvbyKwxzLSRAcN9&#10;CgRFzn2ytVoWV5dl8grdaJRHDtIZmCjDs2bNChtssEFSTAyU/TFo+0cffTRhRqHLAzjezG/gXH/9&#10;9dP4COc1DZnXDNg33nhjGkv22WefhHF1Xt3J89VlvZzrzIfGf5M0G2644ao+jKfwljGfTgHT+++/&#10;P/UDb/BlbF155ZXh4IMPDptssklSZDpLi3KVp10mTJiQ+mnWAciuhx56KJVJN9C34U2p1ncvvvji&#10;VOZGG23UpXoDmrSt8uCR+UedPCMrqw1Z9/Ux7Q0rdSFX1YH8oJfldB3JPvH1S+WTWZUyWRlo0Y9v&#10;vvnmQPbAQbm9IaAPr3gBGBmpLjmgm+zFV2QTGUu+qaf7f/rTn9KzHXbYIaW77rrrEl76FZ4j0+Wf&#10;xxW86MAXu+++eypG2dUBL2nDSy65JOyxxx6BMZn5qzKuNiF78bCJu1tuuSUcdthhq9o51w3tJgcv&#10;u+yyRDtZaixwb8cdd0x5V9a7soyOzuUvnfFYGersXn8Mua7aX33xAPy1CwzwCr7XtnkCAz/pj2SF&#10;/qFv6YP4H1bSS2tcN2bmNpAn+SQv/c99bSU+OVY5TlZijUbjiDKVrT9Ln2WB52wwfFktt+SjXDIt&#10;t6fxu7Ivi1PTuJOQuxjD/uY3v0mdwyzG3//+9/DlL385vOENbwivfe1rAyMGcJ0NKoqgn/zkJwkM&#10;M9lAzJ1GuQTVXXfdldzXFIVcWYx98sknh7322ivl8ctf/jIBx/js6DW6QKZsXXrppeHNb35ztwgr&#10;9cJIF110UVI8MQSwMwN0Fp8SryDQlxDA94TLv//7v6eBjfFCEcL3Bslrr702/PGPf0zKkoHMwLsm&#10;8iJjQdCRDfIiL7bddtv0q2+THX7JiauuuirJle233z7JhCxXcj4v51cZhP7vf//7dDBos+Ams175&#10;yleG97znPelXPa+55pokQ7fbbrvwwAMPhNe//vVJJlDM0ElhUid43XPPPUnAk2VkKkVNXRmEcHs5&#10;RhIaDR6WAO22227JwDRbLM+zzjor3HnnnatoF7dWWbnud999d5LP5DYlJstmz9WHQk5p2nnnnQMl&#10;qlZeL6cNejotPnSQ9e94xzvCv/zLv4S3vvWtaQBGGyXy//7v/8J5552X+oSJR/yacVpT+rWb/PDE&#10;gQce+BIlO/P81VdfnZQCeBsHu5Ln15TejuKjl6wwKfvf//3f4Rvf+EbYZZddkkJCyTFxQy+YPn16&#10;wvWGG25Iyo2+bjyFKaPLhMiayBCKmf6mzPe///1h3333DQxvZVKyTz/99FTmu9/97rRs7re//W2q&#10;hrZTpr4ivrbtqvFcv2c4/O53vws//elPk/zCV/JncB1wwAHhpJNOCmQHRVKguDG6rogT45dffnn4&#10;xCc+kSaO8GL8VnH41re+FQ499NDw9re/PcnAWnygDcgq+hCZFL+FFfTlbLxlGvRjbcGoIYPy80RI&#10;D/7JPP+9730v4UCWuifoK3D7yle+ksYeijVcjEHGIgo4r5lALtHV6GjGCu1LXotDdmlrMplRpe/t&#10;ueeeNWUZvJRPp6WPajvyXNmVvCKOMsl0RibsBW266667prHhVa96VcJZu6EDj3/3u99N+csXnS8n&#10;4Dn9j06Pt/WjSmPi5eTd29LCFZ/ry8ZrxhY5nPlH32cwGZNPOOGEZMSZ1LFcVly2jjaA0//7f/8v&#10;6RuMN+PyZz/72TRm6pfKgSHZe8wxx4RXv/rVKS3ZRhYff/zxSbbAp7o/kkv64fnnnx/+8pe/hE9+&#10;8pPh8MMPT3wsvvb61a9+FX7961+Hj370o2H//fdPeeYxFU97fuGFF4Zp06aFD3/4w+lTVuqWQ03j&#10;DiE6dBYsgLngggsSWGYnFKTTZyVOJTNw0mFMA5p7iJTer2vn4tQa8FSYYEG0bw+96U1vSkwI8B/9&#10;6Efhr3/9awJTZXRwnUgjoFdlKSdZQCnD4TlrXCNrSB3X7Jc0aJGmFu3olVYdcz3QrG6eSZdxco+L&#10;XQPpiGZolF1CQaA/I6Cv6QOEIX53Xhlyf/HMuT6jj0tXGQgsebgvTnWflN4z8fQ95bjW54Xcf802&#10;U1YoRfo2QSe+Mv1Koz/rr/LM8sivPMmxSpor6yOtazKRbDLJZNZXfHQR5u4L06J8Ith5GNFA8G+1&#10;1VaraDBJJS8zg8rkBaJootkkFoXyU5/6VMIBnfBAvwOtaFGHTLP7zpUlvvMcMt25jWAhzlnRsDO7&#10;bWAyWSdfB/noV4CVPOWBBoMROuVBCTKAZmwpV+LDIstMsjDfk1+1PPUMLeiXP7pdq5tnyoWPMvx6&#10;7j6anLuHVvG1w7oKysIH6loZ0It+z8RBYx5jnAvieIZmB/rV3eHcM/nKQxr5uZbOczzvvsM1njcW&#10;Z56XJzxzu+Q85AM75WQ+kt4hf+nEUU4OznNenonjHtzlg1ZtUd1G8nPf8xyc6yP6ASWbkos/KM6U&#10;znPPPTf1h/322y8ZJyZi3VcPGDJeGH4ZC7yE9sqQ6amsh/pT0uRLUSIfeP/oBBRy/E5xdo9i7kCn&#10;/JVpEiNjnnWMyjKdaytlwgqt8IBTxhXu6KgMngmMB/KAoZHbjjGrTWFYGdQvY6vu4lNK6UI8Qg5K&#10;aOYn9ChXGv0fXfLgEWD4mJBSf94B9ZWfQxy/1TRX0tKT5+glt2bMmJHaEy3wh5t6OGe4kqMm4dRH&#10;++IfAXb/+q//mn4ZdtLoRxR+/Ug7m0xh3OI/+MHCuUN618px4Knvf//7iW/wtPJygDl6b7rppqTI&#10;M6re8pa3pLiMdQYIfRfPKVub4TnGvaWleIv3Wp+Rt3bJ/Q0NzvGX++ispBEd6PMMX+JJRqw2l597&#10;eMxv7kvKl488xZefIA9HrlvmMeVXYiGdvKrzzDSip7sD+pVvssMEErqNXQx/kzjaFc1wxTOMbu2g&#10;z2kb3tKZ0UNnUujMM88Mb3vb21Je6m6cmxH5zvivzdgmJgp4+eWlDauxqlVf9PHamZzzSwew+o9O&#10;oBz0+bV6kWNKPdClbgJvMf4wUUBm1Qo1jTsRNVAWZoyqK+KMEeY67rjjkrBksRroednsKclLBcy0&#10;qSCmwDgEidlcXjgz2jlvTFQd3EO02WTCnbCSxoydGSplioNRLKdgUOmQOoCZvkyHRtP5CXUNZOAA&#10;nA540EEHJfrkZbbQbLR6aCgAEraMRnT/7//+bwIU+MpHi2VWGEVZ6uhanTGtNFnA6BgaqISCQH9G&#10;AJ8T8Pql88rg2v0s7MkKskB/FaQzsOozZtQJLpM7+pYJGPf1Y4eQ8/Kr7+nbBs4si2677bbUnyky&#10;hC8DRL8lT/RZfXRaNLwYUAwxCp7+75dMIaPIDs8Nwu0FQpYXzOCR+zjalSuYyTU43H777SlvigJD&#10;irwxMCgPNtK4f0WUrWYFpSH/TKCROfBBDwEujXviKUf5Bgj1cpBf7pGJlQF9uY1gDVd1tuwHPkce&#10;eWSSefI0WMAeDtKQn+QbfC0j4jEw2GQ6KYfiGydgpp0dBn6Gn7YmS8lU2JulNICSk/LJ8pQCpt3l&#10;gybKjUFOmrzcXR3RREnTts7RYdyhnFNqtWF3h9ze+E9d87Vynef6ow+fwoAHQPx8T1vhL+Ma3B98&#10;8MHkKcg8D0vPcvzM9+pnklW7U1xhj+c9N9YylKSFFd7DK9pC/zFGaX9p8JgxTxtoJ+0jjjwpJoJ6&#10;oA0vGGsZZdrFPW0iH5ibwHCNPyg6eBbf8EioZ84vY6PeJhN4hiiYvNXSysNkrvaXD553TnFh5KFT&#10;XSnSeIpHM/db9aeb4NM8huMdAWaUeh5w7QAXfR82+sARRxyR9AxlUND0aQq/eqLPclD1cc85XoW1&#10;9lRXChg9BT76PUXMEmjlwlOboLeaV9CmbfQBXhuyDkYOtCtDHnggB+eZv/ySfxRLfeI1r3lNamPp&#10;tBe5op/hFfVAh2dWX1Fk1eMHP/hBOPbYY1P7W6FF7tCn5A3T3hpgpA05GfCkawFuxha44ifeNzi4&#10;dmhTGOIrfI1fGDomGvCgessDDtpDXvDT9tIbv+Sn3+A3+einAsyda+vKgEfwBe+MfIwFPDxknf4u&#10;L21Cx8Zn0uNrMoFBiB68hd/UR7+SxnNtpB3RSk7rW8Y6h7FC/9QfjAn6FCOG7Fcvz/Vd44t7aIGP&#10;fiEf/c49fQ6tOR94wUK5ypEv2shg5ejzZItnDCE8ZwzWb+GFV3N7VeLUlefy15bT4liP99Gr3dBJ&#10;Pupv6DL+qq860iPe9a53JcPP2OO+tvACHPgYW+XpIE+y11vdLBOeGcci+ZCzytM2lX23sn7uw1Y6&#10;5WoH7WH8pQeRKQLec6585eB5+aIbvngYPe311Q6NO4IZE5nhImiOPvroVEmZazjPCAUzEOIaPDS6&#10;WSiCDRMSoBgbw2IkzJEFfmWFnWsUFZIeg2gQg7d7BL90OqR8gf6+970vMY1KooMwQ6fGUR4aZkbQ&#10;gQZwszOYyyFfgtEgYuBAu6USZtkJOB2S8MPU8lQvHVWDoA3gOgOlxGyAYGZQQxE6vHe5kdLD8qcg&#10;0M8RaE9oE2YEEIFppplAc63f6lv6C+VDX70iGjr6K2VL/5GGQUB2CNIZ8MSxl821wc8go08buPRN&#10;g5PBhhC0FIXwJNANmMqnYJIR5AbBSck0eyY/yi/BTg6gvbJervV7sga9ZCE6DYD6vLiULvWgYJAZ&#10;0qDPYDsjGnfkoXgGAvVUvnoS1AZqg6vZXHKM0q0OFAD0wou8VTYayULn6i4vNFMihGq6YQN/s/YM&#10;VIYd+SYtTN03SaYc9WKMosmgTO6hU3mZTgOnNkAHuZeDOhsfyFcDYVaULI1jEMIP1mQyHoAlxYV8&#10;J48tLdPe5Cys0KxsOFMesiJvMEUXeW7MgE1vCtrdmIIfjC/aI/OBmXn8qe3wCmOpkudhJr0D3toI&#10;D8Abf8gPZnDOPE+BchjnKIvGNe3K2NCelFYKqjY2vgl+janapHIGWLnwhPvPfvaz8MY3vjFNiqID&#10;X6AZ/SZylUU51o7S6X/GeYoUXsh8qH3xiv7OOKM/WFZknMfneAgt6D8repY/8IEPrBqrGcnqOyP2&#10;H/lqe/0LT6AJH1Fw1YGSrN6COqAFrSYFyI083lP28CM88b7lVNOiQqj/ZNzQYTYfzRR4beAZzPVZ&#10;AQYMZPWmQGdeJbeUlY23TFNKFP/AxXN9QR3IJ22tbek8ZFHGLqfJ7aIdc7+wbIuRIw0ceAPgo68q&#10;k2xDC3mCNvVAv3bEE9qEh4LsyHyXy+uNvzDC9/qS84wRGYx/KM7kBh7F19qfzISn9iXPTPjjFU6E&#10;yn7kHFbkCv50DlvXDHd8iI/lpV+RoZTub37zm+GDH/xgil/Zbs71Mf2DngjvTD85xtAzHsnXc/Rq&#10;V44F9cCj2gzfic+ApIuaKNO3tDH+Q6fxxQSFOuAn8WGk/tqbrorH8Ju2NrGAFsuPxdf26oQf9CHP&#10;0I0ONGTjyDUes+TVecZC3voYmuSpTOWYbMKbro2RZHVus+7kLzJP/3doM0F/cI5WNMAE/nSIGVG2&#10;SOPaOMMQJ6fUfWaU02SrQObIR3oYGgfJgixT9dGOArz0QWMDfjTBZOJJn7a0OOctH5hrR+3CnsGz&#10;nsMfrxhf28OyXeNOpgZXnR4hjCtrQgkjg7J7OhBGsedGB7Ce3hpyzM4QJLTzwKATUBo0ukEMiNUg&#10;IBqAZs/OPvvsNCiymHVGyh+m0HkBmdNTxDAzBegLX/hCEvA6ByErnj0RGOrf/u3fkkFIodJpGZ2E&#10;2zvi3gmNilaueoIQ4BgbU6grtyyAv/71r6fB1cB82mmnpQFBmQS/TpcZCdjVdeuoscuzgkB/R4Bg&#10;tzRKP87BciKDhwHOAKRf6ncf+9jHklJnDTw5Q/DZz0coek6B+Z//+Z80YJAr9v8a7CmX5IfVBWQQ&#10;g44AJbjJKIEcIBgNQoQ0BVHfPvHEE1O/P+OMM5LAJ0TRpR9XCk/lkysGAIc8DBTKsEyTjDMgGGjt&#10;T6YokomMSrJLyIMNeWbW3wBpQDQrq0w0wUseORDunpvQgtPnPve5NABZ0uX+1772tTQAwJOXopJm&#10;eVAEyEjyEi6wp9QaIMhS2KmXwQWe4n3oQx9Ky3gozUcddVSqbzWdxoNcr0xr/q2Uh+hxbVxhvMGV&#10;Mk25f+9735v2DFAWvvSlL6XZS0YnJQZ22pNsVhYD8YqotOVZTPj3VnmrvsZB2KERxsZT7YtXKPHa&#10;UqCgT4vjzo9//ONk4OJ5hod2o4wwHL761a+mlSeUAeON5/JkCFNS8SzDSF/QX/CSsfHb3/52muBQ&#10;psCAphCeeuqpSVGwBJjBl/dYaRu0a1cz8hQ/yi2ecJ+iSRGkAKLfGM8AMjGKtyx/ohug3fidFStl&#10;ay+KnvgMVXjAQV+hJClLHDxZycPO3dMvKLL2vqCTTMA3sNGXYFhZnjL1zzyO4y+6hf6KBgqTkPNX&#10;dg7uqa8+okzjvoO80D4///nPk7yRB13ChAxd45RTTkm/6keewEkb0W9yIEfUh+IonnToZqDoz/Qp&#10;95SfQ5ZF2lc/oDhbiUQ/QivayR+KqGXh7pM76kvmkZUO7cpbZc8oeaztlSOPvhDwFYOBvokPM936&#10;hDHG0kM8weDOPE7W6Av4Q4AVeWKSy3hD9sHT1h39yIQFvtFO2s07KIxF+pSJDud4CY70w1r45X6E&#10;p+nSxiYyXbsL8sUXDAn92H3y2woJvICnGeScKyYhycQc8CRZ+ulPfzr1Uf2OTqu9tT06TRjZKoR3&#10;yQf7soydvLyey5ssgCW92GSKPOFBh9af4ceQNPnhIA8YovgJX5PdeM64ahIVvtqDvDC+2IduDGT8&#10;Ml7Qgmfhn9st12ld/Cqzslx4qDNeqZQb2sJBJuUJWHwhoF3biS9OdhBl468y/1p1IrNgoc3ZDgz+&#10;7GjKRie+Uw7eMDlkUgp2ZA0ZqH3gmiceapXZrnGXGRPTE+oqgCCZ5c5FKWHdMogwCoFJaaKIMPoo&#10;AgJmYuFiZIab2YVaxACMwmOjI1BVyGHwIEjfEQ0xBqaKCypPAOqUOo/ZGIINU1FMzECIk+PnX/XB&#10;+BRK9VIuIQt0jK7BsyDNS53U1YBIMGpEh2ew0HkrGSMRV/4UBAYIArkv6zOVwXXuR+47J0j1Q3to&#10;9TPGBOPBPQOOe/qgfm+A0K/MiCmDUmXwMpAJBiwDnv6b+7YynDvIBUqufAz2hKKBiFyQJ9khT7Nf&#10;8iErKESUHYaFIL/KkOtjMCfYpfGLPnSgm0DmXSDDxKN0MjLJkOogv3xkuqvjKGNaHDTlR46SQRRi&#10;cpe3gxyj2FC0ybZMc24X+cmbTBbIWJNflFt1R798TeDBygw1w9VAo07ypJSsjs6UeTt/0OJgQBhD&#10;yGuKgrYwaKkLpVYZyiWPtYFBV5t4ThmjbFDUzUgzZHoqqEvGI9NQeZ3rm9tUnWwLEMc4ZrzUrsbD&#10;zPNmkfEJzDPPqytFk+eBIpBfZIav5C3IUzB+wdA4Kx/Kr3bUX7JxkXmJJ8sYpn/hHQYD/tAW8sv1&#10;0z/kaYyjHOMXhgzPNwOboccgUYcrotGNV9Cl7fASxaVybFS+55Yf8S7hWXEoLYw+ipSQ65QuavyR&#10;h/5LoaQYMXTlo8/DpjKoC2woZ/gP7+FneGqH6viVaSvPlamuDG0GhDalAONRddF+sGL4oS3rTnCg&#10;G6mf+lcGtClfH8yHOO5XB5jAUtvSceRP4aYvkTn4hoygUMNfe6BJ/uosrfZUD3nBpC+GzJ8Zt4yV&#10;X9hpH23NcGX8uUcvFWAs5DTO5ZePjI37gvvKMflPXhmvyF/t+cUvfjHxEbkkVOaZbsQ/ys7tqi/T&#10;F+WXQ74njvSMRoFerc/iU+MjHtJ+4ohLbuJ5/Qav0XvVW/tqe5Mr9G9tjF+k1zcEdaqsp/rgJ3KA&#10;vNCv8TmDz9hibFR/fRPtylEvfV056NEXjG/4TXrjEznPI2/c1S/IDXQqv6cDGmCJbkHfrA7iuK9e&#10;sHetvSzPVk+6DF1FP6S7aDNxYNNRgD1ZSmaS5/I0JpPB5Ag+wydw1f70B5NfeNrkBRy1eV6xon1r&#10;hXaNu5yxNdkGFoYdA+sjH/lIshgJe8JEgRkYBVISrGvX8AABgHuIVQkDSntCJTM9QUX4G0gYVBje&#10;DAnFbtMoSDFpbhx5GqgYc8ACDuAwvRlO4OR8c+fLjIhez/JAquPKH2ObGRGAjlExvfgGA/VVB51C&#10;Q8lXg6KphILAQEEg9yd9G//rS7kP6B/ukQHO3RePoDRQUEr0bcqt/iWu/k1w6VMGFfH1NbJIkIf8&#10;KCoEob4vnufKRk8+5Kcss4wMLn2VLCCPHNKIK3/9Wj4Gr9y/DUi5LpXtKV/yiZwgaF3Li0xCrzzk&#10;SW7IE50GaWkYltVBekemO9ejOl6mURnyzXVXJ+Wrn3pJXyuIY6bVQI0+s7EG4YwLRYBRx6hSljgU&#10;BW1HzteiUzm1MKpVvvqJm+UpmYv2jLc2V65fAf6wg5tDfR2UKvl41l5da5XfVffQhw4BpnDJwTPX&#10;xhdxclzYeqGXMdEYwyCHK0wYqGbrxdWu7sNe3oI6Uh7xvH5ibNJm7mVekU+OS7EzOcE7CE9KoDwr&#10;2w/uDvcd8NWvspKaMot/pEEXj59+ZIJEvfAFYxu96oQubaK/GTcphWjiFWmvjdBF8aY/UALlKQ/p&#10;8uFa8JuPymt6hiWvdBEeF3oGejN2KXHFH30Hz9MrnKu334yf38py5JWD+/CgyGlLChWjioIFE9jp&#10;+5VtI3+TS+qJJu2ag7Jgrz/YvyMOvnEPbvqygD7lCpk+2DGuzfyTmWfFpaM8iupPVzJ5rs9qF7/a&#10;Kbe/39wm+Tdl3sEfOKBLHdCQr+UNF9d+28O9g6zX6pFyyFSGOj5Ek8CToU7aQZ2zTPbMOdwylujN&#10;IWMjn8pzz8VzP08KahvX+JXRJdA3awXx4CauvkiH1D/0YXXwTJ8h69CmzfERPNUPX2U+VTf6baZR&#10;XLSIg0b9V17KUQfyFRbGKDyay5Q+55Gx8Axe8lQ2evEuXhZXnpkPpdHnxXU4F8e4gofFFeTp3K/6&#10;eSYP9a/EvhZu6+IemgV8AScyWv/MY522Qa/xEMbGKWkcsMp1hZO2ItO1R+4jteqg3vBjEMrX7xVx&#10;Aoa8NlkpLY8c4047iAtjuobyta/xgnHJECfHjIPthXaNO5XUuIQToWMZDwHPZcwTZ3BAgBkB4AAC&#10;YzIECRUNCxT5qMi0adNSIxt0MlNVEwVQQpPQNguHKRluBhf35QMEIArAwizSsW4JOzOB6DQzDSTG&#10;ZAYVnQLA1I0QIBwoPQYI6cXX0fJAh9bcqM7lke/l/OTZGxgWHSUUBNYlAmSAgYdwJAvMALpnsNGf&#10;3CdAs+Ak0PRNky9muvQ9/ZCQ8mpwhpilhvqlAcr93LcIP/fNBpo5tzREP2YkKk/QJ/VXacgCs/r6&#10;9juit0S/JjyzUiI+2SFUCmVp1UE+1UHfl09epeBaEJcCoK7KI+eyMUfhhkUuqzpP5Skf7Xmwro5T&#10;LYNymVkG5ecZq+r04sGJPFc3+FGMDU48GGZjKa3wpTjKh8dIOvGFTCda0SnUwig9aOcPvCrlZz4X&#10;vbIulAJty+tkUFOOuBQp9FCy28OznaJf9m00KDsrLsYjPM/b5RlatTM68Qiep9CZGDWI59ldAzW+&#10;dliW6rn9NrDHM/gntyOs9RGTnTxxPGVwoVBQmgTlCdJYmkVZQBPPBbrQ6zeHnLd0Dtfqlds5x5PG&#10;M4qbch3GdsabcdI4apynHxiT9UvjsX6LP7KynfOr/FUv6ekR8lQWWrQpXSIrwjmN9tbH0SgunjDh&#10;CytyhKKPjiwHcrrKX/lnmuWDBmUJ6qls+ZIPgvYVR1zP4U3/oWTDwBJHz9GjvpQ+ba694KIO5EFW&#10;wsXLwbl89T+KIazQ5746yBeWztGYMXLOiKO0K1OfIePoOrxTeMnLarwcwj16E5mLfiH/wkr5qwvi&#10;iwtnfKd8OKBN26GZroQOz9dFUBYM8CVPZQ6wMwlC8aaH0hV5jMSHgb5Jp6wV1FO8zIMZJ3Gd688M&#10;GeOZNoMBw1o7S5PjpZOKP9KKb1ykmOu3eaWK8kzszIzeLHou3hHXfavf4ApvdUG/80q6Mr/49Qwt&#10;aDRhQvmXHg+TBZlmpMkfVll+ytO14NeRsXCe6+e5uNoZDjBRF7wKW+Xj9dxPc375V9pK+t3vyaBu&#10;2sWkFU8cftE+2kEdrGQwWUKO4hs4wAW2JungrF/qu7Cs1Cv0Lf2TvMlB3cl8fCOQ97Aj8zeNBhy5&#10;4pkVSQxsQRrym5dWX87jhaXfxhH8017osHervMIRbx+HhrRGHhCEu05kBh4DUdAwpMJYlA6CDSAU&#10;CXEoOQyvShAyYSoBVHG4IC23wNAEpAG0cqYXXQ4Aem62n2JoFszeGXs0MLs0BJN8XVO4xMfoBDBB&#10;rg6W/QA3l5dp8pvLqrzX3rm4JRQEBgoC+jahZgkiwaNv63MGFUYaD50+xhAyEOjH4pARPHbuU4gN&#10;lFl5M4tPadInBYNVHhAIXEah1QQE4BVRYSbsKB4C5co5WSOu8ghfSo9169KSPWRVzrO6z3amv8uD&#10;HFFX9BvoCGh5EvzKNkHFkCRTLF1hlBD21UEaNKIbBpSmapqq0+TryniV5/l59a/2Is/JSZv/KUIU&#10;5MqBjaFn4DLIaUdHxirTqb6Zzvysuqxa17VorHXPAGrgMoYY8PCSNnXYs21vE5pr4Vmr3K68p74G&#10;XoYyGsyiwkj7Ufwt9zdoGzPhZSUJjPE/A8R4g2/wCByNTxQMRjdlVci8BBvlUf55ZhgU+J2HNeOe&#10;eZ4CKE9jHGUOv1NKxKsebzPmOQ/X+V4lVrl89UG3tlBHfRN/qJ82Un8KHwVVn9a/1EHdchmV+eZz&#10;+Wcl0j3XFBlYwYiypX859Cf5UpaUR1E2ucMTZ2mTOBQn+XUUlKEfOHJwjpcopniNUic/ihY+pzvo&#10;N2Scvb7qTEaRbWhST+1NdqGBnCETGT/6vbSVSl4uFy3aRl2z4aBPZnmGBvWcGZV/ZdB34EnmKpfC&#10;SS/zyxNvMkb52soEfF52Kp9c36xwKk8bCR21kbrjU+0uHzwGH7LXOTmI5+lgyuiMwZjrv7a/6IUH&#10;+tHkQKP2UD7sXVPaKef6qXHHZF82aGBfGfAyvtKPtEl+rk55jMvjF+zxpv2U5JH47YUsbxnjZAXc&#10;GELaSR72W8JzxowZqRw8hFfEs2UIzcYRfCBkfNFXSSPDSt/THvqPPkqu4Fm45LTkBR6DGdpqhZxv&#10;fpavYYEfjHHOtYMJHYe2gF0OOU2+7g2/lTTlc33ZRAG5aa88vOgjsPdWWe2kf5GB6iwdfF2TPWwJ&#10;/UAaz3K+sMVPeMWhXcgS8smybX3UfkXv7Pj85z+f9m/qr/gVf8gTvsqUxuSePPVxv/iEfdWRvKvp&#10;uZOpzAkZxOpIGtCvjsyL50Ul9r9hTBswPcM4BPwhhxySFAjGICXMZlQbxQ0IWbhg0gyEhneOUOnf&#10;EWfZvS3IIE7Y57yVaaAzyKMNjZQAh1lFAkgeGJC3D7PrtMrV4W0upRiamaZcMiRtTPaiFB1Kg+lk&#10;BLVG1rDygwf6lOfI99CNDp3bPXQCvrJe4pRQEOiPCOB5/YaiQ4BROnkXKHquTZjwwuUZLoOUzeGM&#10;GB/Vllb/1ud9YJi3Xr+3j8WEDFmRhSf8snAkZyh0DCeDno+9WpZtALXvlsC0TMusLeWK0CYbpDPo&#10;G5z0WYKTUNZv9XFBnfRx1/leelDxh9JHyVauQIgry4tCKOi8MLAw+JMFZM+0uHKBbBCUp3zX5CCZ&#10;xtvi5SFkEpmJNvEEcdXdbw7KzHQrQ1453xzHb5Zd6pllF/kIcy/7YHioh4+1wpI8pLAwYJRBaZCu&#10;M3RmGvyiKdPjXH3ISs8E9+Sbacr3xJEOXxjA7AvUdsYQ/ECee6kMHsNPcJHXugrox5vwOuecc9KH&#10;b41tFEC0mGG1d9G1usHUW5QZDl5oIBhfePEc2t7LEoxJmeeNZ9Kql3ajGLinTC/S0WbahQFn0IeN&#10;/T/KNe7x5OhflBaGhvGSEiPgodwu6Ub8oyz3ctvk+/nXfWMpJQd/MmwpJ4JJUmOqMu2N16fxjjFc&#10;v9ef2gvyraQFj8CA0mSpom0gXgZCmWIoaX98SDnlnUILRcjkiWDCGb/ABG61Qu7f8skBHSY86DNW&#10;FZBBDGR6Ax1AW1JcKXsUfDKMh1T7wNPLmkwguTb5rZ3VC49S2NCvz8E5B+XL28S3/u45OvC3uts3&#10;R/nHY/QoeIujPP0SVuqiTbwIw4s1GDPaGX/Zm4pueJJ70jnko82kt8VmZjQc8ax+l9sKHa7Vh/zI&#10;Oh/a8AGPv09y4F1KsYl1yj35rTx5d0fI8hh2lp5qd3JCgCXex/d+XVOEvehDO6g3T6a6ySfLfXV0&#10;wJzc85IU/UgZ6iEevvPSFPyt7Y0x2lc/kA6/V8q2yrrDHG95qZIx0YQEgw7d5AU+M37SR5WZPcLK&#10;ppcqW3r8pX3Qqg7S+nWtDG1OHjAO9A0yXVp9Qlr112/0DXq1l2uROeSDvCp5U90cmR/QIg6+075e&#10;iGKi54pogHLCCPI3ntCh0SBuzjPTLE+0CnlcShfr4I864Inc/rlIfSrvWcXT2kZcbQH3rJdU8oN6&#10;iVMrqJe4cMF/lfxphYEXZ5lo0Ob0AnjABw/Bjsw2CUDeuQ9HwXiNHvKVnkP+63No0TbiVodBsaAV&#10;MqVE5cZEnFl3wsXMECGBUcwAGKwwPMIUZmaSgHBPHmYLMKj4GpMyRRkyU0DISYNgAgtjyzsTplyV&#10;pfwpx6/GIFQwqTL9mnXCWDoX4WbwE18ZKqvi3PWUAx3bzJgZOYd78gG6JQwGCPm5hgMj1kCsbCB7&#10;aYr76qeeOrHBx8ClHhoxA2+GSFoNRKC2xwDVjVCuCwI9hYA+Z/AmtPXdLAPWhB59nUCXT5751J/0&#10;QbKAYiqO/qfP6e/KcbhvBoqXgaJm0PErvQGDkCM3KBUmcAhPs5L6l/wYeM4pFvq5GX6/4ivfagIG&#10;nn6LDvU0EOrDzsk5+TPOyBqKsDqQS2RBHoT86s9mUskMZWS5JZ0+L36WiZ6TQ+pIphH0hLA3F1oC&#10;KQ1ZhhYyixwlb9WZgUiWEOTO1YEgF5fyhg75kbfkEzrgIA55R8YJ7quHcg0o0pOX6NLuFDPlkGOU&#10;FO1nsg496qFt0AgrGNWi0wynePBDv7bLMtBsvvajQKgvecp7JU/tgWZyNctTgy+ljfFNpub2gBda&#10;tQGFm1KpXhQMtIufse4s3xrUpSfnKX3wyO3Z2TzQBTPjh7Tqit+NS/Jz4Ec8pl3wgjrhV30Nj6JB&#10;n8g8D3dYywsuMJSWAq7dKfBwmhYnC+SBz+RPcaO0w1ZfxKfwkodxG39qo5lxDKvkJTSpg3aArfSZ&#10;5zMO6mFsla9fWyDy+Ca9ttHH9B1xMw/LrzqvnCf88Q79AG3GU/ekx2do0r8pxLCgK3huwggelGR8&#10;DRM0KAcP6IP4LSuRuTy/4ujb6HQurjwFZXoGb1jKC03alr6gTnAWRxtKr2wHhVm/1BYmaeRP9yFv&#10;8KY+R56JK6ijemXZlGn1XF/SZtpKuylTf9IfpDPpjGc8l7800psAoSCiE/3aGU+SEe55hl/IWnXi&#10;PWCo0sPISenJEmWpo3IZptLiJbJXv8Of+i1eMDmBF51rC8or+nM9U2Xb+aMu6NaH8Jz2hWtHAebq&#10;RJ/MsiPH137aneKLl/UpOKg/7NUHJtrU5JD6kK/GErJEXGOPX/0If2sjuGXs8TiehB++Ec8z5ybz&#10;8JO2U7dKWeLaASeH9oMXHkOzfKSDhzLFwRtoRwe64QRb3h74ktP0Uri5L3/3xZNeHze+iUO+kf3K&#10;JGesnBHfOOE+GZXHL3E8z3yIx+jX+qP88ECuCyzkp130dbJPPZStH2lXZesLeVyFJ/kIn0qMcjtW&#10;/sIVv2sT+eT2r4zTmXP06pt4nJ6QxyNpc57GATSjEy+hE6/oE+QxHjHWGEfVVZ/WNpV1kJeQV+zA&#10;Mj+X57Qos42zJsC1OdmQn8MbX9AtyDvyBI+rP6OdDZR5WD9Wvvz1YfyIj8UhC4XYboNqGnce6hAK&#10;xGwCIoDtvkrIGDO5rgzi5WdAlQemwLieuc7p3asOnuU0yhaHMFc2gByAdk85+RodWeh6jrZMh+tM&#10;tziZlkrac8NgRHGUp/EICvE9JwzUybXDuQ6qHKCqp7QO5ZdQEOjtCODhLLgJjSwc1pRuvK/P6BcG&#10;fALKtb6hP+j74jhyX1OG+8rUz/R7aVz7rXyuXxJegrg5P2lyemn0UfmTC+4rTx2lb08G5PTSyUOe&#10;8kd7dZBflgP5mXTqKD6ZZeZfeQZC8SmihDaBbXAmV8gHWEmHPvHIKdfuu0aDuiovP1Mv5ZF/mW50&#10;5DjyVXZlEF+Z8pY+yyb1zHgpBz6eiZdlI1ocylodnfJz5HoZIKVznWkwQOY6iyvPXIZz8hT9sHSd&#10;aUSXvFx7BhttJY74nimjs0Fag+naGnfKyvyEHuXDWHCdMRYn45pp80w7OOCPFun9CurmGi4wFB9u&#10;6upa2Z5JL01uQ9fSVl7DSxyYy8MzvCR/uMkLr8lbHPnWCrkcaRnmuX7SK8OR6XYu7/byynVUbqZN&#10;XOmFjK1r52gTXKujssmCfD8/cz+XK12toDz0CXg+h1wPz5XjkL/6as/cJ3LaTJv0cEW/tNrHeU7r&#10;PLdLLsuv59oCBpVBvspSJpo8V6+chzRoUKY2zPjAQzxHlhWZBnlmbKTxPMvS3HfIE3igV/7qQY6L&#10;r0w8nPk6Y5h5Unx0uO5sQJuy1sS4y3mjHQ3KzME5WhkiJpl4F9WZMu8+7zi+ZZDOiKuzGC3KVyf4&#10;yE895QNrv3DKuCkHBujOmGin3C6V+GWaqn+1JayUa5xgvOXy3JM3Y8kEAePO8njtYFKM4cFjZmKF&#10;0YFmadDgXJAXGnNwLWhj8eSvfId6SS9t5tnMc65z/uoKB7S7p43l69r9XLa8YSFP96vzVCaMK/HM&#10;dLb3K35XGHfyR5M2Qn9u31yu+ihLnSp5HD+4hgG61ZGMV0eHe7VCe/wpjfKNcWiQdw5whBEatJW4&#10;rtGAVzzXtq6lzXUQR930XfTkNu/QuMuF9uRvJjQzUE/SUsouCPRHBAisrjDuKrHRb3tbn10XNCnD&#10;IGF5JY++GTWzfgZss9qWlZvZXBe0VLZHOf9nBLTTyzHuKnPUnkJv4/lKGst5QaA3IWDcocCujXHX&#10;Xj30QwouRdfyWEZRNkr1TUsf3/nOdybDo6dlcK3y3aPYWxpoOTJFPxtmvDyW9PG8wm4gyJquNO7a&#10;45nq+9pA6Ov4Mu5q7rmrrnBPXfd1gHsKt1JuQaAnEeiN/XZd0KQMg7M9SGZYLScxOBuQLW/Ks+Xr&#10;gpaebP+BVnZpz4HW4qW+vREB/ZByzmtk37M9ZZbjuUcGW1LqmdDTfbZW+e7xwjBCeRwtWeY1sgrG&#10;8kleI3WplbY3tkdfpKk/YZuMOwzFSs5Wa19slEJzQaAgsOYI6PMOs4FFBqw5ftUpDA6W/FhyY/mM&#10;2ek8KDP8+tPgUV33vnRtzMPzgnNHaZu+1IKF1r6MQKWRoh/qf10ZGEMm1PJSQx48ZZLHvT1Y7WEM&#10;sZ+OTOLBMzajfSDJqGoZPVA8ll3Fn0MwvOVDXNkDiXG6CsCST0GgLyOg/+d9FzbSt7eOvC/XcV3T&#10;To7CNR82mJfQuxCgKNifw+DOLwXoXRQWagoC/RcBspFXSv/Lr+rvjrEnT+DIO8vl3oxqpjGPHWh1&#10;zzHQgrbL793IL0EaaBi8nPoOit+pW6GD6WgYqoSCQEFgYCFQOQAOrJr3jtpSPCoH895BVf+nImPe&#10;HUpl/0evd9QwK75ZhvUOqgoVnUVAu+U27Gya/h4v41F4euVLYsjpviSje8N4Ht90O2gIQryW05pk&#10;Bl4JBYGCQEGgILBuEDCQ8+zZC2JPnusSCgIFgdUjQOnLM/uWsZVQEOjrCOBpb1R02CPouoS+hYDx&#10;3FstvZ2zJ8fzIQr3Ok1MZF1vCQWBgkBBoCCw7hAgd/MrjdddqaWkgkDfR4ASJRTdpe+3ZanBSgTw&#10;tP11xoQS+h4C2q03jOdpR3lfcnn2vaYuFBcECgIFgdoImFxzFBlcG59ytyDQEQL6Tek7HSFUnvU1&#10;BDJP96TXp69h1pvoze3X0zT1PlddVHRalywOrfGDkyual4e4VnQNXZvxZQaD45vQ4jKnIeOiW7uu&#10;91Wxpxu9lF8QKAgUBAoCBYGCQEGgIFAQKAj0PwR6neXTMn9emHfZJWHuVZeFppkPh5Z5c0Nr07LQ&#10;2ZXHK6IxWBe/BzJyp93C1E98NgydtGH/a7VSo4JAQaAgUBAoCBQECgIFgYJAQaAgUIVArzLulj50&#10;f5h35V/D0kceCiO32yGM2XPfMCiuXx1sL2An3zMwqLEhLH3w/vDcb34RvX+Lqqpb+5L7O29crTyv&#10;HXvN7lo7/eijj6aXJWy88cYdJu7qsjssrMbD//u//0ubQF/96lenpz/96U/DJptsEg466KD0vZh7&#10;7703TJw4MUyePPmfUnNF+2CozaQ2km64YTGq/wmkcqMgUBAoCBQECgIFgYJAQaBfIMA0qXQ+1Q0e&#10;FIYOWfkN1Z6sYKeMu5kzZybF3ScTshFUTTTDxEcHR40aFTbbbLM1/ihl8/PPhQV/uyYse2xmGLn9&#10;zmHENtuFIeMnRC/cyDC4cVhYEb13vHKrC3XRsBjc0Bhaz/5hjN/SbvQXXnghnHXWWeHQQw8N22+/&#10;/ap46nfzzTeH2267LRx++OHBxzDX9gObMPE2r5///OcJk7e//e2rysknML399tuT0bQ64y+nWdNf&#10;NJx77rnhySefTPsT1BFtNu7uvffeIRtz2vmhhx4Kd911VzJG//rXv4ajjz46FffII4+E73znOwmT&#10;Y489Nm34hRGaGXLqET+rEW655ZaE5zHHHLOmZJb4BYGCQEGgIFAQKAgUBAoCBYE+gQDDbsGSlvDg&#10;U4vC488vDYsWLwkbTRgRtp1WFyaNbeixOnTKuPOR11tvvTV97LW9t1JR7seOHZsU+2nTpq2ZQRQN&#10;jfnXXhGWPvxgaJwyNYw/+LDQtnRJaHry8bgsc14YHF8RPnTyRmHw0E4AFfNqWxaXcUZvX3uGKLR9&#10;sPmjH/1oGD169EuMO88uu+yy8F//9V9hu+22S6+jfTnGnVfa/uEPfwivfOUrQy3jjsfrxz/+cTKw&#10;usu440372Mc+FhYtWhSmTp2aPnnBuPPqda9gz8bdtttuGx5++OFw4YUXhhFxaau4m266KUjC4rgH&#10;8rnnnku/rpcvXx5+8IMfhOOOO26Vl87HSGfPnp3KEaeEgkBBoCBQECgIFAQKAgWBgkB/ReD+WYvC&#10;pbc/HxY3tUTduCXMnN0cFjaF8NpXTAz1dZV+vXWHQKeMu1122SV9d2NeNLTaez2r5YdTpkwJe+65&#10;Z7tx2q0W4y567eqjp27UK/aML1RZFJoeezQ8/7vzw7xrrwx1I0eFKf/yiTBi6+2iVy568dpW78Fr&#10;t6wXH/hAZENDQ/JeVcd1n9HXFR+RZGAyoORZKzD+fv/734dJkyat8pLVivdy7qGBgfqlL30pfOIT&#10;n1hloLlf2Z6HHXZY2HHHHcP999+fPHs77bRTWG+99VLRu+++e/jjH/+4igyGomWc4vN+8gK+5S1v&#10;SceqSOWkIFAQKAgUBAoCBYGCQEGgINAPEeCtu/3R+XFV3Irw0aO3CM1LF4bf3fh8uOXh+WG7qaPC&#10;tA2GhyE9YOB1yrijuPPi8OA98cQTySNW6RXz8XPGyfTp05PHZ03bz5rV5U89GerHrRfq19sgtMZl&#10;hE+ffWYYO+PVYeOP/GtoenxmmPX9b4b1j3pTGLPPAWHFsqVxD15MFQ20IQ1DQ13cl2dPXkv0JkXi&#10;QkR5TUn4p/jq57jvvvvCr3/96+TN4uliDDFkd95553DqqaeGrbfeOtxwww0pzrXXXhuWLl0a9ttv&#10;v3DCCSeEvfbaK+XLS5YNRR4wBpZ9az4e/+Uvfzl5Eb/97W+Hxx57LJxyyikJSwYf4+mpp55K2L//&#10;/e8Pr3nNa5LXzXJJyycffPDBdPCWzZgxI5x44omBIV4roIHBKvDK1QoXX3xxOOecc1J9GHWMvTFj&#10;xiSP7MEHHxzQeOSRR6YlpG9605sCY//zn/98eOCBB8K73vWuYKmr82222SYt9+T9VG9LOm+66aa0&#10;F+9DH/pQ8gCef/75iZ9gdPLJJ4c99tijFknlXkGgXyOQ5Wj+7deVLZUrCHQDAqXvdAOoJcseRQBP&#10;F77u0SbodOGPPrsktdUum40NY4YPCctWDA6bTRoe2ga3xaWai8Pk8fHN/b3VuFPLjTbaKC23e+aZ&#10;Z9L+qsqaU+AZdvbarW1YEZdSstAG8XAtXBAW331HmHD08aFhoylh6MQNg5etNM99IX7aoC4VUedT&#10;B2NHhZbmEJ6Y3xRsYpw8flyILrK4fHNoaLNHjwG4liGnZdzsuuuuyfPF+8agsmyTgcRYsp/NXjNL&#10;FhlDTU1N4ZprrgmNjY1puWc27CxnZdh97nOfS3vfeLy22GKLtCTSi0osiXzVq16VjKnrrrsuzJw5&#10;Mxl/PGb2tl1yySXpGWPo8ccfD//7v/+bllVa7ulFJpdffnmYMGFCWkrKGK8OjFL5/P3vf090oMv+&#10;SC9Msa/wnnvuSfvyGIr2y2nTq6++Oi2/ZKyiQ70ZpAzIQw45JHn4ePcOPPDAhIWlu4w4RjBjTXkm&#10;BCztPOCAA8L1118fzjjjjGSswhR2DFXP1b8Is+pWK9f9HQH90NLsZVH++c1yp7/Xu9SvIPByETBe&#10;2B5gctlKkhIKAn0dgczTxgL6UdGJem+LRvETBsc/s2YvDK0trWG94Q1JDrXFLWpjhg0OI4e2hCee&#10;XxTmzo8OqFHRKdS69vbI2qDQKc+djBkrDAFG3qxZs5L3CuM5vEGRgs5YWNvgu3TR7Za+bTd4aH0Y&#10;vt1OYdkTj4XFd9walj/7dBi2xVZh6IT1k8eO8TZo5Ogwc25zuPvJ+eHRZxfGda2Dw9YbjwnbTZ8Y&#10;hkevU+OUTcJgHr12AiWqPUUqdyjP7YNT7/yCEPvMdDxGDe8bb5W3Q+67777h9a9/fcKFEeOlLLyc&#10;MGFY8bT95je/CRdddFHghTvqqKOSUeVlLmeffXbyiPH2CV5Kwohi8EybNi388Ic/TEYQ7ylDS7CP&#10;jsHFWLS084gjjgh33nlnKke66sC49KKU3/3ud2lAVAd1YwgyUtHFoHzd614XPv7xjycmfc973pM8&#10;l/LKePFMiq/cn/zkJ4EHzwtW7LlkDMo3B2kYiYxee/Ngd/rpp6eJgC984QtpUFYf3j5eS/TkcnIe&#10;5bcg0N8RwPMUVIqq8xIKAgWB1SNgnNZv9Bl9p4SCQF9HoJKnrRArofciwLCL/8OiJc2hNaq9Q+tW&#10;yqFBK9rSPjvOuoWLl0eHT3NoboyrE1v+oRuvi1p12rhDDG/Vbrvtlpbj8RZhRN4snhzen7UNEYP4&#10;wpQp0bYbFJqjIVe/3vph4w+dHp7+6X+n5ZgNkzcOUz/6b2HY9C0C4MKoMeHp6Oj79Lk3havvnhWG&#10;NcRqrBgUlsaNjO87cufw/l03DBsc99bo2RvfLklod9QK2cDIHc1+NUYNr9f3v//98OY3vzl8+MMf&#10;TkktX/RGyTvuuCMtaRSP4WX/IYwYfgyrCy64IBlejCGGYsbLS0gYRNLl8IY3vCF5vXi+/vSnP6VP&#10;KSxYsGDVAIY+nj+HwFPGg8frxrNYy7iThqHJEFeWMseNG5fSGhgZfoxFb88U0O1toYx6QibjxVgT&#10;0C1P3kiBcZfj+M0Yys8yTUH+O+ywQ/JYMirFQStjkefCC3lKKAgMNARMEOWXGw20upf6FgReDgJ7&#10;iFyBAABAAElEQVQ8dsYnY1kJBYH+gAD9zIT9+PHt66/9oZ79pQ6NjQtDc0vUr6MeO3788LjwcF4Y&#10;Wj8ojul1oX5oW9Rrx4SRo/55NV1313+NjDseKEYL7x3mYyB4Db57jIC1DtEYGL3XvmHRrTeFBTf9&#10;PWxw9HFx+eWQsOHb3xs2OOb4+ObL+jB0g0lpuWXdyGFhTvOgcNoPrwl3PPZCcou2RIvYfDdb7ReX&#10;3RfmPjMhfPnwA6IrtH1PYqa30qjK9DN2DBpehJLflMkrdtppp6W9dLxQgvrzdn3lK19JxpHvwfE+&#10;6ZSwysFSTYaL+4w8Hj5GVmVgEAnK/vd///eUnzgMI3gz2pSXA6O6sgzGEiOSwVQryJd38QMf+EAy&#10;zMQR37JTyqW81dW9HJxnYy7fq/7t6Dla5JExlFb8XFfX2SBsj25xSigIFAQKAgWBgkBBoCBQECgI&#10;9CYERg2vD/MXN4dFS1d+ei3uEAvLmltDU3N0oIyoj1vGeuabd2tcKoPCUkKGCgPD8kRenpcVomEz&#10;Zt8ZYdiWW4emWU+E2Zf8MSx/7um4125SGLnzK8LInXaL3rwJYWg0RJrahsSlmAvCPU/OCUuiu3NI&#10;XI7JQOAidT573pJw11MLwyMtI0JraL96vJCMJnvE7DfLwX42HjPGEsOVYeKFKV4AYp+YpZP2FwrK&#10;vfHGG9PeM0smTzrppLT/jEHjZSPZiGE4Mfy8TISH66yzzlpVpvzdY3wJjBzLN+Hs7ZO8fM6zZyxF&#10;in9y3vnab617+bnlK5aRoo230cGwE9DgxTDqbb8fenkd//KXvwT7AZVfbXxV0y1ODtVx87XffJ7j&#10;5t+OaM9xym9BoL8hkPtD/u1v9Sv1KQh0NwKl73Q3wiX/dY0Ani58va5RX7vyJo9vTIbcXY8tSBk0&#10;1g8Os15YFmY+tyRsPGFYqB9Se4Xg2pXW+VT/cNN0Pk16Icbmm28eLBVcmw+W1yrKZxBG77FvfBFK&#10;U1hy/92hbdHC9AHz9L26aHxg9BHR2Jo7fuPw2Ozo7oxfgGfMVQYQ+jJ8W1yiOTOCu/FGbWHYkJUv&#10;YKmM59wSxTe+8Y3JoDnzzDPTvjBleGmIl6NYksgAYugwtnwEnGHnpSHeoGkpIQwYJZaEMAbtRXz+&#10;+efTIX9p5WnZiJenWG7JkPztb3+bPJ2+PceDyFjkGfRSFPF4+XgNGViMPm/M5ElkoAnZGMzX+Z5y&#10;lFkd0OD+pZdemtrOUkr3GHr29inTC1LsE2TcqY9y7YWzXFIdxeeBVLbAsN807rNk3F555ZXJOFS+&#10;55X7INyTVkCDfHMe7rtuj+6UqPwpCBQECgIFgYJAQaAgUBAoCPQyBKZPHB4ei2/MfOjpxeGmh+aF&#10;5mVLwiPPekHkkLD55BGhIRp7PRHWyrhDKI8dJZ6B0FVh2PTNk4du3mWXhPlXXxGWzXwoNM+bGz9K&#10;vjR+2y66OHfbPYRXHRWGT9olvnolGhw1CmZH1MWdjMMb45LCaJS0FxhPn/zkJ9Or/H/5y1+ml4Oo&#10;C2PLx8Z94Fywl443j8HHyOPB8xYj3/PzUhGfCGDwnRW9cfbHWUpp6aEPoPNuOWcsZQPHZxAYeLyB&#10;XmLCYLTM83vf+176RMI3vvGN4EUmXrLCcyc/b8j0Jsz8CQO0Mx7z0lJ02rPDg8rIrA7qxbN43nnn&#10;JfoZawwt+fEmqoe3W/qUAiy+9rWvhQ022CAZftnw4plj7Cpb8IvuH/3oRwkbn0RQdjZMlcEzqAw4&#10;CPKABVoFcRjJeV9iuln+FAQKAgWBgkBBoCBQECgIFAR6OQLrj4nvHYmfQZi9cHk478onw7LlrWGT&#10;+G27vbcdG6ZEz11PhUHx22wrLMlb082b2VihoHdpiNYZY64tbipdEb1A6YPlL3p+Bg9tCEPGjA6P&#10;Rq/cUZ+7KMxZtCxuXKyLZt7KINqiuFRzn20nhV997NDo3avttcv0qgPvoxeRWEbJ4IEDQ4rRoW48&#10;S14eYo8hI0UaB88VQ4XhxNizb00cxo14njNsPPcsGz7KVh7D2HOGjfT5BTWMOZ4tL2XhrZOXPNHG&#10;oEKX++hi3GVDKb+Yxb1sgOV6KssnCaSpDOqnDujgjbz99tvTUtR99tkn0ffFL34xGaKuGYFokj/D&#10;EgaZbjQyBtHNu6fu6FJvBp1zv8qHM/rkIeR6o6GWYVpJbzkvCPQ3BPQjfUCfyH25v9Wx1Kcg0F0I&#10;5LFwTfWX7qKn5FsQeLkIeA+E1VUm07tcv365xJX0NRFojR8wX7ysNSyM++7mzZsfxoxsDBMnjE5v&#10;zayZoJtvRr4ZtNbGXTfT1mH2TXGz4gV/ezScceEd4d4n5obhDdHoiimWNLWEV+86Jbz3NduHGdtv&#10;1GEePfGQItfVnbUr8mSU8U5+9atfTUagN1gSLpao8hp6CUt+MyfcuqLMrsijJ9qwlFkQ6EoE9INi&#10;3HUloiWvgYRAMe4GUmsPjLoW465vt/P8uNqQg6Nx2MoVaj1RG7Zd162pXIc1aIjeujftt3n6vsQ1&#10;9zyVPoEwOL6iZuSw+vDGfTfvlYYdeLrasOuqPHkXeQztveNts2yUweezBb5R57cydEU9uiKPSprK&#10;eUGgIFAQKAgUBAoCBYGCQEGgpxBoi1681rjSrqdDnzTuMmjvOnSb8IZ9pyfvnRep7Dx9/fja0bxI&#10;M8cqv51BwLLIj3zkI2lZpf2FllFOmjSpM0lLnIJAQaAgUBAoCBQECgIFgYLAgEbAKsK4IKfHQ582&#10;7qA3ZnhD2H2LDRKQxbB7+fzEnewTESUUBAoCBYGCQEGgIFAQKAgUBAoCfQuBPm/ceZ9L9ScR+lYT&#10;9D5qO/owee+jtlBUECgIFAQKAgWBgkBBoCBQECgIQKBnPsBQsC8IFAQKAgWBgkBBoCBQECgIFAQK&#10;AgWBLkWgGHddCmfJrCBQECgIFAQKAgWBgkBBoCBQECgI9AwCxbjrGdxLqQWBgkBBoCBQECgIFAQK&#10;AgWBgkBBoEsR6PN77tYYDa+xefHD64vvuCUsuOH6sPShB0LL/Lnp4+m+O5Wfd5h3fNXpoPgJgeFb&#10;bBUmHH18GL7Vth1GLw8LAgWBgkBBoCBQECgIFAQKAgWBgkB3IjDwjLto2LUtWxYW33VbmH/dVaFl&#10;zgtx5+GgUDdyVKgbPqLzWMd8VrS2hDl/uSiM2Gm3bjHuWltbw7JI6/Lly4NPFQwdOrTz9MWYDFUf&#10;I583b17YcMMN0/WSJUtCWzRMx4wZ0y3f3esMgc3NzalevqU3evToUFdX95Jk6EanD9Suv/76oTte&#10;8AJT2L4cLNCJxvnz54fJkyd3C50vAaZc9A8EvCb5xS+2+N7j0KH1oaGxoX/UrdSiIFAQKAgUBAoC&#10;AxQBQ7tPswkVQ326Xpd/Bp5xF9Fdcv894YWLLwwhGk+jdt09DNti62jcRSMjGlDpAxWd+ADhoGho&#10;tS6YH+4+8ajo9ZtXs80YZ88//3yYM2dOMtAYMQ73HYy18ePHhwkTJgQfEq8ODJwHH3wwPPnkk+EV&#10;r3hFMiCq43R0zYDxQfKrr746vPvd70403HvvvcngO/DAA4PPHvREYAyplw+m77///snAq6SDwfXA&#10;Aw+EG2+8MZx44olh+PDhlY+75Ny3/B566KGEyUEHHVQT/9UV1NTUFG6//fZEJ3xHjhy5uiTleUEg&#10;GXaLFy4OixctSefz580PjY2NYdjwYWFF/ACq0LaiLV2PHjOqIFYQKAi0g8BgE7N1ZXdJO/CU230Q&#10;gcTTgwf32OR7H4RsnZNsgd/S5a1hwZKW0FA/OIxorFtl0BnC5yxqDi2Ll4X5S5rj59rqw/iR9WF4&#10;w0udGN1N9D9bFN1dYg/nv/iu28P8ay5PSzAnnfDOMGT02NDWtCysWLI4tEaFKhl3Wm41YVBzNO6i&#10;V8zM+6DYEWuFhQsXhu9973vhpz/9aZg1a1aKy7hjvDgmTpwYTj755HDqqacmD1V1Hoyga6+9Nhln&#10;DEDeoTUJ0l911VXhjDPOCMcdd1zy4P3pT38KzzzzTNh77717zLhT/mWXXRbuvvvusMMOO/yTccej&#10;p97f/OY3w1FHHdUtxt3MmTPDRRddlLxu++2331oZdzyi6nHOOeeE448/vhh3a8KcAzzu9VfdEP76&#10;h8uTAVcLiqVLloY99ts9HH3C62o9LvcKAgUBCMShuhPDdcGqINBnEMDPq9dA+0x1+iWhC5e2hJsf&#10;mhcuvOGZsM2UkWHGDhPCFpNXTu4vamoLV94zJ9wy08qwFaE+Tj69epf1wwHbrxcah647A2/AGXeL&#10;7rg1NM16IozZa7+0DLNt6eIw/+rLwuw/XhDaoqdr0tveHUa/Ys+4VDMabJWjRuU5du1E7+PJedvb&#10;3hYOPvjgYCkiL8/HPvax8LnPfS4ZVwzDKVOm1DTsFMEA5OGT1vmahnHjxoW3v/3t4XWve10q56mn&#10;ngoMJ/mlvYVrmmFVfHmow5oGdUGHoz2vnHrzjHUmrA0dlTR0poxacSZNmhTe8573JMOO8V1CQaCz&#10;CLS2tEavcfPKSYXchSpkimf6RwkFgYJAbQTO/s2V4dEnng1D64esmpxbtmx52HbLKeHY1+xRO1G5&#10;WxDohQgsWdoUfvyry8Ki6O2hera2toX6uJpraVNz2P+V24QD99quF1I9MEl67Lml4fr75oRbH5kX&#10;jbXBsb0Ghdhcq8L1DywKsxe2hRnbTwjbTR0VbnhgTnjo6UXRyBsUDtpp/VXxuvtkwBl3TU8+Flrm&#10;zQ3Dpm8Rl0QNDnMvuyQsf2ZWGPeaI0Nb3D+16Pabw4qoVI3d/+Cwonn5SgMvGjCDY0eri4MIY4Zi&#10;toJRU23wVbWWpZZbbLFFOjyyBFOwFNGRw1133RWuu+668Pjjjycv1r777ht233335Fmz34y3Ly+h&#10;vP/++wPv26te9apkFPJAWd5o6SaPmHjSysOyT94lHrLp06enAVBe6PKMAXXllVcGSzXf+MY3puWh&#10;lfvbLFt8+umnU/4MQweDcY899kj5w4LB+sgjjyRjUTnTpk1Lddtkk03C3//+93DDDTeEZ599NqWz&#10;tPSAAw4Iw4YNS3WivJ533nlpaSQv57bbbpsMUXVAR+VSVYaepZo8ZZZUbrDBBuGVr3xl2GuvvVKb&#10;KOeWW24Jm266abjpppsStNttt13K8+KLL071YEjDffvtt095Z2xzO8Dy0ksvDY8++miiUd48nJbM&#10;KRvG8Mg4z5gxI+2FtPR16tSpob6+PmdVfgsCHSIwOPZDfbFuSO2ZvPQsPi+hIFAQqI3Aw489G+59&#10;eFYYPqxh1WTl4iXLwsgRjbUTlLsFgV6KQGv08Nz30KwwZ/6i0BD3YNOt2qJ+ydjbavqardjqpVXs&#10;N2TNXdwc9ee6sMv0sWHu4uVhWDyPzZXC8pYV4aFnm8KkcY3hwOjNGzNiSFqy+Ztrnwp3Pb6wGHfd&#10;yQVtcfnlirgMc/CwuI9rcF2Yd/XloXHa9DD55FNSsfed9KbQGg2NcQcdmoy7QVHBqveygyH1YVFr&#10;fIlKjBVtk+RqbV28KO6RiSa7RbadCNkTlX8lmT17dvjlL3+ZjDvLKBkSDDgGjmWYOjkjhLft4Ycf&#10;TksALbVkoDDOLC20hFG8BQsWpBeR/O1vfwuMK8aMuF/96leTkcKgE0/wopVrrrkm/OIXv0h7Ag87&#10;7LBk3KWHL/5hdP7hD39I++PQxbBhkDF0eK0233zzoKxf//rXSVFlxDF4Nttss1TO//zP/wR5KItB&#10;d/PNN4f11lsvPUM7Y/bPf/5zmDt3btqbuPHGGycjcNddd32JYYec++67L/z85z9PeYgPH/v21FG6&#10;yy+/PHzjG98IxxxzTLjtttuSAcbQs5/OnkNxeVJh+PnPf/4l+cMXdpdcckk499xzA0PTPcaetnrN&#10;a14T7rzzzvDb3/42tQ0sLKmVvzpbPsqYdl87lVAQ6AgBkwBtkf/zgFArrmfZW6/PdYWnvVY55V5B&#10;oK8hYI8dz0bD0Pi26sahYVhDxaRaVIjr602KrEiTsBTkEgoCvRmB+ug0oDc0Rl4evrwheaIzveR+&#10;VEVSKLpFRqXnfnnpGurawk5Th4fxo4aGi295Pu2Pb25uiWN6S3h+XlNYtrw1rDdySDTs6lK7Th5f&#10;H0Y0DA5PzF4WFi1ZHvfoxa1ccXzvbtE04Dx3g6JBB1lGWV0cBAZHhbztxeV/bcuWRmdeNKbiCzyy&#10;ETQ4vmRl0KhRYV7TinDz47NDSxxUttl4bJg6fkyoi29bHMRb05GWVsGHWUHLv4yU3//+98moeOtb&#10;3xre9773JS/asccemwyWI488MhkZDA3GjbgMjLPOOit5rBiBjJI77rgjfP/7309GCGPJUkEvI7Hk&#10;UT0IBWU6l5cXrVx//fXhO9/5ThgV6+aX5ynXOZMsLq8UT9lPfvKT5BE8++yzw/nnnx++9a1vha9/&#10;/evJSGIMMdp44XjfeL6cX3HFFeELX/hCeP3rX5+8eF46whDceeed05sqef28MMXBK8bosj/w/e9/&#10;fzIG0YEGtDMyf/WrXyUDj0fN+ZlnnpmuTzvttBSPEswgtuz1ggsuSEYXw1lcbxv99re/nbA7/fTT&#10;U3z5qzMPobz++te/Js/iJz/5yWTAfuYznwn/+Z//mbyk4qkXoxLWPLJwhEsWusr38hw0l1AQaA8B&#10;b8ZcFieYBsWVA+0Fz/DX/AXzwvK4NKeEgkBBYCUCdVG+tsbx2wRh9ZjlmjyeF8dWY3Ueawt2BYHe&#10;isDQqIcumL8k8mr8vFbk38rg2gTzooXzwtJlZRyoxKanzidE586QuMRywfylUY9tSg6fxdHR88Kc&#10;5vDkc02hIVpVg9qWh4Xz5oRlzW2hMb5wpS60xJfyt4XHnn4hTBgVVwHGob8Yd13cgnVjxkbjbWR8&#10;0+W8MLh+aJj41neHeVddGu44Yv/0YpSxBxwS9+PtH712zaFu1Oj4wpXR4efXPBp+dtl98YUrK6JR&#10;uNKWO2CnKeH0124V1j/yDWHYZlusFZWMIp4vHh9LIBlEjAMD0mOPPZYMOhlb9sgg4R36wQ9+kIwj&#10;9yl/PGKWJ2699dbJgNlyyy0Dz5f0PG2Wd+Xg3Bs4GX48XfbjveUtb0levhyn8pexwiu21VZbpaWY&#10;DBv7By3PtDTUpwQMsBtttFE49NBDw7Rp01JyyxYt9bTXb6eddkpLQNHFqyYtmhmVjLwZM2Ykj6F7&#10;jLxPf/rTydBzTbAxlHjdGH88HpZ6MrJ40uDESD3ppJPSuWWvDGKfT+A9hJeBnpfNvR133DEsXbo0&#10;eRKzYpDL4GHkSZTOC1LcV4/8Vk24WdrKeOQ19TwbzSqNFkYiI7eEgkBHCOCTxobGyDMVC/WrEnjG&#10;0z4mvvBJPyyhIFAQWIlA9twZz6qNN9fGibHjxqexqfp5wbAg0NsQMB60DbIUc+VEdiV9+NdYMXLU&#10;2NA4rIwDldj01HlU/aJeHffaDY3LMxtWvheCPjt27IjQGHX6IXULo2OlMYwaOz4Mi1u4hsStF8OH&#10;Lw3181vjC9RGxniNaf9dJxf8rXU1B5znzmcP7LlbePPfw/hXHxFGbB03qkblyR6Y2GJhzB77hIaN&#10;p6a9MIPja8h/duUj4edXPBhue3R2tMAZSnEmpbk1zI9vy2kIbeEdexwQRkWDYG0C48yyzPzNOYYE&#10;g8EywG222Sbtv7OfjoeP0SeuPXQMH8GyLYKB8ZJfTOKZ/WjyZnwxQhxCNkjkyVhRnnjtBfljWvkz&#10;7AR5W5IpDwYS4aNsRk/ecyZvS0x32223VW/CFIdxxOj0zAtI5MXoEtBtmafvxkmf64Nm9VcXOKEX&#10;3ZZYesslj5xzuFGG0SGgl7FHMc4GrrrID915yVuKHP8oQ1x5wZnBzWhGl/TSSI/ejGdWHPK1vLRH&#10;CQWB1SFA3sSu027wLHuAC0+1C1N5MEARGBK/I9UUXzq0ZOnK8SvL4kVLmuJY0JpQyXJ/gEJUqt2H&#10;EBgSt/0sjS8DWhz5t6UhevDiPxN89pDyUgtlHOhdDTokLqdl5Bmr6+qGRP13SBg7qjEsjzZ42wqr&#10;clauCkN1S9zS1RKbcfzoYWk5uXvtr9vx9OWHAaeJjtxp1/R9uoXxxSmND9wXGjbaOH2A3Pfu7K/z&#10;gfPknovGwYJlbeH8ax8Ktz78XBg9Iu5XexHv+jiwPDNnUTj7sgfCYafsHSbG2fW1CTqrF5TwZtk7&#10;xtPEszQz7vWaFr1gDAteKh/69sITRsRZcUkmDxQPU+7s7ufBza9rimGl0YE+zwx4DCAvFrF3zjJJ&#10;SwwZLtVBHryLDCHGjbQMHx5BdOfBU77iZIOJYcTo4nG0305gfNnvxgBTH9eMNEYrz19+Lq0j10da&#10;8RlrjC8vSWEUMnIdY8eOTYYg+oTKX+eOTJdzmOQjJXjxD3od6sXzqXxGLHpzXXM9K9M5r6S1+lm5&#10;LgjUQsCeO/zsSAO5xR2MvReFjPuZl2ulL/cKAgMdga032ygpSi95W2Zcwjx96sSBDk2pfx9DoC5u&#10;B9px66lxT1Z8H0TUUch+k+XLIj9PnrjyRXx9rEr9nlx6X/yfjqxjjot77Xjk5sbv3OXQFJdm+t7d&#10;kGgIjh6+7kyudVdSrmkP/zZsNCWM2eeAsHz2s+GFP/8hjNxuxzB8y23C4BEjQ13jSo9Y/bDGsGRF&#10;Xbjl2Reitb0ibtiOb8OpoNu5b1c0RE/ePc8uDRtPaQ7rjYl779YwMKh4t+ync77nnnsmD5Ilkwy7&#10;adHAY0Ax5D760Y8mo8/yTPu8PvjBD77EuMoGxkqGoyX+I+RnFEYeMW+ttL/tU5/6VNpn5uUr73zn&#10;O5NR9Y9UZiPqkiHHq2XZov10Xk5y6623pmWajDBCqLpMxqO4DEfLONHP0LMf8PDDD0/GpDy8XdNL&#10;Vnj0GLH2yVkCaimoj7/LV/48evLk1WMEM768NAVuOpU4DLZcz8o6VJ9Xx3EtD9/bU0/GtbeB8hDa&#10;02g5KE8qQ7c6bXXe5bog0FkEzPr5aHljlDWVRl1Ob9Coj29NK6EgUBCojcAJr983LFu6JCyPE4Wj&#10;R4+pHancLQj0AQS88fX9J746Ubp8eVNYsnhJXFo8rg9QXkisRGD0sPq4p64+PDdvWbjj0QXpG3g3&#10;Phj1yviSlanrD4uGe2Xs7j0fcMYdOBumbBImHv/2MO+yP8flmTeEORdfGFrmz00vVvFylZGbbxGG&#10;HnBYaN3+4Bhba9RuESaUt3FRxDoTGCECI0uwP+tNb3pT2p/mY+df/OIXkzfOy018MoAh442WvF/S&#10;2MNmSeNHPvKRtDzQPjv3GSR55sCvZY024TrnEWMUZSNGXIdZIS8O+fKXvxw++9nPJkOSN4/3Kgfp&#10;0cBbh07plIc2NDBA5Z3v53Sbbrppim9fnO/6vfe97035Mtx8TJ0hxjjjMVTvr3zlK+nFMJY8osen&#10;HLwZU94wQ+sRRxyRPgR/wgknJMOLscWL5+UpjFAYiZ9xkM5STvRmowwWsBHHfc/R7r6XvQg/+tGP&#10;ws9+9rNEDwPVdwoZxPLLuOZ6+mUEZnwr75fzgkBHCOw9Y4+wyyt3SlF4oBl5w+MbfDOveuFTQxzw&#10;SygIFATaR6AtTr46SigI9BcEEk93VqnsL5Xui/WIYqc5rrUkfXzKIocZ244O19w3L/zs8ifC8OgY&#10;WtzUEvbYclzYP37EfF2GAWncAbh+wgZhzH4HhoZNpofm2c/F5ZjxbUVRyV/BmBg7LgydtlkYNmmD&#10;aGnfG63ulvhByX8sy5S+Ob6Jqylultxq6nphwpiVHj/3OwqMmx/+8IdpWWWOx8A7+eST0/4uL/Cw&#10;DJBxxJNkySGvkReP8G5ZmsjAowC6Z3mi/XCWTlpCKPg95ZRTUlrLHcX57ne/m6552hhHjBTnjEhv&#10;1uQJ88KTvGcu08ag4VHkybK/zRJKe9K8JIU3TkAfTyD68jJR99Xh1FNPTd45HjH52EeoHMaUZaby&#10;ZKzy0rnHg+i7cpZh+o4f2p0L0nqLprLyvkMevUyH/HhBLaHM8b2BlCGnbEHevJ4ws3/PC1wYZ+oN&#10;j6OPPjo9s1wUxvKGDUNS2mnRk5rpkR/jlidS3Svve1ZCQaAjBHjtHMKQOACYQBgS1+2XUBAoCHQe&#10;AZOreUKv86lKzIJA70WA7oGn/ZoIL6F3ItAQv2+3z7bRYIt23Xrxswg5bDh2SNh323Fh600GhyXx&#10;Dacjhw0Jm204IkyML1JZl2FQ/EbaCh6g/IHtdVl4XyjrWxfcFs6/5uHw2HMLooG3cpNkczR61hvd&#10;GA7eeUr4zxNeGUYP+0fDtlen6o5afd1eujW539V5Wlbpo+GMLl6+6tDV5VXnn69XV0718+pr+RCW&#10;jLTuDLXK7c7ySt59HwE8Y9LEREF+iVDfr1WpQUFg3SBg1YQJuqK/rBu8Syndj4DVRFYimfgvxl33&#10;493VJcydG50gceK2vmFYXPHlPRfr3kCPfDOoTBWvpmVPO2rn0Bj3vpx50V3RuIv7umL85dFjd+AO&#10;G4Uvvm3PMCzunelMqO6k1dedyWN1cbo6Tx4v3jPeulqhq8urVYZ7qyun+nn1tTy627DrDJ3ilFAQ&#10;KAgUBAoCBYGCQEGgIND/EIjztemN+vVxV0VPGHYZ0c5ZJjn2AP1916u3CYftOiV9DsGHUbfcaGzY&#10;YvLYTht2fRW2gw46KL3Bc10YRn0Vo0J3QaAgUBAoCBQECgIFgYJAQaC3IFCMu060xNC4HHPTSaPD&#10;uFENcR10CGN9FmEArIW2x89RQkGgIFAQKAgUBAoCBYGCQEGgIND7ESjG3Rq00dgRxdBZA7hK1IJA&#10;QaAgUBAoCBQECgIFgYJAQWAdItC9b5hYhxUpRRUECgIFgYJAQaAgUBAoCBQECgIFgYGMQDHuBnLr&#10;l7oXBAoCBYGCQEGgIFAQKAgUBAoC/QaBYtx1VVPajFdCQaAgUBAoCBQECgIFgYJAQaAgUBDoIQQG&#10;9J675U/PCstmPhKWPx8/Yr40fsS8pTl+kLBzRlr6ptngujB04qQwcsddQv0GKz8i3kPtWIotCBQE&#10;CgIFgYJAQaAgUBAoCBQEBjgCA9O4iwZc8+znwryrLw8Lb7khND32aGidPy+0Ni3rPDswAuMbM+sa&#10;G8OUj/1bGNsDxl1zc3Nw+AByd729s6WlJTQ1NcWPMbaG0aNHB9c+sllXV5fKdd8xZMiQdG91APrg&#10;LMO4vfjqI8i/1icYlK88z+Xh2gfKXTu6I6AXBspzdBTERR+axK1Vh47Sd+aZOjuGDh3aLfl3hoYS&#10;pyBQECgIFAQKAgWBgkBB4B8IDI7fLK/zp4dDx5pqDxPXXcUve+KxMPt3vw7LHn8sjNx+p7D+698Y&#10;6kaMDHXRSGKwpS+Vr6bwQVGxbl24IDzwwZPC8ueeW03s7nn8yCOPhAcffDAceOCBYcSIEd1SyOzZ&#10;s8Ptt98eHn300fC2t70tzJw5M9x8881ho402Cvvtt194/PHHw3Ox/lOmTAmTJ09erbFx9913J+NH&#10;/IkTJ76EZgbR/fffnwxVzyZMmPCS5wyaJ554Ijz77LNh0qRJYZNNNglPP/10eP7551NeaOrqwFhb&#10;smRJuPHGG1MdN9tssw6LYPg+88wzYe7cuWHzzTcPY8aM6TD+2jx88sknUzvstttu6QPz3WXYrw1t&#10;JU1BoCBQECgIFAQKAgWBgYgAfaw3fCltwBl3TU8+HhZce2VoempWmHDY60LDRlPD4GjUDa6PXpBo&#10;IK1Y3hTaeI+iUt9RGByNuxXR2Fixoi3GjUc7gcfnlFNOSd+LO+2000KlccAw++xnPxve8pa3hL33&#10;3jt5xtrJpubtv/zlL+Hss89OhtZ2222XPDk1I754k1E2f/78sNNOO4Vx48at1hCTTLxly5aFb37z&#10;m+Gee+4JDzzwQPJIff7znw/19fXhz3/+c7j22mvDa1/72nDMMceExujJ7Cj88pe/TDQceeSRKU1l&#10;XB6v3/3ud4muGTNm/JNxhw7lXXfddeHQQw8NU6dODTfddFO4+uqrk4HbXcYdA/drX/taql9l+1XS&#10;ns/nzJkTrrrqqnDrrbeG9773vWts3C1YsCAZbgxmxnOt7wyq/7nnnhu+9a1vhenTp6/Wm5hpK78F&#10;gYJAQaA/ITB8WEMYUtfzs+T9CdNSl55FYNiwqFu2Nb9kNRZ1tDcYDD2LTO8sfWlTa7juvjnh6rtf&#10;iI0UQmtLa2hpXRE2Wn9EOPwVE8OUCcN6REYNOONu0R23hCX33xOGb7ZFGLbF1mHQ4MFh8Z23hYU3&#10;/z057Mbud2BonPaid6bawKu4boutuCIagdFG77DX8Tb97W9/C/fdd18YO3Zs+MxnPrNKGWdoXXrp&#10;pWH//fcPliuuaWCknXDCCWG99dbrlKHGuOOB41GSpjOBcbH99tuH448/PgkbRqT0foUddtgheY+2&#10;3HLLTi2L3HfffZMnjNetOvDc8cxZXsmQqw6MSbTwUm677bZpqeQLL7yQ6gSL7gh5SSaP4z777LPa&#10;IhjzPIu8qosXL15t/OoIPH933nlnuO2228LBBx9c/Thd81QytMUtoSBQECgIDEQE/nbrg+GpZ2YH&#10;K6CGDR+eIGhubgmTJ44Pu26/6UCEpNS5jyKwPPLtNTfeF5qW23bSkvTB4ZGnW1rbwhbTJoWtpk/u&#10;ozXr/2QvXNYSnpnbFBYubQk7bhq3LkVdvqVtUJi03rAwrKGux4zyAWfcLX3w/tA854Uw4chjk3du&#10;8V3RsLvp+rDogXtD26JFwXLLQXVDQuMm08OK2MlySK7WF/d0UfjZdJ1avxljMaQYeRdeeGE44ogj&#10;guV0DBX7sexjc573izH4LDW0FNCeKmk33HDDTMZLfnfdddew9dZbrzLuGBM8PvJAL2Ny/fXXD4QE&#10;7xOPDyOTQcZTuPHGG6dy582bl8pkUPG8WQ65wQYbrCrL+Rve8IZkpEqjzFmzZqWlkLvsskvKTzr1&#10;cB/t9gEyQuw7k5/Dcx45+NXy8KGZMem5etx7773JyBs1alSiB1bqzMAbOXJkKkf+0lTuhXvqqacC&#10;o8/+PXXn0ZOHa9gwimClTRiK06ZNS8/QCydGprLgLj261Ed7CNIx3tyDb2VdtKl6osmvYIkmmmCX&#10;6dbGiyK/ic87akmrcu66665w2WWXJQPviiuuCHvttVfCA13SiosOZUuLFt5CdWIw8/ypm7b0a9IA&#10;9urhmbaGFbotbVVmCT2HQMY///YcJaXkgkDfQuCPl98S7ntoVuC9S2NyJH/RkmVhn1dsXYy7vtWU&#10;A57aZU3N4fyLrg9z5i0ODUPr47hMPV0RFi1eFt54+F7FuOvFHLJ4WWsy4vbaenw4dp/JYcnCeUlH&#10;G9KwcsKpp0gfcMZdS3xxStuSxaFudNwLNWhweP63vw5DoxK/7TkXpDZ44H1vDbPnzglTTv3EKuOO&#10;dy8ZfXHppl43KM6yMOxaV1p4HbYdpY1RMX78+LSEznLGb3zjG2GrrbZ6iWJN4aZ8W5Z45plnBp4i&#10;RtVRRx0VPv3pT9dc3veLX/wi/OxnPwvnnHNOmBYNFB7C7373u+lXfoccckg46aSTkiH3pS99KVjG&#10;ycj4+Mc/Hk488cTwgQ98IBkM5513XvjRj36UDBYGwnHHHRdOP/30ZJwwki6++OLw9a9/PRmGjCv7&#10;5RhxZ5xxRiqLEaasww8/PHzlK19Je/IYsJZgMp6OPfbY8O53vzvw7n3nO99JRs1hh/1/9t4Dzqry&#10;Wv9fM+ecmTN9mKHXoVdBEFCsYMEeeyyxJTFGTUzMjYmJ9+Zek1zzU2Oiuf4TjUbj1VyNLRp7bIgi&#10;CiooAoKA0jvT+ynzX9932HAYpjF9OGvNZ885Z++3Pu8u77NXeU+R4447bj/sILkQmWeeeUZuUS0n&#10;7aUsTFvPOussee6552TBggUyU0ki9XniTY7BEHPFf/zjH66csWPHyo033uhMQDn25JNPuvah+YKE&#10;Tps2Te6//37XtwcffNDl8/b/8Ic/lFNPPdWrYo92dPXq1c7kcvr06XLVVVe5sdyTKOYLYwCBe+qp&#10;p+SPf/yjMAaHH364w4xzANNN2k0/fvaznzmi/dBDDwnjCjFk7J9++ml3HoA1eF144YXumNdfyOqf&#10;/vQn1/4nnnhC5s2bJ3PnznXEGALKhrnsxIkTnd/gv/71L0c8v/nNb8rNN9/sziuvrJim29cOQsCb&#10;lHqfHVStVWMIdHsEUpKTHLFLCda+dKND+tpVgjo5NjEEuhMCvGJNCSZLWqoGSgvsnZajR4j93Z36&#10;FC9tLVOzzGi0RpL8iVJRHZGdpSFJS/FJbnLnIrD3LOrcdnRc7dGI6Eg4c8xEnUCHS4pqid7uFkR0&#10;SYRE1UJB6PTVifhS08SfAxH0ybL1hapurZGRfTMkNT3VLZ2Afx6+d40JWhXIyNVXXy2XXXaZvPji&#10;i44geZogNDCY80FaIFGQrqlTp7rJPwSJDR+1uho8iAMmgGhv1q1bJy+99JIjE0zgIShoCt944w1n&#10;Tvjzn//caa0IWHLttdc6wodGB98tSM1PfvITgQiRHlNRyCImn7QVYoKJ4B133OE0fLQHYkIdaIfQ&#10;HPEd4TttIcgLRGrOnDmOqJLnP//zP1370GTVZ3ZJfgjRwoULnenn3Xff7cgPxAYCioYMMsNGfbGk&#10;BE1ZSUmJI3YEHKG/EBq0lZAqsMb8lbrRjEGc2NDqQfpuu+02F+gFckUQFOqGaFMuvn20i3HCZBL8&#10;ILnnnHOOjBw5kmbvI7SL+iDAr7zyihs/CDUmqRBh/ATxGbz11ltlyZIlzmcQgkmbKRtCDLn/9a9/&#10;Lccff7y8rRo8SDbjjV9irKBlRBsHIUY4jwj+Qjr8JNdqABzIP0FxMK2l/IcffthpCCHtaGQhkoyH&#10;p0mMLd++ty8CkDrGivO5oWuifVtgpRsC3QuBRLXDZDLFcy/2GUAvEvXeWx2qlpLiIjVpi/AINzEE&#10;ujQCgYBPCorKnKau7vmcoOd6RWWFVJSVSIVq90y6FgKYhO/ML5dNO8tle1FIlq4tlHIleOlBv4wb&#10;mCpHj07Te5SjEh3e8Lgjd4mp6ZKgJIF17QiKknPiaVL+5SpZf8evlPRFJDhoiK5bN0W1dhEXaMWv&#10;E/0Fqwvl9SWbZFthObxQeqQnyeFj+8npo3tI1hFHS3LfxqM08hDCDI4AGRACSAOEAfNCBG0VGiqI&#10;A59M2L1JH+QJjRtkry65Iw1pEcz0mORj1oe2ZujQoY5AQE4gJRA58kNuICZ5St6IdAm5ILqjV59H&#10;FiCImARCRjBXvOKKK5z5JQQA0kKbvLrJy4agpUTjCBmcqYQWs1L86NAokYabV2x6lynmHxNdImWi&#10;UYMAIfTp/fffd4FKMG30yojJ5sgXxBJCC7ZgSvsgWYsWLXLY4icIFuBA2zyfNgKyECiGMeI4fUDQ&#10;7nGMgDeQu2effdb595EfokQbSR8rtI16GUe0c5SJJhTtHKae4E7d4AipIj3fIaT8RqOLTyNjAhlF&#10;OH8aw4xj3ljwCTmkjbNnz3Z9QdtJebTh0EMPdX0gMA0aSC8feEGeaY9JxyHA2PHyh/OLc5XfJoaA&#10;IdAwAj6950b0PudewNZJxtXDPZnnnk/9lex6qgOQ/exyCKCZS0rSFxXasv3OV30e+NVNKJk5q+w7&#10;1+hyHYmzBjFeTJeSAqqpUzLXT+dQw/qkqd9kpXy5tVK+2FyuwVSSZWjvFAkGEkXfR3WoxB25Sx40&#10;WMKF6qO05gu3+HiP2WraN+c12f7ko5KoE6y+V3xXMiZPk4QaXacsK1s+3VQqf3lzpfzjvdVuAHU4&#10;pVzfoCxcvVMy/IfIuNlnSPrIUU0OGr5P+D3dcMMNTnvH5BotC5NpJnZo4NC+QAYIegJRg6ygGfIm&#10;4HUrIS8bNwQIFZohNHOY50HuMBuEFHpCGyAunpYNcgexwGSUfGh5aAPkAqJB/WjDIGj46SH4fR1x&#10;xBHuuFeu1w5+Q87wH4P4ILSfPhHMBYlN63bU+QeRQYOIKaYnkFHIEu3zllugnFjhgQ6eaA2JaAlx&#10;gYTSHjR4+NzRH/oFycvLy3PZwWLNmjWOHIMjWi8m2/TT84MjIceIggk5hqDja0hZ7I9tC+2gTsga&#10;5UKo2PB/RCBQbGjm0H5CnBkT2k4+PtHg8B3s8bFrCjOOeySTc4V2e1E9aSPjR1neywTIM/521EP7&#10;EdKxmXQ8Aow5k1Fe0JgYAoZA8xDg1hVSFwm/X9c33X0f43eCulskJQdlr7Fm88qzVIZAZyGQnqYW&#10;HPrsDmukRTTTzDM5pwm04tP5YaIvoC9t7fncWePTWL19c3UeruOTmapzy8EZUlNVLG8vL5LPNoVl&#10;fX5URg1OU5+8jifmcUfu0MqF1aeuaMF8SRk+Svzqe9fj2BMkZ+ZJbvxqeCOok2Wf2j/rjEtuf2a+&#10;zF26SbLTk92bFRIFfMmyckO+/OThD+TJa6ZK7/71BzyJPSGYrCMQF/ydMH/EN8wjB0zO0Z4wycNU&#10;ELLGJB1SBTFAY9WYMKlHu4Z2EK0bflf44+Hjhf9aLEHwJvTU52ls0HZ5wUfY52n6SAvhonyPQGDG&#10;2BDh9MqmPiS2f4213ztGPo/sePuY/NIG2uWV6x2r+wlRxqwSv0AIGrhff/31juiS12ufNx7kp1zy&#10;gTOkmPrylPyBB+UgED5IIcfx58OPkLGp2x7K9/oMKaWsv/71r3tMQ9H+Me6MMZpDyoMwssWK187Y&#10;fQ19ry9t7D7Git/gSj/pe+x4NlSu7W9/BLxx8j7bv0arwRA4OBBIVo1HcrIGr0ry73k2M0EOQPZM&#10;DIFuhIDOGlwglaCezwE9rz3hfPb7Op4YePXbZ9MI9MwMqDWfX1L0PoSUVUUlOy1J+mT7pLBMFSpK&#10;2MXIXdNAtjZF2viJzuRy5wtPy9an/k8yDz1MUkePE19GVu0i5joJ5k1gZYJflq7Jl8Jy1a7ptVVL&#10;VWprV47gfofCNbJke0hyB2h0xYz6W1bfpI0gJ2iR8MdC0KAQyARTOrRpkAJIGtof0uBvBUloSCAY&#10;aN4wI4SAXXfddS7gx5VXXulC6lMm5TOxZ4KPVhAhwAmmgpjsET2T5QUo52318UKDh8YHEoJ2iYAr&#10;EBqO46cHQahLbBpq34HsR3uEzx2aNvzBENbRo14woX/1EUv2ofnArBENJdo6+kTf8dljPTgwqCuY&#10;wqHRAhPI9JlnnulI3csvv+zMSSGIEG0IIOaZ+MD927/9m/OX+/GPf7xHQ+mVSzvAmYii+E5iEgq5&#10;Y6kGFoGnPUQCxacPv0T8JDFx9Ygn/WeMSGOaHA9V+zQEDAFDYF8Err7kRMkvKHTPIl7oIe45EBNg&#10;Zd8c9ssQ6JoIpKUE5carv+ZewjIf5GWyZ+2Tltr42sFds0fx06pl60tk9ZYyJXPJMntyb0lVIrej&#10;qEo27gzJuEHpqgyKZQ8dh8veVwQdV2en15Q6aqzknnqWFM17W0o/+ViKP3hP16yr0oUjVcOhavBU&#10;tGSHTJP8XuNE1yJUJ+3935xA8JAiXeOiSm37GxM0XfjOecKknUW/8XcjGiKmkWjK8HHDtPLee+91&#10;AUQwGeQiRyPnPby8MvjkJuBp0bgRrFWzRYgCZAiyAEFAc4fZJQLhYf20W26pjUJJxEr8svCrI+gI&#10;RA+SAzlBu4j5ICaF1AHZwW+OemgXn9RBG7yQ+9TBd/Z5pJZP+oBZIMJ38qOJqyukJT/1gg0RNkkH&#10;acUUlGUk0EhSFgQOgfSSh32QMwKGEHyFYCKQUNoOgQM/PqkfvL366SuEkLIhYkTlxGcN807MWhkP&#10;iCzl0y7wJA3BTghEQ5mxa+yRlrbRF7ShmEdC6Igiyhizoa37wx/+4MYeLMCcdtImyDQklLGETBJ0&#10;hTbGYkyfCSrDRKYuvtRNmYyBJ/SX8j2BPJKG/pgYAoaAIdAdEeiRlSYZqX53v01Na+DtanfsmLU5&#10;7hDAFLN3bqbrdzSSps/nMklXhYMnOE90DkXwWmCfDSEwQNezW7u9QhZ8USA7i6ulqrJKdpSE1Nov&#10;KBPzMjV6b+dYEsQfudNJN9EwM6ZMVx+7gK5xt8D530VK1ecJUqKRtkKlWRKMVEv/nDTBeZuFJAMa&#10;5jT24ooQrUvL6qtp0ht5U8jEHCLn+UB5Jwg+W5gLMlFHqwShgHxBaP72t7+56Ibsw/QPc0CIV11B&#10;O4SmCS0XWj9MPiFv+HN52ivvOHkhJvihEQETzSHCwtyYBEKI8PWjLEgNWjzIG2aJM2fOdMSDvNQD&#10;KSCyJ30jHaaknlYM7Rp1cwzhkyAeEBGE7xANyqkraMc4Dh60Dz89SBUYENkSfFgfjvLz8vJc+0gL&#10;AcNslfykgxhBRMECzRsaR4gWbQFLiClaSU8wv7z44otdvyDHCCQM0se40RZILmUgF1xwgSOC4OPh&#10;6A7oP+pjXCBdkHiI3He/+12nBYRQgS3HiCSKRpb2YJ7pkVrKIQ1LMOA3CEGHtBJcBf9F+ohPJGSU&#10;flAHfpW0F6GN5MenzhPG2MvLPrAiD231TG29tPZpCBgChkB3QYD1waqrdT3TtO7SYmunIdA4AlV6&#10;PnNep6Xv9eePnXs2ntuOdjQCg3ulaByOLKnUKJlbCyqlvLJaemcHZfLwLIH4dZYkqJanhsmop93p&#10;rIZ01Xq/+//Nkdc/2eCaR5hlJKqTcyb2eX0y5LEbT1Z1bPMGkEk9+ZojpEUaSt9YWWhmWhIcAwJW&#10;d7JPEBECf0BAMONE88VyAb/85S8dgfKCdDSnTy1J01g/myqvvv40lYfjaNA8clo3fWva05yy2rJ8&#10;6mvr8ur2wX63DgHGhxcEkHReMpgYAoZA8xHAKoGXfTZ/aT5mlrJrI8Aci5e9vIBuaP7XtXsQv61j&#10;nbuiwgLJSEtxCpvOQkLPG3UsM2kUgVu+cbj0SAvKX1//XBcm9OtkWU0P9c3KkboUwu3fPFJ6Zjbf&#10;tO1ALtSm0jZ2vCXEDhDqEjv2oZVjiYbf/va3TmNE1EpMD6+55hqnUSJNe0pj/Wyq3vr601QejjdE&#10;7DjWmvaQP1bqK6u+fbF5DvR7W5d3oPVbekPAEDAEDAFDwBAwBA52BFLUBLNCrfy6ghi5a2IU+vVI&#10;le+cMk4OycuVr7YXu3C1/XqkyZThvWR0/9rw9k0U0a0Po627UgOzYBrpBXXBTBAfuPpMRbt1Z63x&#10;hoAhYAgYAoaAIWAIGAKGQEsR2G1519LsbZHPyF0zUBzeL0vY1m4vceRuSK+MuAhPi8kY66zh08aG&#10;+Rh+WgQRMTEEDAFDwBAwBAwBQ8AQMAQMgb0I1DpV7f3dGd+M3B0A6nm94ysiV12TPvNrOICTxZIa&#10;AoaAIWAIGAKGgCFgCBgCHYxA1zAO7eBOW3WGgCFgCBgChoAhYAgYAoaAIWAIHGwIGLk72EbU+mMI&#10;GAKGgCFgCBgChoAhYAgYAnGJgJG7thr2LuBA2VZdsXIMAUPAEDAEDAFDwBAwBAwBQ6D7IRDXPnfR&#10;ygqJ6poi0eoq0fj+bk2wZg8hZE7XrEtMShZfZpYk6pIBJoaAIWAIGAKGgCFgCBgChoAhYAh0FgJx&#10;S+5qdMHu4vfflYK5b0r58s8knL9TIhXlrPrsSFtTA0L+BJ9fUkeOkgHX/ZtkTDuyqSx23BAwBAwB&#10;Q8AQMAQMAUPAEDAEDIF2QyAuyV24YJcUvPWalH66SAI5udLza+dJQiAgiUrW0MY1RxJ8Pomo5m/z&#10;/f8jVZs2KrlrTq62S/PVV1+5RccHDBjQ6KLbralx1apVkpKS4hYrb2xBcJZMqFAN6Nq1a13a7Ox9&#10;1/8rLi6WgoICt4xCVlZWq9u7bds2qa6uduvsUV5bCn2pGyW0Lcu3sgwBQ8AQMARahkDd+3MwJSi+&#10;LrJocMt6ZLkMAUPgYEEgFIlKolKI5EDne7zFHbmLlJZIyaIPpWTxh5KSN1zSxk6Q5P4DJTE1TXxp&#10;6VITDukWrtXgNXLGYY4ZLi6UTffe7UheQ0nDWtZzzz0ny5cvlyjaPiWPfKalpbmFwU899dSGsja6&#10;/x//+IcjXpdeemm7LSb+97//XSCPF110kaSmpjbYHh64EK57771XaM/hhx++T9ovv/xS3nvvPWFB&#10;dI61dvHzDz74QHbs2CETJ06UadOmtZqM0X7GByI7bNiwfdpuPwyB9kCAdXB4jcT9IDnJL8Hk/deO&#10;1NNSj7dH7VamIdA9EeB6KSstlyUfL3VuFNXqUhHRCdWe55NeNDxfA0kBOXTaREmq57rqnj23VhsC&#10;hkBXRIDn9Lod5bJqc5mUV4WlvKxC+uWmypjBPunbo/PcteKO3JUuWSwlHy1wRC7nhFMkMZgi1Vs3&#10;S2jVCtXeJUmgdx93rKmTKKqao0hZmZucJSQ2zNLRMN16663yySefOK0WDx4IX69eveScc86RlpK7&#10;V199VdBanXfeea0mSw319YUXXpDx48fLueeeu/fhWU9i+rR9+3b5v//7P5kxY8Z+5G7Dhg3y5ptv&#10;SigUcoSsteRu8eLFAmGEIE+dOrXV5I4Jw+OPPy6DBg2S7373u/X00HYZAm2LAJytOhSWHfnFUlRY&#10;JMGUcknVlwtRfVLURGskJztdUoL7E762bYWVZgh0PwSKCorkucdf0OdoxFmB8AIkqteME/0eqg5J&#10;Rma6jJkw2shd9xveuG+xT1U/Pp1TMi8x6foI7CiukgVfFMiHuvXMTJai0ipZubVKCitq5MzpfXUs&#10;O2cc447clS39VEI7tkmvsy9wr8Wrt2yUgjdflR0vPSvR8nLp9+3rpMdxJ4pPNXn41bWFQH4uvPBC&#10;RyBKS0tdkVy4ATUFbakEg0Fha88bAJqspKSmJ5i0wadmqrw99fv3P6U4Rls51hbtpU3JGsCmvrpa&#10;gmdEg+lAlidMmGDkriUAWp4WIbB24w658/4X3DXhHgD6DOAtYJVOTq+77GSZeohpkVsErGU6qBHA&#10;RSCYGpSIkjueLXXF79fnjZpr2ty4LjL2uzsggCURfybdA4FFqwtlV3G1HD+xl5wypbcUFBbKM+9v&#10;l0++KpYZY3OkV2aSmmp2PMHbfybePfBscSshdpGSIvH36qPkLlF2PPuEiD4Mxjz4hESUeG19+M/u&#10;s8/F39RX65V7Aqz4lIj5iYipYxSpDoujfTXRJi9Bd6HqxQrxgdhkZGTs0/bKykr5y1/+Iv/6179k&#10;06ZNTrv37W9/W2bNmuU0c8uWLZOHH35YypV4rl+/Xk1QIvLSSy85ckNBHsG555573HHMFI844gi5&#10;66675JRTTpHjjjtOXn75ZVm3bp2sXLlSVq9eLVVVVU5jiAnl4MGDnRkLZpX333+/Izk8PMlLew49&#10;9NA9daDJe/7552XJkiWOmJ522mlyySWXSF5e3p4+Qbzwv6ONaOwuu+wyR+y8BGgb8c178sknBb/B&#10;m266aZ/8Xjra+qc//UkWLFAtqz7AZ86cKd/4xjdk3Lhxex7o7KetP/jBD2TMmDFy3XXXuez5+fny&#10;6KOPCkT63//9390+NHNPPfWUa9PAgQNdWWeccYaUqfaVPqBZpU7afsMNNwhlbNmyRXr37i1f+9rX&#10;XBmvvfaafPrppw7fY445Rh544AF55513nCkn2Hz/+9933999913nX4gpKriPHj1arrnmGnnxxRdd&#10;es6Dk08+Wa699lqnwcXEFDwgmGA+ZMgQpy3lhUBzyLWHmX12PwTQ3iXqm72Insd6s3Hkjn3cN0wM&#10;AUNgfwS4fzZnqtSYRc3+pdoeQ6DzEXh0znL5YOUmSfJpJHaNAfG90yfLsD5tG1eg83t5cLWgvDoq&#10;Ser327dH0D3LczMDkpGiL52K1Uovgg6pOXertsck7shdjdro16h5ID5zCf6AlK9aIUH1vUsZPsqh&#10;S9RMjico4aupqnHpAplpyqKSZEtBpTOb6pOZIYHUJD1e4dLWMIINCAMLCdm5c6cjC5AJJm6QPDR3&#10;a9askc8//1wgHBAXJvcPPfSQ5OTkOGIG6cL3DX81SEK/fv0coUEbiDaspKREIBZvvPGGO56nRKuo&#10;qEjeeust9xsS8sUXX8jTTz/tiAdmjFu3bnVkYsSIEY7c0ab/atId2AAAQABJREFU+Z//EYgkxKJP&#10;nz6OeEE6MCFlw+wSIgOZmj17thAkBb8/2t2/f/89JzDHIVXUSXkQI4+E0V5MKjHRhPhAIDGtrCvk&#10;e/bZZ2Xp0qXO7BK8CO5y9913y2233ebIqHvA775o6Csk2RO+L1q0yOHAPuqi7ciZZ57pxgGCij/h&#10;5MmT5eijj3bpMZWFDPfs2dMR2M8++0yGDx/u8vEPovbhhx86801+UwbEGZJ72GGHuTGCFFIXfWbM&#10;0H5CGm+//XaXb/r06Y6EY8JKvWz0bf78+TJ27Fhntso5wTlAWsYDQm+TfRA/eCRVTS55kRDQ+wzn&#10;MgQPgdNF/VGpqqySaCQk5RW6TIuJIWAIOASSg8lSVq7PUPer/klTLfWrcc+hpGS/Bt8KGXqGQJdG&#10;AM0OBGHlxp2y+KsdkpYcUGIQlW27CmVYblBKK+0c7moDyPSTe82g7ASdf9bIsnVF7l5TWl4hheVR&#10;6Z/tE1+0Un2ElU9o4o6ew8UduUtQUidK6mrUFy5ByQakLqqTZ3zxaqoqxaeapeAQNYfSWVaCmhH6&#10;MtJlR7VedBuKZfmGAue8PbRPhkzI6yl9M7IkeeAg8aWnN3reoX1BWwVhwQcPsgSxGjp0qNMcMamH&#10;dEEkXn/9dbnqqqscYYBocEIQaRLycOONNzriRWWQOwgjxObBBx90GjY0UGjaIB0QAk9Iu2vXLlcu&#10;GiQ0gCeddJLTVlEH5O7Pf/6zXH755a4OSM8jjzzi2ssElPxoDnNzcwWyeOyxx7oy0IRB1o4//vg9&#10;5M6rM/ZEhvDRZzR5kCMI65QpU+T666/fLx/5X3nlFUdWqesXv/iFI5S/+c1vnGaRNtIWyJMn1BVb&#10;n/ebCwqBPEPMMLv88Y9/7EgnxJF+QzipA4I8adKkPdq/efPmuTbXV663jz6hkT3yyCPlyiuvdERu&#10;zpw5Di9IKxpFPu+44w5HTB977DG5+OKLhYAwkF5IHwFcaCfnA4FrwB5NLW2CIBN5lDbGjqfXb/vs&#10;vgj4EmskrC+R6pcEPfdCUq0adu4XJoaAIVCLALd0fLdhd/VTu9p0vCQJ6bVTpRs+eCaGQFdGgPO6&#10;JqpkQD+TA34levodiw6dY2BpVa3WYiZdDwHGrVeG8oPNEfl0bbEUllZKvpI57j+j++s4Jkb0fsXL&#10;+Y5ve9yRu4CaY4YK8tXvbqtq5ZKkz2VXya6X/ykrvnm+0+T1v/oHkn30LNGZl1ucvDQxKPe/uUzu&#10;f3WppCQroahJkAq90I6bNEjuuGSK9Dz7QkkbNabRkYOIQGiY1EMImLBBmjCJnKnmhpj+ffzxx47Q&#10;QOQ4RjqEvH379nUEAo2aJ5AKSBBmlmjzMAnENNE9+DQRhAqBiFAGWiA0SQhaQQgJaYkSCfmkPjRy&#10;aOKQK664Qn73u9+5/Zh+5uXlyZVKYBYuXOiIYKHaFXs+g2gKISgemSK/95tP8qNhRHuIKeZPf/pT&#10;ueWWW0hWrxAshfZjNkrb2YiySd0QNepmnydeXd5vPr3+8x3t3DPPPOO0leynLEwywR0BB/rPTTRW&#10;6pbr/eYTIV+e4nLBBRfsMT2lHMYGrSTELF2JP2ayjM3IkSNdPkxTDznkEFcn/eB4jx49BHNOSDgm&#10;ohBp+gl2bb3cg2uE/et0BDIyM50GovZs2tscrlnOm2Aq29799s0QMAREsjKz9PkCv6t/xsRe7tHZ&#10;2T0ko4kXr4anIdCVEEhVX1FMMtHiRaJ6DutcITktU7eu1EprSywCy7bky04NpdE7O0XGDsmW/KIy&#10;WbGxTDYVRCWUmC69svC5i83RMd/jjtylTZgobp27d+dI34uukEB2juTOPl0yJk9VxPWi0miZiWpK&#10;59cQygkaces3Dy+UFz9a50ajOrQ3wMqHK7bKDQ++L78/7TBdUmFIo6MFWYNM4QfnmWUSMZLv+G39&#10;85//dJN5tHNM5CFNaMs84XcsmWE/xyEEpMcvDZIHgaibjokiDzq0P55/nvcbogMZ4TffCVISK6Sn&#10;PEgPZo5ok/hNREwIJaal/PY0WbF5636nfCastBuNFSaPEJz6hPrQVKH1om0IbWPD5JJjlOcJ9ce2&#10;wcvjabvA9c4773TkkH6gScvLy3O+dphpeuLl4zftjC3TS1N3H+1gfGLz8h3C7LWR3953yvF+gx1m&#10;nJiN/va3v3WkE9NcyDzmnCYHNwKcY5hdusho3P3deVwbUAWTHBNDwBBoBQK1j45WFGBZDYGOReCq&#10;2RPlrGlD3JyLuV2/Ho1bhXVs66y2+hBYuKpAgkk+ufDYgZKZ4pfSEp9kp/pk7a4a+XhNoRw3PlfS&#10;gnuVEfWV0R779s6Q26P0Llhm+sQpkjH1CF3GoFR2aZTM8tUr1fQyU9IPnSqZ02e4Ne+S9Hc4KUW+&#10;2loqS9btkh1F5RLwJbqIN9hG+/V7aUW1fLYuX1ZVB6VaGo4oCRmAZEDE0MagrcOPit9o8Ag8wiQf&#10;TQ9EA20Pk/9YElH3N7BCgDDnvFK1aZgvPqymfATkiCURsfBThide2XyiZcLHjLbg6+YJ2iPMPiF4&#10;+NDhE4Y5J+aUmEZiRgppZYst28sf+wmBhKwcddRR8qMf/cjlgcygpapP0Kgx8cU00usPZq1o7cDP&#10;I4leXspGy+WVhzYS30UvGAkmmB7Bxiz1/PPPd/58BEhBwJ/6PK0n+yCulImm0ZPNmzc78876+uth&#10;6qX1fvPpffeOeZ9gi5YSjSSmpixrwbIT9BHSR7766vLy22f3RqBPz2y58vzj5LxTDpOLzzhCrjhv&#10;pm7Hybe+PkuGDuzVvTtnrTcE2gkB7tUV5ZVuq9SXI5Xqn+r9rv2skMqKyjaLdt1O3bBiDYH9EMjN&#10;CMqYgTkyok+m5PVWrV1AX57vl8p2dCUESivCOneMOmIHieuTHZBkPxZ+EanUjeWNOkPiTnPnS8+Q&#10;jCnTJFSYL6WfLpKoLmpeufZLXePOL4n44umDIwjx6j1QVldnSkTHhQssVqBJEDyCIawvqJJxlbpu&#10;nTp6NySeGWbd40zePe0UGinIE2SC9B4h4EHmabJi80MG0PBACFmfjaiQ+HQRFATSAFHxNFeQK35T&#10;lif8ph7SYoqJNg4Ch3aM32iTCKjiaeYgWZBAfhNFEk0hppaUTVvZaKdXB3VTB/tJg2AWSvCR//3f&#10;/3XLQuDXh58ZWsBYIcgIZqyYUqJxhODQNogv2j78/CCeXv8wuyQICYuoEy0UP0Sw9DSDHCMP5BpS&#10;yicmrmCP0DcI1caNGx3ZxmxzqPpDQhohXvhKQhTxF6TPXh89DL2xoiyOgStt8/bzPRab2DR8p4+M&#10;G2MKiaXtnobSK4OyTQ4eBPSykB5ZaTL7mElSUVYiKWnYX+57n2HsjdwfPGNuPWkbBFjmYNykseor&#10;j3VF1E2eAvr89mbBYb3fpmgav1pUmBgC3Q2BCl0IG9ef1N33/72v5btbT+KjvSP7p8k25QHvLNsp&#10;w/umSUlpmazZpsEX1aw2r3eqM7HtDCTijtwBsr9HrvQ6R8PM62fh3LekeP47EtIomRGdXEd1+YP0&#10;EaMleMLpkjL1VPHrxF+nWA2OTYqqY9HqNSQQB9TrHpGITQepwbeN5QAgMhAKzPLQTHlLJmDyR35P&#10;C+Xl90wiIWNo/TBzJHLjfffd57Rj+NV5xIhP6ofIecJvtHaQC0gTC63/+te/dnkxGYUEEQUT0oGW&#10;8fTTT3eaQSJWskQB2jWOQwSZgEL6KMczUYQY0Q/6zz7q4jtl0WfIDmaqELO65I66yIMZKMFlPK3b&#10;T37yExeAhPZRPmkQlkigXf/1X//lFnQn4AuYeRgSKAUNKRErIU3k+973vueWafDwgCQTMRTfRZaE&#10;8CJZzp071/n+0W422uuNBRhSR+wEHIzZx7iwn43vYOPhD1akAQ80oZRD5NErVQtLu8GNwDhgZnJw&#10;IqCnhRMIXHmlvsxJqF0nMra3sedV7H77bgjEMwI5PfUZcu0lDgKeDaFQtd73LVx8PJ8T1ndDoLMQ&#10;YH27t5fslNcWb5f0oMaXqAhJZmpApo7oIYcM0aj46j/ZGZKgGpoafLUgA/Em0UqNBOkInS6PoG/7&#10;9DWg2xJ08h/QCXZIvVgv+u1r8t6yzZKuSx94FI9k1eGIZGcky3M3nyrD+2U3CB2TN8z5IAQQpVjh&#10;GGQDLRRBSZj0QyB4YKElgwB4xxmf2Mk+mi3IAVooPsmPDx8EAiKB1g0SBHFA24Q2ifIgehA6zP7I&#10;R5ns4zj7COiCpo36+SQ/5dFW2snmEUImnxxnQ2gT7YHMUCeaLfpDOSydQD20gfz8ps1o0CBqdYV+&#10;0wfS0Cf6QjtoL/som3zUDVHEJJO2UzZtoL2QOEgomjNMSyFv//mf/ykPqwkr68xxDAwQjlMGOBCx&#10;krLBkyUgMM+kfvrF5vUZLGgHffDKYezoG+0kHRihkaNtjD/5yUNdpGHjN30Ff69PHgHkN99NDk4E&#10;OE+9cedcMDEEDIHmI8A9mvsnzwYTQ+BgQIA5BOc18xh7wdf1RzQarZEKNcssUfPM0vKwlKslTpaa&#10;1/bJyVRfvE4idnrixDW5a85p8+anG+X+V5bJm59slFS1p1Ve51TmYwb2kOvOOETOnTFcgnXMNhsq&#10;l4lcay7W1uanXW1RRkP96+r78bH75S9/6cjYf/zHfzitWVu2uTnYNidNW7bJyuraCHA+GLnr2mNk&#10;reu6CPBSjhdy8fhyuuuOirWsNQgYuWsNep2bV3meFKvLF2bhyZ0Y6hput9dOr3Mx6bK1nzBpoGqe&#10;NDR5MCClVfit1bjIOEeP7yeXHFu7tEBzG98aYkcdrc3fVmU0t79dKZ3nK8dyBJ9++qnTQLZ1+5oz&#10;Ps1J09btsvIMAUPAEDAEDAFDwBAwBNoPgd1Br90C9A1H4Wi/+mNLNnIXi0YD308+bJCcMHmALFq9&#10;Q8Jq9ofWLic92EBq290VEeDtLm/EMN+5+eabnU9bV2yntckQMAQMAUPAEDAEDAFDoPshgHWfGuR0&#10;uhi5a+YQEFhl8vBanzm+m3QvBPD9O/XUU+WEE05wfm9eMJbu1QtrrSFgCBgChoAhYAgYAoaAIdAw&#10;AkbuGsZmvyONRcXcL7Ht6FIIEPCEgC5sJoZAV0EAM90EXZ4lMbnhtTK7SlutHYaAIWAIGAKGgCHQ&#10;9REwctf1x8haaAgYAt0YgfKP35fwzm2SoOtoxgrLIWC+UaVBIWo0mm5YI6kSYKVBiYQlMUOXVTn8&#10;WBZnbDCZHTAEDAFDwBAwBAyB+EXAyF0HjL03YbNgGh0AtlVhCHQxBPL/eo+UvT9HEtMz620Z94Uy&#10;jcPbGK8jY7S8VIKjJ0jqtKMkwchdvVjazjhDAM23XQtxNujWXUPAEGgKASN3TSHUBsdZwwwfL/y+&#10;TAwBQyC+EEhIDkpiapokpjS+jp23jmbD6OhSKsH914RsOL0dMQQObgQSdQ3UxKbeihzcEFjvDAFD&#10;wBDYD4H4I3c8CLCHUin77BMp/ugDqVzzhYSLCoVFzd1zoulZlr5Gj6qZlV9SR4yWnmddICmjxu4H&#10;LgtqQ+yuvvpqGTFihNx+++1uQe79EtoOQ8AQOHgRcPcT/bf7vtPyjlJQc25OLa/BchoCXRWBpU/8&#10;XfJXrxa/mi870espHA5LjT5nAwHPZ3Vfs+ZQZaX0mzxZRp1+RlftlrXLEDAEDIE2RyD+yJ0+EKJV&#10;lVK2bIkUvTdXwrt2SI0+IBL14ZDgA459Hw4NIp6QKDXqA7Pr1RckbcKkeskd5lZ+JYCHHHKI9O/f&#10;v8Gi2uJApT7EysvL1RUn0YX7Ly4udsUm64OQ7WCQSCQiW7ZscRrQtLS0g6FL1gdDwBAwBAyBZiCw&#10;felS2bRggQTS0/ek5n2JGmZKtAHtXXVJiSSp1lxO35PFvhgChoAh0CYIcN9J5CZUR+rbVydJu/+M&#10;P3KnkJZ/8bnseuWfUhMKScahUyVVtW4+9YfxQRh4SLgHBSRv/0HzRiRBAyBEiotk2aVnO62ftz/2&#10;E3KXm5vrNHcQLIhee8natWvliy++EEgP4f6XLFkiIe3f0KFDJS8vr72qdeXiU0hdEMyUlBRngtoe&#10;FbIQ+RNPPCEzZ86USZMmtSue7dF+K9MQMAQMAUOgZQj4NdJxkhK7wIG82NNnkz94cLzcbBlqlssQ&#10;MATaEoFwpEZKK8NSXBaW8qqwpKf4JTs9IGlBv2MMsIZwtEbKqqJSWFqtaSKSmuyT7DTS+NqyKY2W&#10;1X5so9FqO++g09i9O0eDE1RI30uuFH9WtmryqqRGTTKjOiou+ImaeTQlCSEld+VlammlmRpx6Gbh&#10;7HPOOceRkYceeqipYlt8fNGiRfLSSy/JoEG64LqSu1deeUVKNQofa7u1N7mjj6vVXOajjz6S4447&#10;ToYPH97ifjSWcfv27XL33Xc77eSwYcPMh7ExsOyYIWAIGAKGgCFgCBgChkCbIbBue7m8vXSnfLy6&#10;UFKV0EXCUZkxNkdOm9pX0pW8+X0Jsq2wSpZuLpW3l+yQkJLBzFS/HD6qh5x9RL82a0dTBcUduStd&#10;sliqNq6XrMOPVm1duiN1RUr2dr6MJq9K+lx6lWROPVyVdhpq3GnwdkMY+51dKPaaYcGJ3x3mkmi1&#10;WisQT0cm6ynotNNOkxkzZkhqaqojqNSHNg1TxvYW2rV161Z57bXXZMqUKa66xtra0vYMHjxYXn31&#10;VenZs6dkZtYfebClZVs+Q8AQMAQMAUPAEDAEDAFDoCEE3lTCVlAakm+eOERyVGP3/op82V5YLQu/&#10;KJBZE3sqLUiQj9cUyhfbInLm9L4yICcoH+nvL7eVy0dKCCfmZUqSv/2XMoo7cle1YZ2ECwskZfhI&#10;HbtEKZjzulRtXi/Zx8+WaFmplH76sSgjkqyjZynZq64leKqdIyqXLwBcat+PEzcau7qEr4GzgUiZ&#10;sSaZ+fn5Tsu1ePFiR/qGDBkixxxzzB6N17Zt22T+/PmyfPlyR+bGjx8vxx57rNNUoSV75513HGmD&#10;UBUUFMhhhx0mffv2dWVB6nr37i0+n89puJLUfBT57LPPZKn6LPTq1UtOPPHEfVpKfU8//bTMnj1b&#10;Ro4EF1Urax8ff/xxGThwoMyaNUvKysoceaNNEDfSnXHGGc6f791335V7773X9Ym83/rWt1xZfF+g&#10;PhILFy6UXbt27al71KhRUl1dLZ9//rkLOLNx40YpKipyJqxf//rXhfa89957ThuIOeuhhx7q+piu&#10;ZBzTUz4hzOR/6623XFvBmD7TX9pLHQeLryE4mnRnBDDUaDtp6AVP29VgJRkCXRGBll5HLc3XFTGw&#10;NsUDAtzj7T7f9UY6FK5x5pe9soIybWS2a2B5dUTmf54va5W8cafJL4vIzuKwpCT55cixufqZKBp+&#10;0ZHAJV8Vy9hBGUru2r9vHVBF+3fiQGpgragaDahCaHJJ9EnBO29IcMgwGXDtj1wxK759oUTUtyt7&#10;5kmO3CUoYfAnK0HSgCvlkQSnrAsGkiWgzDuiZLCmRk041b62Ial7gUKaMJl84YUXHHmD5OAnV1hY&#10;KJdccolkZGTIP//5T0ek1qxZ44qFPEFUTjnlFIHcPfLII44skQcyE1RfBNJCdrKzs+U//uM/HLGD&#10;UFIfQUgeffRRWblypSM+dckd5o6//vWvXVn46JFv/fr1ctddd4mnEURjBtmDXKGNHDBggKtrzJgx&#10;AjnDJBOCBvEkgAxE8auvvpInn3xS5s6d64gn2jbq+sY3vuHI6Ntvv+36yT40jqNHj5aTTjpJ/vWv&#10;f7n2QuBoC+2mjxy/4YYb5NZbb3UE9csvv5Tnn3/e9REcIYWQ0L/85S+Sl5fn+tMRmsuGxt72xzkC&#10;en/hbu/uEW0Ghfq3VockQe389cRvs1KtIEOgqyLg1rHTya67jvTzQIXnFcKz0MQQ6MoIMF9kzsIL&#10;dCyv6s4fu3LbD/a2MSYV1VGZMjRdCZs+22sYJ3RBUUERl5gQdWO2paBKqUWiDMpOlqBfE2i6Ppk+&#10;6d8jSRasKpSKSp3zK6cIK1FsT4k7cgeh0yvGhU/2BVS7lZTsfO4AuUZ975BEJRLeReXWp1JSUlxd&#10;o6rVnRLWgRw7MFsG5WoAlorK2gibzXjeEMUSgTSxJAKaJYKDoEn7r//6L0eK0D6hdbrjjjvk/PPP&#10;l/vuu0+qtE3f+c535KmnnnKmiBAnLn60dueee6786Ec/csTnxRdfdNosyKEnlEegFcjhm2++KT/8&#10;4Q/l8ssv9w7v+ezTp49MnTpVVq1a5QgnWjk0YmjtMLOEvP34xz+Wyy67TO68805348H37Xe/+53c&#10;dNNNbj+BVB588EG5+eabHfFCO0k/IG433nijnH322fLGG2/ID37wA0c8yUc/0CbSj5/+9KeSk5Pj&#10;tHUQtn79+sljjz3mNHv33HOPI6748kHi0E4SqOaiiy5yGx0hgAzp0XgSbAWyyDIU3jju6ax9MQQ6&#10;CgF9MYQwqUxIbMZNool21T741UlbX+rojUH0SdJEDjtsCHR/BDxy566jAyR3PHd5ZuRr9OiIfrrZ&#10;WPeHxHpwECMAiWBz9/mDuJ/dtWs93VKzIdm5s9Lpdd5fXqBBU6IydVitkqagpEoSdPwCCdWyS+fB&#10;RM6sDkUlEqpUc84qKSgskkDUL9VG7tr2FPBnZksoNd1FukxUrRc+doXvviWfnTVLWZ0uI3DULMma&#10;cYyLpOlTouTPzJLH5q+VR99aqRFwou7ZwDzt2EmD5KenjJKeZ54nKcNGNdlITAaRjz/+2JlNHn30&#10;0TJ2bO3aeD//+c+dNgxNFSaMpN20aZMLkEKESC50tFdo5iAukCLyE7zEI3NM/EjnCRo9iA6EivQQ&#10;LUw76xOIEIFX0LAtW7ZMMBN9/fXXZeLEiZKXl+e0grQHE1BIH+1ko/zNmzc7rSIaNtrAJwIB++CD&#10;DwTiiLbv73//u8sP2YPgrlu3zqXH5PKII47Ys1QEfnU8kCGj//3f/+3I5RVXXOHMQCGZsX30+kJd&#10;zzzzjLz//vuun7QZDFk03sidh5J9djgCuzV3VXpNhFS7r7eNVgnnvk/fCKKdT9CXKaa5axWclrmb&#10;IOCRO54t9d3/G+sGWjuehTn6gtY0d40hZce6AgLMV7DOYk6TlZVl85euMCj1tMGvqrryypC89OE2&#10;KaqokYlDs+WoQ3ppSiXmUqHP6YhkpKdJj2zmoPqo1ud/+g7VykaLnZImq0dQ70e1FgX1FN8mu+JO&#10;c5cycrT63OVLyaKFknPSaZI27hC3zp2beCkhyDz8KEkerORABy9RHwj/N+8reeTtL2Tx6u0SRBWr&#10;U7SqUEQKykMS1GG87AglWMOHNTkYXLSQLLRJXLT4yHmChgwhuiUaOHzKICdovzAzhACRF9LFJwJp&#10;IrBIQ+LdJDDJ5GYBYcK0sT5B64bJJ353aNKmT5/uSCbaQ7Rlnikm+SGbtJOonJhs0ibK9x6cXvt4&#10;qNJXjvNAph08nIkcCpnjbSpCH9DYeYLp5nXXXedMMCFzaB7B6qyzzpI8JW31kbXf//73TuOIDyBl&#10;e4Lm0sQQ6GwEEgjO1GaSoBbiu8/r3S9S2qxoK8gQ6MIIuOso5gVmc5vqWc14Lx6bm8/SGQKdgQBz&#10;P+Y5Nn/pDPSbVyfLHCz6skzWbKuSQ/Ky1P+uh85vaxU4LHuAhDT8vs97RnPf0nlAmh7jZZNqkjR9&#10;W84LXJX7/Is7cpc+aYqEiwuFqJkpQ0dIcv8BkjZ2Qm2ETCVAUX1jkoAfXbISGR3AJ95dLYtWbZfM&#10;NF3kfDd0+Ntt2VUqD72xQmZff6T0yeqxD6ixP7w3jbVv3X3OnBB1OxosT9B+QXYgThAdTDEhb9Om&#10;TXPfScuDCXIDeaIsyJNHpLxyYj85RhmYfVIu/nJo6ND41RVuJpA4NF0QubfVF46bC/sgopyMpMEU&#10;Em0edeNfx8LsEFOP2PG2ySNfPFAhahBC2j106FCn7UPrQIAYCCzi9cX7DpnFRBRSuGLFCqf9w9wT&#10;fzrMVxHqAA/qRVuHNvGoo45yZqcugf0zBLoUAns16m3RLK4Z717UFuVZGYZA90CgpddRS/N1D1Ss&#10;lQcfAtzj3X1e5zomXQuBkGrclq0rkk++LJS83qly1Lhct4ad18qcdJ2b6hx5S36ljiHzVdEAK5Vq&#10;Gq7zevXD05USOkTijtwlDxwsWUfNlNCO7bLj1eclY4L6Z7lFzDPEF3TGtBJICaoNbUAWrd+l7Dsq&#10;Kcq2Y8eD7wE1j0pWn71lWyuU4IQkJ6t+LZFHdjwihg8bGi0CkKDNgjxBXtBSQWrY0IQRZIXvECmI&#10;GfsgPo1p62LPGIgPBGnmzJmO4F1wwQWOUGH2yFafsD4e5o1Evjz55JMdmSMd6SGdEDZ8BSFt8+bN&#10;c6aVEFW0eGj/iIi5c+dOVzQBYDxyiukoJqEbNmxw5pbkHzFihEvn3cT4wXfIJUFZ6Oell17qfPWI&#10;9IlJKAQPPMCUDa3ez372Mzn88MPlzDPPdCQUJ2SIqPe21lVi/wwBQ8AQMAQMAUPAEDAEDIFWIMBy&#10;BgtXFUhA/bPOmN5HtXG61h1uFzonxWWrT3bA+dxt2FEhm3ZVyoDcoKzcVCrrdpTL8H5pGowxlk20&#10;oiFNZI07cgcewUFDpPdFV0jhnNekdPFHUvDqi6rNK5CIasxqqqskXZdJCBx7soTGH6+GlwxE/YPB&#10;+8CoEhK2xsQzZSQNGiwiPhIgBRNCT/X+zW9+U772ta85H7prr73WRYH861//6jRfaKnIQ2RKysLf&#10;DS2ZRxgpF1LDPrR+CGSQdJTPUgn49bGIOqaef/7zn/dozlzi3f+OP/54twTBp59+6rRkaOoQiBg+&#10;e/fff7888MADjjjRpu9///su8Al1QFr5JOjKhx9+KL/97W9dcJXf/OY3LugKJIy2QfLy8mojWfKb&#10;NnqaPy4O6oJgUg/mlvQLMkhQGSJ0YhIKwYMYs64efn/4CRKBFFLH9otf/MJF3YQ4mxgChoAhYAgY&#10;AoaAIWAIGAItRYBpfmFZSJc0KJCPlNxhfvnl1hWuuLAuVD68f7p8//ShkhFMVDPNLPl0Q0j+vxfX&#10;6KLmahGomUcPSJdZ6pcXVKVQR0hckjul2JLUu49kHzNLiV6eVO9QjVBFufrehZz/XUC1VMlDR0qw&#10;Xy9VoX4uldVhZdt7zTIZmJBGzawKR2TUoFzJzUptcKwwabztttv2aNwgRUSOhJih9SJIyk9+8hO5&#10;8MILnRklBbHWGwTIWwqBdetYBw9tGNotol6iSYvVwKHlwwwT00uESJKQJsgk+c477zwXyAUCVmvz&#10;65Lt8w8SRX7KRhvmmU5CkvBnQzuHtoy2Q/zQCnoEEBNNllPAlBKzS4SlCyBl+PBhxomJ5uTJk532&#10;D80kQVw45q2tB7lDywc+9J88aOAwD0ULSF1/+tOf3GLt5IccE0kTQod4WjsC1dBnE0PAEDAEDIGD&#10;A4Gwvrys1pd7e1+l1r4tVzuOBl+wkj5cWfvC8+BAwXphCBgCnYKA6niCgUQ5bkKujB+swRbVvhJS&#10;x5xcFXeSk6G+dJoGLd4QNdfM6RGQgbnJUqmRMjN06aK83imSmdpxlCtBF4uuQSPEhN5kfwTu/Mdi&#10;efq9NbJhR6lbVZ4HS0jJTU5GUFejHyD/fekROmA4SDYtnAQQGAQzTEL3o8G75ZZbBJPIhgKeNFZy&#10;bJmNpWvsGCSQNeNeeukl5+PGMgQsdYA0p/zmpGms/ubW01QZdtwQ6IoIbLrxW1K+4F1JTN+7TElL&#10;2hktL5PkkeNk0H1PSoK/fjPwlpRreQyB7oDA0if+LvmrV+u6s7tf3OmzlGdXjVpyBHQd2lrZS/34&#10;HVJC2I8Xiqefsfu4fRgCXRsBzwWHl9nefLFrt9haF4sAyx+kBpMlhbW0O0n0vEnoOBrZSZ1sbbU/&#10;PneyLlgYkPteXipJAd4Qiq5PEVH23l9uu/JIST2ApebrXqhoqdCkPffcc04rFRvpsbntrltmc/PF&#10;psM0kkiZmEKiScMs1CNszSm/OWli66vve1uUUV+5ts8Q6HQEmG/qix23taoxrqBWlWCZDYHuisCE&#10;Cy/ar+nlatqPxUbW7gBd+yWwHYaAIWAIdCACqG/Q3nW2GLlrYgQYqG/PHiuzpwyST7+qXcR81IBs&#10;YTsQYle3GgKPEAWTACUs4o32tLMEE0d8/i6++GJniokW18hWZ42G1XuwIVBTpYudVpSJ2g/X27Xa&#10;aw3zjnoP79mJ5q6msmLPb/tiCMQ7AlHV3LGZGAKGgCFgCOxFwMjdXiwa/Mb6diP7Z0nPTF3ZTmdg&#10;PdKTW01+8JeD1LEEwrBhw1zUzAYb0M4H8FnDFNPEEDAE2h6BnG9+XzLP/Pp+ppRYaHM/KS0tc36w&#10;nk9tgy2IhCUxQxe2TayfJDaYzw4YAgcrAnr9YJZpYggYAoaAIbAXASN3e7Fo8hukri2ECR3aMfNz&#10;bAs0rQxDoGsjkHrYkY02MFRVrZG3kiTYaCo7aAgYAoaAIWAIGAKGQNMItO8S6U3XH5cpzOQxLofd&#10;Om0I7IcAL3pqSkskqn6vJoaAIWAIGAKGgCFgCLQWASN3rUXQ8hsChoAhYAgYAoaAIWAIGAKGgCHQ&#10;BRAwctdWg6Bv4E0MAUPAEDAEDAFDwBAwBAwBQ8AQ6CwE4trnrnrrZqlcv1ZCO3fsWcTcrZBauxRd&#10;42MCmdMFtpN695W08ZMk0Kt34+ntqCFgCBgChoAhYAgYAoaAIWAIGALtiEDckjsIXdG8OVL80QKp&#10;/GqNRIoLJaoLnmr8Ot2aZnf4yiQkJohPFyocdOMvJHvmSe04TAdWNG2r0vV//H6/2yK66DobvxOV&#10;kLaXUEdUI5fhU0hdLRHaTgRRhOiBJoaAIWAIGAKGgCFgCBgChkBXR0BpQauj6bdFH1s2A2+Lmjux&#10;jKoN62THP5+SynVfSfr4idLrzPMkURdB9QVTGJVaftdE+xJ18fGwBkJY9cOrpHrHtiZSd9xhyFFJ&#10;SYm8//77Mnz4cLdt3LhR8vPzZdCgQdKzZ892aQykbtu2bbJjxw7Jzs6WIUOGtKgeSOmiRYvcxTFj&#10;xowWlWGZDAFDwBAwBAwBQ8AQMAQMgY5EIFE5BDSisyXuyF3Vpg1SNH+u8Jk7+3QJDhwsiap9Swwk&#10;i08X845WV0lNKOTWn2pscBKTklTHp381usZOA+vsQLIeeeQRef755wWCxWLhmZmZjnyVlpZK3759&#10;3Vp3l1xyifTo0aOx6pp9DK3X559/Lr/61a/kW9/6liN0H3zwgbB9/etfbzdyF9aFZCFl8+fPlwkT&#10;JrSI3EEQN2zYIH/84x8lJSVFjNw1e9gtoSFgCBgChoAhYAgYAoZAJyBQWhGRt5Zsl2VrC+Xo8T3l&#10;mAlpndCKvVXGHbkrXbJIylcsl9ShIyR19Dhnpli6bImULv7QGWRmHXmcBIcMrUVItWD7SMxvlk2t&#10;qQ6pAafTwe6TzPvB4uB9+vSR0aNHO1KFZuvNN9+UY489VkaNGuWIHsdTU1O9LK3+xBwS7dzZZ5/t&#10;SFZZWZnTqK1evVoqndlpq6uot4AkJbtFRUXy1VdfSa9evepN09ROTEYhv8cff7xb1Lmp9HbcEDAE&#10;DAFDwBAwBAyBgwWBlGS/REP+PaZ9zXMUOlh63z37sXZbuXy0ulBWbymVz9aXy+hB4U7vSNyRu4ov&#10;Vkho107peea5ys5qpEyJXcnC96T086USUW1aghKyBL9PgoOGSk1k7wDhR8YxBNPHZrjlOdJ2/vnn&#10;Cxvy4YcfyvTp0+WXv/ylzJw50+3jH6QIzV65rnUFOYMcYdrId/Zh6ohWC5NFPseMGeNIaUFBgWzf&#10;vt3tD6iZKPlYGD0vL0+uuuoqR5R27dolHAsGg7J582anGSssLJSsrCzp3bu327+nITFf0MRt3bpV&#10;SEt/09VstX///vv4wVE2W0g1nfjboamkzRA9T3bu3OnS0HZ86NBWQuDoR3FxsVRUVLiNMjg+YMAA&#10;ufDCC2sx1kLABlIam452Uw/1UQb1sS83N9er1j4NgW6BgLfmpffZLRptjTQEuhACdu10ocGwprQK&#10;gV0llbKjoMjN6bIqE6Rfj3RJDtTOO1tVsGVuNwSgA6u2lMmna4tkzMB0Wbe9QnztF9qi2f2IO3IX&#10;KdLAKeVl4svMUpASZfuzT0iSEo5xj73gfO2+uO5yCeGf9sObdpM7Aqco4VMCkRhQ0qIkD7NNJOJ0&#10;fe5rs/55gUK8TzJBnJ544gn529/+JkuXLnVat0svvVQuv/xyR9I+/fRT+fWvf+0IFAQQEvXJJ5+4&#10;+h577DG59957Ze3atY7cfOc73xHyoq274YYb5LLLLpPzzjvPpaXOBx98UO644w5HJCGXN910kyOb&#10;LkHMP4gdmr7bb79dXn31VXejgZTeeuutMmXKFPdGCTJ2//33y+OPPy7r1q1zpOzQQw91RAzihZDm&#10;gQcecH3D3HLYsGGuXeecc447/vTTTzvCu2zZMkfiRowY4Yjvww8/7HC5++67Xf0LFy6UFStWuDaB&#10;wbe//W3p16+fvPfeezJnzhxHaH/4wx/Kdddd16ZaUNdI+2cIGAKGgCFgCBgChkA7I/CX15aoad86&#10;SU0OSCRaI7+57BiZMKR94iS0c1fipviKUFQG9kyRM6f1deRu2boSCUXqWP11AhpxR+5qohHnI4cW&#10;LjFJg6Io2fOpJsmJWlhGlPjhT5egJoLKMDQaZqr4c7KV1Plk+fpCd8EN75spqempUhOuVvV5tX7u&#10;1fAdyBhCwt5991155plnnCbvzjvvdJq12267zWnu8MVDY0VwlFmzZsnPf/5zZ+KJGefNN98sH330&#10;kUCUMPOcN2+evP32244A/ehHP3IaPTRbmIaiJfv444/ljDPOcGQPTSDEDRNRNGVssYLGjjJGjhwp&#10;9913n/N/g4hBJPHjmzZtmvMjZN9JJ50kp556qmzZssWVSdvwl4Mg/uEPf3CE9corr5RjjjnG+eRB&#10;9iCaV1xxhdO6vfXWW45gQkrRDKLV27Rp0x4NIf1/5513ZODAga685cuXy6OPPuo0jmhEr7/+ernn&#10;nnsEAjhu3Dg57bTTnEaPOuyNbuyo2veuigAvbLgXcK6bGAKGQPMR4NrhBSkBw0wMge6KgOoMJEkt&#10;xsorKqVaiYE/HNW5ZlQK1XKpqixJyqpaNsfsrnh0p3ZHlYRnB2p07lqjc9oiVcBEpUKtzSpLC6W8&#10;GgeuzpG4I3cET0lQE8WomjsSRKXHCadIhS6FsOGu3yizi0qyBlhJP+RQ1dpFJFFJil/NFz/8skje&#10;/GyzbC0oV6JUIzkZyTJ9TD85ZWS2ZE0/SjV//Vs0epgcQsh4MEFE0HhBxvDNQzs3depUZ36JLxrB&#10;RS6++GJnYskkcO7cuY4AYn5JZMqhQ4c6Mgap4WHnPfT4jmDmCSmDjEH6nnvuOVm/fr188cUX+5E7&#10;9tMuNG2YY9I2zDohc0cddZQzC4WUQsZOPvlkOfHEE53p5SuvvOLaTnrMSV944QWnSYPw0beMjAxB&#10;EwnRPP3001278A88+uijHSljB8QOYogpKQIxJd/48ePllFNOkSOOOELQ7IHTmWee6XwXFy9e7PBC&#10;24hgpmnEzkFh/7owApyj3rXK9cE5712vXbjZ1jRDoEsgwPXjuSrEugJ0icZZIwyBA0CACItJ/kRB&#10;4VMVCotf4+mHdT7q0+cC7iqhmi5g53cA/YmnpDp0ks76ByqFZbUk3Kd2mUk6bmG17+ssiTtyB3kL&#10;q69axZerJH3CoZJz8plS8Narsv2JR9TXLiD9vnmNZEyZLgkaBdOflS2fbSmXv7yxUp6et0rSUhSu&#10;GiUu+hblsC+2S8a5k2S05s8YOapF4wdJW7NmjYuUibYME0j8y9BAQcYgf5ArfMnYx+QPsoOfHW/6&#10;J0+evCcqJSaNbMiSJUvcJNGbPEIOCeDiLU9AOZMmTXLkjrJiBVNK/OT45MEJcaIdPDyJ6AlRgxxi&#10;ZgnRglQiaNyOO+44RzohlhA0zDUhZZhS4psHIfOCy1AH7Rs7duyednsTW9rLMYR91JGXl+d+gwsb&#10;2kb6hAwePNi1xwsYw82QzcQQ6A4IeP6oaLxNDAFDoPkI8HzgWcVz0sQQ6O4IjB7YUwrKqiTJlyCJ&#10;Pr/0yVWrMX+ynt82n+kOY5uREHFWf0nqwpUYSJH0Wh1FpzQ97shd+sQpSu7ypWjBe5IyfJT41feu&#10;hy5A3mPWbBcjpUbJE8TCF9SLKTkotz09X95eulmy9eKqpRsiAV+SrNyQLzf+9X154uop0ls1WC0R&#10;V48SHiZ1BBqBwKB5g4SxsS4dpA9SBFnyBPLDm35IlCc85CiPiWJ9QhkeeYIgenVTVl3hGAQQrRrE&#10;CS0cApk6/PDDHQGlPNrKgxWhfZAryvaEstG6QcQI4EJ7r7nmGpk4ceIe3zjaFJvHa6NXRn2fpPE2&#10;2uppKfluYgh0JwS889377E5tt7YaAl0BAbt2usIoWBvaAoHLZo2Tr88YJmXqHpSTYwHi2gLTjiwj&#10;ytJoXUT2n9l3kYa1VzPSJkySrKNnSqKaGW576v+keNFCiVaUq0udmkSmZ7gtSbVQVb5k+fjLXe4t&#10;ihpP7SF2tMtxCCUYlepIuWRnWEoqWjagaMGIfIn2LE+JHT52rEVHFEw0W/U9tCBMkD7eVBJkBC0d&#10;gnkla9v9+7//uzPlhHy1RCB1mFsi1IE27hvf+IbTrmEuSrvQnGGy+frrr7ulD0gLyXvppZecNtAz&#10;MYMMQtxYTJ3gLvjmYXaJJs/etIKaiSFgCBgChoAhYAgYArUIML/U2OwGhyHQKgTiTnMHWqxvl6Na&#10;p6L570jpoo+kZMF8FxhFlHXXqL1zKgFGxh8mu3qOczbQDWm3uPwKK1Rjpc6vGc0YBk/75mm7WLbg&#10;rLPOEoKEsNA5RI1jECCiZbIGHuaPmEV6ebxqrtQgJS+//LL87Gc/c1q+tRoxEy0ZwVXQZLFEAFo8&#10;CCKfmHF69VMGWjY0cnXL5Rjauu9973vOJJPALRAxAqZgykkdLDvwta99zUW6JJjJiy++6OrAdxCs&#10;WKCddGjp/v73v7uomhBBSCvtwW8Ps0naQLti28Bx9nnaPK/tsRpJ+gbB9DR1aBDJE5uGfpgYAoaA&#10;IWAIGAKGgCHQXRAgSibBVJgLeXOc7tL2uG+n+kyi9LFomZ1xJugFkxhMkcxpM8SnfmTFCz+QijUr&#10;JUKUm8oKJXfV4leTzOSqCl1jJEXXq0h0jq0BdXaNfZdCYJWIltWnR5qkBZtnWIuZI8FHMMFE8GPD&#10;b44FxyFIRLzERPOwww5zwVHwcWPtOgKJeNo0D7ILLrjA5X/kkUdcFErIEpqxc88915lLEjgFjRka&#10;PD4JyAJZRNiHrxtlE4WyrkA6iUJJtEuCn0AWaQvLILAEATecI488UmgDQVSIVEnfiMaJeGVCXCGq&#10;pJk/f74z9aSvaPQI0MInWj4PD/LSf9rqOcjjb4dvIp+esMg59XmCCavXNm+ffRoChoAhYAgYAoaA&#10;IWAIGAIdgYBfA6mM7heUvlnN4wTt2aYEXSusBtNAJvQm+yPwnXvmyBufbBCC4XhvUXijAtMb3DtD&#10;/v6Tk6VPdur+GVuwp6VvatCAQZaaIwdaB+nRrHlkq7460LLVp92MTUsZmHyaGAKGwF4EuL7QePNS&#10;AzNtE0PAEGg+AliJYLlh85fmY2YpuzYCvMzGEolAet6cs2u32FoXi0BRYYGbL6doZP7OEj1vEuLO&#10;5+5Awb7lkuly/lEjpKRcg5pqnNqwbiUVIV1YMlf+dO1M6ZnZdhHuWnohN5fY0fcDrYP0jRE7ymyK&#10;2JHGiB0omBgChoAhYAgYAoaAIWAIHIwIRPWFrRr2dbrEpc/dgaA+IDdNvnPyeJkwOEfW7ihxttB9&#10;e6TKlOG9ZezAHgdSlKU1BAwBQ8AQMAQMAUPAEDAEDIGDEAEM+7DI6WwxcteMERg1IEvYvtpW7Mjd&#10;kN6ZuhyCKT2bAZ0lMQQMAUPAEDAEDAFDwBAwBAyBDkLAyN0BAD20T+YBpLakhoAhYAgYAoaAIWAI&#10;GAKGgCFgCHQcAqZ+6jisrSZDwBAwBAwBQ8AQMAQMAUPAEDAE2g0BI3ftBq0VbAgYAoaAIWAIGAKG&#10;gCFgCBgChkDHIWDkrq2w7gIOlG3VFSvHEDAEDAFDwBAwBAwBQ8AQMAS6HwJx7XMXraqUqK4Rx8Ll&#10;NZGohrjR7YAkQRKSAuJPz9TPpAPKaYkNAUPAEDAEDAFDwBAwBAwBQ8AQaEsE4pfc6cLbxe+/K4Vv&#10;vyFlny+VcP5OiVSUE8O0efhq/gS/X1JGjpEB1/5IMqbNaF4+S2UIGAKGgCFgCBgChoAhYAgYAoZA&#10;OyAQl+QuXJgvBXNel9JPPpZAdrbknnaWErWAJPp8rPKtMDdN8BJ8folUVsiWh/4kVZs2NIvcsfbF&#10;gS4iTp6ioiIpKSmRlJQU6dmzZ6tOg/Lyctm5c6ekpqZKZmbmPguUR5Wwbt++XYqLi2XkyJEH3NZW&#10;NcwyGwJxgkDsfYD7QTAlWVJSU+rtPe+a3C2p3qO20xAwBAwBQ8AQMAS6AgLhSI341dktOdD5Hm9x&#10;R+4iZaVSsvgjKfl4gQQH50nauEMkecBg8aWmiS8tXWrCId3Cep5A8CB69UuimmGGlXRtfuAeR/Lq&#10;TyUS1rKeeuopR8pOOumkPcnee+89Wb58ucyYMcMRqeTk5D3HYr+Qf+XKlfLJJ5/I0KFDZfbs2bGH&#10;D/j71q1b5dVXX3VlTZs2bR+yGAqF5J133pElS5bIr371KyN3B4yuZTAEmkYAQrfhq42yYe1G8fl9&#10;UlZWri9ZArol71n8lOu+b/8+Mnz00KYLtBSGQJwiEEzWl7IJTb+MjVN4rNvdEIFkfRZEwoF95l+N&#10;z0a7YScPoiZH9Q3s+h0VsmpzmZRXhqWiokKG9s2QcXlJkpHSeRSr82rupMEtW7JYSj5835G53JNO&#10;l8RgilRv3yqVa1Y5v7lAz17uWFPNiwaSBKKYkJAoCYkNs/Tq6mq5+eab5bDDDhOP3K1YsULuu+8+&#10;Wbhwodx6662Sl5cnDZG7SCQiq1evljfffFMOP/zwVpM7NHNvvPGGQOxGjx69D7ljQvnBBx/Iiy++&#10;KLfccoskNtKvpvCx44aAIdAwAp8tXi6vPPuapKaluIc4GrpYi4Hysgo56vgjjNw1DKEdiXMECorK&#10;JL+gUHhGZmXV+stjfZISTJLszLQ4R8e6350QiEZrZGdBiXu5V6lxICAI2ZW1Ly3SUoOSkRbsTt2J&#10;q7Zu2lUp85btkkVriiQrzS+FJdWyfldEQjU+OWpsjj7fOweOuCN3pUs/kdD2bdLzrPOdvVP11k1S&#10;8NarsuOFZyVaXib9r/qeZB97ohK8VI2vcqABVuofxIyMDElLq33YYF550003SUFBgfzsZz+T8847&#10;b583NHVL4C2/X337IH98tlZ8anpKWYHAvm+GvHKTVCOJ+aeJIWAItB8CgYBfzTGDbquvFh72XKMm&#10;hoAhUD8C9z/2hqz8arMjc978qayiSqZPGiHXXto6C5f6a7S9hkD7IFBWUSl33v+8FBaX631f3YN2&#10;S7mez187caqcc/J0b5d9djEEXl+8XXYWV8u5R/aXI0b3kI3b8uX5hTtkzmc7ZfzgDMlOY67d8Y1u&#10;WOXU8W3pkBpDO7ZLpKRIAr36KrlLlB3PPinh0hIZ/ee/yaj7HpWyFctk18vPifh3R7+sfaUuPp1o&#10;JaenSXJGuviVHDltnUbXbMogBP8aBB+3qqoq+elPfyqFhYVy/vnny0UXXbSH2C1dutRpy2bOnCnH&#10;HHOM3HjjjfLhhx86Iub56XmatC1btsidd94pJ598stPAXXzxxYKZJ7J27Vr53ve+Jy+//LIjkOzj&#10;zeYvfvELeeyxx9xxCB6Snp4u8+fPl+9+97uyceNG99aIOqjPS/Pwww/Lt771LVc+7TcxBAyB1iPg&#10;XdONldScNI3lt2OGwMGMQHUorM/UkFRVh6VSP70tFI4czN22vh2ECGjcdT2POYer3SfnNOd2RWW1&#10;hInkbtIlEWBoNudXqcYuIIcrsfP7EqR3pl+G9ApKSpJPVm4qlWr1w+sMab0qqDNa3Yo6a3T5gxr1&#10;LUuEoKkmrPyL5RIcOlxSR49zpW76w+1SoRdZgvrC1FTVCL51gcx0JXsB2VpQJRGlc31UExdISdLj&#10;Fa6smkYeJkzQ0JR9/vnnAlF6/fXXHfmC2KEhg/xB1p5++ml59913Zfz48c4cErIHKUPrh7kkpMsj&#10;XPjFbdiwwfnNjRo1yvnkPf/885KTk+M0hJs3b5Y5c+ZIv379pEePHi6ACn5/kLTJkyfv8etBS7dW&#10;ySBE8Ac/+IGatmQ5Ykdd+N89/vjjzj8vNzfXlQ25o00eYW3FMFhWQyBuESCACubajZE3jnENhtQH&#10;uFof+CaGgCFQi4BPn08RrGr0bTgacL9v7ztqftfoS9dqfc6H3bPKUDMEujYCSaqpKy0rE85rv847&#10;/btfvtPqJD2fIzr/i0ZqiV7X7kn8tS6ixA0iHg4n6j2nQkTJnS8hqmMoUl4VlnXbSmRoT59q7/x6&#10;P+pYkhd35C5BgxZA1GqYXAXVLGroCGd+Wb78M2HdO59GkCTQij4hHPnzpWfIrpBPVikDX7ahQMlN&#10;jQxTZ8nxQ3KlV0aWJPcfoIFYGrfvh9wtWrTIae5KS0tl+vTp0rt37z1XAkQMX7fBgwfL3Xff7cyx&#10;fv7zn7t9//rXv1xUS4/Y4VNAxMtDDz3U+fFB3v74xz/KvHnzHDFEi3faaafJk08+6eqBzC1btkzI&#10;N2zYMBkyZIj77lUOUYsla9RDtExI6COPPOLyoAkcO3asi9hJ3Z4G0SvDPg0BQ+AAENBJKRPPxkw1&#10;OMY1W6X+F9X6ssnEEDAEahFITEzQa0OfWxC8OoL1k7tu9EWkkbs64NjPLolANOrTe3xVbQi/ug8F&#10;/R2OqBZPnwNo8ky6DgLca/RWJANykqW4IiTzlm6TwbnJEtZ70+aCkJTqvvIKn2pjq6TKHzFy195D&#10;F+jZW0L5uyS0c5vTyvW9/DtqhvlPWX7Z2ZKgppf9r7peso+epbOvkBK9LCnzB+X+15bL/a8ulZRk&#10;1eYp+a6sjshxkwbJHZdMkdxzLpK0UWObbDZv4vGZg0g999xzTks2YcIE95volBC7U045ZY+fzQkn&#10;nODIIFEyjzzySEeoPA3e5Zdf7oKxEJAFzdv69evdcgkQL/x0iKh5++23y7p162THjh3y9ttvy7HH&#10;HuuicqINiBXa5ZE1vkPu1qxZI9dcc40jiWj7xo2r1WqiRWQzMQQMgdYhkKIvlmJfqtQtjWPJyUlq&#10;Om3XW11s7LchAALe8zQWDSLXJWmwswx9dpsYAt0GgYQkZ8lR95lQo0QhRYP+paRl6NZtehNXDT1+&#10;cpK8+ekOeemTUhnZr0Z2FFVKSJVAuZnJGggnVXJUAdMZUTPjTnOXNmGisM5d4btzpM+Fl0sgR00O&#10;TzpNMiZNcSdkUt/+kqj+cX6dWCVkpMltj34kL3y4Ts1AahypIxFvDRes2CI3PPS+3HnKYZKSN6TR&#10;kxnSddxxx8ltt93mNGy///3v3cTu//2//+ceUERGglThl+cJJpuYTZKXCx7ihQYQ00i0el9++aX0&#10;799f8vLy3CfLJWAyibCfSJhlqup/6623nInmVVddJSNGjJBVq1Z5VdT7CYFE0PC9//77zqePKJ0m&#10;hoAh0IYI8NqvMelYC47GWmLHDIEuiUCFmisTcALxJsVl5VX6nN73BWaXbLw1yhCIQYDbfUVllXD+&#10;hpOjbhEuzumycrXcUN9Sk66LwKj+6dJLidyGnRVSUBqS5ISgbMoPSX65SHZ6QM1tm3rYt0/f4o7c&#10;pU+cItGKcreIef6c1yRNfe2SBw3WbYjT5DlzTVWQh30B2bS9XBZ/tVO2FZYp894dYEXHIcGfIKXl&#10;1fLJl7tkdfUI6ZWofnkNjA8XKISJxcfRgGGOOXfuXFmwYIFbDuH66693BA2zysWLFzvtHUWxXAJL&#10;IGBKCfHD1MQzmSQwClq+C2AvL2UAAEAASURBVC+80PnC/e///q877jUB7d3xxx/vtHpPPPGEbNu2&#10;zZlxErGzrubOy+N9Us+gQYNcRE/MPTELheh5yzh46ezTEDAEWo5ASO30We6AlzZsepvQu46+xNld&#10;ZHl5hZljthxeyxkHCJw+a4pMHjvYmUal7H4xGtKJcP8+OXHQe+viwYQA6zVecNoM578VUTNMfLJ5&#10;2U8wlZF5GvzPpMsi8NEqXY5FFT5D+6bKSCV65aVFsk7XvSssq5HBvVIkoH54nSFxR+58GZmSPmW6&#10;mmbmS+lnizVyZrEkrV/rTDITlRRhxx/M7iHVvfrLqqoMwcwjOSY0LYPEUOHEjSPsOg2yMrYiIr3U&#10;la8h4UJFO4dA8q677jpnNvnQQw850jVlyhQhgAoEDzKFxg4/PIjWrFmzHDlDYwdJZCKIaWSm+gby&#10;m2AskDc0fKT3hEiad911l4tyOXHiRKfN4xjaPQiep+Xjk/ZBQj0iih/fmWee6XzsHnzwQefTN3z4&#10;cEfyIJgmhoAh0DoEevftKeMPHeu08WE1AfcCJnkKuyp9i9tvoD3UW4ey5T6YEThi8kgNNJHnnl9B&#10;s1k7mIf6oO8bgVOOP3LC7n5G9MVfma6Bmrmn37z806mfSRdE4Ktt5bJxV4VsK6qSCYMzZfN2vocl&#10;XRVCA3KDEvDvDfjUkc2PO3IHuIGcntLrvIudSWbRO29J0by3JZy/QyIQJCVR6SNHS/DEMyQ49VSd&#10;dEFmGr6qghrulPCnDQmTNpYciF077qijjnJat3vuuUd+97vfyQMPPCAEQrnjjjvcfkjbpEmT5Oqr&#10;r3YaumeeecZNAiFWEC8CnPz5z3+We++912nZWJAcwofZpif481EnZPCss86SoPr4IJTBGyHScgwi&#10;SV7285v9bJC+Sy65RLZu3SoPa5TPv/3tb46UQk5NDAFDoHUITD1yirAhrHnpXZOtK9VyGwLxhQBm&#10;mbycNHIXX+N+MPe2ogJz42pJSa11x6GvRuy67ojPmpgrby3ZKa8t3iHvLN2lZrQRmTQsU2Ye0kvS&#10;gp1HsRJ0fbSaMWPGOPO+rgtf+7QM88yILlwOoVM2Uxt9S1+RsPyBXwlPODlNLvrt6zJv+WbJSFUf&#10;vN3N4C1KlS5/0CM9WZ69+VQZ0T+7wQaiDWPZAghTnz599qQjaiaTOsgfSxbwgCL4CZEqyQPhYgkC&#10;iCFp8Z+DoLFcQVFRkWzfvt1p6zDBhPBBCNHmcdwTgqFg/vniiy+6gC0QuEqNukR+2kN6yt21a5fT&#10;7OGgTpvQAg4cONCRPdbkIz0mndRDGSaGgCHQdgjkqxUB5M57AdN2JVtJhsDBjQDPRp6dLANkYggc&#10;DAhg5cW8jPkfL9xNujYCWPeVV0WkqCysETJ1WYSqUsnNSpVeuZmsjNApoudNQufRyk7p8r6VJqak&#10;CltDgpfdNadOcA6Rc5ZsklSiZeq+CvWXGT2wh1xz2gQZ2KvxaHZcnETCRCBt/OYT0sbmCRM7fN3q&#10;k7ppIXCxJC42D+QNE09MPgmecsYZZ0heXt6emwT1xE4iIZFsnnBDYUNoZ3Z2ttu84/ZpCBgCbYcA&#10;1xhbrEl125VuJRkChoAhYAgYAoZAeyGQqHP6dNXQsemjXEqKNKiKfu8sYuf1M67JnQdCY5+zpwxy&#10;61akJumC50rqcJxMDiTKMRP6y2UzRzeWdb9jEDvE+9wvQRvsYJLI20wWMmc9PYKutLS+luZrg25Y&#10;EYaAIWAIGAKGgCFgCBgChkC3QIApPuvcJYajstdJqnOabuSuGbifNnWwnDR5oCxavUMHLipjVGuX&#10;m1Hrw9aM7B2aBD+7o48+2i29YOSsQ6G3ygwBQ8AQMAQMAUPAEDAEDIFORcDIXTPhD2h0zCnDezmz&#10;TL53VYHQ4TtnYggYAoaAIWAIGAKGgCFgCBgC8YWAsYADGO/OCml6AE20pIaAIWAIGAKGgCFgCBgC&#10;hoAhEKcIdF0VVJwOiHXbEDAEDAFDwBAwBAwBQ8AQMAQMgZYgYOSuJahZHkPAEDAEDAFDwBAwBAwB&#10;Q8AQMAS6GAJG7tpsQFgkwcQQMAQMAUPAEDAEDAFDwBAwBAyBzkEg/nzuWIhi95IEZUs/lZKPF0jF&#10;mlUSKS6UiK4R5xaqaM7CgxruNMHvk5QRo6XnmedJysgxnTOCVqshYAgYAoaAIWAIGAKGQPdBIGYu&#10;GtvoZI14HtZjDUY7byBfbBn23RCIP3KnxC5aVSXln38mRe/NlertWyVaUe5IXWIgUEvupBnsLlHT&#10;RCKS/9Jzkjb2kGaROxYr9i7Y2O/eaVhWViZFRUXSp08ft7BxRUWFW9w4MzNzTz4vbd3PKu0TW2Ji&#10;olscvaCgwOVJTU2VpCSWY98r1F1cXOzSJicn73d8b8qWfYsoLiymHgqFJC0tTQLgamIIGAKGgCFg&#10;CLQhAklJ+mxpxuO6Dau0ogyBtkFA56KbVq6W/E1bxBeonYozP2QeV11dLek6d9JJnKvLzRf129Ap&#10;EyUlPb1t6rdS2gUBqEGSv9YoMqJzbd/uMWyXyhopNP7InYJRsepz2aWkDJKXMXmqpI4aK76MTPGl&#10;6sWE6Fp2TUmCEqZIcZEsu+wcCRcVNJici3LTpk2OQPXu3XtPOu8i3r59u+Tk5DiitWLFCpk/f75c&#10;eeWV7uJeuXKllJeXy7HHHtskAdu6dat8+eWXEgwGZcaMGfLBBx+4usaOHSt5eXl76uVLOByWjz/+&#10;2JU5bNgw6d+//z7Hm/rBQumQN/oAcfT5fPtkYRF12rJlyxaZNm2a9OrVa5/j9sMQMARqEeAaYuOl&#10;jIkhYAg0jUAkHJHiohI37y0tLdPnWUhCWeE9GXnmcj1lZmfYdbUHFfvSFRFYNneeLHr1TSVsu+ee&#10;rpG1z4Samr3zUF6Yc05f/Kubjdx1gYHUW4xUhaJSVhkWouinJCeKt0RaKFIju0qqJVrmk9LKkKQH&#10;fZKVGtA0PvHB/DpI4o7clS//TArfnSOR8jLpe/GV4s/uITVV1bpVSTRRSYpeUDWQO0avEUnQB0pE&#10;NX5MzPSqazAlJOjcc8+ViRMnyl/+8pd90n3++edy+eWXy8033yyTJ0+WefPmyV133SVnn322FBYW&#10;yssvvyyQtunTpzdJ7iCCL7zwgmRnZzty9+yzz7o3QF//+tclrw65483QM888IxkZGXLGGWccMLlD&#10;K7hw4UK3nt4hhxwiffv23adf+fn5MnfuXEcwIY5G7vaBx34YAvsgkKg3fDYTQ8AQaBqBndt3yQN3&#10;P6yGMzrhZc1ZHtUxl084FJb0jDS55sarJCPTtBxNI2opOgsBfyBJMMNM0q0xieq5nqDzTHsJ2BhK&#10;HXcMUrdoTaG8sHCbjBmYLscd0lNG9Ksl6JsLwzJ32U5ZtbVa0pTYlVSEZMaYHDlhYi/plxP8/9s7&#10;D/C4qjPvv9KMZiTNqEvusuVewNjYBoyN6YQSIAFCaCkkkGzKk0rCbkK+5IOEsIFlN+3Jk3wENjwp&#10;SwIhLCGEbqrB2Lj3KvemXkaaGZXv/R352oOQbLlIGnve1x7dmXvPPeV/yzn/85bTZ5VMOXLXsGyx&#10;RLdtldwzz3baunYlXzVvzZXKf/5d2uMxGXjLZyVn2pkd6vBEgpf4nctDh3Jo/ucuIlouTCAxuews&#10;dE6YYaKdy8vLk5tvvlnOP/98GTp0qOzcudNp7yBizEQeTtDGocrHlBO56667nIYOrWBXQlo+nHek&#10;wnmLFi1yWsJx48Z94HTajEkmdaeNJoaAIfBBBLbvqpTHnpknrfoM+v1+1YCnuzmlmA5OP/qhM2T8&#10;qCPTqH+wBNtjCJx8CNC/NDU1u+fGp88NvK49oTOOx3iefD3qN08+dKxFJxwCCRMTJ1zdU7DCW/c1&#10;yfx11bJYyZ3f13HxWlRbh2goDnllRZ1+88nN5w2VwpyArNpaL5v3RGTemiq5blbf9ekpR+6at5VL&#10;S02VC4TCdF/1ay9JdHu55M4+T9oa6qV+yUJpV0KSN+s8R/bcaAuzKQZf++2i29QspB2NXQ9IFxcc&#10;00XMJTsL/m7sx6yRGRnIEKTulFNOcfvYz6DPE4jgwoULZenSpY6YjR07Vs466ywZNmzY/sGhqn33&#10;m0hCKCFW+Ot1JaTj49ULsob2b8yYMTJjxgzZvHmzLFiwQMrLy512EhJ38cUXuzr+85//lKeeesr5&#10;0lVUVMhVV10lHH/55Zdlzpw5B9pE3fG3gwyuWLHCEVnqu2/fPlm5cqVLh/ayvr5eRo4c6dqCOSll&#10;Z+lM1pQpU+Scc84xn72uLqDtO+ERaIhEZdGKzWqqka6zsh3vE14p0Vhczp95ygnfPmuAIdAbCNBX&#10;ZmT4nFmm198llsNkKKQvnT7axBBIZgSO8BZ1lmLJ3J4UqFtVQ9yNiSeU5khDU4szt/ReNfTfedk+&#10;GV6S7bR1wJGT5ZfyvRHZuk8DNvahHGQOfVhofxbV1tigJpjNko5/nXYSNa++KMGykTLiK9921Vp7&#10;2w1Sq8Qo/9yLHLlLg2ARkERJSqStw/wymNHu7GtbG+uV3x3ahNPzp4HAoL3DHw0Jq1MsPmlozkiD&#10;+earr74q9913n8ydO1cgfp54DzTE7je/+Y1s3LjREabS0lLZvn27fP7zn/eSHiB3jz76qCN3H/nI&#10;R+R81QZ2JXSMEK8tW7bII488Itu2bZMbbrhBJk2aJBC4F198UTZs2ODSDB48WPAZhKytWrXK1cFr&#10;G8eo79133y0PPvigI2leeRA82vncc8+5vPABhOj98pe/dNpKyqZczDchibQRkokGEpNPfAJHjBjh&#10;2tITDaZXrm0NgWRGgOeCd0d2VtANQj2zTDoHNHjexNHRaNaTud1WN0PgWBDguYlrn6mPySGkY8RM&#10;OsSeoUNAZYf6DQHuZbTQ6mHX4zrYPd1jqHolIRNGAV+bTC0LSZFq5Z5bvE/duNrVUk3fNe2tEou3&#10;yuxxIQlrvx7V75hvVqn/XWZGmgT1Q5pWTU8/39uScuQOQuem/HRgla6auDQlK23NUYdzu5oSgnl6&#10;ZtARLnZCAtPzcqU+1i7vbawQ1K8Th+XJ0CINwKLnpfkUwsNcKLRjy5Ytc/50kCkEMkTQEXzrIC0Q&#10;JTRtHPd+u4T6h5fAkiVL5PHHHxcCsDz55JPOt+4nP/mJI3uzZs1yZChxFpMOjfx4eXQn1AEN2tNP&#10;Py1vvfWW3HvvvXLFFVc4sjV//ny58cYb5ZJLLpFy1d5985vfdOluv/12+epXv+rqSbtuueUWp2HD&#10;XxDNo3tZaVs8oV20h/pgqonwG5LL9ne/+50jf5BCiC2kFA0hbcUXkXZDKCnLTDw9VG17oiOQFcxw&#10;GuuDT8rBFvHMNOokVGO9mmw3d7wvDh61b4ZA6iIQCAakXidf6XO7GxTT/dC31NbUav8sEldNuIkh&#10;kGwIZOj4i/Ee7/vDS0ca7v2s+jqJ7x+zHv48S3G8EShR90i/WtrU1TZJc5O6TWkB9Q1qBVjd4vhB&#10;UShNKhoismpbreyoisvGPc1SVhKU6SOypaKySt9Nx7tGXeeXcuTOn5svcSVsRLpMV2fWAbfcpksi&#10;vCrLr71YH7J0yZs5R3JnnqNau7j4wjniV1+4x97eIn94da1euDYXSJOIN+eeNkzuuHSsFF95jWSN&#10;Hts1ugl7ISaQn8SHGbJDJ+QJ3xN/s58HH9KGtmzr1q3OxJNAK5hbQrrIl+Am+OxBAj3pnI+339uS&#10;FkIHWSSwyi9+8QtnjslxNHH33HOPrFu3Tl566SWnpaOupMU/kOUNqBMfb5mFrurulcXWqw9b8qK+&#10;F1xwgdPYFRUVuSAwEE0CzxQUFDiNHVo7TFExw8F30COHifnad0PgRESACYtwWDX/WvkPdO36jGTr&#10;MxbKyZNApg1MT8Tra3XuHQR4bupz1PoFAueeng+WQ5dKv5mrk7L5edrfa39jYggkFQJ6f2boGIzx&#10;kzc2OnT9OnoKxmr5Gtk9bv3CoeHqxaNwcb9a16Q1xiUQVMWQXppwKKzj1hzHERrVvStTI2OGw0EJ&#10;NkakTWJSo6EwGloCUlRYYJq73ro2LDreUlMt9YsWSOHFl0v41Cm6Xp2qVPlotMzcs2ZLZtkotdnX&#10;yER5OfLYvHJ5dO46Wbh+j2QFdBpQe5VmVcFWNkQlK71dbpp5vuSMHn3I6tK5jBw5Uq655hpHjkjM&#10;+nOLFy92Jph0RDzgbPl0FvYRgRJiCBHCzw0zT3ztiFSJuSSasUQtXVf5JObLcfKAMPLCoD6e/x0+&#10;cWjOKBPtHoSONB4xg1Dy4bdn8kJ+hyrTO8aW88iX+kMQ8a+jXRBWykE4TuRPyvEiRNGxmxgCJwsC&#10;3PsRnfnDDBNzD54LpDmKTX+HCbjd8yfL1bZ2HC8EeCY+2Esm5t7xHAV08haxZygRG/ueTAgwtulu&#10;kqKrenr3srftKo3t6xsEGI7Sd9NtZxCPQ80EXCAnfTvl6tIH4ZxMKc7NlJGDQsofamXNjiaZPrZI&#10;TTQ7+vberuVBVU9vl5Qk+YenTJOWuhppWL5EskaNleDgIRKadJrkzpjpyF2b+uOl4UcXzJQGtYj6&#10;02vrZeG6PZIbChzoUDL8AdlZ2SD/7/nVctFXZsnAvIJuW+cRouHDh8u0adPelw4CA6nyCM/7Dib8&#10;IA+0ZZAvHurp06e735AwCB/BTDDxTCR3Cad3+ZW0+OwVFxc7k86HH37Y5Y+/HT5x//Zv/yaf+cxn&#10;3FIJBGdhH/X0PmSaqIX0BqZdFtbFTtJTB7ZdkUWO8aE8E0PgZEQgW82/J48vdfe/X4leun54HrDf&#10;zw0fOjT2yYiHtckQ6AkC9AstGtSM9e4OSAefcz/ZT5/SRj9uYggkMwIJ921Pqnmk46ye5Glpjg4B&#10;roX+3//puJBNsVZZu7NJBuRny8ghGVKckyFjJSQrtzbI5t0ac0N98ILKH/piWJty5C5YOkLyZp8v&#10;sX17peLZpyQ8eaqExk+U9FCO+LKy9SprsBQlURG9SO9trZS4diQsPphIMfjOgoVBjdi1cneTDB0W&#10;l8K8rrVKHjnxNFyJtxFmmp0f1q5+01GNHz/eaegITsK6d5CyF154wa0n19VyBInldPWdPDmPBdL5&#10;ju8cgUsw19yzZ4/ToN10001y0UUXydtvv+384rxlFUgDKUXrV1lZ6bL32plYVue2JB7je+LxxO+d&#10;09lvQ+BkRKB0SJF850vXOA15oub8ZGyrtckQOF4IEFk2I5DhLDrQfn9AtINmErSrPukDaW2HIWAI&#10;GALHiIBH1oie+cyiGhk/pFWGFOeq6W2a1EbiEol2RNXMVus/L+0xFnnY01OO3IFI5vAyGXjjp6Rm&#10;7gvSsGSRVD/3jLTU10gbAUFUExYePUYy5nxI4pMuUKoHlUukdgcxhau3KHVvg74fQrxImZ2TQKrQ&#10;iqEBg9ywJS3fOUbESEwiMeskaAqaOhY5h5BBDDFh5DtLIrDYOUFKPHU955JHV6SS/MkXe2+iduLn&#10;9q1vfcsFM4GssfA5ZPILX/iCyw8NI2m9OmEGypIHX/nKV1ygGDR8s2fPduVTV2ZWif5JGZzj/aZO&#10;fKedRA5li3RuO/uoN+0hDeeYGAInKwK87PvqhX+yYmjtSh0EigcUyZe+/TlH3uhHWLQc/zon2hVj&#10;5sbyIqEwk7UmhkDyIhDX8U1U/bI8M3xq2tEXHDTTZ5+3iLmNhUAjOYRhf6xFx6a69da5Y127GaNz&#10;ZGl5ndzz5wbJD/mlsj4ug/KDcuFpxZKtiqK+kpQkdzw9gYGDJW/OhRIcNkJie3dLW6RR2nC8Vt+7&#10;jMIiCY4aJ4GhJeJLWy3NuigqppiJFC+uwVWiav4xblihFOV234lAin70ox85TVvni4qmjIiXrP2G&#10;zxmE6YEHHnDBRiBU119/vSNIni8cBApZs2aNI36QLIgZvmqsCYfpJuchaOJ4EbBuXWchv1tvvdUR&#10;No5z/ic+8QkX3ARTTcjiD37wA2eKCUmjbiysDpkkyAkzomgPv/e97zmSxrp87L///vsP1OOyyy6T&#10;qVOnujzR9LEkA8FRCKTCOnqQSsoBHwgpGkLa42kHJ0yYIHfeeaewpX4mhsDJiAATG20aGrlV3ycm&#10;hoAhcHgE6E9KBha7hLnxHI2GGdO+L3z4Ey2FIZBkCEyac7YMGFGqayh3WH4xtorFCLwX13vac9lh&#10;ArzDRSW3qDDJWpC61cF3bub4jutRktvh30uwxcmlmVIQ8kltVN0sdAzOPta9KxvYPU/oDRTTNGJi&#10;OwNob1DdG4WcyHn+5IlF8td5G9XHrlEJXocjZFzZen44IOdOHir3fepsXbSw48Ierp0M5DxTkcTv&#10;hzuP40eavid5JmsaSKkXRCVZ62j1MgSOBwI81wQuIqgQppkmhoAh0HMEPOsOG7/0HDNLmSQIoPrp&#10;UNO9r0JM8zUSxK67/qCb896Xif3oNwTqNGBjdlam+INZGnyxVQOo9J22zmu08oy01NTceQj0YPvt&#10;66apKjVDfv2PFRJQpo7JBxq7OacOkQc+M0tCeqyn4hE70id+78n5R5q+J3kmaxojdsl6ZaxehoAh&#10;YAgYAoaAIXDMCHRB7Mgzqu4rUSV3YZ3w63Lc1815x1wfy+C4INCiljiQOl0JoV+IndcII3ceEt1s&#10;VaMqt39oolxy+jBZtrlSWlSrNHZInowfWnBExK6b7G23IWAIGAKGgCFgCBgChoAhYAgYAscFASN3&#10;PYAxK+iXCcMKXHhTzKgKlZJ3OaPSg7wsiSFgCBgChoAhYAgYAoaAIWAIGAK9gYCRuyNAFVJnYggY&#10;AoaAIWAIGAKGgCFgCBgChkAyItA3S6UnY8utToaAIWAIGAKGgCFgCBgChoAhYAicRAgYuTuJLqY1&#10;xRAwBAwBQ8AQMAQMAUPAEDAEUhcBI3fH69oTntbEEDAEDAFDwBAwBAwBQ8AQMAQMgX5CIKV97mJ7&#10;dkl02xaJV1ZIW3OTtLOIeQ/FrTuXni6BkgGSPWmyZBQP6OGZlswQMAQMAUPAEDAEDAFDwBAwBAyB&#10;449AypK7eFWl1L75qtQteFuaN22Q1tpqaW1uVoTRwOn6B4cTNHW6ToI/J1dKv/V/JP+8iw93RlIe&#10;b21tFT5+v/+YFw6H8La0tLh2ZmT0fP2/ZAOGdsSV6LPeHrj0RDiHBXU5JxQKORya9X7i/MzMzJ5k&#10;YWlSEAGi7vKxtR1T8OJbkw0BQ8AQMAROOgS8aPo9ZBO90v6ejVx7pej+yzS6fatU/O/j0ly+SUKq&#10;dSu+8hrxhcLiy8zSSkHsDm9imZYRkNaGeln/jc9LbO+e/mvMMZa8Z88e2bBhg0ydOlVycnKOaYkH&#10;CNHSpUsdmZk8efIx1qx/ToekQcoWL14sJSUlMnbs2B5VhLY/8sgjkp+fL5/+9Kcdpm+++aaMGjVK&#10;Lrzwwh7lYYlSE4F0X7rwMTEEDAFDwBAwBAyBExsBrztvaG6VnExfvzQm5chdbOd2qZ33mjRv3yqF&#10;F18uwdIRSuxyJD0Q0G1I2mJRZ57JIP9Q+rs0Ta/T7dLe3ibS1trtxYtGo/L9739fXn75ZZfG5/PJ&#10;0KFD5dRTT5Xzzz//uA78d+3aJdu3b5esrCxHSoLBwy/d8N5778lvfvMbuf/++2XcuHE91lR1brCn&#10;ufrtb3/rSNGJTO6qq6vlZz/7mZxzzjk9JncBvR/Ky8tl0aJFsnz5clmyZImAwcSJEztDZb8NAVk0&#10;f4ksemepBIMBienEgE97A5+P13HHxFK0OSYTJo+Tcy4829AyBAyBbhAIZQXF7ztUT93NibbbEEhS&#10;BLKyAtLeFn/fRLsbj6qFh0lyINDS2i5rdzTI6ysqZPiAbJk6MleGFqEcEonrsddWVsmqnXukKdoq&#10;YSV3c04pcmk8jV5ftCLlyF3DskUSWb1SsspGSfbEU3XG3CeNq5ZL/ZL3nNIub+Y5SvjKHPY8UO+T&#10;hN9peqg9FlMCqA/cIR46zBT/8Y9/yObNm+Xaa691WiFMsN566y1Zv369I2LTpk3TQd6hiVhPHm60&#10;cPPmzTsijdO+ffuclgqTwrY2JapHKdQvpnisXr1aamtrjzKXnp/WEzx6ntvBlFwb2oEGcsSIEQcP&#10;7P92qHIvvfRSyc3NlcbGRhk9erRccMEFcsopp3wgD9thCOzesVeWLFgm2aFsSVPzbp0l0v+8bzo6&#10;8EhjRMI5IQPKEDAEukFg4fJNsntvpXtisrOzXap4S6sMKsmT0yZ88N3dTTa22xDodwRi8RaZv2SD&#10;TvS1SGtLXMcgcdc3tLa0ycjhA2TMiEH9XkerQAcCtY1xWbWtXt5dVy0bdjW66dhRg7Jl6H6AVu9s&#10;ljU7IkryfFJanClb9zXJ0s21kpmRLhNLc/oMxpQjd5G1ayReVeFMMRlQQezq5r8p9cuXqJllgwM+&#10;T2fQM4eNkPbWDv8xdjrGrbPrDL1Q1u0fg3HosAJhuOGGG5zZHok3bdrkvv/973+X//zP/5T/+I//&#10;cEQCchWJRATC5flrYeZXXFzsyoco1tfXS0VFhfPpghByvLCw0P1GY/Taa6/J4MGDncZpypQpgkYJ&#10;4tZdnvjG0TGiUcQ/rKmpyaXFT6ygoEA6+85Rv5qaGlcPfPXC4bAUFRU5PzPayXmej1ldXZ1rB23h&#10;Q3raQjrqxIc2sI92ILQRzRllYOpI/TGPhDQlznrwneM7duwQtKMe6aId1Jk6UTfSQHopizT4ww0a&#10;NMjlyzH2UzfazXHKQ0jnEW6OVVVVObNV6kE6zmM/afLy8tw5s2fPdu2A4JaVlTmCR1she+S3bds2&#10;hw3tQWgr+YIL18wkdRDICPi1886SrOzu/DH1XgyeuH6rqXMlraX9hcDTLy6Q1Rt3SrZq79r3T0w2&#10;NkVl9vTxRu7666JYuUeFQHM0Ln/63zelulbHRAF97+v4pr1NxxmRJrn+w2cbuTsqVHvnpC1K1lZu&#10;rZeq+riMKMmS3Cy/0oGOSVm9ZPLepohkKIe49uxBMmZwSBZtrJFXl1fIO2urjdz1ziXpyJXAKW06&#10;2PblQibSZd+Tj0nGwIFyyp+fVfPKNln35VulRQfcw756Zwe504F8mhIGzDDT1c/OPXRKCpDWnvjm&#10;6UOKMJD3BD+s73znO44AfOELX5Cvfe1rjtxBhp599ln51a9+JStXrpQBAwY4bd93v/tdRyx27twp&#10;f/nLX+Shhx5yBG/MmDHy8Y9/XO644w558cUX5Y9//KM8//zzLu3ChQvlhz/8oTP7fPrpp9+X5zXX&#10;XCN33XWXS+fViS1E5IUXXnD5T58+XT7/+c87E9LENPPnz3fEFBJJfc8880y5/fbbXT28dF4QEsgr&#10;Zp+QHbSUkKwvfvGLjgy98cYb8vrrrzui9e1vf1tuu+02R8po48MPPyx//vOfnYkpJqwcv+666xzZ&#10;9Mpgu3v3bpcf+UPwqD9lg8u//uu/yoc+9CFZtWqV/OhHP5JXX33VaSZnzpzpzGTPOusswYz1b3/7&#10;m9Ncgjd5cJxzyYf8ELR4Dz74oLsWN910k8sHvN99910ZP368fOYzn3EE8ec//7n893//t6vXaaed&#10;5tqGWeZFF13krgNtnDFjhvz4xz92+ULsMIeFyGLOamIIGAKGgCHQMwQy1aQ5OzMgWQmTIOi+3eC4&#10;Z1lYKkMgKRBgmJil93I0FpRAxkGdC24/AR2LmCQXAmeOK5APnzFQ5i6rgBIckNpIXGpUszdlZL4j&#10;dhyYNjrfEbwdlU1QDB1XHkjeq19S7q5pxz9OEU5j8K4zJPGaKknXQCJOFPXWSKPzv0vjCiix86lW&#10;y1+gmpl0v6zeViutev7ogTmSFQ6pb15M2vTTnkDcenq10ORMmjTJad3K1VcLH7y3337bkQjIAgFO&#10;li1b5sjH448/7jR/HIfY3X333U4rxO81a9bIunXrHCmBrKC1QjMFCcHcExICMUnM88knn3Qk8ROf&#10;+ITTVEFi8NODVL700kvu/E9+8pMyUElvoqBRI9AIgVd+97vfuUP/9V//JY899pjzTyMfPp6GDe3W&#10;3LlzZcKECfLTn/7UtedPf/qT09R95CMfkS996UvOtw1TUkjQueee68pHgwlhhaQ98cQTjphRv1tu&#10;uSWxOo78/vu//7vTjHGcukGEaTfmkOACMRw2bJjDAK0c9SEN55WVlcnevXudP+THPvYxwawSMon2&#10;D22a1w40exBJ2oN4mjs0qKWlpY7s/fKXv5R33nlHPvzhD7sPZrj47ZFmzpw57jyIK789gfDzG1wR&#10;8odgeuV66Wx7ciGQmZUpzU3Nh7zO3APRaEwaGhskriY63HMmhoAhIM4/lT6iRS1rOr8r0/W5iWmf&#10;XF+vfbWatLXZc2O3TJIjAJmrqVXzPhQJnUzCGIc6y6KIWgqpH7ZJ/yLA+6Yw2KKauTRp0f45TowO&#10;7Zob1KKuujouWyqi4lefLV97TJobayWiPndZAfWnV1VQm44pN+/YJ/nZPh0nq2a2l99NKUfu0rNC&#10;kqamdG37SVz+BZdK85ZNsv0XD7jAKMGhpRI+dYpq7VolXaNn+tXkblF5nbyycpfsqooouWuX4txM&#10;OXP8ILl4dJ7knnG2BAYenUkdJAmTSjRgaLZWrFghED1ICMfYMuBHG3feeec5wkHAFMw68elCy4Tm&#10;CLNATCghQ2gFITMQCswG0Zx1zhMzQfLEJwxSxO/f//73jnwNHz5cbr31VpdX58cIE8QzzjhDSIMZ&#10;JeQEMgJBwTxyyJAh7+ts6YAxjUSLdeWVV7pzIafU76Mf/aiMHDlS0DBCwmj/+RpgBlILOcVUlLpB&#10;gmkDET0ThQeD+mB6imB2iiaQ+l199dWOpD311FPOB5EolpA3iCf1vvHGG502Ec0o+9hecsklctll&#10;l7m8tmzZ4gib+6F/KKurB5F9nA8GaEfBnrzPPvtshwmaS7AFB6RzPt5vL2+0hXzvPGBxJ9ufkwaB&#10;gE4qER1TL3W3wjHuLWcmfIh03WZgBwyBkxQBnz4XrfpO7eo9yaOSnqbPjVrZtKS3dfnePklhsWad&#10;oAhA7jIyiN/QhTDG0L6CfqD16EMidJGx7TpaBIrUYoAgTtUNGvRG30XE3/DrNfT7VVnUGpMMf7pa&#10;D6ibkypaAu0+vXaqPFE3DL8vLvE2XT5N93P+ofr/o61b4nkpR+6Cw0qlRbV1TZs3SviU06To8qul&#10;+qXnZM9jv1NtXoYM/uyXJHf6WXrB2sSvRGDVniZ56OV18pc31kkoU+FqT1M23iIzxu+R8HVTZMyl&#10;V0vO2HGJmPb4O6QAAgYBQnuD2SL+WBCdyspKRxAgDGiR8A+DJEFcXnnlFdm6daszicTMD2KHkBd5&#10;evni4wXx6i5PSAeaPggI2kEGk5dffrlgstiVQKbQ5qEhJEgMRAQfQIgoW4+kJJ4L4fQCk3AuRBRS&#10;xwehfRAz6o6gOSN/ok56GNAe2p8oiR07AVAgp5i0fupTn3IEj7Ro5SBMRL2kbQjaQXwCyRuzSL5D&#10;EMtUi4d4RMz9SPhDeYller/Jl3O4HmjtPLKJHyHRMjsTxc55ePWiqER/xYSi7etJiEAwoH5Ch3i7&#10;c4xnk0EqHxNDwBDojID6XWsAlQy/74CDRIsGpOCdGtSJ2UOHKOucl/02BPoPAR0COsVBHKUCAbb2&#10;C/c3pMHnD+g40foBD5dk2IZFTWYDxHIQp4zI0QBoebmQtmrtuzWKbyBbvEvm02uYlh6V/LwcjR8R&#10;7JrIH+dGpRy5C582TVqqq6T2nTcle/RY8eki5AUXXCIFF36oA1q9UkSv8ymR0R5C7nv8bZm7fIfk&#10;hw5ekAxfQNZsrZRvPjJPHvvcNBmghORoBPKFxgstHAQJYYAPwYGQocGC0KFtgsBBjn796187U0tM&#10;AAnGAunB1w6ShzkhwsCQD0SCjq67PDEpxPQT0sb5mCxiIonJJNq1RCJCvmvXrpUf/OAHsmDBAvns&#10;Zz/rtHvUkzp0Tkt6TzoPYj0CxX6IK1vqwPdvfOMbTkuHmSr+fJAzyj2UYBYKHphiQu4QTBmoE+fz&#10;3RNIJDiBS2K9KLs7IR8IZKLfJIQz8Ry0jOyDKHuR2ygrERvKTDzHy/NQ2HVXJ9t/YiPAvae3VbfC&#10;MX2Kuz1uBwyBVEcADZ5fZ8n9qtnwRkt+JXq8Z00MgRMJAfoD7uUMvZfd/UzltQ9w9/OhOooTqZEn&#10;WV3bVAHEddP/B5QChWEdb7ZooEZd3y5RGppa1IxcpFDZ3iG6/cRTjvl7ypG70GRMLtXX6e9Pyu4n&#10;/iS5U6dL9riJSvLy3CLmOLD6dfDfnOaTVZuqpLKh2Q2yEi+Ie9bUPLMp1irLK1qkqLRNcnTmpSvp&#10;uPjtjmB5x9HS/eEPf3BBQzCf9Mgc5oEQPnzG0DDxnQAnBNzAPBM/LgKa3Kpmk5gZohXD5BCyhf+e&#10;U90rSUFbx6w/xyGEXeVJHTxygeaQYB+QKcr71re+JY8++uj76kw7MKEkWibmi/itseQBPnEQ1GMl&#10;KJwPEWKJiIsvvtgFPUH7RfARSFJX+ZOegCkEmTn99NNdnTyMIbSQY8gW5ppoCJFXX33VmcGCNR+P&#10;aHrnJW5pM4LpLJo5cEQgjPg78psImfzGnBRijGkq/o6scwdZhrR6pJtIm2gpMTHl2nAtN27c6M5x&#10;GduflEEgrhqGSCPaaiZgOuzv999uDgOOxTWCmokhYAh0jcDnbrpIKqtqnC9L7v6IxbzPiZ5pYgic&#10;SAiEsoNyx+1XOR9RJqObm5vUykmD/ukQJDenY/20E6k9qVZXr+/OD2v0eTXD3FnVrG5cURlcGJR1&#10;uh4eQVaKc9USx5/IJHoXpZQjdwymsiecIoWqiWEx8/pFC6T+3bddYBQoOMFRslVz1j5pmlQUTpBW&#10;fbiYIewskA3+VSsjb1bH7UOtXgFJwOwRwoV2h3MxPYTUEegEEgIZwYcOk0gIGz5cEDr88QgkAknD&#10;147F0NlCfNBoEfIfvzuIHZo4Pmjy+A0JxK+OyJad87z55pudthDiRDmelpDf//M//yP33Xef/Mu/&#10;/Mv7iMfYsWOdBhEfODR4aKEI6IJmEaJFxwqZggAitJXvkEhPaA9leOKlYR8kCAwgsffee6/Ll++Q&#10;yETtm3cuppUEaoFEYYIJruSDNpHompBkSOtf//pXhwH5ExgF8oWmkvqTnjonatRoB2amXjvQYmJi&#10;CfHFdJZrRYROyiMNBO7LX/6yI+xE38SklNljygNXsEEI2EIeRAwlgAwEmyArkEeT1EJg0pQJEgrr&#10;EiR+n7uHAphg6jPrTShA/oaUHp0vb2ohaa1NVQRKCtXqJifo+pfs0KF64FRFyNp9oiDAeGHIwA73&#10;mva2FjcmCavCwRPIgw43TJIIAa5JTMf+EHBicSB+vY7TR4Vk9faIPDFvhwwuyJQteyMC6ZumMTr6&#10;Unw6+P2/EAXMylJC9Iqk6UCKwCk+tctvVeIQ27tH/fAqnbkm0TPTdI2KDA2Skj58jMxduVt2VjY4&#10;lXnis9WqrC+gTpPXzBwpY4fqenA6SOtKGKyVa5AUtGn4X0EuEEwIISBowdD8IAzyIUqYGGIuCREq&#10;KytzZpKQOwgIZADyQBASyCKBVlgcHYJB8BEEbRakA20SZBEzwcQ88YEjoAmmnmiSIDKE62c/9wJE&#10;CvIJ0fKIB0QGokJaNE+QOsqATOLThq8ZRJOAL5iZzpo1yxEh6ki0TE9zxlp8ECWCjiCUTxqOo32k&#10;TuCFlhDyQ1rWgIOooZ1LFPAhGih1ZmDs4QuZHDdunItAioYMLAlWAzGDUGP6SVmQOtqDSSz5UzbX&#10;CzIGqQQ/9vNsQNTQULIsAudADiFofGgf55If7aHeBJ3hN3WjDdQD0omfH3lwH3AubcMEletokhoI&#10;cI8VFOZL2ejhMnxkqQwaNkDGThzjvvObT9mYEVJUUuhMPqxTT437wlp55AhENOpsVKPJpsz45cgh&#10;sjNOMASam4nF0OzuacZdiPUByXcRicRbG2mR3GyN1aEkLj/UsS5tyK+BBuNtsqtWLQRrozp2TJMz&#10;dOmE00fla7CnRBbRe23SiPp3p6kZXDuDU28Q33vFnZg53/6zV+Slpduc9s67LnpNnalmaUlY/nzn&#10;ZTKoIPu4N87z7/KIX+cCICAc8x7+zse7+n24PLs6p7t9EDvPt6y7NMeyH+0Zg2BI1fGQ45EfeUCw&#10;IaOJApkk+ihaQAgbZI6647uI3HPPPY78etequ3wS87TvqYEA9wmEn8Fpbz5PqYGmtTLVEMDqhPev&#10;jV9S7cqfvO31rImYLPfGDCdva0++lnX050Ht00NSp+aYuftJX1+2VO+btBQ0yzwyiH9wy1mqUs2U&#10;R19aLeGsDDSw0qi+MGdPGCT3ffpsKcnrHY1nd6TOq31nguHtP9T2cHke6tzOx3p7IHq8neKPR37k&#10;0VU+vIDR3BHshkinaCHR/CGYhRIUJ/El3V0+nTG234aAIWAIGAKGgCFgCBgCJw4CGrrDSY5q9fpL&#10;jNwdBvnS4pDcfukkmTAsX7btq5cWnWkfmJ8t08eUyCnDzVfqMPClxGFIM9pviBx+kGhIMTvFFBOz&#10;2K4IYUoAY400BAwBQ8AQMAQMAUMghRDAZBPxrP36o+lG7nqAOsSOz6bdtc5xsmxArluosAenWpIU&#10;QACtHL51+D5iZkegF8yEjNSlwMW3JhoChoAhYAgYAoaAIZBECBi5O4KLMWpQ30a7OYKqWdIkQcAj&#10;eklSHauGIWAIGAKGgCFgCBgChkAKIfDBGP/92PgOReaxV+B45XPsNbEcDAFDwBAwBAwBQ8AQMAQM&#10;AUPAEOgbBJJKc0eQ0K376uTPb651IUN1bd8jkuZYi5w/ebgGOxlyROdZYkPAEDAEDAFDwBAwBAwB&#10;Q8AQMAROdASSitwBZkVdkzw9f4Nk+HQRaGV3rA3YSgh6/cI/FiHvTuoiURmQHzJy1x1Att8QMAQM&#10;AUPAEDAEDAFDwBAwBE5aBJKO3PmV1BXo0gNEmcF/CYIX1AXCgxm+94WT7+qKNDTHpCind5Ym6Ko8&#10;22cIGAKGgCFgCBgChoAhYAgYAoZAsiCQdOQOEsdSA5X1TdIca5WhRWFnavnhGaMkK+CXeGtbt7o7&#10;NHsBJYImhoAhYAgYAoaAIWAIGAKGgCFgCKQaAkkVUAXwBxeE5JqZYyUUDLhrUd3QLEs375WGppjT&#10;3oUzMyTUzSecGTgsuSNU/dFKa2trl6f2JM+epPEy7yptV/u89LY1BAyBExOBLtfBOfpX1IkJgtXa&#10;EDhKBOgXsfBJFFw4TAyBExUB7uYMX5q7r+1ePvGuIhQjw9//1CrpNHe52UHnM7d+V40sWLdL9tZG&#10;ZMOuann2vc1y5RmjZEhh+JiuNh0B65AtXLhQVq9eLbFYTDIzMyUQCEhjY6PE43EZNGiQnH766TJl&#10;yhSpq6uTJUuWyNKlS2Xfvn2SlZUlQ4YMccemTp3q6kKeO3fulLlz50pFRYXL0+fzSV5enowbN06m&#10;TZsmoVBIamtr5cUXX3QLXo8aNUqys7O7bAv57dixQ1auXOnqet1117n6eYlZJPvpp592D/+sWbNk&#10;4MCB3qED29dff93VZfjw4TJjxowD++2LIWAI9D0Ce2uismlPRKobYtLS2i75oQwZMSBbhpd0mJHj&#10;Y9zQ3Cqrt9bpOy+maySKvusyZfSgkISzku413fcAWokpiwAWPKu3N+hzEZVovE1yMv0ycmC2lJZk&#10;C24c8Xi7NOv+Ndvrhecs1tImmWoBVKrPFs9XVsCseVL25knihjc2t+jYNqL3bqsMK85SxUbQBRKM&#10;6+TEzuqYLN6+TyLRNteCgnCGjB8adv1G+pFGGkxiDE6kqkHaaiJxWafvoqr6mPiUgCPpTC7p/8Jw&#10;QE4fnadKqHTZVdUs+xrjsq+2ycUNKdBjI/RdxHXuK0nKUQM+d5dPHykESKnVDxNxLy4pFxYPH5DX&#10;8UI/FoAgd//4xz/kr3/9qzQ0NLhPmwZtgYxB7iBjt912m0ycOFFeeukl+cMf/iDz5893i1JDBiFq&#10;l19+uXzve99zxIrFqpcvXy5f//rXHUHMyMgQPjk5OXLqqafKd77zHYGE7d27V+6880754he/KDff&#10;fHO35I62vfXWW3L//fdLeXm5nHXWWQIZ9IQ6UHZ9fb08+OCDcv31179v9pLjnAs5vPHGG43cecDZ&#10;1hDoBwSaYm2yaFOtvLGyUn2IReItHaGhJpXmyLWzBrsaRbWDX7M7Kk/N3+Xed816DuRu9sRWOWNc&#10;gZvJ7YeqW5GGQL8iwERI+d4meebd3Y60xfTZYSw1elC2XHP2UMkNpLnnqVwnTp5ZsEciOmAO6Kw5&#10;A+ZBBZny4RkDZeyQY5sQ7lcArPCTDgH0yg1NLbJiS508v2ivNOnkxUVTSmRAbrGk+9N0zNsm721u&#10;lMVbmiQ3K6D3fasb39VFWmTWxELJscm+frkn2pTdMTk7b02VrN/Z4EgcFaE/r9frOUonYk8fpRxC&#10;Ccuy8np5r7xZJ6NapL2d2CEip47IVavEwZIV7JvJpqQkdwA2bkiBzJowVKrrm2W9au5a1ddu3pqd&#10;UpiTKTPGDCLJUcvo0aPlvvvuk7vvvtuRsAceeEB++tOfyoIFC5zWDrKG9mz9+vXy/e9/XwYMGCCP&#10;PPKIzJ49W5qamlxayCHn33vvvVJUVCSQQzR+d9xxh1xyySXu/Oeff15++MMfyh//+EcpLi52GsJw&#10;OCzBYNAdP1QD0BQuW7bMkUfqVVhYKPn5+QdO4Teax2effVY+9rGPHcgP09FNmzY5YgdxhYiaGAKG&#10;QP8hsGJLrWzZG3EzrzeeO9RFAn7y7V2qaWhws4DD89tl5dZ6WbYtJsOKsuSmc4c5TcTLy/bJswv3&#10;yIRhOfrey+i/BljJhkA/IbCtokkWrq+W4tyAXHXmIPXBz5KFG6rl0Ze3yfQxhTJhsM/Npr+9oVEG&#10;5wdl9qQh+ryEhfN+/vRGWaeDsOGqIQ8mgZlUP0FoxSYZArWq0Xl7TbW8vqJCB/7t7p3vtD/767m1&#10;IiortzfLtTOHyNRR+W5SY/66KqE/mKATgkbu+ueCEtyxrCQkX7yiTMf7HebgTDSt0r574foaF/wR&#10;Dd5SJeUb9jTJSCV7H589RK0I0uWJt3Yqj2mUVdrnTx6R4yagersVSUvuaPhZ4wdrUJUWqdDgKnXq&#10;c7esfK/khYL6gs+RQRp0BQJ2NILJJKTHIz5o2CB0JSUlTttGnjU1NU67B2G7+uqrHWEjDeTsc5/7&#10;nCv2oYcekq997WuO3LGD+qD9KygocFq5iy66SN59911nsrlmzZoeadB42Pfs2SNbtmyR0tJSufTS&#10;S+XNN9+USZMmHSB3pIEgIqtWrZJt27YJ5peUX11d7eqNBhITUtKaGAKGQP8hUJKfKTMn+KRATTHR&#10;KiBFOQFnl9+oZjc8t1t1MNoQbZcLJxdLvprgIKMGhmStdga71NQsnO2XwH4zEHfQ/hgCKYAAAdaG&#10;FmdLsT4vA/Q5osuH4GUGMGNukWhMl0vSgVajmjRjhjkgr6NfHFqU2WGyqW7yOi9sYggkDQLcjz5V&#10;5Vw/Z5hO+jWqNiju6pam40skqpqgqJoaY7YfytSxqvjUZDPTafvMB89B1G9/uESZ6e/XvDFJyyj7&#10;7ElFLtjjup3NUqBR+88/VRU6+p6CuF9yeonMdFpXterro4mmpCZ3BE85raxElm3ZJ4s37pEqDa6y&#10;ZlulvKu+eETP9B+nwQ5aN0gQvmye4Gv3zjvvOFI1c+ZMR/68Y2VlZcI+tH2QMMw3PW2f3+8XPgi+&#10;eRBJ8u0uGIuXp7elLvjLsb3iiivksssuk7vuusuRvMmTJ3vJ3IAQ8gb5fO211+Sqq65ypBK/QMxN&#10;qRN5eG2KRqMHvh/IxL4YAoZAryMQ8rdKTp6ouWWLrNpSrRF/RXZUNEpeptrpZ6vJjdagUm34m6Mi&#10;A3LapUF9f8PaqWf6WtS/SP1v99ZJYVab2vT7nb9er1fYCjAEkgABBkV+fWaGF+ikabb2z7GItMbT&#10;ZXdlRJ+ldklvj0mbPkuZGWkyssQne+ua1U+/UgleQGoaWyQ/W5dVymyX1mhEIi1p2scnQaOsCimN&#10;AP5ybWqqNzSvXd2MfFLfkCZVtTpJEY0596A8ncTLC7bJ6IEBp7HeURGRFp282FHZJBOHZEp6W1Ti&#10;0TSnzUtpIPu58bg9QtKrGltly54GVTYFZJj28cTtwDeYoI/lu+tl0YYql644V33sSzIlO9wuTepq&#10;1hfvoqQmd1y/qNobAxQjIJynASUSjTum3JvXF7+17du3y/Tp051JZOeyMJGEWBFIhbQQOggcPnIr&#10;Vqxw2jy0dQRuIfAKpqA9IXiQseeee85pFSF3Y8eOdcFVMLVMFDRz5HveeefJ3/72N+eXh8aQ8teu&#10;Xev8+vAtJB0CuaOeaAlMDAFDoO8Q8GtPQGewr75F3ltfL7trtCNXjV1ZSVCKw8zWtqqFAhMx7TpH&#10;2yKxaIs0tKbrwFW17+pTVKuTWo0RncH1ZygxtBFq3105K6m/EcjQ/qpYXebaleRF9bnYtLtJlpRH&#10;pEQ1eUWhNDVxVisW9VMaUuCXBWquuU0Hw6FguiN3ueqbFA7q89IWV78mU9/197W08jsQ8Os9Xar3&#10;a1tLzJG6uI5xGfdFm/U9rz1Art6zA3L98uaqCkca6Bsi+pk5Niw+fQ4i6hqEL6pJ/yGAYqm+qVWv&#10;Ua320ekyvFgtcdLiUqtkL6bBnaoaIlo57ddVA4sWliBPo0oy5NIp+ZKtPneMw3vbqi6pyV35Xo0u&#10;qYFUXlxc7uxZ/aoTnTKyRG6YM6EjQk0vX1s0X90JFwatnCcEUGnWhxNTzSeffNKZR0K08MeDpJ12&#10;2mmyceNGL3m320gkIm+88Ybz78NMlAibZWVlsm7dOlm0aJEL9sLJEDVMNfEDxO8PjR1RPxcvXuzS&#10;cA55eW3Izc3ttkw7YAgYAr2PQJtfI/EWq3N1BpEzG6Uumi6RtkzJ80Wd9i6QEZDCgsIDFgm5DQEJ&#10;BuKSmRV0Jtm5uR0mZ71fUyvBEEg+BIhQt0r9VsorW+XWi0qlTM2W2+IRnSmvl/V7NWqdz+9M2QhE&#10;tLumWZZtqpPqZjWFzs6THPV7MTEEkg2BULhNgrXtkpWd5ZQImOzV7KmSFduaZJj6d40dHFZy0Cqb&#10;NajQqp1xOV0JXl5+30VcTDa8kqk+zdIsyzWi6bmnFMmM8YWSpW4XLWptI+kVGjQlXaaPLXbHqPP/&#10;zt8tq7fVy9Zav8YMyT8QjKU325O05K6mMSr/1OUPXlm21bW/oTku1549VpdDGNMnxA6fNrRtu3fv&#10;dksKjBkz5n3XAdKFSeaIESPcMgWQLQjenDlznEkkvneQLTRv3rmHY+qQMaJyotrF1JLomszoUAf2&#10;szwDkTxh/ZA2/P+Iojl+/HinrcM3j2Ubrr32Wvei4FzqZGIIGAL9hwCzrDhj40s3c3yBq8jy8joX&#10;UOXdtdVy3oSg862IN6epVYKacKppDvp1zsOvKC87fNj1O/uvdVayIdD7CDTqc/G4BiVAi0FgleED&#10;slwEOqZf99XF5N31dTo+GKJBi0JuZpzodczN7qqOytodDereYZObvX+VrIQjR0Df9DqeY0yHySb3&#10;7RYlcrj53DhHo8FmZ3BYiAb72Os7ZLNu6UcsqMqRI308zyBy6Rp9rwR00qhMl2XJU2KHhHSZFmSQ&#10;LmvB0hWelOoSCPvUXHOnLpHQV36TSUnu6jV4yjMLNqr9/G7nZ0c42LPGDVYWXKrr1uR4ePXqliAr&#10;mDw++uijTvsGsfKCmKAde+aZZ2Tw4MEu6AkVgUhhmkm6c8891x2D3CWSK4/c4SsH+essBFJ55ZVX&#10;nJYPTR9r5KENRPNHtE58AFmiwcuHLVE4r7zyShd0xYv2iZ8eWkIvqErncuy3IWAI9B0Cy5TIEfqa&#10;AWmZOskjBFRpUaP9msY2HYQGXDTAOg2JvULXuZs1odCl2VvbrOt2NWsgiaAz/XA77Y8hkGIIEH58&#10;7vIKN0Eyc0KBnDnuYNRoBsRxniMNSkHwAp4rxK1tp/1joz5TrI1nYggkJwJqXomFpd6r+t9AkqbD&#10;AAAGoElEQVQtg4MJcVNMTTP1ve9F0WSdtFolFNzLpDPpXwSIxrt4Y62bNBqoRM4TfR1pX87kbLt7&#10;Jw3Ua4iwpiFBnwiMA1nvC0k6ckdUzHmrd+j6H+UaZKBjnQ8WLr9u1jiZWFrUK5jgC4fmzSNNFIJW&#10;7MILL5QnnnhC5s2bJ7///e/d4uOke/zxx51f3Sc/+ckDC4hD7vjgiwfpgxx2FmZnSIN2zfPZo2z2&#10;oZFDQ/fCCy/ILbfcIp/+9KfdEgxeHpC+DRs2uOUZ8PXjPJZlYIaHYCpE8GTphjPOOENGjhwpW7du&#10;dW3qiZ+fV4ZtDQFD4PgjwOCUiFosh9A2qd0thYA2gTW7xg4JuQ58pJqY1cej8t6GGtXUqXmHDliZ&#10;pc3VGcGB6qzdVxG2jn/rLUdD4OgRYFJk2eY6dc3Yp9GzC9ySBpt2Nzrf00IlclnprRo4JUPXvQtp&#10;sLV6N0gu0YiZPHN7NMoss+reAOvoa2FnGgK9g4DGSpFWZWts4Wz4iZZoQCBIAsslsLA5xzaoOTK+&#10;Whxja9J/CMTVf26zulXsUasA1q2jv06USUOz1Fogoku21Gi/neYCqqzf2eiCQI3R/j6DRe/6QJKO&#10;3G3VyHAPvbBcyUubG/TkhzJl2uiBMn5YoZu5az2kH5yau+pT4c129BQ/tGssiwD58gQt3IQJE9xa&#10;dg8//LBbiBwSBqHCFJNFyL/73e8e0MyRPju7Y3mG7ggVaSCN5PerX/3KETPKw8Ty5z//uTPnhMCd&#10;eeaZblkGry5sWcgcjSHmmixaTj6eVhAtH4SSNrC4OkJb0BwGAh0zmW6n/TEEDIE+R2D2pEJH1l5d&#10;XinLdeFazDKCas5xalmeLlJeKNFIra7NpS/9YJY8/uYOeeTFLc78jI7gqjMGOdOcPq+0FWgIJAEC&#10;2zVK4AJd546u+e3VVfKOLiDMEIDfF0wdINNHBGSILntw5Rlh+ds7u9xsuk+DHTAAY8mEybpw8HBd&#10;IsHEEEhGBDDXz9D7lS0qOcZtE4dmy459ATVD3iHZAb+7l7mnZ08skNGDQwd8spOxPalQJ4h2ZW1M&#10;/Xuz3DvGXbuEhk8dkSURdSNbsKlBFm2scdrWweoHzAL0iaaaCaf0yte0t956qx0Sw6LYySBLN++T&#10;7/7+dSF4Cjc6UWmygxk6wAm43x3atYMkLLHORNH8mGr4rtBlEo5EqqqqhMiS+K8lBkkhD6JMsnYc&#10;/m+YTRKYhKiUBErh44kLgappMJOE5HXOh3SYSe7YseN9gU7YDxkcNmyYI2OsWQd5xHQzUagfJprk&#10;jUkn6TATRYuHENkTksh1hPjhv8dyDtSDwCwmhoAh0H8I4EvH4rX4VCDZutRBnr7TwpnpwvsnpM+1&#10;X8ldVX3UmXOgqctV3zt8K7y18fqv9layIdA/CGCGxjODJhsNBuKZpeXojHlrrFFnR1sklFMgdRGi&#10;1cVd2syAT8L67KAJMa13B272N/kQaFKzYaIrEgm+I4qi6FI4EamobpCMrBz1ue5YKicnizGwT9Oo&#10;yV/Xw9/ka9xJWiPeSVw3JH+/r11iU+nPW0Wj56dn6vtIY3HotWVpI3zpnbl4YuJe+q7cKS3pyN0i&#10;Xc/uG7+d60gdJoeQOWa6CRe7/93eLRx1kZh8/erpctslB9eD6zbxURygLhDOztLd/sR0PUmTmL6n&#10;33sr356Wb+kMAUPg2BBg4obJHCZuTAwBQ6DnCDQ2qnlzLO4mXL2zIH9ddNPeYdsaAkmNQLNah0Wb&#10;I5JXUOTGvB8ccSZ19VO+cm6yNitTgln915/D7ZLOLDM/nCnnnTrMmSyiqT4SaYq1qNr6oLP1kZzb&#10;k7RdETvO625/Yp49SZOYvqffeyvfnpZv6QwBQ+DoEWByxsQQMASODgEen87PkBG7o8PSzkoOBOgR&#10;WM/UJu6T43ocTS0I8nQwzMrR5HDs5yQduRs1ME/uueWcY2+Z5WAIGAKGgCFgCBgChoAhYAgYAoZA&#10;CiHQN2FbUghQa6ohYAgYAkeCAL6yJoaAIXDkCKDd6Ky5O/Jc7AxDIHkQsHs6ea7F0dQkWd5HSae5&#10;Oxow7RxDwBAwBE5EBDCrJkhTVwGYTsT2WJ0Ngb5EwCJC9yXaVlZfIECEc/oDc7npC7SPfxkENEyG&#10;/tzI3fG/tpajIWAIGAI9RoCotyaGgCFw5Ah4ywEd+Zl2hiGQnAiwZBYfkxMTgWTpz80s88S8f6zW&#10;hoAhYAgYAoaAIWAIGAKGgCFgCBgChoAhYAgYAoaAIWAIGAKGgCFgCBgCJxsC/x+j9xaGSf8MUQAA&#10;AABJRU5ErkJgglBLAwQUAAYACAAAACEAG7HFfeUAAAAPAQAADwAAAGRycy9kb3ducmV2LnhtbEyP&#10;S2vDMBCE74X+B7GF3hr5gUvqWA4hfZxCoUmh9LaxNraJJRlLsZ1/3+2pvSwMOzs7X7GeTSdGGnzr&#10;rIJ4EYEgWznd2lrB5+H1YQnCB7QaO2dJwZU8rMvbmwJz7Sb7QeM+1IJDrM9RQRNCn0vpq4YM+oXr&#10;yfLu5AaDgeVQSz3gxOGmk0kUPUqDreUPDfa0bag67y9GwduE0yaNX8bd+bS9fh+y969dTErd383P&#10;Kx6bFYhAc/i7gF8G7g8lFzu6i9VedKyXCTsVJGmcgmDDU5Qw4VFBlqUZyLKQ/znKHwAAAP//AwBQ&#10;SwMEFAAGAAgAAAAhAKomDr68AAAAIQEAABkAAABkcnMvX3JlbHMvZTJvRG9jLnhtbC5yZWxzhI9B&#10;asMwEEX3hdxBzD6WnUUoxbI3oeBtSA4wSGNZxBoJSS317SPIJoFAl/M//z2mH//8Kn4pZRdYQde0&#10;IIh1MI6tguvle/8JIhdkg2tgUrBRhnHYffRnWrHUUV5czKJSOCtYSolfUma9kMfchEhcmzkkj6We&#10;ycqI+oaW5KFtjzI9M2B4YYrJKEiT6UBctljN/7PDPDtNp6B/PHF5o5DOV3cFYrJUFHgyDh9h10S2&#10;IIdevjw23AEAAP//AwBQSwECLQAUAAYACAAAACEAsYJntgoBAAATAgAAEwAAAAAAAAAAAAAAAAAA&#10;AAAAW0NvbnRlbnRfVHlwZXNdLnhtbFBLAQItABQABgAIAAAAIQA4/SH/1gAAAJQBAAALAAAAAAAA&#10;AAAAAAAAADsBAABfcmVscy8ucmVsc1BLAQItABQABgAIAAAAIQDbv7H3ZgMAACYIAAAOAAAAAAAA&#10;AAAAAAAAADoCAABkcnMvZTJvRG9jLnhtbFBLAQItAAoAAAAAAAAAIQDvMuTDrwcBAK8HAQAUAAAA&#10;AAAAAAAAAAAAAMwFAABkcnMvbWVkaWEvaW1hZ2UxLnBuZ1BLAQItABQABgAIAAAAIQAbscV95QAA&#10;AA8BAAAPAAAAAAAAAAAAAAAAAK0NAQBkcnMvZG93bnJldi54bWxQSwECLQAUAAYACAAAACEAqiYO&#10;vrwAAAAhAQAAGQAAAAAAAAAAAAAAAAC/DgEAZHJzL19yZWxzL2Uyb0RvYy54bWwucmVsc1BLBQYA&#10;AAAABgAGAHwBAACyDwEAAAA=&#10;">
                <v:shape id="Resim 3" o:spid="_x0000_s1033" type="#_x0000_t75" style="position:absolute;width:56121;height:1750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PpKuxQAAAN8AAAAPAAAAZHJzL2Rvd25yZXYueG1sRI9BawIx&#10;FITvgv8hPKE3zW4Pxa5GEaXYQxHclp5fN8/N6uZlSaK7/feNIPQyMAzzDbNcD7YVN/Khcawgn2Ug&#10;iCunG64VfH2+TecgQkTW2DomBb8UYL0aj5ZYaNfzkW5lrEWCcChQgYmxK6QMlSGLYeY64pSdnLcY&#10;k/W11B77BLetfM6yF2mx4bRgsKOtoepSXq0CnePh2/fnvR282eWXj/CTl3OlnibDbpFkswARaYj/&#10;jQfiXSt4hfuf9AXk6g8AAP//AwBQSwECLQAUAAYACAAAACEA2+H2y+4AAACFAQAAEwAAAAAAAAAA&#10;AAAAAAAAAAAAW0NvbnRlbnRfVHlwZXNdLnhtbFBLAQItABQABgAIAAAAIQBa9CxbvwAAABUBAAAL&#10;AAAAAAAAAAAAAAAAAB8BAABfcmVscy8ucmVsc1BLAQItABQABgAIAAAAIQBhPpKuxQAAAN8AAAAP&#10;AAAAAAAAAAAAAAAAAAcCAABkcnMvZG93bnJldi54bWxQSwUGAAAAAAMAAwC3AAAA+QIAAAAA&#10;">
                  <v:imagedata r:id="rId15" o:title="" cropleft="72f" cropright="72f"/>
                  <o:lock v:ext="edit" aspectratio="f"/>
                </v:shape>
                <v:shape id="Text Box 22" o:spid="_x0000_s1034" type="#_x0000_t202" style="position:absolute;top:17441;width:56121;height:30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Nd5kygAAAOAAAAAPAAAAZHJzL2Rvd25yZXYueG1sRI9BawIx&#10;FITvBf9DeIVeSs26FSmrUcS2UHuRbr14e2yem7WblyXJ6vbfN0LBy8AwzDfMYjXYVpzJh8axgsk4&#10;A0FcOd1wrWD//f70AiJEZI2tY1LwSwFWy9HdAgvtLvxF5zLWIkE4FKjAxNgVUobKkMUwdh1xyo7O&#10;W4zJ+lpqj5cEt63Ms2wmLTacFgx2tDFU/ZS9VbCbHnbmsT++fa6nz3677zezU10q9XA/vM6TrOcg&#10;Ig3x1vhHfGgFeQ7XQ+kMyOUfAAAA//8DAFBLAQItABQABgAIAAAAIQDb4fbL7gAAAIUBAAATAAAA&#10;AAAAAAAAAAAAAAAAAABbQ29udGVudF9UeXBlc10ueG1sUEsBAi0AFAAGAAgAAAAhAFr0LFu/AAAA&#10;FQEAAAsAAAAAAAAAAAAAAAAAHwEAAF9yZWxzLy5yZWxzUEsBAi0AFAAGAAgAAAAhANw13mTKAAAA&#10;4AAAAA8AAAAAAAAAAAAAAAAABwIAAGRycy9kb3ducmV2LnhtbFBLBQYAAAAAAwADALcAAAD+AgAA&#10;AAA=&#10;" stroked="f">
                  <v:textbox style="mso-fit-shape-to-text:t" inset="0,0,0,0">
                    <w:txbxContent>
                      <w:p w14:paraId="17F63748" w14:textId="77777777" w:rsidR="00756D9E" w:rsidRPr="00973FFA" w:rsidRDefault="00756D9E" w:rsidP="00245EFB">
                        <w:pPr>
                          <w:pStyle w:val="Caption"/>
                          <w:ind w:firstLine="0"/>
                          <w:rPr>
                            <w:rFonts w:ascii="Times New Roman" w:eastAsia="Times New Roman" w:hAnsi="Times New Roman"/>
                            <w:b w:val="0"/>
                            <w:bCs w:val="0"/>
                            <w:color w:val="000000" w:themeColor="text1"/>
                            <w:sz w:val="24"/>
                            <w:szCs w:val="24"/>
                            <w:lang w:eastAsia="tr-TR"/>
                          </w:rPr>
                        </w:pPr>
                        <w:r w:rsidRPr="00973FFA">
                          <w:rPr>
                            <w:rFonts w:ascii="Times New Roman" w:hAnsi="Times New Roman"/>
                            <w:color w:val="000000" w:themeColor="text1"/>
                            <w:sz w:val="24"/>
                            <w:szCs w:val="24"/>
                          </w:rPr>
                          <w:t xml:space="preserve">Şekil </w:t>
                        </w:r>
                        <w:r w:rsidRPr="00973FFA">
                          <w:rPr>
                            <w:rFonts w:ascii="Times New Roman" w:hAnsi="Times New Roman"/>
                            <w:color w:val="000000" w:themeColor="text1"/>
                            <w:sz w:val="24"/>
                            <w:szCs w:val="24"/>
                          </w:rPr>
                          <w:fldChar w:fldCharType="begin"/>
                        </w:r>
                        <w:r w:rsidRPr="00973FFA">
                          <w:rPr>
                            <w:rFonts w:ascii="Times New Roman" w:hAnsi="Times New Roman"/>
                            <w:color w:val="000000" w:themeColor="text1"/>
                            <w:sz w:val="24"/>
                            <w:szCs w:val="24"/>
                          </w:rPr>
                          <w:instrText xml:space="preserve"> SEQ Şekil \* ARABIC </w:instrText>
                        </w:r>
                        <w:r w:rsidRPr="00973FFA">
                          <w:rPr>
                            <w:rFonts w:ascii="Times New Roman" w:hAnsi="Times New Roman"/>
                            <w:color w:val="000000" w:themeColor="text1"/>
                            <w:sz w:val="24"/>
                            <w:szCs w:val="24"/>
                          </w:rPr>
                          <w:fldChar w:fldCharType="separate"/>
                        </w:r>
                        <w:r w:rsidRPr="00973FFA">
                          <w:rPr>
                            <w:rFonts w:ascii="Times New Roman" w:hAnsi="Times New Roman"/>
                            <w:noProof/>
                            <w:color w:val="000000" w:themeColor="text1"/>
                            <w:sz w:val="24"/>
                            <w:szCs w:val="24"/>
                          </w:rPr>
                          <w:t>5</w:t>
                        </w:r>
                        <w:r w:rsidRPr="00973FFA">
                          <w:rPr>
                            <w:rFonts w:ascii="Times New Roman" w:hAnsi="Times New Roman"/>
                            <w:color w:val="000000" w:themeColor="text1"/>
                            <w:sz w:val="24"/>
                            <w:szCs w:val="24"/>
                          </w:rPr>
                          <w:fldChar w:fldCharType="end"/>
                        </w:r>
                        <w:r w:rsidRPr="00973FFA">
                          <w:rPr>
                            <w:rFonts w:ascii="Times New Roman" w:hAnsi="Times New Roman"/>
                            <w:color w:val="000000" w:themeColor="text1"/>
                            <w:sz w:val="24"/>
                            <w:szCs w:val="24"/>
                          </w:rPr>
                          <w:t>.</w:t>
                        </w:r>
                        <w:r w:rsidRPr="00973FFA">
                          <w:rPr>
                            <w:rFonts w:ascii="Times New Roman" w:hAnsi="Times New Roman"/>
                            <w:b w:val="0"/>
                            <w:bCs w:val="0"/>
                            <w:color w:val="000000" w:themeColor="text1"/>
                            <w:sz w:val="24"/>
                            <w:szCs w:val="24"/>
                          </w:rPr>
                          <w:t xml:space="preserve"> Uzaktan eğitim konusunda öğretmen görüşleri</w:t>
                        </w:r>
                      </w:p>
                    </w:txbxContent>
                  </v:textbox>
                </v:shape>
                <w10:wrap type="tight"/>
              </v:group>
            </w:pict>
          </mc:Fallback>
        </mc:AlternateContent>
      </w:r>
      <w:r w:rsidR="00CC3181" w:rsidRPr="003E05E2">
        <w:t>E</w:t>
      </w:r>
      <w:r w:rsidR="00CC3181">
        <w:t>Ö</w:t>
      </w:r>
      <w:r w:rsidR="00CC3181" w:rsidRPr="00937953">
        <w:rPr>
          <w:vertAlign w:val="subscript"/>
        </w:rPr>
        <w:t>2</w:t>
      </w:r>
      <w:r w:rsidR="00CC3181">
        <w:t xml:space="preserve">: </w:t>
      </w:r>
      <w:r w:rsidR="00245EFB" w:rsidRPr="003E05E2">
        <w:rPr>
          <w:i/>
          <w:iCs/>
        </w:rPr>
        <w:t>Öğretmenlerin branşlara göre ayrılmış olmaları daha faydalı kurs verilmesini sağlıyor. Örnek verirken alanları ile ilgili örnekler verebiliyoruz. Aynı anda sınıfta birden fazla branş olduğunda birine verdiğin örnek veya anlattığın araç diğerinin hiç ilgisini çekmeyebiliyor. Örneğin Geogerbra anlatıyoruz Türkçe öğretmeni sıkılıyor. Bu sebeple branşlara göre ayrılmış şekilde olması daha faydalı olacaktır</w:t>
      </w:r>
      <w:r w:rsidR="00245EFB">
        <w:rPr>
          <w:i/>
          <w:iCs/>
        </w:rPr>
        <w:t>.</w:t>
      </w:r>
    </w:p>
    <w:p w14:paraId="38C4592D" w14:textId="0B1B4EEB" w:rsidR="00CC3181" w:rsidRDefault="00B96517" w:rsidP="00245EFB">
      <w:pPr>
        <w:pStyle w:val="NormalWeb"/>
        <w:spacing w:before="0" w:beforeAutospacing="0" w:after="0" w:afterAutospacing="0" w:line="360" w:lineRule="auto"/>
        <w:ind w:firstLine="709"/>
        <w:jc w:val="both"/>
      </w:pPr>
      <w:r>
        <w:t>Eğitimde teknoloji kullanımı içerikli uzaktan hizmet içi eğitimler konusunda öğretmenlerle yapılan görüşmelerden elde edilen kodların görselleştirildiği ş</w:t>
      </w:r>
      <w:r w:rsidR="00245EFB" w:rsidRPr="003E05E2">
        <w:t xml:space="preserve">ekil </w:t>
      </w:r>
      <w:r w:rsidR="00245EFB">
        <w:t>5</w:t>
      </w:r>
      <w:r w:rsidR="00245EFB" w:rsidRPr="003E05E2">
        <w:t xml:space="preserve"> incelendiğinde</w:t>
      </w:r>
      <w:r>
        <w:t>;</w:t>
      </w:r>
      <w:r w:rsidR="00245EFB" w:rsidRPr="003E05E2">
        <w:t xml:space="preserve"> en sık tekrarlan kod</w:t>
      </w:r>
      <w:r>
        <w:t>un</w:t>
      </w:r>
      <w:r w:rsidR="00245EFB" w:rsidRPr="003E05E2">
        <w:t xml:space="preserve"> </w:t>
      </w:r>
      <w:r>
        <w:t>“</w:t>
      </w:r>
      <w:r w:rsidR="00245EFB" w:rsidRPr="00B96517">
        <w:rPr>
          <w:i/>
          <w:iCs/>
        </w:rPr>
        <w:t>içerik yetersizliği</w:t>
      </w:r>
      <w:r>
        <w:t>”</w:t>
      </w:r>
      <w:r w:rsidR="00245EFB" w:rsidRPr="003E05E2">
        <w:t xml:space="preserve"> (</w:t>
      </w:r>
      <w:r w:rsidR="00245EFB" w:rsidRPr="00937953">
        <w:rPr>
          <w:i/>
          <w:iCs/>
        </w:rPr>
        <w:t>f</w:t>
      </w:r>
      <w:r w:rsidR="00245EFB" w:rsidRPr="003E05E2">
        <w:t>=20)</w:t>
      </w:r>
      <w:r>
        <w:t>,</w:t>
      </w:r>
      <w:r w:rsidR="00245EFB" w:rsidRPr="003E05E2">
        <w:t xml:space="preserve"> </w:t>
      </w:r>
      <w:r>
        <w:t>daha sonra</w:t>
      </w:r>
      <w:r w:rsidR="00245EFB" w:rsidRPr="003E05E2">
        <w:t xml:space="preserve"> </w:t>
      </w:r>
      <w:r>
        <w:t>“</w:t>
      </w:r>
      <w:r w:rsidR="00245EFB" w:rsidRPr="00B96517">
        <w:rPr>
          <w:i/>
          <w:iCs/>
        </w:rPr>
        <w:t>hileli katılım</w:t>
      </w:r>
      <w:r>
        <w:t>”</w:t>
      </w:r>
      <w:r w:rsidR="00245EFB" w:rsidRPr="003E05E2">
        <w:t xml:space="preserve"> (</w:t>
      </w:r>
      <w:r w:rsidR="00245EFB" w:rsidRPr="00937953">
        <w:rPr>
          <w:i/>
          <w:iCs/>
        </w:rPr>
        <w:t>f</w:t>
      </w:r>
      <w:r w:rsidR="00245EFB" w:rsidRPr="003E05E2">
        <w:t xml:space="preserve">=13), </w:t>
      </w:r>
      <w:r>
        <w:t>“</w:t>
      </w:r>
      <w:r w:rsidR="00245EFB" w:rsidRPr="00B96517">
        <w:rPr>
          <w:i/>
          <w:iCs/>
        </w:rPr>
        <w:t>destek alama zorluluğu</w:t>
      </w:r>
      <w:r>
        <w:t>”</w:t>
      </w:r>
      <w:r w:rsidR="00245EFB" w:rsidRPr="003E05E2">
        <w:t xml:space="preserve"> (</w:t>
      </w:r>
      <w:r w:rsidR="00245EFB" w:rsidRPr="00937953">
        <w:rPr>
          <w:i/>
          <w:iCs/>
        </w:rPr>
        <w:t>f</w:t>
      </w:r>
      <w:r w:rsidR="00245EFB" w:rsidRPr="003E05E2">
        <w:t xml:space="preserve">=10), </w:t>
      </w:r>
      <w:r>
        <w:t>“</w:t>
      </w:r>
      <w:r w:rsidR="00245EFB" w:rsidRPr="00B96517">
        <w:rPr>
          <w:i/>
          <w:iCs/>
        </w:rPr>
        <w:t>teknik problemler</w:t>
      </w:r>
      <w:r>
        <w:rPr>
          <w:i/>
          <w:iCs/>
        </w:rPr>
        <w:t>”</w:t>
      </w:r>
      <w:r w:rsidR="00245EFB" w:rsidRPr="003E05E2">
        <w:t xml:space="preserve"> (</w:t>
      </w:r>
      <w:r w:rsidR="00245EFB" w:rsidRPr="00937953">
        <w:rPr>
          <w:i/>
          <w:iCs/>
        </w:rPr>
        <w:t>f</w:t>
      </w:r>
      <w:r w:rsidR="00245EFB" w:rsidRPr="003E05E2">
        <w:t>=10) kodları</w:t>
      </w:r>
      <w:r w:rsidR="0064182D">
        <w:t xml:space="preserve"> olduğu</w:t>
      </w:r>
      <w:r w:rsidR="00245EFB" w:rsidRPr="003E05E2">
        <w:t xml:space="preserve"> görülmektedir. İçerik yetersizliği</w:t>
      </w:r>
      <w:r w:rsidR="00CC3181">
        <w:t xml:space="preserve"> ve destek alama zorluğu kodlarıyla ilgili öğretmen ifadelerinden örnekler aşağıda sunulmuştur;</w:t>
      </w:r>
    </w:p>
    <w:p w14:paraId="492B15E7" w14:textId="77777777" w:rsidR="00CC3181" w:rsidRDefault="00245EFB" w:rsidP="007D005D">
      <w:pPr>
        <w:pStyle w:val="NormalWeb"/>
        <w:spacing w:before="0" w:beforeAutospacing="0" w:after="0" w:afterAutospacing="0" w:line="360" w:lineRule="auto"/>
        <w:ind w:left="851"/>
        <w:jc w:val="both"/>
      </w:pPr>
      <w:r w:rsidRPr="003E05E2">
        <w:t>KÖ</w:t>
      </w:r>
      <w:r w:rsidRPr="00937953">
        <w:rPr>
          <w:vertAlign w:val="subscript"/>
        </w:rPr>
        <w:t>7</w:t>
      </w:r>
      <w:r w:rsidRPr="003E05E2">
        <w:t xml:space="preserve"> “</w:t>
      </w:r>
      <w:r w:rsidRPr="003E05E2">
        <w:rPr>
          <w:i/>
          <w:iCs/>
        </w:rPr>
        <w:t xml:space="preserve">Uzaktan eğitimde yalnızca eğitimde teknoloji kullanımı içerikleri vardı. Örneğin etkileşimli tahtada çıkabilecek sorunların konusunda geniş öğretici bir içerik yoktu. </w:t>
      </w:r>
      <w:r w:rsidRPr="003E05E2">
        <w:rPr>
          <w:i/>
          <w:iCs/>
        </w:rPr>
        <w:lastRenderedPageBreak/>
        <w:t>Benzer içerikli yüz yüze eğitime katılmış arkadaşlarım etkileşimli tahta da çıkabilecek sorunları öğrenmişti. Bende onlardan öğrendim</w:t>
      </w:r>
      <w:r w:rsidRPr="003E05E2">
        <w:t>.”</w:t>
      </w:r>
    </w:p>
    <w:p w14:paraId="51D943C9" w14:textId="11494287" w:rsidR="00245EFB" w:rsidRPr="003E05E2" w:rsidRDefault="00245EFB" w:rsidP="007D005D">
      <w:pPr>
        <w:pStyle w:val="NormalWeb"/>
        <w:spacing w:before="0" w:beforeAutospacing="0" w:after="0" w:afterAutospacing="0" w:line="360" w:lineRule="auto"/>
        <w:ind w:left="851"/>
        <w:jc w:val="both"/>
      </w:pPr>
      <w:r w:rsidRPr="003E05E2">
        <w:t>KÖ</w:t>
      </w:r>
      <w:r w:rsidRPr="00937953">
        <w:rPr>
          <w:vertAlign w:val="subscript"/>
        </w:rPr>
        <w:t>9</w:t>
      </w:r>
      <w:r w:rsidRPr="003E05E2">
        <w:t xml:space="preserve"> “</w:t>
      </w:r>
      <w:r w:rsidRPr="003E05E2">
        <w:rPr>
          <w:i/>
          <w:iCs/>
        </w:rPr>
        <w:t>Uzaktan eğitimde en büyük zorluk destek alama konusunda, yüz yüze eğitim kadar destek noktası yok. Son zamanlarda EBA üzerindeki gruplarda destek sağlamak için çeşitli form yapıları var. Ancak bu doğrudan eğiticiden destek alma kadar faydalı olamıyor</w:t>
      </w:r>
      <w:r w:rsidRPr="003E05E2">
        <w:t xml:space="preserve">” </w:t>
      </w:r>
    </w:p>
    <w:p w14:paraId="76D9333F" w14:textId="21799DBF" w:rsidR="008528B5" w:rsidRDefault="00B96517" w:rsidP="00245EFB">
      <w:pPr>
        <w:pStyle w:val="NormalWeb"/>
        <w:spacing w:before="0" w:beforeAutospacing="0" w:after="0" w:afterAutospacing="0" w:line="360" w:lineRule="auto"/>
        <w:ind w:firstLine="709"/>
        <w:jc w:val="both"/>
      </w:pPr>
      <w:r>
        <w:t>“</w:t>
      </w:r>
      <w:r w:rsidR="00CC3181" w:rsidRPr="00B96517">
        <w:rPr>
          <w:i/>
          <w:iCs/>
        </w:rPr>
        <w:t>Hileli katılım</w:t>
      </w:r>
      <w:r>
        <w:t>”</w:t>
      </w:r>
      <w:r w:rsidR="00CC3181">
        <w:t xml:space="preserve"> (</w:t>
      </w:r>
      <w:r w:rsidR="00CC3181" w:rsidRPr="00CC3181">
        <w:rPr>
          <w:i/>
          <w:iCs/>
        </w:rPr>
        <w:t>f=</w:t>
      </w:r>
      <w:r w:rsidR="00CC3181">
        <w:t>13) olarak kodlanan</w:t>
      </w:r>
      <w:r>
        <w:t xml:space="preserve"> durum</w:t>
      </w:r>
      <w:r w:rsidR="00CC3181">
        <w:t>; u</w:t>
      </w:r>
      <w:r w:rsidR="00245EFB" w:rsidRPr="003E05E2">
        <w:t>zaktan eğitimler konusunda kursun kontrolünün yetersiz olması sonucu katılımcı öğretmenler tarafından kursun izlenmeden ve kurs sonu sınav cevaplarının bir şekilde elde edildiği yönünde ifadeler en sık yüz yüze kurs eğitimcileri olmak üzere bütün gruplarda ifade edilmiştir.</w:t>
      </w:r>
      <w:r w:rsidR="008528B5">
        <w:t xml:space="preserve"> Bu durumla ilgili örnek öğretmen cevabı;</w:t>
      </w:r>
    </w:p>
    <w:p w14:paraId="267B1665" w14:textId="5B16F309" w:rsidR="008528B5" w:rsidRPr="003E05E2" w:rsidRDefault="00245EFB" w:rsidP="007D005D">
      <w:pPr>
        <w:pStyle w:val="NormalWeb"/>
        <w:spacing w:before="0" w:beforeAutospacing="0" w:after="0" w:afterAutospacing="0" w:line="360" w:lineRule="auto"/>
        <w:ind w:left="851"/>
        <w:jc w:val="both"/>
      </w:pPr>
      <w:r w:rsidRPr="003E05E2">
        <w:t>KÖ</w:t>
      </w:r>
      <w:r w:rsidRPr="00937953">
        <w:rPr>
          <w:vertAlign w:val="subscript"/>
        </w:rPr>
        <w:t>5</w:t>
      </w:r>
      <w:r w:rsidRPr="003E05E2">
        <w:t>: “</w:t>
      </w:r>
      <w:r w:rsidRPr="003E05E2">
        <w:rPr>
          <w:i/>
          <w:iCs/>
        </w:rPr>
        <w:t xml:space="preserve">Uzaktan eğitimin ancak %30-40 ‘ı hakkı ile yapılıyor. </w:t>
      </w:r>
      <w:r>
        <w:rPr>
          <w:i/>
          <w:iCs/>
        </w:rPr>
        <w:t xml:space="preserve">İçerik izlenmeden </w:t>
      </w:r>
      <w:r w:rsidRPr="003E05E2">
        <w:rPr>
          <w:i/>
          <w:iCs/>
        </w:rPr>
        <w:t>geçiliyor. Sorular internetten bulunuyor. Elbette hakkı ile yapanlar var ancak bunlar azınlıkta. Bazı öğretmenler bu tip işleri zaman kaybı olarak görüyor</w:t>
      </w:r>
      <w:r w:rsidRPr="003E05E2">
        <w:t xml:space="preserve">” </w:t>
      </w:r>
    </w:p>
    <w:p w14:paraId="55216F81" w14:textId="465032F2" w:rsidR="008528B5" w:rsidRDefault="00B96517" w:rsidP="00245EFB">
      <w:pPr>
        <w:pStyle w:val="NormalWeb"/>
        <w:spacing w:before="0" w:beforeAutospacing="0" w:after="0" w:afterAutospacing="0" w:line="360" w:lineRule="auto"/>
        <w:ind w:firstLine="709"/>
        <w:jc w:val="both"/>
      </w:pPr>
      <w:r>
        <w:t>“</w:t>
      </w:r>
      <w:r w:rsidR="008528B5" w:rsidRPr="00B96517">
        <w:rPr>
          <w:i/>
          <w:iCs/>
        </w:rPr>
        <w:t>Farkındalık oluşma</w:t>
      </w:r>
      <w:r>
        <w:t>”</w:t>
      </w:r>
      <w:r w:rsidR="008528B5">
        <w:t xml:space="preserve"> kodu (</w:t>
      </w:r>
      <w:r w:rsidR="008528B5" w:rsidRPr="00746860">
        <w:rPr>
          <w:i/>
          <w:iCs/>
        </w:rPr>
        <w:t>f</w:t>
      </w:r>
      <w:r w:rsidR="008528B5">
        <w:t xml:space="preserve">=8); </w:t>
      </w:r>
      <w:r>
        <w:t>u</w:t>
      </w:r>
      <w:r w:rsidR="00245EFB" w:rsidRPr="003E05E2">
        <w:t xml:space="preserve">zaktan eğitim </w:t>
      </w:r>
      <w:r w:rsidR="008528B5">
        <w:t xml:space="preserve">yöntemi ile gerçekleştirilen </w:t>
      </w:r>
      <w:r w:rsidR="00245EFB" w:rsidRPr="003E05E2">
        <w:t xml:space="preserve">kurslar sayesinde öğretim sürecinde kullanabileceği yeni teknolojiler hakkında farkındalık oluştuğunu </w:t>
      </w:r>
      <w:r w:rsidR="008528B5">
        <w:t xml:space="preserve">şeklinde öğretmenlerce açıklanmıştır.  Bu koda örnek öğretmen </w:t>
      </w:r>
      <w:r w:rsidR="00746860">
        <w:t>açıklaması</w:t>
      </w:r>
      <w:r w:rsidR="008528B5">
        <w:t xml:space="preserve">; </w:t>
      </w:r>
    </w:p>
    <w:p w14:paraId="05389379" w14:textId="7EBF8226" w:rsidR="00245EFB" w:rsidRDefault="00245EFB" w:rsidP="007D005D">
      <w:pPr>
        <w:pStyle w:val="NormalWeb"/>
        <w:spacing w:before="0" w:beforeAutospacing="0" w:after="0" w:afterAutospacing="0" w:line="360" w:lineRule="auto"/>
        <w:ind w:left="851"/>
        <w:jc w:val="both"/>
      </w:pPr>
      <w:r w:rsidRPr="003E05E2">
        <w:t>KÖ</w:t>
      </w:r>
      <w:r w:rsidRPr="00937953">
        <w:rPr>
          <w:vertAlign w:val="subscript"/>
        </w:rPr>
        <w:t>10</w:t>
      </w:r>
      <w:r w:rsidRPr="003E05E2">
        <w:t>: “</w:t>
      </w:r>
      <w:r w:rsidRPr="003E05E2">
        <w:rPr>
          <w:i/>
          <w:iCs/>
        </w:rPr>
        <w:t>Evimin rahatlığında kursa katıldım. Diğer bazı konuları okuldaki arkadaşlarla hallettim. Aslında kursun en büyük faydası farkındalık oluşturması oldu. Bir şekilde ihtiyacın olduğunda bu da vardı deyip üzerine gidilince çözülebiliyor.</w:t>
      </w:r>
      <w:r w:rsidRPr="003E05E2">
        <w:t xml:space="preserve">” </w:t>
      </w:r>
    </w:p>
    <w:p w14:paraId="577F017B" w14:textId="03B04F43" w:rsidR="008528B5" w:rsidRDefault="00245EFB" w:rsidP="008528B5">
      <w:pPr>
        <w:pStyle w:val="NormalWeb"/>
        <w:spacing w:before="0" w:beforeAutospacing="0" w:after="0" w:afterAutospacing="0" w:line="360" w:lineRule="auto"/>
        <w:ind w:firstLine="709"/>
        <w:jc w:val="both"/>
      </w:pPr>
      <w:r>
        <w:rPr>
          <w:noProof/>
        </w:rPr>
        <mc:AlternateContent>
          <mc:Choice Requires="wpg">
            <w:drawing>
              <wp:anchor distT="0" distB="0" distL="114300" distR="114300" simplePos="0" relativeHeight="251680768" behindDoc="0" locked="0" layoutInCell="1" allowOverlap="1" wp14:anchorId="084A8791" wp14:editId="2E3F6E4A">
                <wp:simplePos x="0" y="0"/>
                <wp:positionH relativeFrom="column">
                  <wp:posOffset>56515</wp:posOffset>
                </wp:positionH>
                <wp:positionV relativeFrom="paragraph">
                  <wp:posOffset>141605</wp:posOffset>
                </wp:positionV>
                <wp:extent cx="5511800" cy="1647825"/>
                <wp:effectExtent l="0" t="0" r="0" b="3175"/>
                <wp:wrapTight wrapText="bothSides">
                  <wp:wrapPolygon edited="0">
                    <wp:start x="0" y="0"/>
                    <wp:lineTo x="0" y="21475"/>
                    <wp:lineTo x="21202" y="21475"/>
                    <wp:lineTo x="21202" y="18645"/>
                    <wp:lineTo x="21550" y="16647"/>
                    <wp:lineTo x="21550" y="0"/>
                    <wp:lineTo x="0" y="0"/>
                  </wp:wrapPolygon>
                </wp:wrapTight>
                <wp:docPr id="26" name="Group 26"/>
                <wp:cNvGraphicFramePr/>
                <a:graphic xmlns:a="http://schemas.openxmlformats.org/drawingml/2006/main">
                  <a:graphicData uri="http://schemas.microsoft.com/office/word/2010/wordprocessingGroup">
                    <wpg:wgp>
                      <wpg:cNvGrpSpPr/>
                      <wpg:grpSpPr>
                        <a:xfrm>
                          <a:off x="0" y="0"/>
                          <a:ext cx="5511800" cy="1647825"/>
                          <a:chOff x="0" y="0"/>
                          <a:chExt cx="5511800" cy="1648248"/>
                        </a:xfrm>
                      </wpg:grpSpPr>
                      <pic:pic xmlns:pic="http://schemas.openxmlformats.org/drawingml/2006/picture">
                        <pic:nvPicPr>
                          <pic:cNvPr id="8" name="Resim 4"/>
                          <pic:cNvPicPr>
                            <a:picLocks/>
                          </pic:cNvPicPr>
                        </pic:nvPicPr>
                        <pic:blipFill>
                          <a:blip r:embed="rId16">
                            <a:extLst>
                              <a:ext uri="{28A0092B-C50C-407E-A947-70E740481C1C}">
                                <a14:useLocalDpi xmlns:a14="http://schemas.microsoft.com/office/drawing/2010/main" val="0"/>
                              </a:ext>
                            </a:extLst>
                          </a:blip>
                          <a:srcRect l="633" r="633"/>
                          <a:stretch>
                            <a:fillRect/>
                          </a:stretch>
                        </pic:blipFill>
                        <pic:spPr bwMode="auto">
                          <a:xfrm>
                            <a:off x="0" y="0"/>
                            <a:ext cx="5511800" cy="1270000"/>
                          </a:xfrm>
                          <a:prstGeom prst="rect">
                            <a:avLst/>
                          </a:prstGeom>
                          <a:noFill/>
                          <a:ln>
                            <a:noFill/>
                          </a:ln>
                        </pic:spPr>
                      </pic:pic>
                      <wps:wsp>
                        <wps:cNvPr id="23" name="Text Box 23"/>
                        <wps:cNvSpPr txBox="1"/>
                        <wps:spPr>
                          <a:xfrm>
                            <a:off x="0" y="1345988"/>
                            <a:ext cx="5401310" cy="302260"/>
                          </a:xfrm>
                          <a:prstGeom prst="rect">
                            <a:avLst/>
                          </a:prstGeom>
                          <a:solidFill>
                            <a:prstClr val="white"/>
                          </a:solidFill>
                          <a:ln>
                            <a:noFill/>
                          </a:ln>
                        </wps:spPr>
                        <wps:txbx>
                          <w:txbxContent>
                            <w:p w14:paraId="5BB38D76" w14:textId="77777777" w:rsidR="00756D9E" w:rsidRPr="00973FFA" w:rsidRDefault="00756D9E" w:rsidP="00245EFB">
                              <w:pPr>
                                <w:pStyle w:val="ResimYazs"/>
                                <w:ind w:firstLine="0"/>
                                <w:rPr>
                                  <w:rFonts w:ascii="Times New Roman" w:eastAsia="Times New Roman" w:hAnsi="Times New Roman"/>
                                  <w:b w:val="0"/>
                                  <w:bCs w:val="0"/>
                                  <w:noProof/>
                                  <w:color w:val="000000" w:themeColor="text1"/>
                                  <w:sz w:val="24"/>
                                  <w:szCs w:val="24"/>
                                  <w:lang w:eastAsia="tr-TR"/>
                                </w:rPr>
                              </w:pPr>
                              <w:r w:rsidRPr="00973FFA">
                                <w:rPr>
                                  <w:rFonts w:ascii="Times New Roman" w:hAnsi="Times New Roman"/>
                                  <w:color w:val="000000" w:themeColor="text1"/>
                                  <w:sz w:val="24"/>
                                  <w:szCs w:val="24"/>
                                </w:rPr>
                                <w:t xml:space="preserve">Şekil </w:t>
                              </w:r>
                              <w:r w:rsidRPr="00973FFA">
                                <w:rPr>
                                  <w:rFonts w:ascii="Times New Roman" w:hAnsi="Times New Roman"/>
                                  <w:color w:val="000000" w:themeColor="text1"/>
                                  <w:sz w:val="24"/>
                                  <w:szCs w:val="24"/>
                                </w:rPr>
                                <w:fldChar w:fldCharType="begin"/>
                              </w:r>
                              <w:r w:rsidRPr="00973FFA">
                                <w:rPr>
                                  <w:rFonts w:ascii="Times New Roman" w:hAnsi="Times New Roman"/>
                                  <w:color w:val="000000" w:themeColor="text1"/>
                                  <w:sz w:val="24"/>
                                  <w:szCs w:val="24"/>
                                </w:rPr>
                                <w:instrText xml:space="preserve"> SEQ Şekil \* ARABIC </w:instrText>
                              </w:r>
                              <w:r w:rsidRPr="00973FFA">
                                <w:rPr>
                                  <w:rFonts w:ascii="Times New Roman" w:hAnsi="Times New Roman"/>
                                  <w:color w:val="000000" w:themeColor="text1"/>
                                  <w:sz w:val="24"/>
                                  <w:szCs w:val="24"/>
                                </w:rPr>
                                <w:fldChar w:fldCharType="separate"/>
                              </w:r>
                              <w:r w:rsidRPr="00973FFA">
                                <w:rPr>
                                  <w:rFonts w:ascii="Times New Roman" w:hAnsi="Times New Roman"/>
                                  <w:noProof/>
                                  <w:color w:val="000000" w:themeColor="text1"/>
                                  <w:sz w:val="24"/>
                                  <w:szCs w:val="24"/>
                                </w:rPr>
                                <w:t>6</w:t>
                              </w:r>
                              <w:r w:rsidRPr="00973FFA">
                                <w:rPr>
                                  <w:rFonts w:ascii="Times New Roman" w:hAnsi="Times New Roman"/>
                                  <w:color w:val="000000" w:themeColor="text1"/>
                                  <w:sz w:val="24"/>
                                  <w:szCs w:val="24"/>
                                </w:rPr>
                                <w:fldChar w:fldCharType="end"/>
                              </w:r>
                              <w:r w:rsidRPr="00973FFA">
                                <w:rPr>
                                  <w:rFonts w:ascii="Times New Roman" w:hAnsi="Times New Roman"/>
                                  <w:color w:val="000000" w:themeColor="text1"/>
                                  <w:sz w:val="24"/>
                                  <w:szCs w:val="24"/>
                                </w:rPr>
                                <w:t>.</w:t>
                              </w:r>
                              <w:r w:rsidRPr="00973FFA">
                                <w:rPr>
                                  <w:rFonts w:ascii="Times New Roman" w:hAnsi="Times New Roman"/>
                                  <w:b w:val="0"/>
                                  <w:bCs w:val="0"/>
                                  <w:color w:val="000000" w:themeColor="text1"/>
                                  <w:sz w:val="24"/>
                                  <w:szCs w:val="24"/>
                                </w:rPr>
                                <w:t xml:space="preserve"> Kurslar hakkında genel sorun ve önerile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group w14:anchorId="084A8791" id="Group 26" o:spid="_x0000_s1035" style="position:absolute;left:0;text-align:left;margin-left:4.45pt;margin-top:11.15pt;width:434pt;height:129.75pt;z-index:251680768;mso-width-relative:margin;mso-height-relative:margin" coordsize="55118,1648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UpfCKbAMAACYIAAAOAAAAZHJzL2Uyb0RvYy54bWykVWFv2zYQ/T5g/4HQ&#10;90aW7LiuEKVIkyYokLVGk6GfaYqyiEokR9KWsl/fR1JyZqfF1i5A5CN5PN579468eDt0LdlzY4WS&#10;ZZKdzRLCJVOVkNsy+fPx9tUqIdZRWdFWSV4mT9wmby9//+2i1wXPVaPaihuCINIWvS6TxjldpKll&#10;De+oPVOaSyzWynTUYWi2aWVoj+hdm+az2TLtlam0UYxbi9mbuJhchvh1zZn7VNeWO9KWCXJz4WvC&#10;d+O/6eUFLbaG6kawMQ36C1l0VEgcegh1Qx0lOyNehOoEM8qq2p0x1aWqrgXjAQPQZLMTNHdG7XTA&#10;si36rT7QBGpPePrlsOzjfm2IqMokXyZE0g41CscSjEFOr7cFfO6MftBrM05s48jjHWrT+V8gIUOg&#10;9elAKx8cYZg8P8+y1QzsM6xly8XrVX4eiWcNqvNiH2ve/2DnKl+s/M50Ojj1+R3S0YIV+B95gvWC&#10;p3/XE3a5neHJGKT7TzE6ar7u9CuUVFMnNqIV7inIE8XzScn9WrC1iYNnytEbkfHP3IqOLDw07+49&#10;oj/1eO4V+2o96uO1MDyKvGmFvhVt6wvi7RED5H4il+/QEKV4o9iu49LF3jK8BRwlbSO0TYgpeLfh&#10;kIr5UGWxgNawz+gx313L+Rwu8RfJ0sI6wx1rvFkjKe8XS3dYCAiek/bwLFRGNv0fqoIQ6c6p0FU/&#10;r7L89Qx/R1oBl8a6O6464g3AQEYhPN3f2zG3ycVnLZUnM2Bp5dEE9OdnQv4+49EEAN8xuMnsxD1G&#10;L9j/qWZ9aKjmyNKHfVZODq6jdB59l71TA8EUUh3dfLMSN2AeHTfNx0yn1jnp2Wy+OH+zCt1Fi0Pn&#10;LmbZPBs7dz7L8+X/pNSqVlSTRD3X160hewr59I1wfKzXkdcPqPdAIyBvuWEzhFvsQMJGVU/gwKh4&#10;5VvNbgXOu6fWranBHQ9UeLfcJ3zqVvVlokYrIY0yf39v3vujmlhNSI83o0zsXzvqL4v2g0Sd/QMz&#10;GWYyNpMhd921AtIML6JmwcQG49rJrI3qvuA5u/KnYIlKhrPKxE3mtcMIC3gOGb+6Cna8c+7lg8ZN&#10;lQU5e14fhy/U6FHoDvX8qCYl0eJE79E3tKy+QsvditAMntfIIuTtB1B1sMJjBOvotfvnOHg9P++X&#10;3wAAAP//AwBQSwMECgAAAAAAAAAhACb/jaoj1gAAI9YAABQAAABkcnMvbWVkaWEvaW1hZ2UxLnBu&#10;Z4lQTkcNChoKAAAADUlIRFIAAAN3AAAAswgGAAAAKqLlKQAAAAFzUkdCAK7OHOkAAAB4ZVhJZk1N&#10;ACoAAAAIAAQBGgAFAAAAAQAAAD4BGwAFAAAAAQAAAEYBKAADAAAAAQACAACHaQAEAAAAAQAAAE4A&#10;AAAAAAAAlgAAAAEAAACWAAAAAQADoAEAAwAAAAEAAQAAoAIABAAAAAEAAAN3oAMABAAAAAEAAACz&#10;AAAAAAjATU0AAAAJcEhZcwAAFxIAABcSAWef0lIAAEAASURBVHgB7N0HvF9FlQfwSXvpJCEBUigJ&#10;vUtHQCSKICggAhZQARs2xLbq2guLrmVXRFdQFLAsKiqogID0XqT33iEECKSRnry93wknXP77asrL&#10;SzLzef93//feKWd+M3Pm/ObMvf8e1113XXMVkk8JBYGCQEFgVUKgR48eyWfBggWrUrVLXbsJAtH/&#10;yhzcTRqkiLHCINCzZ88sa9HdK0yTLbagpa07B92uu+7ao7dJZY011kgDBgwoBk7n8CuxCwIFgRUY&#10;ARPG888/n6ZNm5bWW2+9FbgmRfQVEQH9b8aMGempp55K66yzTurbt29ZZF0RG7LI3OUIWBR5/PHH&#10;U79+/dJaa61VbNcub4GuK5CefPLJJ5Pj6NGjS1t3EPpM7vr3759WW221AloHQSvRCgIFgRUfgV69&#10;eqUpU6Zkg5r+K6Eg0JUI6H8WV+fNm5cGDRpUFli7EvxS1gqNAHIn9O7dOw0ZMiTNnz9/ha5PZ4VX&#10;/9htV//e2XxWhPhInTo6roptvbht1FtCnYRre1UbIIsLWklXECgIrPgI1CfF2NoTE+aKX7tSgxUB&#10;Af1OP4z5N/rhiiB7kbEgsLwQYOgL9DW7dVWzXdWb3hDojMAjX1iJ/62Kbb24zblwhCxu6pKuIFAQ&#10;KAgUBAoCBYGCQEGgIFAQWGYIIHPIzdSpU/PjBLNnz86PFNjWXSd7y0yAkvEKhUD23HWlxLEVpb0V&#10;yliVIFt9Nd11eejk9etdWYd6WeSxakKW+NTvl+8FgYJAQWBxEeiovlzc/JdGuj59+uRsbC8Umpqa&#10;sn6eO3duXl22dYq+b0nn05/xcb876PRcifJvUbuAoqW2WxkhCvsi+mL0zWXpGWI/KCfsh+5k36yM&#10;bdyZOmkX+oxu0we0DX2HWGkv5+KE7mvMO9o2+lPj/fq5fNpqe+U+88wz6c9//nN+Bm2fffZJjzzy&#10;SDr77LPTr3/961dtWWxJbnnTyUXH1lH//99hF2FFxqpVcucFKyo5ffr0RUreA98mah1bZ+5sxeX3&#10;9NNP58EydOjQnG+AGEcd0DOAypgzZ05+yFyZvhsgrnu4cuTIkfkZhfZkMCCUK/3SDgburFmz0qRJ&#10;k9LAgQOzPMprT6alLUfJryBQEOhaBOhCkz79WB/vdA1dYBKlc+r3Oishfffss89mY2L48OH/z8BW&#10;FjmUw/BwvjQD2eli9awH5dD/XgZCB15//fV5Xth2223z+T//+c/84PuWW26ZZs6cmR588MFE/sGD&#10;B2cZ6Ujyqh+cXnrppRxv2LBhuTzXFzcE/uRTtnMf9XCMuaut/MWry7gkbdhWOYt7L+Qjo/lHXV0T&#10;HOPlaNonri9OWfKOPMzXjUHbm6+117IkP43lLs45OeHFllCnGC/wMYbUxTVekeeeey6pb8zv8PXS&#10;Oeed6QvKqtsyIbfrxpSy6Y8XX3wxjwMvByHnxIkT8/hxviRjIcqLY9QVDvW6uE6HhB6J+OparwMc&#10;yBM2mvvSxCJOpFtRjupBV6t/vV19pzsc9Qf6jW4bM2ZMeuKJJ9K//vWv9MY3vjG/zIV+1p+8EEk+&#10;8Ao8HfUlmHmmVl9oLWgPZbKPvTRE29dlkk7/9Gz4HnvskZ8VVyadSbeqRz2+fnXttdem7bffPtvK&#10;jz32WPLZYostXkUCW5Ontevk1Hfp0Xp5rcVfntfJp6+T17EleWOehq3+AHf9PM6lCx0rvfrTr+JG&#10;v3Fd/Jhb3BMnxkZL5QYuZPPRR/Sjeoj+GWOzrgvkKR3d5ToZyUCmCK2SOx1DxXfaaacMikR33XVX&#10;7twbbbRRfkNRa4BF5vWj9D6XXHJJVpQ6qPQR3COkN9cZTAYRgYG97rrrpk022SSNGDEid/4//vGP&#10;ab/99kubbrrpImAin/pRnlzWKm1g1sGpx1vc7wbyCy+8kC688MI0bty4xJgxCegcJRQECgIrJwL0&#10;yn333Zcny9133z1P6HQLxW/s0wcWn9Zee+2sn9pS7i0hFLqQ/gt9+Za3vCVPHhFfHErfyu2aa66Z&#10;jYdlod/o/EcffTTr4qiHeUGZ5gZGxUMPPZT1rFVl+hq523PPPdN2222X9aOV5t122y3tuOOOeQ6g&#10;kxkpPoyQW2+9Nev18ePHp7Fjx+Z6RT07e4S/8hk8DBm6XzCfIZEbbrhhm4Y6XNUvZIyJPOreWXmW&#10;dvwwAs2P8DYH1l8ywMC48cYbczu85jWvWey5SDlIxgMPPJD7NWNWCBwc4cn4ZbQiQ0u7/y0t7BhJ&#10;CJRFYfIy1PVb8uovd955Z77vjbninnPOObmvmt8Z2zBlbziP/tSWbPqQePC77bbb0sYbb5zfxhv4&#10;kMWCBwy33nrr3P9doy/IxRNz+OGHZ7vHGF8aQXvKS3vqO9pO+SGrcbf++uvnvhRyss8sXN9zzz3J&#10;fWPKeGCE3nDDDRk/15GRFc3mUe/JkydnXa0+0a9dZzBvs802Sd2QN/aoIxuSXtBfXv/612cy5p63&#10;dn7kIx/Jfadub8L8pptuyn2ObWisyj/KqrervqW/sG0PPvjg3Bbwj7YQV1p5Sq/9qp8xy7KSS/9B&#10;9PRfQXucf/75Wf+ai+6///7cf+k/eXSkH+eMav+UD6uHH354EQGty1eL2i2+xvglr/ZTb4QIfsaC&#10;+sBugw02SKuvvnpuJ5ga84g2veZNrNrOwiRsXdf32f2RhzkPxjhA5HPNNdfkvM2T7rfU5kDSd3z0&#10;OURcu4hLNmPvggsuyPIZY+QJvNWDnOZ/afEjYzPuy7tFcifjX/7yl7myOptKmEj+9Kc/5Q71iU98&#10;IleC0IQRXyBUYyXc8wGsj4lXB9tll10WAS2te4wZE/0vfvGLLLgKKFvFjjrqqLxioVPfcsstaYcd&#10;dsiVVrEoI2SIozyvvPLK3CE//OEPv2q1oTFNXW73IsT3uF8/19g6+913350bPgZOpC3HgkBBYOVC&#10;wPinVy6++OL0q1/9KpMvOohSNZnQB9/97ncTMnbYYYe1qtjrulKedb0S3+VFuVPcBx54YNZfcY8M&#10;dOHvf//7dMghhySGvPhCPT/njWW5JkRe9fsL7yz8r15///vf8zYg9aOPBeW+9rWvzYapCYd+pgNP&#10;P/30RROiSU6g0xm4FuhMXibH8847LxND5IvhbILyQf7o1JArjqF75Ve/1njdufniuOOOS6973ety&#10;fgw4k+fJJ5+c8WGEteSFCQwYVNKQ0RwDewb34hhD5F3aAT7e8GpeI+NXv/rVTLThqo2Q5RNOOCG3&#10;iTZyLgRuIU/UN+7F/cBU/zLnM2T0a+TONWU4IsDuI5LjKqMG3tq6MT/njWXlSNW/eplRbtxzjPu+&#10;x/3Ga3Eex3pZ0gkwC0Pp8ssvT9/73veyweY6o9iWNsd3vetdub1vv/32jJ96W7jQp+SrjPgszHnh&#10;/5AtjvCRBok69thj03ve856sCyxm6EcMfuOWMc5w1D8nTJiQ80bU2TcMfPlEveIY5dbr2ShT/V7E&#10;V1ftYzz/4x//yH2cN0lcY/Cggw7KeoRM2lgw/nl76LOwv4x3ROH444/P/e7d7353Jq51O1DalmRw&#10;vTsEeMFD+3zmM5/J9QzDGOYWKr7yla8kTgz6AAG4+uqr81hyj07QN+hBxAEeMJPnVVddlePBCwba&#10;FmlDEjbbbLNc/Zbayw165+abb85jiVcu9K170afuuOOOdOKJJ2bZo0z67K1vfWvae++9c5uIq53o&#10;LXKbF5T5zne+M18nl+BaHOOaY12++nX1Q5L+93//N5NZhEff6a5BGz1aLUxaXLS4R36601Hfh9Ne&#10;e+2VDj300EyMeGRPOeWUzD30Z/Fg+/73vz/tvPPOadSoUbn+//Vf/5XbVb21kb7D9n/ve9+bxlcL&#10;lMr4/ve/n8eUrbPaoXHxQ9nCpZdemudNCzs/+9nPFo15Zetbn/rUp9L73ve+LKNFosBbv7SwgCuN&#10;rRYhvvzlL+d+GzpY3i2SOw1qYAfjpKh+8pOfZAV0xBFH5FVZhUfnCkGdx0fmOol47kccYAC9McSk&#10;StFaQTrmmGPyyi/lYgKjlCmerbbaKoMRHTBkqJ+7pg7yNFgMmqOPPjpPSKGEQi5yhMyOgnvykwe5&#10;Hev3xHEOyHHVxMaYiPJhVUJBoCCw8iJAH9BhJtB6cJ0eoDfpHt9D7/keQTx6KOKHvhHHtdA1zuv6&#10;0rlyxZGG/mGoja8mFPEY+O6Fvo386mW553p8ojxxGoN7JiWkC1GNxSvyqZ/J3X2GvYmHrpaGUYTc&#10;MSocTzvttFyeCdXvCjKATGb0vKM5JeQ2eambEDIqzydwaktm6eBv/hJMtN/5znfyBKuc6sddFxG1&#10;lvKDLxkYRSZzq7ritYRPLmA5/IMLOdUx5qcQwz311x/g5DzqGXEc1cenft/3wDraQztLL0Rc5+Y5&#10;q9eISsiiP4rTVv+TNvIWt622jLzECfwbr8V54FCXPwtd/UNEGeQMLaT4iiuuyB4q7csw1x/ZG/oG&#10;TJHjkE0e8lZHMvgedXAv4rlHTsF3bcCYZ3Tz9Fx00UXZQOM5POOMM7IhZkwxDBlvYfzJj5ebHGFL&#10;KFtwT1BOYOLoOplCFhgEXjlB7R/5eZ2UYYFdX5dHjJmQI5KI75786TuL7xb+GawWzNlj2l08n47I&#10;EHkvz2NgqG7IPizqi2PqR3cg5Ix2xr0FAOSOfjO+tNHHP/7xjB981B8xt5DwyU9+MpO8D3zgA/m+&#10;e9FWjVhpK20NS6Q/cKy3ITkt9HG2wBh54Am0wOL6z3/+89yn7ZjQp8jH4OeptcCDXI6rbFVyyjf6&#10;jDbwXXCdjC3J575+yJY+99xzs2c5+qg03THA1O6RzTfffJHtb5zz0H/961/P/Rau5qXLLrssj3uL&#10;LZ/73OfyfPZoRQyNVdjCBjkW4KBd3/SmN+U50GIQYmaxzXzHwy1f8QLbRnziuv6C/PPwIe5khaug&#10;rfRDxNRCXSyGSquPIX88xXRb9K96Of+fZdXu6iAAQuwIYCvlvvvumyd2wiNOVrBVTuaAVGFC6FAU&#10;mY5AmQKH8rQHWadsDASmhK2mhFfOQAKQAeS+DmrlAFt9+9vfnle9rHhxP3OnSm+bAxlU+Gtf+1ou&#10;W+ezkoKhy5s7U0NYlXTPwH7DG96QBy05NabtoYyXmOQNGsaTLROU5/jKoML6yWdwja3YM2WuceVR&#10;QkGgILByIxAKuqVaUsz0Hx1pgmA0BeGjV3gJeNvoL9s4eUDoHLqRXoktjPKOyZbx8T//8z+ZFFH6&#10;VlDpJBO97ZMMSVvXrVTShyYAXjVeP9uMnNPVdDlPmYnBRET3KTMm/np96Ee6nu5FxMQJ45FhaCIy&#10;+dCnJieehzBOrXgzihjL8hcYJwwOk6H49DGjkSzkMD8wwNUPJowJ2+gQSHOJ7WzqyJPEO0o+nwjx&#10;nYFDz5u7tJO48vCd/DwYdLv5xOrs2972tjyB8jL+5je/yTJaIWfMvvnNb86eRuki/yivux7NS+ZD&#10;8ttxA4swOMisr4S3TX/RL/QlxkU88hAGg6P89NUzzzwzx9M/zcP6Ecy0C6OIN4NNoA31N33gHe94&#10;R7YNYG3+1P/vvffePNfrV2wK/ZORFXOn8pAuBpY8yEp+xlD0M22KOJl/eY61uX7GzkDc9E8h2kz/&#10;5Wk666yz8kKFMfmXv/wlz//6mL5nvBqntlvrF8YVORj0jG8kDZ76p75kPPCyKJMdQe7oJ8aG8ni+&#10;rLLDDBk2jhEsWNvyCC9eF/rA4oe2UG9jB/ZwhiVsYlFFXZBD45fHQbsYQ/CEi7EUWGYQav/gxJik&#10;G/QR9WDn+R5Y1aLn++qrHNvEkR4eryA5+hZcQucwntlL6hjjrZ5fd/kedYUF3PQH17SfvqMt6WR6&#10;R/3oIos92lE/ty0d5ry7vDvf+MY3MkmQB3sTKYSN/NijFsfgzF6FI7JoR4OdF2xnXj66J7yhMf7g&#10;pS2NM+XxKuo7xlGMGX3GGEDgYjs8XcspIq15RT9VnrGmfrYf60/Sal99kO6mD4xf7ay+SA2b3jj7&#10;8Y9/nNN+4QtfyPMKPQw7dexuQTuon3GoH8b4cW5sx6IEvUYfiYMjaCu6xtHCy5e+9KW8CISbGO8C&#10;vPAT2zHxJLjZ9k0P6k9tBe1qrIlvXMNWWbZyGlPGJ1nJozzx6APtoU/66AvIHTlaCwt9gy3cBYpV&#10;AZMg5UZ5URrIi0Eg41CqBLIKS3FRVDq0QHG6ZsK3sgscHToErxercwAUc6bAf/vb3+ZBZeBQcowA&#10;nYjBZKBRxL7rmJdVrFtnp6CRSkomOjTlp3ykj+dPnZBN6YDqQ4EbcPIDvPIBHcYWYClPE4l6GFDq&#10;Lg8dRB1NcibHaPx63cr3gkBBYNVCwMRCCSMidA/9ZWKlYxjc7lHwnt3zodxjgqeLGBLyCAVPb9ky&#10;4kj5M8wsJsnHBEwHi8sTYYIxeTEWXUMuETqGBcOYt4+uNeEzNOl491vSy/QZnc3oDa+Ho8mQfIia&#10;/BgdjB4y0Z0Iq2vmCoYM/WgVnPFBf46tFsPIbaIlL0zIoiyLbnQ4o94EiuQhsiZR+ZsQkUlYmDfU&#10;sR7Eg+nf/va3PAkibiZfxhAdTWYf84I5gwz0e+BWl9F384a6+qwoIXCBuXbWNvqYAGvzFgMvSJb+&#10;475+gLy4p+191Nucbk42F+p7MIENe4Axr13EY3QwUvV7RqT+zsCM7Y3KthVJvuZScigP8WNzRNCm&#10;+rZ05nvnFgHkzx5xrk+xN8isHckTJENfqvcLY037M0Yd9WFeEvnrH9LyROo3jGRykRHZMr/ryzBR&#10;d9uLjS11ZgexH/TpeghjVx839qW1K4nhbJwHEWTHGC/qoDzxyGScwoSs2o8OsXqvTkiWsWoMW1hh&#10;i+jz5GK/GDvqJ24dA/I5V6fAUTztoc3k2RjEVxd6BVnQD5B1bas92Fv6hPz0A3VFfOgU5UQ/bMy3&#10;O5wHPvqkhR52ob4Fe3qC/QdruobBrs3gbHGAjai/0CPSCvqDfm/MaS9jg06BDZ2lPGm1GezENz7Y&#10;yfSrPqv/ws1YEl9w1BfkQWchldLT5/oMPemattGPkACPP5HdIoA2EVc5+qo+po2UaWwad8a+I10N&#10;D7Lr49rPdntjTV7GrDLJbj6jO7uzXiSbOujbQd5d8z36O14C85hHjSsYaWuE3HXzsTFifAkwoJ/E&#10;1Tecy09Z7eEhD/1L+9CjFqSUo+8pN8pQjjJwK+XjH86VpQ+ZK7Wt0FKZrXruVEyl//rXv+bOolEp&#10;Np1EMAFThCaFz372sxks2xN1HsIgZNJSOB/84AfzqoFBcllFxCjO6Lg5s+ofsCkyq8wmEQMGmFYb&#10;dDIkzKCJSkgPIDKKZyXBap1Bp5MDmevUORC4yQGn05Ndeismjla+KVirgwaltJQ1QqseP/zhDzPw&#10;MLA6qd62eToilWQKuaI+5VgQKAismgjQKRQ9Ekb/MQoobBMnPUE5MyZ9d51esWWMzqVr6FA6jOKn&#10;zK3cMWLpRKv1iIqJ1ocnhBfQBGFiZ4TSv7wMDA0GC/1mNdgqIyOX/rXzQRzGpmcHGSn0K70Xk57W&#10;I6uJhSFAzwrkpvcYc/Sm64yLj33sYznut7/97SxHjvzyP7qXQSB/BuUBBxyQV/flrezQn3E0F9j2&#10;pU52UtDZ5DQP8KghlHQ/8sfQobMjwNHCmwlbfS0YMorMXfI3b5Dd3GV+YQz/x3/8R5aHvocN3Hiw&#10;xlc7NKSFWXcL+llrAR6MNUaD+utH5itEiuEGRzhpa/2ApwpWFgJ4Kmxf0jfhpS9a5Ud6LPDCR9mO&#10;sDRP8lKYZ2Gsb+uDFhj0L30HQUFqBHnyHBobjFmeCGXEAoX75CKjtPo+Y1R9tLm2QOYYQ7FI67k2&#10;ROmLX/xi7ivqPLZaQJBXlKkvh2eLka1M7S0v/VL9I35O9PI/13xgyhuFIIqr71tgMK6UB696P5Rc&#10;PXhEyM+41ldhbczr+y2VF2UbMwx3XiDtZyxEm8vTqj1sLH7Y3YTAI2rsLMSDPSPUy5DeuEA4kAB2&#10;lzbj6aMvYFSPH3WieywEMCbhJahr2IPGEw83ncV+o5foLTqFAVzXKTlxN/gHCx9Y6LvaVP3pBH3X&#10;NUY0PHhwjBP4et4w2tm9qNuRRx6ZFwLgy96UX4wx8YwV40Hbf+hDH8qkQfv5IG76YGMIGbW9MhEJ&#10;fSGIiqNgLtAfjQ1xkWtj37g0Ho0zRC7aK8rRH3nm7Mqjhz0jat4yHyF8dDXdqG/xaqmTecyzy+4j&#10;p4FF5NndjvX+XJfNdfgaK3DR7toy2lO91Be2MNVGYyudIg1vH32IdNM79JD0sG4PD30MkTemxDd3&#10;Giv0kXzNaXRdyGcnIl2hL2oH/QvZDvsCx2mpjq2SO5EJofF1UJOdgWtgA8KKhAFtNUlnowQoExOl&#10;rQaUu3jiMwSsgpgYrF6pfKMwALUKIA9GAJaqMsr9wx/+kBUcw4ZMwJWHScrqge8MAIOP8mH8iEeh&#10;ahwDwFEZVpkMMsCEW9o9itI9Slp+QDcZSaMuBo2GBbqJyoQvnTqqO5lKKAgUBFYtBBr1mNq7FvqA&#10;jqA76BYGpZVu27QYPPQGA9fuAhO8eIxFusikScnTYyZTRq0J1yTMCKPb5CWYKOgsedK3iBEdbLI3&#10;EdBhPnQVA8KquzzEt2DH2DC50NOMMXEjqAv97jr9r16uKUM8Xgbplas+8mcA24YWhoc07sGC7pXO&#10;0cc19wMv9+SNMNC1jHFGvsmVoUtmhpcJFwbq3RjIJ625y6TI2EXU6HRzmcVCZTBWrZ6am8gR9SaX&#10;fLWH721tfWksuyvP1bMxxLVoJ22gDvDj4WHgeSHA2JeNFPMl0uc6PC0OCNEursGIkWfbmf5nntb3&#10;5Ct/OEV893l55CmN/iwP8cimH1js0IbmYAYifBlY2kGbiQd/hiwbQ5vJ0xHh0Y7u8ZppZ0a4saUM&#10;7eoYixz1/hHta2FB/yS/RQ9jTJp6P6zjWr9uDKk7I8xCDFvDIjHZIv96Wvmqo7EFD/2aEahM9azn&#10;LV393Hfyk9N3z7rRI/QAGwle+jf81ZfBBx/n8Iz88peX/ykTZnBiP2k3MhpXymgMrklDjyDf4v7u&#10;d79Ln/70p3MabUgW+cEUNrFQFOSxMc/udK5ubDk6OGw5ddGejHkfZN59fZe9iQh7vljbwCdw006h&#10;R+QFKyH6FyJAV9M/PvCRN+MdjvR15NWIUVwnb71PR7yQRVnGG31uUYD+NF7pUPax8SWuj36gP9Kl&#10;Avn1IXERBmNOe8Z8hMSII7iuji3JkiOsQP+0q9BaXeJ6tLX4xjIPrzY2N+szPNrmwVgEbQkCeWhD&#10;4xbGxo4AVzqRrjU362fiCfSl3Tw4kTGPFCqPDmxpQSAnqv61Su4oCJO259YwVKulKkKx6iyhzE38&#10;EQwIwmt094HgfnRM33W+OI90jioijUoyalQIuaK47Tk3EdseQdlHfPlYBfP8BlCAbYWCG9UDkzpv&#10;hChTGWQwoJXjug7OeKG8yKwxHX0iiOcTgLseeUacciwIFARWfgTouTDm6CsKNvSDo4nPURyBweVZ&#10;BfrGhGsid99kbzugLYz0GIXO4GIARKBLkSofBNCzLJR63ZCUF10VRMbqsl0MJnO62v3QW+KFnnYt&#10;zpUXcaJsRzqfgcAACf0oHmOQDL5H+fLyaStEGdK0Ftyjo4WIX8/X/bbSm7ssEvL8MTjND9oIkdUW&#10;PFMIs/ZgZJkLlBdlRblRTlw3f5kbfELGaIeIG+dZ+GXwjyxkJYsFACGw8l3fIUvj3BePSHhWSt/Q&#10;LywAIL7mTn1F+yKBUV/5aX9lmXcZNLGgq49HvMACLp5xtPDLm2VRVPp40Y78xNX/tGekb+yj4gnm&#10;aoanxQjeKWNBOyJKcHYurfbzcQ3xMT6kI09LwVzPYGUgMaiib5EnPvV0IadrjGOk8qc//Wk2gi1k&#10;wJOsrQXppYOJT/Qj8cnY2Gfq5Wlb9xl3SBMseD3FUX/pjUXkgy6CLy++c/ec14N0sKFv2D3Gg2tw&#10;DBzq8inbubdpWsi32M77ZBEcMVEG2Wyb5gXlLWKcIoMRIl/liB/91XfXojznXRmU7WNBAhahd8lH&#10;N+i77sNQHXwa8WxNXvHqceUDS9fUN+4py1gNjBrzk06IBQEkPvJxPbBDyswR5g84yj9kjmPkJV18&#10;V37IIp0+ZVzIyzg1TsxZjZ5paSKdo3zIJd/AyXl8d72r21c92wtkMr/RKxYq1cNH25Mdvsa78WT+&#10;EN+HvrTLT183dowpcdoL8kaS7c6Rjznd7gSEXP8L7xwOE4FuM64s2NDBdDYCTl/Xx1nEj2OrM7GC&#10;KQ1kzuoUsqUDeeBTpRki3IgmCMaKuFyTVjqkUVGNS9GrDOWmEi2tKOkcOrhVPmRSBXQsK7Uq5R4l&#10;VFegZJCv1QUE0EPZXhuKkJoI6pOUhiILYCnXaDwGC2+iyYBirE+IAVAcdc4YEHGMe+VYECgIrBoI&#10;GPsUvsmP3rOYRClTwHQU3eXcfYYjA9xuBZMuHcVAMpHQbyYTOlU8q34ICT2KpNWDNLYFKdu2OQtd&#10;8qA36TYfQbl2TphwlMXwlJ9Q11kxKbve2nf3hJgHGLAmMBMcvUy/08EMeEYnnauuCCsMHq08DHV9&#10;GuUrz3cEzHc4tBUinTj1722loevhYy6AKe8oz5StnOpjAmXA2NqGLJub6jhE3mRUpvvSmZBNpq4h&#10;N+Y7ccxL5hvtKV5LeUWeS3qUP8NTG1gxtqBpNVf/0y8ZC+TRXoJr+ox2YfQzyMMgsbqvDowEj0Mw&#10;WMQPnJWlj8PPllsr0rx/5lwGjXlU2WEIOcIZefIqf9jKK/pn1L0RH+eN18RVD3aG1XBtZqxpV1uT&#10;5KsvmrfV3TyufvqT8tSjtaAsfddHHQT5xVjRju4JbAt9GRbqzJ7Rv8lmOxtZYFTv6zlh7Z+8lSkO&#10;uXx3zTnjmR3FixMhnvlyX/+CN9zZYfSE+uqT2lF95QcL2yJhBX9GuustBfIyaKXXj4xrfUpe0imf&#10;nUbGkJ2NhGAEETrttNOydxY2xr88bdPV5nQd3JQPXzaheHHNdx8YGquxvS3aoiWZl8W1qB8s6GtY&#10;+AQBhwk9Z7HMWKHf1BXBhVP0kZDNuTyjXupTb2t4iyMPJI0O4uG2+HRZ9bhS9L/IL47yJIuxoD/Y&#10;9krXu6avG8MWrLSjxRf9VD0sYMEZ/p6jY6tL34hz4KC/qbu+bneaRQT9KRYrQ08q00dd5IWY6DOO&#10;2pOuQYh81+b0RujN1vpk1LWrj2SEqz6gLegY9YUtrCy8uq7t8Brx4WUsWGgx/jmhxo4dm8cy+d0X&#10;tKc2prOMWXkaJ/oSvCwomNePrLbzItAeX9M34AXfCPKzCKltbKs3XvAierseL+LHsVUNqPNSnDIm&#10;oIGrc6u8CR1z1IC8aR70V2kCY5wmA5UxsTJebJk02ehoGjsGQQihDI3uY7KwX5iCBbj4wMCS5W3g&#10;kEsHFN8ER9kygMgpb8BTojqeTk4GMlJM3KBWEgFkQInHWDK4KUV5atRY0XIOwBiwITMZYEQOccWJ&#10;Ro045VgQKAisfAgY65QrfUKHMMzoN4tNJlq6iHeBXkAIbCu38knPxCRnUmBM0ZOuWfiiQxl69Ai9&#10;ErrFxGIrEP3pWRYGoXSOJnMGvQmEUcUIY5jRbyZ1OpquEuRHj9V1mzLpsZb0F90n0MXqoI6uiU+v&#10;mpws+rnPcPDgvfyUW9fx9Knrymd4mCRtQVJ/ujpkUG/fQ58q2zUyyyMCWcURt6Ugrg9ZYedZEW8Z&#10;teLJgEGmYW7SZiSRn2FCPoGM5jheP3nA3kStfgxs85t5xws5/OarOQT5YLCZpLUFGZdFCAy1u2c1&#10;YuuttrEoYC5kmPGiaHeGAq8drBiqPMWwY5CYH+Ejnf7n3FyrfeEedWBUjB8/PvcpW4l4bjwi4bo0&#10;yhxbGTfy1C+0l3EAM6QXxsqXZ7St74IjOaOs6HPuqas+LW992oeBxIhlgKm//m1csEvkYesSOdgC&#10;UYa8GoM6kiXanHywkDfjXduyP9Q3+i/Z9AlkWf7u6ffqyTbRJvV+H2VKJ3/5BLZk0/+NV+1yWaVH&#10;2D76oTaQv35lwVubKYsR6jlD+LJX9MVoZ21Ad4gPT4ZfSwFGDEhx6CZ5kU18Ost12y4tfChDILd4&#10;PuLZ4owseKcCO1CbqDf7DwEwntRPvuqgHPHlz2MYbWUByn26RVs6h1Vb7dZSnRbnWvQzddOf9Rv9&#10;wXXjn26jp+ALL+RaHYxxfSZkhIl0Qt3ePPXUUzPRhac44rMvLa7QHbbYGiv0tPEBG3HEjz7ZWC+y&#10;mGOQNv1E/9Rn4G2c0Et0Gx2HmOnHbGl9TJn6W/RPZdXHon5BPp5vzyDq57YeK89H3eBCt5FbnyQD&#10;jGDCc+unZshBJ7GxPVdoztMvjA11l09g11i/rjjX3tFeyiOLuTQ8cdqZ7HCkb/RdbYPk6ud0pTxg&#10;LJ2P9jWuBf1ZH3JurJpnpDMWYGxc0cn6kgUziyHGGTmMXzwlCJ620h/Iy36gU+kemNNT2iL6n/TR&#10;p7MgZIkv9aNIGpDghCKozAmG4BHaC0yslGGSp1WrOAQRRwPaY075HlkxUo3Oba9juQ8oDd0oiA5t&#10;svAgtwraQy9PgUKhFBxNyAwrDJhSNKnp4CZeQIytJgJvv5KX9JSGxjKAlUshjq8mKkrQirq6AYtc&#10;0gCJweF7yAgHA8nRfR/l6ADqBSsNpMHdK6EgUBBYeRGgbOkipME2NKumFD4jjy6gtBnYVjDpGcrd&#10;dxOHeEgZQ5I+NHEyLGw9p0PkYQGKkWSioMQZevSM54Os4ptMTZoIIkML4ZM3g9ukftJJJ2W9bDVf&#10;erKYCOShXJO0SZZuVw5dp+zGiZdOlp5hiRiFbjOp06s+jFo6H8FkTKgrYiSO9HSwc9edq4v4Xo6C&#10;EAlkosfpT9iQWzz6l0wMBoatc3kwQuCsTqGjo7eJT58zaOh28cNAYwAzXHh5zFnmGHpdHXj5lGOy&#10;lG/IyBNqPjCn8dqoiznQpG0SNs+pown70YpkKK9RppBtaR21G8y81Eu/0f5RLjnVz7N0Fh0YdeZK&#10;/YzRxbMGF0H/QVz1l1gN1kf0P31P3zDHhcHide+MG31Q/WFm0dWz6+wA+fFmMfy0r/nZfe1h7pSP&#10;dtMXfCezI0zdh2P0MfL57pq+yXA1dszhgnZG4hhExp/HRlwzjytD2XUjLid6+Z9ytTtjS/kCTF1T&#10;jn4Zz+PLx2INGcgDU/aGfqrOylA/xEQ/IUO9DvJWnvjkinHmmrj66f77759f9GahnAzGKz1gDCjP&#10;4rRxaPsso1sbwV47KVc+7J/LKoIoX21Kt9RDYGmsMxIRBPEFdeC5DZtHv2bsIh36DluHLPJQNvm8&#10;qANxIIe+5oVH7Cnx1FVfcISvvoKAqLvxpU9qS3Uz5o0rZdTbIwu2DP+pi7qpC93lI+hv+ie86QBG&#10;PbKtfvq9ceca2cU1PugmAfZ0TSyo0Ct0lXHko0wEyMIBggt3uubwww/P/Y6dyraFW6MOgRdPkfiI&#10;IZtaerrcmLCoZDwE6dAHjHm6W76h5+RNTunUMcaldvGdE8eCDF2ujtrTM6rqTX5HfU756gYri3mw&#10;oRf1D/XX3sYU54wFGNelb6xXBq4L/8HKXEMWwREe+jsMTz755DzX6fvaTBt6MaN+rj76s74KK0Gf&#10;lT6C/MShE2Bivok64yf6in6jHXjj3IOzMaztkD3X2A3isDNiXtQ36FOLyvqdsowpekWZdTnI06NS&#10;+M0K1FCEjxARCRIhgFC4686lUUFBAYSMyrgv6IQ6j8EkRPp80vBPGh+sWYcGonTyjaBM5Uc5zgEX&#10;ADXKEDLq0JGGzDHJAY/sca+x7iGT+xFHnr6TQ/z6vZCzHAsCBYHui4Axz9Cga8IYCp3VUamNfQY+&#10;XSU/k11dF8gv9Ek9z9Bf7tNFyBBlHnou8oi04gtxXr9Pt7pPj8mPbqJzhTAqIn3Ur37uWuSXE9X+&#10;KS/S1C4v0v8MT0STYWi1m071u3aMbueMBdfq+ctPnR3Vlyy+x9H3xvhxnwy+N8apy1bXzXE96hH5&#10;Otdm8jG/RP7uC87rMpITziGv9MqJecN3aZx3NMjLxM6YRkq0lXw7GpQnyMP8xxCTh3wjiNNSnrBW&#10;16gnLPSfMMLk4V6UEf1FXq5FeueBk/nVPTj5yD/m3Dru8T1khF3kF9caj1GHxrTKU36UR/728pJ3&#10;5Bf1qpdHHmNaXuQXotyofz1+3HNsLZDTJ+LW47kOf3mHLeJ+5Bey1tO4F7JLT2Y6BCkkdz19PV1L&#10;8kdc+ckLntHPnUvTiGlcj/pE+fCql+++e+LL07n8heinzuUf5/lmO//EtyBBZ46tjG1ldDZEHVpK&#10;px0sZBib5ojxlUMAeUfAkSvGtRfpWEzRduQR5EkWdYrx4HrgFHHoROlC57sf8jRiLU09yF96ZIqc&#10;DHxBHvQPUscTHwuF5LaAyHFiQdL2XWSvUS9HGeSI/qgO5In6iaM/SKssH/HrfcZ9MpKt3t86074h&#10;i6N0nDqOCM7itHXkRx6hXp+4px4+xj59Qv5YQIRtBOW310b1ekc6xyjX/ZbwCPmiPOdRFtmcuxf5&#10;hMxxHmVVfaJHqzORiskkBqJEhHFdhiroXOOGAhQnBPBdgT7RyPLzIWBUQrx6kKc0Bo84ca48eUuv&#10;vMbzkFdedRnqMsqvnkdrclNO4ilDkIdy6/lKG+eBiXOfEgoCBYGVHwE6ga5A6OgW53RF6CYIOA99&#10;Ukck4rhPf4hD7zXqGfeE0EVxHros0sa59K6FfnIu39Djzn0iP/d8QpfVZfSdfg+56vfENwGqu9Vh&#10;BM+KNKMA4eM94vEgl7o5+ghR5ygzZHI/5I17Eb9eB+nFE1+8xhB1jzq6H/WIfAM351Gm+K3JKF6Q&#10;L9/lp15Rhu9CnOeTZfwPJrDgcSS3cx8ykFFwrq7qGNdcD+zifsyFzgX9xfc4j3pFXlFGHUfXyAMb&#10;WEWot5X45IiPe8omT2Af6eIoTpTbGC/KY8hGiLrFeUvHyC/GRcQJeeK+85BVvuqmzDqW0jbKFfnF&#10;MbCUTtx6kCcjsjFEPLI0BvlEm5BHnNAhUUajjPJQFlnUqx5Cftejn7smrrzjfqSJMusyKl/6wMw9&#10;MgSWIVf0tUhbLy/y74qjusW4rZdHTp/ow3Z98bSJywtp4cwLZsID5Hr0o+iP0aeVIQQWsIk48nff&#10;PZ/AOsZWXab4Lr3yfKSP/CIP8eBNfh55zhGy8MYhgRYxed/Ej3i+10O9P8rf/cDEuXTKj+t1uaN8&#10;cdRDXtJI31hOvcyu+k5ussTYqZerHtrGnCYOuV1rbI9o27bqoxzpG0OUG/gopx5cFyLverzAuS4/&#10;eZUTbVHPq1VyF0LUI8sgCq0LUI9T/14XIgSo32/pe5QRwMojBo74rZ23ln9d3iivLldcqx/r5bne&#10;Uh71OC1hVc+vfC8IFARWPgRCF9E9PkJdLzgPfeZ7SyHuS9+SHmm81t65MhplqKchcz20pwtDvnqa&#10;+E5mxsP4alWbocN7JD+kzrYsW85aSt94rVGmurzKaozvvK3QWP+W8og46iC/9sqUR6Txncx1ORrT&#10;i7OsAxnIpA4+cV4vt6VrjffVI9LX6yRtY73aO6+nr5cT3xvTtyefdC3JEfm1V17Eazw2yhH3Q57o&#10;F3E9jspbnDLbqkNrskSZ9X4X1+rHkInMHY1bT9/4vZ5H4NEYJ8qM687bwiziOTbWt15ePd6y/q5u&#10;FqhaCurCsLarzWM+sZPM9jzbGT1riFw1pm/sG411rfeDxvZqDeu6fI3p3avjp3wLHbaben6OV999&#10;2/tcs80QIainqefve6PM9fv18uO6a/V619PXr0f85Xlsq96Bv3YR4rxR3rbyiLjtxWkNlzp28qrn&#10;05I8reUjbSZ3KuODGS7LEKB1toyOputovM6WX+IXBAoCKx8CoS8c69+XpKaRz+LksSRpF6e8pZHG&#10;KqZtPghePDvAk2QissK9ItRpeclovo05lwzxfUnaZUnqsiRpl0Tm7pp2RcRjecvcVeVHOY7GDX2z&#10;tIO8Pf/rWVPkDpGzhduCloUshnjIsbhlL2l65dbzgAOd7DlWRJTc5Ixn/+yscL40dM3i1rmz6er1&#10;W1Zt3ZpM9bJbi9Ndr2dyhx3quG2xwO5agSJXQaAgUBBYHAToOx8TYuMK7OLkt6qm8fyFENuYvHCi&#10;hPYRYGTFymyZg9vHq8QoCAQCjG56m/6mu42lZRHkjRDZXuijTC8JWVGC7YECHR16ekWRPeQMQres&#10;2zrKW1mOPaq3gTVrdJPLisxSV5YGKfUoCBQEug6BIHgm7hIWD4GYNxg+JXQOAZgxTOPZic6lLrG7&#10;AoEgEl1RVimj4wgYN9pmRfJCdbx2bcdc1fpkkHd6ckUIy7t9qrel9uhtcrGv2AO9DJ0SCgIFgYLA&#10;qoAA3ReGQSEmi9/i3tJnMvPmt4Jjx3GEFdzCEIjzjudQYi5LBLSLrcU8N95E6ryE7oNAtAe7Nb53&#10;H+mWnST0hN0Rnq2zBXNl17nqF/P0itDWZIyfS1mei8a9CeIZCcqrhIJAQaAgUBAoCHQGgXjrW/zU&#10;TWfSlrgFge6MgB1NDLV43Xx3lrXItuog4GUvHDLxdsVVp+YrRk21C52xPBcdeio8XJ4rBmxFyu6A&#10;gNWU+opR43l3kLHIUBAoCCx7BBjAPiUUBFY2BPRr9lF9rlvZ6ljqs2IhoC/qk8Vu757tFm2zvOfE&#10;7vmgSdV5lyjk3RNlC8USYdhOYr/3ohN7cxTvr4eMvZHJp4SCQEGgIFAQKAgUBAoCBYGCQEGg6xHo&#10;HuQOmbOfvSIJU66+LE2+8tI086H70/zJL6b5s2dVqHSMqDXPm5ua1lgrDXvDXmnkBz7e9WiuQiUe&#10;f/zx6aGHHkp77713fi3wOeeck4444oj07ne/exVCoVS1IFAQKAgUBAoCBYGCQEGgILCQynSMsSxb&#10;tLoHuauI3byKyE259oo07aYbUs+mvmnQltss5HSdeIi5Z5++adotN6TJV1zSKrnj0q7vg/Wq2+6y&#10;b5kHjEfMG4G8nMADs9017Lvvvvk3VMaOHZu3ZK211lppq622Wubiar+nn346v5Z46NCh+fjEE0+k&#10;4cOH5z3o9bZd5sKUAgoCBYGCQEGgIFAQKAgUBAoCFQI9e/aobPgeqU/vZfu74e2B3S65QzgmTJiQ&#10;vTO+t2U8ezMMI7uzW/MWVN65abf8K0295srUtOZaafC2O6SmMeukXgMHp179B6TmioA1N1dv8mxn&#10;u2bv1Yakp06ckyZdeG6r9Sa/H6B85JFH0q233pomTZqUCcJ6662Xtt5667T22mu3mnZZ37BH99JL&#10;L83EDlEiU3cMtmN6WPS5555L//rXvzIZRe7id66WpczIHS+hsnbfffe0xhprpN/85jcJ2dxmm226&#10;DVFflhiUvAsCBYGCQEGgIFAQKAgUBLoHAlNmzE1PT5qdJk6emWbNnJE2GNOU1lljUOrXtHxIXrvk&#10;jmfr9ttvT/fdd1+aPn16NuRbgpLRPWbMmLTLLrt0mtxNv/lfadoN11ZkblBa48B3ZY/dvEnPp7nP&#10;PJN69u+Xeg1aLfXoyO9Q2dk5d04Vt09LIi66dvfdd6ef/exn6U9/+lMmo1OmTMkk4b3vfW/63Oc+&#10;l5bXW99gff755+e3l3qDaXckd4jdHXfckf77v/87/fOf/8yvifaaWm9uOvLII9MHPvCBxJu3rIJ+&#10;dsstt2Ryt8UWW2QifOKJJ2ZSvuWWWxZyt6yAL/kWBAoCBYGCQEGgIFAQKAj8PwRufnBKuvqeSWnS&#10;tDmpeUFzWm/CvLTna1LaeuzyeQ9Fu+TOL9zvuuuuafLkydnjFb94X68Zg9tnu+22S+uvv379Voe+&#10;T6vI3bwpk9OIt74tNc+v3rz2/LPpub//Ob1w0XmpZ7/+ad3Pfy0N2Hiz1LNPUwVa42/xefnKyztc&#10;O/gelr///e/pggsuyORu5513zgTlhBNOSD/60Y/SAQcckJCE5fVjibaI8oDG73p0CMBORNJObXlf&#10;28vqhRdeSMccc0zG5z/+4z/SQQcdlPH7+c9/ns4+++z01FNPpV/+8pdLVAYZWpNTu/z0pz/NYsJJ&#10;eX7rZXm1V3t4lfsFgYJAQaAgUBAoCBQECgIrHwKVSZ0enjgj3fzQ5LTW0H7pk/uNSxOfeyH971WT&#10;qmtT0trD+6XVBzd1ecXbJXeIgDcibrDBBsmP1cY2xpDUVk1GNi/TqFGj8ve419HjnIlPpwUzpqc+&#10;a42uyN2C9Mzpp6Z+62+YNvnlH9LciRPSxP89JY3Y/5C02k67pebZM/P2zB6Vt6hH336pR0U+vYhl&#10;QfVDozlAuo3AOzZx4sT8hkekNX7fz8tA1MF2Q0SBN+/iiy9Ov//97/MzXkjrO9/5zrT//vvn3E8/&#10;/fT02GOP5bdE3nbbbfm6+vvRU54/JBFBu+yyy5L7SORrX/va9JOf/CQ9/PDDaZ111kl/+9vfku2M&#10;CJJ8xYe3DxkQnKuvvjqdccYZeQuprYjVL8+nj3/849k7euONN2ZPH0J4+eWXp0033TQdcsghmYwH&#10;BOeee2666qqr0nve8560ySabZM+WdOp18MEH57jkUR+yKtsWx7e97W25zSMfR+0vrWfePvnJT+Y8&#10;Yysmwodo3Xvvvbm+tkj+9a9/TQ8++GCuh+2mvH577bVXznujjTbKWXteTjxbLWH3ute9Lr+YxX0L&#10;Cv/+7/+e+xUZ/Zjs17/+9XTttdfmPikunMgswMHW1uuvvz6deuqpWRbeZG2h/sKVV16ZsYL1FVdc&#10;kV7zmtfkdt1+++3z/fKvIFAQ6BwCobM6l6rELgh0fwRibolj95e4SLiyIxD6tvTJbtLSlfl5/1PT&#10;02oD+qQt1huShgxsSvNn9U6brzMozah+IejhiTO7J7kL+BADhIfnpjEgM4x5L7hYnNBcGe3NlVHe&#10;syJrjtNvuzkN3GrbNHDz6gUd1efhr342Ddnl9alHZcgLPavyeg8bnha8ND3Nn/Ji6lF59PqsNTIh&#10;fNW/igDOblUMBABR9bKSb3/729nbuPnmm2di95GPfCQTDIQVKUKAPNPFI4lcICGeJ9xjjz3SXXfd&#10;lcmf7YjSr7vuupn02L46YsSIRSRQOgQN8UPuEJNrrrkmEw7E4v77789eRPm+6U1vWiQ3wuznBXgZ&#10;kbyddtopPVNtU73wwgvzs4FvectbMknlgTTIx1ZbIdULEa8HhMw2VEQVeVX/m2++OZ155pnpfe97&#10;X5YZyUSI1BMBQ3oQrU9/+tOveo5O+yOqiOkOO+zwqnuetZT+8ccfz9sm9QdYIG3uwcizm7ZyIthf&#10;+tKX0pw5c9Kvf/3rjKUtloiaZ/jgd2S1xVM8mG+44YZp3Lhxud7IJAxtW914440zruoLA7Lfc889&#10;mUC7v9tuu2XM1A85t2UYAT3vvPNyWfCSt76gvsv7d0nq7Va+FwRWFARi3NA1JRQEViYE9G32gEdS&#10;ijG9MrXsilsX9qA+6d0RoXtX3Nqs2JJX705Jc+Y3pyeenZ4G9O2ZhvSdXz1v91JaULXRyCG904MT&#10;56THJ05NW4zuXdnxlV+qC6vbrucuZEEaGNhPPvlk9t65roMxthn7yMXibiXMHrjKuG6eOzv1rJ6X&#10;G7DpFmnupOfSS3fenuY+PzH1X3+j1Gf4GlWJzRUBrLbgVW+SnPvU42nOA3enuROerJ7LG5D6brJl&#10;6rfZlqlp5Kj8CblbOu65557pgQceyATnzjvvzIY/MjJ+/PjEY4SEXHTRRdkz9+Mf/zjf//Of/5xf&#10;3HHyySen17++IpoVmfBBco477rhMFs4666z8fGJjmQZjBAQEZojHu971rkxebGNEet785jcvmkAi&#10;DeKB9PEsITXf+c53sveJJzC8VsjQN7/5zRa3xHoxy7bbbpsJzWGHHZYJFY8j0mr7qWf81JVMyBxC&#10;heQiQH7mQNpo1xkzZizyYrb0XKI8fRA89RTkh1T+8Ic/zETLM3kI6uc///n8UwrIG2J89NFHZxl4&#10;BMmjPyHR8vGSG9cRXH2OPK4HRsqBBU8fkkr2U045JePmu59t4P3cbLPNsmdZu40ePTpjiXRTkIhr&#10;mbwhWUJBoHMIGIvGjgWSEgoCKxMC5hvBQmQJBYHuggDbJxYeuotMq6IcvSp2N2fegjR1xpw0oKkp&#10;9eoxP82eVXGZ6pm7popdzaseM5s2Y0HWHwhfjQosc7g6TO5IwiD2Rknb93Quii88W0tiGPO6edZu&#10;zjMTUt/Ra6fRH/9s3op512H75bdnrvv5b6QBG2ycWW/PylM274Vn08RvfTbNvvfOamtm34UgzZuf&#10;1vza99OAiuD1Gtz6A4zk5mHy3Ja3ZSISPDveuKhunhuztZDnzBbIeIbQd946Hi/1NrDER4AQC0He&#10;QYQWCrXwP2wCH2SHF3SfffbJN73xEfF49NFHX5VWPN4n2x1taTzttNOyl0/+U6dOzaSJUcUr9va3&#10;vz2tueaa9SIXfUdoEDTbQa0+8mzxvtp2qY7Ire2Onlv71a9+la+pG7IHB6S3Mai/ujYG1wID9Y26&#10;2oopjBw5MnsXvZDF20rjxShW/JFnK1HSObeI4Lv8YIVEC85d96kHbSAN4goLJM/v8Llmq63v8ocZ&#10;OQ488MB8XR5wgGMJBYGCQOcRsKhCL3X2LcmdL6mkKAh0LQLmRvOmubiEgkB3QcBPZtk11p1/Lqu7&#10;YLWs5ZiPyDVNyW0xtHKCDRnWlCY9Pynb0P36LUj9+lQevaHDlrUY/y//TpE73hpeGMax59Y8r8br&#10;4nxJwuBtd0xTKgU6+arL0sjD3p/6DF09H9c44BAumdSn2oLZEyuugJs/qSJ2X/lkmvP4Iwu3YVbG&#10;+sLQnJ770bFp8NvelYa+56hWxbG6jJwgA7xhnlP72Mc+lp854+HhVUJuGPwIT4R4aUd9dVoe4kVA&#10;PIL41MmHaxHEkS7y9oIa565HkFa+tlPytpERyYIzr2IQyCA6dRkij/pRm/FI2ibJU4YcqrOA8Niq&#10;yfvnI8/99tsvkx2evShLXO0tH9tVp02b5tKrgi2Pto4iTtIFzvWX8CjLuXJg6dx2XmWThbeOwtpx&#10;xx1zOyhA/epyvKrQl09gpt18/Eag/OSrzyK4CB4Ch3AGvi3lU64VBAoCBYGCQEGgjkDMtfVr5XtB&#10;YHkgoC+W0L0QGDqoT0Lyps9+mY9UvofpM+cmnr0hA9t+e/+yqkn1kFrngu2ZPF8MZMSOF2pJw+Dt&#10;dkyDd9g5zZs2JT139l/SrEcfSr2q36zrv8nmaWDlieuz+vDqGbtq5axaRZtz391pzmOPpOY5czPx&#10;qwTxwFX1IF71zNVzE9L8px6vUJ3aqkh+m43X7otf/GKOY7WZ4c8raYXO9gveOsTD81+xHYOHy/Nx&#10;tqaqe0sDzEoKrxOPV5ARLwzhpZKmrVC/L61tgjyFvFxeuPKJT3wie+CeffbZTJrayqvxHk+Wrag8&#10;lF6ugqTxOgq2PEbZton6OQhbFa1Y1kmZuHDiQeMNk5e6Rbjpppvy1lLkyvZJAbmTd+QfcR0RWs+7&#10;IZrInBfKILLkca+zgUeOF1ldEWDE3UtUeFx5IVuSobNllPgFgYJAQaAgUBAoCBQECgIFAQiw7Ncd&#10;0T898+Ks9NDTnjuvnDMVs7rr8WlpRkX2vC1zeYRX3E4dLJ2nBfnhDXFcGtvZPDM3aPud0vwZL1U/&#10;Zn5jmnLdVannrTdWBnmFUEV0KpaQ+q43LvWtjPf5z07IL1Cp9tc1SFyRiKa+1ctUZlUk79nUZ8y6&#10;DfcXnjL0bSPyIhJbLcaOHZuJ3HXXXZe9Uurlw2tlC+MPfvCD7DHzUhSEBwFBvniZEEBkJgKvlrdf&#10;egkKLyAPkrczSod8CL5LH+TQUT6uC74HoUQWES1vnORR9KZK5FEcQZ7kIEPkl280/NNGtjZ+8IMf&#10;zHl7eUkEb5xERn1sSUWsbGn0lsnGrSjIHi/iW9/61uxV/N73vpffNql8pJEMvH4wFaJedYxcUwfl&#10;kMOWUdsVfCAFAABAAElEQVREbXeFl7L1K6QbORSXty1C4MXz6b7zwAT28kPAycOLiOh5BtD2WX0X&#10;trBuD7MorxwLAgWBgkBBoCBQECgIFAQKAo0IcBxsts7g9OCEyrHz5LTUv6lHmjJ1enp2yty05diB&#10;ab01BzQm6ZLzTpM7UjGsPSvW6NlZEoltvRz+1ren3oOHpClXXppeqt6YOXfyC9VPHMysnsebnwZV&#10;3r3V93hTalrNGzlbcUvzFFUEr2fl9Wst2K6HoPHSnXTSSXnfMnJg6+Lhhx+etz/aBmhrIRLglfru&#10;2xLJq+UNkwIPEaKCkERASsaPH5+JBeLDy4lwuBbPoygHufMRHL2QhjwCUiUuTyJS5mcJyKAs8bxI&#10;JbxbPHDys/0w8suZNPzTXjxuiCIC6mUuERBZz9/xxn3jG99YRP7EIXtj4L079thjM3lFyPwQPLzI&#10;/dGPfjQdeuihi5LACAFDUiOQgVeSTMjjUUcdlZ/185t58lGmn6hA0OwrJ1/9LawGkvrDHVGXBuGE&#10;tWu8hl4I44fNbROFEcy8mVRa8XicHdvCLOQtx4JAQaAgUBAoCBQECgIFgYJAIwKVWVn9vl3ftONG&#10;Q9OVd7+Qzr7hGS+HSFuNq3Y5bjgkDe6/WDSrsZhOn/eoXsvf3GhAdzqXpZkge2OqZ9TwtwqgRaFC&#10;sEdlyM957KH01IcOzj+DUFnnlQeUU7QKVVy/gTfs/Uen4R9fuOVy4Y3//5+3h9cLeUNqkClEClGI&#10;LYHiICY8PLxjiKztg0EIwhPnvL7lLzxLthsiNbxF7ovnE14sZUWoX/M94js693ybtMonX9wPGSPv&#10;yK+1YzxvFnlEPPm4Bw95qyu55dtSEN8H6Q3ZkCWErZ4GRuLV5YtrIYP7rvGowTkwk8Y99Re3nm8d&#10;I/I1xpGfj7d7Sof0OaqbNvVxXs+zpXqWawWBgkD7CJQXqrSPUYmxYiJgTrTwyj4wf5RQEFjeCLCL&#10;/N40W4lNWEL3QABbmTuvsotnzklTp0xOa44Ylvr3a1ouwlW6qkf3I3ftQNE8Z3aaceM16fkffD3N&#10;eeSB1KNf/ypFRTbmzEurH/XptNpB70l91hzVTi6v3EYCkIcSCgIFgYJAQaDzCBRy13nMSooVA4FC&#10;7laMdlqVpCzkrnu3NufBiy9MyjvOevVePi9Twe1ecR91b7wWSWfb5YBdxqfhn/himnXnrWn+1OpH&#10;zKtrfcaslwbttV+niJ1MC7FbBG35UhAoCBQECgIFgYJAQaAgUBAoCCwWAna2Va8KqT7L0220wpE7&#10;WFekNA16035pwGv3WPQj5n3WXm+xmqEkKggUBAoCBYGCQEGgIFAQKAgUBAoCS4IAYlf9LfewQpK7&#10;QK3noMGp70abxWk5FgQKAgWBgkBBoCBQECgIFAQKAgWBVRaBlt+YscrCUSpeECgIFAQKAgWBgkBB&#10;oCBQECgIFARWTAQKuVsx261IXRAoCBQECgIFgYJAQaAgUBAoCBQEXoVAIXevgmMxTmywLaEgUBAo&#10;CBQECgIFgYJAQaAgUBAoCCxnBFboZ+4WF7vm6rfT5k+fWn2mp+a5c/KPpOfX23Qiw57V74v0Xn1E&#10;6jXwlR/o7kTyErUgUBAoCBQECgIFgYJAQaAgUBAoCCxVBFZJcjf7ycfTixf9I025+oo0Z8KTaV71&#10;g+PN8+a+8oPobUGcPXXNqe/a66bRRx2TVt/ngLZil3sFgYJAQaAgUBAoCBQECgIFgYJAQaBLEFjl&#10;yN3U665Mk6+8NM2fNi0N3/eA1HPQoNSrb7/Uo/oh847ssOzRs0dFAnumx7//rTTzkYfabSQ/OOmn&#10;G+qhpWv1+8vj+8yZM9OTTz6ZBg4cmIYPH5769u3bZWI89thjacKECWm77bZLPXv2TI888kjVFs1p&#10;44037rAMDzzwQPLjkWuttVb+8cgOJ+wGEdXVD0HffffdaZtttkkvvvhieuaZZ9IWW2yR+lUe4sb+&#10;s6xEnj17dvrNb36Txo0bl970pjfldrj66qvTDjvskDbZZJPcP6ZMmZLGjh2bBlXjpjGQ+4knnkhr&#10;rLFGGjFiROrTp+M/4AmDF154Iddd3iNHjmzMvpwXBAoCBYEuRYD+nVst/HaVDu7SypXCCgIFgWWG&#10;wKut/mVWTKsZrzLkrnn+/DTr0YfTlGuuzD9CMfT1b0z91h2Xeg0YmHpVP6nQo1fPtGDWrNRcEYS2&#10;Qo+KfCCC1a+fpwWzZ7UVNd8zKdxzzz3p5JNPTm95y1vSjjvumIYMGdJuuq6O8Nxzz6U///nPaf31&#10;10+vf/3r06hRo7pMhIsvvjidc8456Xvf+14mBmeccUYmal/72tdaleHmm2/OBHD77bfPcc4666yE&#10;eLz5zW/O8reasBvemDFjRrrxxhvTD3/4w/STn/wk3XTTTelvf/tb+upXv5o23XTT1Lt31wxThF7Z&#10;//znP9Ntt92Wbrnllkzk9NlJkyblNrr//vvTRz/60Uz2XBN/t912y4sCDz74YDrllFPy+b777psX&#10;CToKN2J+1113peuuuy7n/ba3va2jSUu8gkBBoCCw1BCw0HT5P69K06ZMy79XNXfu3JcX2RYWsWD+&#10;gtS7T++0x96vS/0H9F9q5ZaMCgKtIaBPxgKDY/9+TVWfbGoternehQg8/cKsdMN9L6Yhg/qkzdYZ&#10;nEYO6VM5KXqkBZX2uOuJ6en+p6al1at7r91k9dS3T9e95qRrrMYuBLq1oprnzE4vXnx+ftZute1f&#10;m1bbdsc05/ln09Rrr0zzpk1JTaPGpAGbbF455VoC/+VfJawGVdVqi+L06Nn+78/Pq57vu+KKK9KP&#10;fvSjNHHixDRmzJgOkbv6YG6tTkvz+rTKk/mvf/0rkZcHraNhaci52mqrZTJJaZlIr7/++kzc2pLh&#10;7LPPzgQwyN3QoUOz8mv0OC4N+dqSY2ncI2NTU1MaPXp0Gjx4cBo2bFhac801sxdzaeTfmTx23nnn&#10;TLDuuOOOxJsL33XWWSd/D69ueOR4F48//vjcX9yzys3rO2DAgEUTUUfLhsFTTz2VSW5XkdmOylbi&#10;FQQKAqsOAnTR9VfemJ564ulKp/XNuqx5QfOiHyaeX82Rffv3TTvvvkMhd6tOt1iuNWUbTXx+Snrq&#10;mRdSr4o4TK3sNfOtubhvU5+06QajOz3nLtcKrQSFz5m3ID3+3Mx0fUXsrrvvhTR2zQFp+OCmNHJo&#10;U5oxe0G674Ep6ZZHXkoPPzM9rTWsb9pug6GF3C2Ldl9QkYap11+dhu7+htR/o00ysXvp5hvS8+ef&#10;nWY8dH8auNmWaa13H5H6jdtwoWeuUvARelTbMFPF61zprKv19ttvT3feeWc23K+55pq8bW2zzV75&#10;4XUGtA9S1avyBjKMERTbE3kz3JtVeRTnV55H9/v375/jmIBct5VOmDNnTh7oSAJF8NJLL2WCFPGl&#10;FerlKUN5Pu5TFtJHXITPeeSZM6j+IWDyYYRLK5DfNWXbVkd2Hiky+i4PxCXyzole/vf2t7898dRQ&#10;VLb2kUN91NlWvZBTXQRbGC+55JJcv6985Sv52gc+8IFFyg0myhVfubAKmWErf/fJ67r8XUNQyC8o&#10;f3r1wh31cj9wdL+ldlHnRpxyRtU/8WEpT+nhBgdHaaTdY4890q677pqmVs9/vva1r0177bXXIqyi&#10;rcksvXykgb26auvoPyFnlF0/Rj7aBbbKV+c6IT7ssMPy1tCHHnoojR07Nm200UY5nrZ773vfm+si&#10;nTohgOedd16677778jZM/fqb3/xmxgtm0dfUMfoGnKWHbb1fkNN198WPoG7Siqt/qLcj+dVdvX3U&#10;TT3cL6EgUBAoCCwJAv0q8jZw4IDU1PcVXRT5zZ83PzVVXpNsF8TFciwILGMErrvlgfS7s65IgwYu&#10;fFSDiTpr9py09qjh6btfOCz17tVZ63QZC7ySZz/hhdkVqXsx3fnY1DRyWLWwXRE7xJst8uzUeemi&#10;WyenBT16pXFrDcz2S1e3TktuqpWzSSpjcO4zT6cefaoGWG1omvXYo2nC736Z1vvqcWm7q+5Iw/c7&#10;OD15wvfz1sy87fLldbqelSHZuzKA+1TGbe/KmO7Ru+PPEQHStjUeic985jPZcLetDaGIcNppp6UD&#10;DjggbbnllnlLoW1tzz77bL6N6PD42WrIcN57773TiSeemNMjAb/61a/SO97xjvShD30oP58lH1v7&#10;/ud//icb6NIgPw8//HAUl04//fS0//77p8033zzx0tgGqLy6QY002PYoLQ+Z7Y4RGNU33HBD+uxn&#10;P5u3msb1W2+9NX39619P3//+9/MlXkqGvi196nb44Yfn7akRv3789a9/nQ4++OD09NNP54Gh/Hvv&#10;vTd98pOfzGnV+9RTT81GPkMeEeQNveqqqzIhuvLKK9N3v/vd9F//9V/poosuyp8jjzwyuS4gAb5/&#10;7GMfy/WRx1//+teMXeBAdphG/AsuuCC3i2fN4CTv559/Pt+H109/+tM0fvz4vIVwzz33zPkhIi0F&#10;7f+JT3wibbXVVmmnnXZK73vf+9LnP//53Ba8XwKvKZJrG+bWW2+djjnmmPT444/ne4jhH/7wh4wR&#10;Eotw/fznP8/3/v73v6cDDzwwtydCqO0pl5YCQqX9yascWyelj4A0/uAHP0jvfOc704c//OH0hS98&#10;IR199NHppJNOyiTut7/9be4TtvD+7ne/SzAW9ttvv9zu+oo0tvfqJ7///e/TW9/61nTsscfm5/bg&#10;COczzzwzb51VjyOOOCK3F7IbxDpnWv3TTnC3TVhf1kcuv/zyfN2zfb/85S9zP1QPdTdWSuh6BBrb&#10;reslKCUWBJYeAh3uz11trS29KpacVkAEelePDvXt2yc1VTZpn2pbcFNT7+y1a6q+V2u+JXQxAgsq&#10;O2v9kQPTpw7YIG08ZmC1ON2zsr0qJ1D1mT13fjpwl1HpkN1Gp3EjB6TK8V95hrq2kVaZbZna3Rsx&#10;Ke6evDnz56XZTz2Zeg8dlruEnzaYXZG/7JqrGgKJaxqyWkqDB6XHnpqaps+am0YN659WX2Ngap5a&#10;7cXnLah+RqG9wLuBFCBhthsiWp5n8pIKR4awZ5Y8b+ae550QIi+U4BHxkg0kx5Y93ipkENnx0goE&#10;SB7f+MY3suHLcGd0v/GNb0w//vGPc3zPQf3lL39J//7v/54JhJeXMISlkdazaspyLQKvC6LiBSsI&#10;JkM9gnte9CEfHqAIl156aX4u6zWveU2OrzyEkTFvy6Rn6pAE3h+eqXrw7BY5kV6eG2RG+YjVz372&#10;s/z82bXXXpu3biJAsEKWBHlusMEGmXzw8HghCeKCVHuGC5Hh8YKrvNVVvZwjiZ/73OcyLsgfL9S7&#10;3/3ujJcXi6gL7LWh8hEx8lx22WVZxqOOOiq/fMTzcdIipYhzPSDzSAiyCxPPMiKliA9ZeNo8bwcn&#10;2x+RGZ5Jz56RzbOa5OZJ03+QanLvsssuCebiH3roofn5PASRbJ6b1J62u9YDIu85OuQS0Tz//POz&#10;3NpX/0QMlYus8SRqE/1IsN1SOyGqvKkWEvQB/QihP+igg3I9XNNuCKZ+rw/zSCKNMEKa5au+2gG5&#10;1KctYIRRxTOnLyDQ0n/wgx/M5M6CgwUDCxhrr712Ll87Rp8aV70IxkIEL18JXYcAEi7QFSUUBFZk&#10;BCwy0T1Zh7RmjLHRKhthyuQpqXdTFX/OK4u1K3Ldi+zdF4EB/avdL7Nm5l0x9W7ZszrxnogXX3ix&#10;Inq907zqedASlj0C2qBvmp/WGVI9UtNc7YSquMCcaivmlMp2nVZ57UYNrXZF9ZufXpwxN82u7M+5&#10;1Rw5+cXJKQ2s9MV8TG/Zh1WH3FWt0WvwatVAmJ8WzJyRmtZYMw3b661p4v+emhC7uS9OSiP2e3vq&#10;2btaBak+faotGc/M6pnOufb+9PDEqZX7e34aMrApbbXe6mn/7ddJQ7bdvvo5hPXabCHEjJdn9dVX&#10;z89QveENb8gGLiMduUOUGLqMfMRg2223zUdEjnHsupewbLjhhnm7mW1n3irJgLb9TBzEiefGs3zI&#10;mjdN8ogccsgh+RrjnFdNkB9SwIj2VknlIIhk8HbEMK6jUi15gMRRJpl4cOSNUCEajGteFh64c889&#10;N3uG1l133UxObOtDZBGmRnKnnHpZJlckSL3WW2+9PNHy9iBgyJ30jHtp4CiYlBmZCCWShPAhIj7u&#10;IRXvf//7M0mAO4LsuTYfBAJRReKQQQQH8UAiycvjJD8eQAF5gX984MGTCMfGoD2QKASM91JfsBUS&#10;IYQl4mnbLm8obx5irhx180IZ8gcGMOS9ijdqIu3K9IIebYnMIVSItAWCOrlD4LSR/ojIRd15OgXk&#10;TH48ZMif5y4fffTR9Mc//jHLydiJduLhU2dYIVu8c8ifeikn2lJ7uIYoIoPO5Wn7pf6p/simrcvy&#10;FFxD7hB8/cVbN8mqftJ6e6f46iwf9+QdfYr31fUSugYB7aXNo92i7bum9FJKQWDpImCuWLhpp/1V&#10;9t69e6U+la7xPF4JBYFliUDvytnQ0zseGrpaPq26qhf8iJN6vLIQvyzlKXmnNLR6SYptmLPnLqjm&#10;v+pdHD2aq/NelWe1dxrcr1caOKBvmjHXwufCx2l6VfqCbdJcxeuKsMpYQQhb/403S/Mqr8jsp57I&#10;v1O31ns+kJ78yQ/SrIcfSEN23SONPPKovG2zz+CK2M3smf50w+PpP8+4MTdaz6rxuFpHj6iedapW&#10;UV6zxz5p2HrrtNlGDGcEiOF74YUX5m2F3pwZb6LkYRlfbe1jtPKa2L7IEBafscSARcIYtLxSvEDu&#10;8WoxhhnOiAxiJ/DmMfyRREYWYiU9MihIy+BHAj3/h+QEkUCoGgMZWguIKi/RP/7xj0waEToeSHVC&#10;VORLRuSPJ0qnRk7q2z8jb+WQJYK4yBtSI/AUKgvRiUDeRkNSPq4hBwx+njvpbHOUVj7Igu2JY8eO&#10;zZ4mHjkECXFG8JAf8sINsRPERQwjaD9ePJ4k3iwfJC08GBHPEUnRB3jS4i2p5PDhkeMFQ8iQe8RO&#10;IAsSjlCRh8zua2vtK9iy6V54cOGvHPhLl1eec8xqPqgwEVf9yIi4IpSMcv0hSJl+yHNpq6qg3rDT&#10;bvKDb3zch6O81VEQRzuKI8jfy2H0C4GsSKPyxPOBswC/aE/p9R2ebAsSxow+7BpizQCDeSyI6OcR&#10;6oQ2rpXjskVAO2vL8rzjssW55N41CFQqLffnSiG1XKDLlYobVL1lu2/1M0o+JRQEljUCtmPyAM2b&#10;XzkgXi5sXvX8p266WuW48IbGEroegaZq+Df1nZ7mNs/PNkn/gYPT9BnVOx8qm21g5Unt229O9Tzk&#10;3GxH9atIX1dpi1WH3DX1TcPG75VevPKS9NI9d2Vy16fakrn+N/6Tu2ChYVmNEs/YVVo7/f3Ke9N/&#10;/vHG1L9vtVrycuhT7amdOn12+tRJV6TffnDbNGr9cXGrxaPtd7bT2a7kmTAGEAPcFj3EgxHt2Sme&#10;ItvLbJE87rjj8tZKJI/n4otf/GJ617velQ1kpA4xk49QN7SdM64Z7z4MZUaXa+HJ8Nya7YCMYh6w&#10;MOzDcJdHRwODndcPuRs7dmzeChmkQB4IFi8Vwxs5EfxunWfO2grklpbsEdRTnfOqalxsOAahiLrs&#10;s88+mWTykLmmXIRR8NMLtvLBAIkif7y4RT55dYXGfDmQSR5RvufKtB+ixavnOi9tS0FeSJztgggv&#10;7JEsbRlkRt18XEN8BGQHDuQRLzBAcBBk58pFBNUL1rxbyBMS77wxKEObiy+OgEAjmsgy2SwiIG1k&#10;1gZksnVUea2FqEdL9wM79+Snb0a/JI/7jo35R/0QYqQWwZSOd1Pf46GLcl0vYfkhoB2iLZafFKXk&#10;gsDSQaC52da2V/R/a7kujNfa3XK9ILB0ETBPejOm7ZfRPend7D2ujnnFYekWWXLrAAKevcvzXxxf&#10;bpz8ht1F1xYusncgu6UWZZUhd56zG/qGvfP2y+l33JrmTHouDXvd+NRn+Br5d+562o5RNYofNH/s&#10;6Wnp4WenVT958GoFz7x1ZUG1DeOu5+emDafNT6svfGTvVQ2CCPA02ObnGaxvfvOb2WhmiHv+yrYy&#10;L/RgRCMJthZ+5zvfyZ4533ksGLXIE+8Rgscj4xkkHpogMK8qtI0TSkHgpeLls+3Odk/b9+S1OEE+&#10;iJsfD/cSGF6nIHeuKxMp8LwVT5eykSokqqXQWeOQ8Y+IRAhyEPWxvdDWQeQOoUD2eIGQFTKL/+Uv&#10;fzmTUs8qIta2miI+yChvKa/f+PELPateJoKke97Ls222PXpRCM+U9kXGQoaQydG2QVs6kXhtKn+E&#10;2NZceSNk8EH+eHdtRSWjLahICywRsqhX5B0eWy8WIQuSaSFBHoI6RyCXMpA3edu2y7uLkPIu8wL6&#10;yQMf52Qmh8UJLzB53etet2iBIPJ0DBKsH9fPO9uWOXHtn7oisJ6dRDp5DxE6nkXbjHm4keAlLadW&#10;ZPlaECgIFAQWITC7egvhzJkv7yao9OfCrZcLDWg/hUD3VH8lFAS6DIHxr9087bj1BpnDTa5sEZ4h&#10;i7A8dr16LbTxukyYUlC3R2CVIXdaokflCRn2xjdXz94NSdNvvTE9d+Yf0/wZ1dYyW/wqhd2rIiOr&#10;bb9TemHT3dKsyja2FbOlUOn6NK16Bm9m9TsXLQXb1DwjZpsSIzq8JOJ6WQXSxivnxRgMaESPQc1I&#10;ZtAyvhEN3xEw5A7hkA5hCu8HD1C84VHe4XUJw56RXI/DG+gHwnkRvdlQsL0NifBRfmyPkwciwFPU&#10;mhGNcJJVHT796U/n7/JEeHhYeCS9bZHXxdbD3XffPW/NE6celKke5FUWOereGN/VI0iEtIgIL6RX&#10;98MHaSRr1F0chIdsCDTyjOwJZLZF0I+Eu4Yw84IpQ3rPtSFyXvoRWzDVCeFBWm1Jtd3U2ze1rbJt&#10;5VSPxsAr5k2pXozy7W9/O3vUlIN88syR2fNitn2ecMIJCYnUjnDgIURIySQNAhhtEdsdtalnA5Ed&#10;7UXZk0s/aQxeTOIFJkitenl+0zZHHkjp/u3f/i2/gRXZ5Um2GGHbpL7J66h+ygiMXbf44KUzn/rU&#10;pzI2ZFcnwff6C04QNenDAyqO86iXdM6NH/XTpywcaDs4a3/jQJvBIfpEI/GVbwkFgYJAQWBxELAY&#10;tt8h+6RZ1daqedXcM3v2rDyXu47Q8djRYQMHLfwZoMUpo6QpCHQGAesIA6qf5/AR+vVeUPW/QdWc&#10;u0qZ8Lnu3fGf37ybXX3m15+/rXgCr97c6vqsOQu3z3al7L0qg++bDF3G3aoQeg0clPquNSoTvQXZ&#10;81MNG2ytMtp7VSshTaPXToOr38G74/k56fp7J1QPR1avaK8Bo7HmVSTk4F3XT69Zf43KJf7Kts2I&#10;xojlZeBhsO0vnitynxeGEcuwDy8NAseYNmF8/OMfz14wxqy4SA/ywJgdN25cfibPFkN5MmoZ/0iT&#10;wChm/DK4476yeNkQCF4icWwNlRbB4AHyPBjCw4B3DbE0kfl4qyLvUUvPyrlm+x+PlNfnB3lSD8QU&#10;4fGsG1JALl5M1xvzYrTLg/dPP3ROHuRMgCd5ycFLJSDOMEEMYIyIwEf+SIfgOTNeOlgjWOHBhCuv&#10;k2fPEISxY8dmL5q6S8/Tpl48WuqAOHkBi5eO8H7JH3GRXj6wDXkd6wEWyg3ix3MnvbSwVaatkWRQ&#10;nrYmrzr5OQKYIlPS6xOIZdQDAZKXl7ZoU4QOUfPmSYRa+9UDfGAvPozFRw55xdRLXfQBZFp6svEM&#10;6j9Iqr4CF2VoL3I6IscwUw/Y6vfKUob4ZNY+6qBM93h51UP76avaXj3JgXDKz0f/VzdkWzvwONt6&#10;SlZy6tP6u3QlLB8EtKu+po1LKAis6Ajoy2usNSKNWntkGrPu6DR8zdXTeuPWTSPHrJVG+VTXR45e&#10;K3lBQgkFga5AoD6Ts3umTbdI6iUqhdx1Bf7tlTFrzoI0bGCfNGr1fmnIAI6CmZUtWy2wVw6iqrnS&#10;4P690wajqp9L6CIP67eq0KN6sUYzIy4M8/Yqsarc/9NVD6bjqmfups6sfng6V7r68eqqlfxQ5Jjq&#10;pSo//8Qb0iZjFnqC2sPEYGw0tOtpvKKeF8ozYDwgjeSnHre17+2V0Vq6xb3eUnktXWsv/7bStHav&#10;tetRlvtI7C9+8Yv80hMkkQcR0WovbeSxuMfG/JE4Wxu1vy2qCBIi/5GPfCR7pHhyl8fYa5TTIoDt&#10;osgWfYDAIce8y7Zl8uqRPUJj+rjemWNbebR1r6UyOhu/pTzKtcVDwAIIoo7Yl1AQWJkQsHBhkcrC&#10;Wltz+MpU51KX7o2Auc6OKwvcq4pTpnu3yKuls+hskZ5dZwF8eYRKV/UotL8V5N++ywbV71Q0pc/8&#10;4spM6jhB5lXu1TEjBqeTP/nGtMHIjhsy7U0Ktm4iAP/5n/+Zf0rAc3eISGdCe2V0Jq+OxG2pvJau&#10;tZdXW2lau9fa9SgLUUGePH+GnPgJgvB2tZc28ljcY2P+PGDaEjky2MmGQPFA8pgtD2Knbo1ywocH&#10;7fjjj8/eTt89N8rLxqtWJ3YtpV8cvBplqOfR1r16vPje2fiRrhwLAgWBgkBBoCBQECgIrEwIFHLX&#10;Smvy0I3fanT6wxf3Trc9Mqn6EfM5aeSwAWnrsSMysfPjkUsr2Pom2Npoa1tnid3SkmNlycdqCQ+o&#10;Z8+QEtsXl1ewuuY3BD3H5i2pth6Sx/OKtmh2l6DP2Sb6ox/9KJM621VtdRw7dmyWtbvIWeQoCBQE&#10;CgIFgYJAQaAgUBBoHYFC7lrHJg3o2zttu8Eaaexaq6WZcyqjfFDf1N9raJdy8DwTD49nyjz/WMKS&#10;IcALFT9qvWQ5LXlqpMnzhn7c3fNstlR0x60UPF/xAiCeZC828YxbCQWBgkBBoCBQECgIFAQKAisO&#10;Akufqaw4de+wpEjdsLTsXhbgVe8+JazcCKxIL5woxG7l7ouldgWBgkBBoCBQECgIrJwItPyu/5Wz&#10;rqVWBYGCQEGgIFAQKAgUBAoCBYGCQEFgpUWgkLuVtmlLxQoCBYGCQEGgIFAQKAgUBAoCBYFVCYFC&#10;7pa0tatnqEooCBQECgIFgYJAQaAgUBAoCBQECgLLG4FV8pm7BdVv18x67OE06/FH04Lp09KC2bNS&#10;c/Uj2R0OFaHrs8aaaeAWW6e+Y9btcLISsSBQECgIFAQKAgWBgkBBoCBQEFj5EFiKL9JfInBWOXLX&#10;PHdOeunu29OUKy5OL911Z5o76dk0/6Xpqbn64cEeL/9ceduINie+uh7VGxlHf+SYtMbBh7UdfSnc&#10;9ZZFn969e+fX0/tRVW9d9IIOr/13z1sZ3W/r9768ht8PLHqbZFf8uOLMmTOzPF3xdkh4+A25eBul&#10;V/nDo/6D8H7YXOjfv3++54cmYeg8fgdvKTTXcslC2y6oFij0A58SCgIFgYJAQaAgUBAoCBQEug6B&#10;BRVBQPCWN8lb5cjdCxedl6Zee2Xq0btPWuvQw1Pv1UekXgMHpZ5+Sb4jWywrYoTY3Xf0+9Psp57s&#10;kh7z0EMPpRtuuCH/TMJb3vKWdO6552Yysv3226fRo0en6667Lv8Atd908zr7lgLS89RTT6Wnn346&#10;/87apptu2lK0pXqNXAiWnyVY1mQSsbvtttvyK/zHjx+fLr300vybgZtsssmisi+77LL8A+LbbLNN&#10;2myzzdJPf/rT/GPifqZgRX875KOPPpqQVz8+rk+UUBAoCBQECgIFgYJAQaAg0DUIzJnXnKa8NDfN&#10;mduckLzlGVYZctc8b26afsuNadqN16emUWPSsNfvmXoNGFgRtV6pZ/VjzRVbSgtmzVxI8NpqFOSu&#10;18uPKrZBBv1O2Ic+9KF0xRVXZCLGQzRu3LiEkB100EFpp5126nC7jxo1KpO7a665Jp1//vnpH//4&#10;R/q3f/u3bMQ/88wz6fjjj88kxY+gb7TRRi3my6uD8Fx88cU5bleQu5NOOil7kcZWP4SNeC7L8OST&#10;T6aTTz45vfjii2nXXXdNxx13XP7x8I9+9KOLyM7w4cPTX/7yl3TCCSdkDC644IK0+eabLxGx4zU9&#10;77zz8g99b7jhhtmzuizr2Vrel19+ebr33nvTHnvskfSXtjy4reVRrhcECgIFgYLAQjPAynu/fn3T&#10;/Hlzij4tnWK5ImBxPuZ0x/79mqq+2bRcZSqFv4LAzDnz04W3Ppduf3RqWjB/QZpV/S721uPmpN02&#10;H57WGdH/lYhd+G2VIXcLZs9JL15yQerVr18atPlWqWnEmmn2hCfTpPPOrjxwj6cBm22Zhr95/8qj&#10;1wIkdRJny1vzy+SuDb+rbXJXXXVVGjp0aDr00EOTrZQI35VXXpkmTJiQt0fusssuHWrqYcOGJcQN&#10;OTSwP/zhD6e99947/xg2woJErrnmmvnHslvL0Fa9HXfcMRv+vDudDXXl0tG073//+7O8q622WptJ&#10;FifvxgxXX331jJHriPTnPve5XFc/Dh/BbwnC8aabbspbMT/72c+m3XffPW4v1pFH8q9//WviUW2N&#10;WLeXcXv1b+++/G0xRfR57zoSvz2Zyv2CQEcR6NunV+rb59V6M29d72gGJV5BoJshYGq/8Y6H0533&#10;PZZ6Vg9i9Ku27leXqhX5+WnkmkPTnrtu2c0kLuKszAiw++564Ml0y12PpKZK186qHnnJu6F69Eyr&#10;De6f9t1j28qJoIeW0NUILKj4wa0PT0lPPDczrTmkb9po1IA04fmp6d4np6ahg5rSmOH9Us82uMKy&#10;kvfVM/KyKqUb5Js9d7fdnIbvs3/qu+64NPuZp9PkS/+Z5k2bnJorIjbr4QfT5KsvS0N3G596NjUt&#10;esGKQdUT4auOzc0LqusdrwxCxUv31a9+NSd65JFH0i9+8Yt0ySWXpBNPPDGTLdsWeX+eeOKJ9OCD&#10;D6ZZ1cte1lhjjbTxxhvno4SIoq12I0eOTA8//HDac8890/PPP589gkjdlltumb1PsSWT9+r2229P&#10;kydPzkSH14ynbsyYMWnIkCHZuyTPe+65J+ch/qRJkzLhQYCeffbZ9Pjjj+dnuNZee+28hdFzaY2B&#10;3AiFbaNTpkzJMiCgQXLUAQbKFNTR9kFERL3Hjh2bNthgg0xSkRKkS92fe+65NHXq1ExYyY0gk2ni&#10;xIn5vjiNz5UhwLZbwvCss87KWzLJUSd3nqsbMWJE/qgzQkYmZfO6+a5c8nlmj9y2lMLmgQceyOV7&#10;hk9c9fT8orZE2OfOnZuV7c4775zbyjZa5fGY2gqrDtLBiYzkd77uuusu8vZpWx8LAepD/vDCwZln&#10;DjHXNtEnYGxLKUVPtjouyvHx7KNFAP0ECdbH7r///twm+pF6rL/++rlOK/qzh7lS5V+XIvDAM1PT&#10;81NnVUZGtSW8mui2WG9E6t+0ykwtXYp1KazrELj17kfTuZfcnAYP6l/N+5YrmtOMmXPS1putV8hd&#10;1zVDKellBO5/ZEL6y3nXp0ED+lU7ztijzdVcPietM3pE2uf121SxCrlbHp2lublHuv+p6dUCZ8/0&#10;uspTt+nag9KUF3ume8+ZkCa8MDvNmL0gDerX9e9BWHVm4MrInvfCpPysXa+Bg9OMe+5Kz531h7T5&#10;ny5ITWuNSi/+89z02He+llbbYZfUs19FZKr4PSoDvFdlMM/r1adS6xXJq5hdr+b5aUFFjHKoe/Ra&#10;6VWeBYuAEBx77LHZ4D/11FMziUDO7rrrrnT66aens88+Oxv/jH7euSOOOCInvfXWW/OWw3POOScP&#10;aIY58oY4Hnjggem///u/8zZP50jBhRdemL7//e/nZ+wQvn333Td96UtfyiQEEeHBO/jgg9MPfvCD&#10;nL8tjWRAED71qU9l0oe0IDrbbbddzh/pawye4TvjjDPyVkekTVlBZsnx5S9/ORMXz7bxpp155pmZ&#10;eJEfudttt91ynK222iqTvve85z1Z1vvuuy/5ICPHHHNM2n///fO21D/96U/5vvPGZ+QQzF//+tfp&#10;97//fcYVKeLRfMc73pFJLUUIv9/97nc5Ly95Qbo8F4jkfetb38rPMl5WPZeHEGk35du2afvmKaec&#10;ku6+++5c7j777JOOPvroDAeSzhP75z//H3vvASBVdb7/v7s7O7O9AktnKdKLCIoFBRQssfdu/GoS&#10;E2v0H1M0tsT8UjTGaIwm0cREjUaNLWrsKBqxgIUioPQOy/Y+Ozv7fz9nueuwzBYWdll23wOzM3Pv&#10;uac8586957nP+77naUdKIXNggHJIHRBEsIRUXnTRRQ15IVT04/vf/75MmDDBkVfMWKkLEsu5whhd&#10;eumlbkwxu7z22mvljDPOcOVBOKdOnSpXXHGFTFcfQ4/U8TCCF3146KGHXLsg+RDp66+/3h0Psf3l&#10;L3/pCCk4Q9yph/bxmT5YMgRaQsA71/4zf5288skqR+h4QvmHy46SYX0z7TxqCUDb32kR4CEXCgkT&#10;6aQI8ze2JwTUP98l9avZ2441nRZBa9ieRIDzLl7dgTgfk5MCDUX7dBsmmtyz4/Sz3bsboOmQD6il&#10;YJ6gxC7eVyc1obCq+yEpraqVpECcJPjZX6vzdrX20zlocx5fe7rB3YfcbUcOeCFtMb44qVUFI1xZ&#10;5fa45RCUvDl/Oh2EWL9GosxQxUn98Rat2CbFFTUysEey5PbpIbFqXkkiwmZziclP4wSpgbyhoECo&#10;yPPggw/KwoULHcEbNGiQIxoQPfJAACBmEK97773X+ew98cQTzs8LcgVpQZlBRSMPpI/yMD8877zz&#10;nBIEocNEFNUI0uIRThScNWvWuIk9ROu+++5z5BPC8NprrzlF7oILLhB8/VCYUJ8iEyQNNelXv/qV&#10;U83weYOE0HaIAm3iokQ9tJW8F198sZx00kmOvEFeqBdyR0JB44W/HH2BAEPYID+UQz9pO31unFBH&#10;UfxuvvlmmTFjhjz//PPyj3/8w5GpX//614JqSjtRuvBbTNJxhWhDSimTceD9ww8/lGOOOcYRKQgq&#10;2D3yyCMyceJEAXeIMOamkEvGBUJ26qmnygknnODMbxlbfuwQY94hTRBHfCRRben/3LlzBRL5ox/9&#10;SKYrMaNN+AJCAuk7PoNgeMsttziCCZmEDHpl0g7IG4QSAodayHlFAif6Qtm8M6YomhBsHiCg+FEe&#10;WNJ32gOppj+YDaMaWjIEWoMA5xcmmeHaGr2J+dxLN+l5WixlySKV6ndgyRDY1xDgvIbAVVdXOYUk&#10;sv3s4xpaoA+KuQ8ZuYtExz63FwJJiX5VjTX6eCPTS85HyEM+kb/1YUSohTlpe7Wvu5YL/lwHJg6M&#10;k7e/KJPn5pZKzzSfFJSFxO+LlX5pyjiqSyW/Qq3+dp62tits3Yfc6aTXl90DG0epVVPMQL8B0vv/&#10;vidr77hNQiVF4u/VW/p+5xqn7MUG/OJTX62leVXyuxc+lvzSKqmprXODNWpApvz49InS46hjJbBf&#10;2yJOoo7wYrJOhEeUGswAIXuQEEgYqhJEiYk5284++2ynCHE2QJyYqGMKSOLk8l6QFlQyyAITfgK3&#10;oF5BFAn8wTFeXggDAV5Q54geOXPmTKduEWESwkEbUZCY9EO6GpM7TBZRpDAZhDzSTvoBAfISBId2&#10;QA6/973vub5CmCCV1I8JJGWTaBdtmDx5slOiyIP6h9IEaWF/tMR+TEzp6znnnOOIIRi98MILzvyQ&#10;Oj755BOnokGcwJSyIMBgDgn1MKHf5AEDsELZg/CgfhEchzGjj5hp8kLRhIii0EEGvUSZlIMJLftQ&#10;S0mQP0wgUTkhfPQdM0tIJWaV9ANcKJsy5s2b5wgwxzIexx9/vFMTMdOFXKMoeiSaCw3HYsIKkWZs&#10;OI/oPwQbU1HMXCGi9Bd/QyKFYu5L4rxpCmOXwf4YAhEIcL75/fqQTL2SSitrdGKhD8eU3CXqNShF&#10;z/n46vrrU8Qh9tEQ2CcQCOgcID5e3TMa3XP4jpVEuvqR42tj5G6fGM59vpHcm6PdnzkfY53fXaru&#10;j9fpbfOCwz4PRCfrAMpdrXKDVfklUqgETtm3pKsZd0WwQrYWB6U0qOpdUook6n2x0aWk3XvSbchd&#10;jC59kDJhkvrabZLKVSslZewEyZxxjNQWF0n1xjhJGj5a0g89QmL1wu1LT5UF68vlwTe/lP98tFqJ&#10;hY6Z/kNyXbS2QNJUFj9z/0Okz7C2LWAOQYAsMEGHEEGAUE4geUzUmWxDxvB3Y/IPyeCzlzA5ZH/k&#10;jYeJFsfip3XZZZe5IB8eWYSwoNa4C8F2ZccrC388SAnkiXohBB5JgbRgNkriaWXjhI8aETgho5gg&#10;ogZBLmkHiTbxon/0F8UKwsZFij55PoKekkhe2k8ZpNzcXNd/9tO+aImyIXfUCS60mYSvHX5m7MOE&#10;EcLDdy9qJ3VBzNgGIfKw9HwbKYM2Qo5oD/khU+SFFEFWuclTL20AH/J7ifLAE/9AiBU4ospC9Eh8&#10;9y7W4Ef7yIsPHMfygsiRj75TL+QPEs53iDb9BVfqp328yEefwYz2QUwhj2CNwse54LUTkkmdXqJ8&#10;S4bAriJwyH45kp3sl5Tker/c3lmc47Hu/N7Vsiy/IdBZEIC4VaqPHeZu9T53IhXq41SjE+g4nU90&#10;vBdNZ0HG2rF3EIjR81GtobjXo+Dps+5KDRRYrWaAzL8gGnFx3WZKv3eGIFqtsXUyb2W5ZKclyJiB&#10;aRpUJV62bIuRj1fGKuGrk/WFYRnae+eYFdGK2pPbus2ZgBqXeeTRGh3zBSlfslD8PXu5pRD6XnK5&#10;xPCErjYkdcFqp9yJXrjfWLBBHpu9VDKSAzpprofcryZIVdUh+f3zn8ukyw6SQar2NZeYoHu+UOSD&#10;AECIMJ1kYo86xOSbfPw4MU9k4s6EnUQAFEgKyhd+XSTyQgDIA8GITEzsUXdQsCAS+Ihhwoe5HwQC&#10;QuiZ73nHUR4vj6DwmXJIbIskDt4xvJMHHzp8t2666SanhqFoeYFevLz0H9IHscMsElUOU0/yQkao&#10;z3vnGL5HvnM8+5tK7KPPkDr6GJlQHNkOsYHEgBnmoSTID+SXbZGYRPaffODPmHA85AgyB9GGdDE+&#10;XnvBw/vMcSSwI3llMv7eNo9gsR9SRT2QQM4JSBd9oW18h/h7x3l1eO+R+LANPDiX6BNRSlEK2QYW&#10;tBel1iPTtNkba9phyRBoCwJHjMqRWeP7qSn71zcwfsVN/2rbUosdYwh0LAI5PTNkxNA+ztwtTq+n&#10;nM9VqkYP1AAWlgyBjkYgKyNFRg3r73zsmEswL8Faold2mvI8u+J29Hh49SH6LF1fKjP37ymHjKy3&#10;3spJqpY89XDZXBKStXnlRu48sNrjHeUudfLBUrNtqxS9/65seeZxydTImL6sbLeIOUsgxKik6tOJ&#10;9rK1SgIKKyQ5kW1ft4aPPDVJ8usi5nnVMlpl15zsr51bv85Z/4lJtTeJh8Sh/Nx5552OdBEYgwk9&#10;hA5ygukcvmWoMSxSjlke6gxKE5N9yBGmmJj34QOGzxUT9cjEpB5C9/DDDzsTTswxIYAcB5GB9HFB&#10;iEwQAo8osD3yc7Tv3rGojBC53NxcF1wERQrTR0w06beXPHKHmSCRMfEDPPnkk50Zp2cu2LhN3rGN&#10;2+Jtj3ynLjBDJSM4COahmIviM4jqhq8c+8Ht9ttvd0QXgglhwl8NHDEFjZYgSGC8aNEiR8Dw5YOA&#10;EcCGcWUf9TOOXjRP6oqWmuoLF2mII+cBfnYoawRKwTyT9nlKo1dmZDmRn9nPd8gsxJ4yIY3gQtmY&#10;fVIm49NUG7067N0Q2BUEqjU8PGbraRHk7usrwK6UZHkNgc6DwPEzJsqsw0ZLWWmZZKmFhyVDYG8i&#10;cPiBI4UXCZ/P5OQUs47YmwOyvW4C3WSnxEt+SVDWbauU/soJSqs0SnqB+uxqMMYsXQ5hb6Ruo9x5&#10;4GbOPM5Fxyx6503Z8sQjUpO3WWoryiWsikycTvgzpx0llYedLHUxanShIU6jJZ6R1GrwFWzum0uQ&#10;FsgcgT0gAZj8MbFmYW1IDtswg7zwwgtd8BCCizA5Z5JOxEX8x0iU8dhjj8lvf/tb9x0/KZQjFClI&#10;BsoYihIqDIQQVfCSSy5p2EbER6IyYgKKmSfKDXWg5nhmhRQM0YCEeoQUtahxHtcA/UNf8CmDROGz&#10;R52QCdRB2kNyT5a0TBQkInZCWi+//HK59dZbXV7ycxztpi7aRhu8xHZMWHlnO2ofbWtMashPmZAh&#10;1hQEQ46BQHsRRyE8BFBhmQR8/6gXEsV4eGWChVcHZdI+ygA31rIjuAt94hgiVzIGkD2C3rCQ/P/+&#10;9z8XZAWfNnBkH4n2Uja4eNiynb7xQlGj3fhfYlIL5hB+SNngwYPJ6o4lr6fgsY2y2OaVT9s9VQ4i&#10;SwAXoqliVkqZKKacCxzX1LhSriVDwBAwBAyB7QhEnwYYPIbAXkRATTP3Yu1W9dcIqHGZnDilj7y9&#10;ME/ue2mVpCf7pKQ86BT/aWMzZNQAXSJoL6RuR+5Q8JJGjXNqXcr4AyRUppNjnXhjlol5ZkL/gdJr&#10;+GDpuXm1lFfp2mUp9cqc90OC0FXravRD+2VJn+yvF8huPHZMqFF4VmtEQibkqEAQLybyTLAjF/aG&#10;1LGPJQ8gBKhgBP2APJBQuFCbUN4gLmwn4iMTe5QeAnOg1OArByGBGDLJJ1Iix7Ef5QoFcMyYMS4v&#10;Kh+h8fE5g6xANGkXRJK6SRA1olBihkj5jRNKFiSEtdmol3ZBVjmOhGkh/eSFrxiRLFEvwYPyaAM+&#10;dpBUFEbIE8sPkGgPfSPyJ3noD8sLkI/jGif6RxvACOJCnV5gFPJCrCBBs2bNcoFUPGJEJFDqQmHE&#10;xw3VD5y8RP8gXgQiwaSTfBBFcCVRJ0ok2FM+baW8e+65p4GYkQfCxzh7ShzlEF2U8SBB4lhUHeUV&#10;c0zUQPoPiSYdeeSRjqx5C9BDMqdNm+a2oULSL8bN882kH5wr1Mk5RR6wQcmj70TT5LNXnqvE/hgC&#10;hoAhYAg0IIDfHS+u7VzXLRkCexsBzkXmUC2JC3u7nd2lfqz5RiuBS1CLvk2F1TpXDUl1VaX065Uu&#10;Q/umukCMewOLGJ3c1jHxhlxY+hqBdxZukLtf+FzmfZWnppiQDVW21PQoOcEnMyb0l5vOPlBXntd4&#10;37uZWnPT+OMf/+gIHv5TkEMUHogQhIFw+dESSytAFiATP/zhDx05iZavqW1cPCAQTaWW2o3SxVp7&#10;qGO8781EW1HSINuQbIgPN2qWEsBMEXLmKXxeO1vqH/lak8crL/K98XGNv0fm5XNLY9E4v303BDoS&#10;AR5GcK2IfGDVkfVbXYZAeyHAgzHuHTwENXLXXihbubuCAPMFgsTxUDzag+5dKcvy7nkEqpXcVWhE&#10;/sxs/O/2TtglvVbFdDvlrrVDOW1cP0nRtUV+9Nf33XpNLuyxOq0O75chv/zmIZKpgVb2RGrNDQNC&#10;xwLcqFiobPiJYbKJyV20hDKDGSBkEN89Fv8m6MmupOaIHeU0127MK1lXjWAgmCzu7URbUcJQsiCd&#10;D6tPIg8zCFKDuSomo41Tc/3z8rYmj5c38r3xcY2/R+blc0tj0Ti/fTcEDAFDwBAwBAwBQ8AQ6FgE&#10;4nV9u1pV+2tqwjrn3Dvkjh6bctfMuONRV6nRMT/+cosuYh6UAT1TZHyuLmKuUl5HGmig3GCCSRAT&#10;TB0xvcMMkKc20YgBTxtfffVVef31150JIcoUJn4dlXiyBLmkbShlmCB2hoQfnrcsAu3Lzc11agNt&#10;jIZjZ2iztcEQ6OwImHLX2UfI2tdWBEy5aytydlx7IWDKXXshu2fKZZ6JKxUCAoLC3kg6nzXlrjng&#10;IXBJAV0IfESOM8lM0AV747DR7OCEcsOJgi8eqhw+XM0l9mMOSUAOfP8wKenIBFHqjOYCkEz8AsED&#10;wry3fngdORZWlyFgCBgChoAhYAgYAoZA90HAzDJbMdaJ/s4BE6SpJWJHdyCDEJiOJnWtgLJTZIHk&#10;dRY1sVMAYo0wBAwBQ8AQMAQMAUPAEOgSCDQdMaNLdM86YQgYAoaAIWAIGAKGgCFgCBgChkD3QMDI&#10;XfcYZ+ulIWAIGAKGgCFgCBgChoAhYAh0cQSM3O3uAGvwEEuGgCFgCBgChoAhYAgYAoaAIWAI7G0E&#10;OoczWQejUFtSLKWffCRln38iNdu2Sm15mdSFQvWL2bWmLUroEgYNlqyjj5fkcRNbc4TlMQQMAUPA&#10;EDAEDAFDwBAwBAwBQ6BdEeh25C64dYuUzpsrZZ/Nl9rSEglXVkidRqAkvGxrEkFNSAX/fUH8OX1a&#10;Re4o2zsu8jPl8L2wsNC9EwCF0MuE6SdwSmJiIllalYj+SDmk1gRSoV7qCgaDEggEOiS6Jf3iRTCT&#10;5OTdXwC+VcBYJkPAEDAEDAFDwBAwBAwBQ6CbINCtyF2dEpnCt16R8kWfi79HT8maeZz4snqILzVN&#10;Yn3xUheu1WFvgeTFxkmMRqP84uIzJJi3tcnTBLK1du1aSUlJkR49ejTkg+SxZh1rQ/Xs2dMtbfD2&#10;229LSJXDs846yx2zcuVKt5bd2LFjG45r6UNZWZm88cYbbl25008/3WVnTTzWcItGpKhv9erVsmrV&#10;Khk6dKhbcLylOnZ3/4YNG2TFihVuSYeDDjpod4uz4w0BQ6ATIEB0Xtb+tGQIGAKGgCHQvggwh3TX&#10;3O1CQ/vWZqW3hEC1LlZeWhkSX1yMJCfous56K+RuCJOoqA7rq35fWpJPYjtwzLqNz104WC2Fs19T&#10;YrdAkoaPkpyzLxJ/r94SoyQnrGaZteWlzjyztrxc35t+1ectd+Md08zi3JCto446Sn7729/udG48&#10;++yzctppp8m8efNkzZo18q9//cu9yPjpp5/KY489JnPnzt3puKY2oMJBnB555BF5+umnXTbI5d//&#10;/nd58803ox7GennU/+ijj7o6o2bawxsXL14sTz75pCOhe7hoK84QMAT2GgJ6G2vhmdhea5pVbAgY&#10;AoZAl0Ogzi65nWBMq4K1smBVsdzxzHL5x1vr5KuNZY54w+7KKmvktc+2yp3PLpdH316nJA/xqONS&#10;t1HuUO2K3n5dAv0HSsrocc7HLrh+jWx67K9S8eVSSZs0RXr/33clLjGp3vdOCVNDivjM1phW/Kwg&#10;XJggQqIaJ1awr6ysFN4HDhwo9957r8uCiSTbUNVQ3FqbeJIzbNgweeCBBxrWb+PJDiTy8MMPl5NO&#10;OmmnomgfBJC6qLOlRH7PtLSlvE3tpz7qak19TZVh2w0BQ6BzIBCsCckDj74u2wqKJT5en1huf9hV&#10;WR2UE46cJFP2H9Y5GmqtMATaiIBPFWmexkfe+5gOdOAD+Da23A7ragi8+/FSeW3O55KY4HfzNuZ4&#10;odqw9MpOk8vOnyVx+t1SxyGwpahaPvyyUOYuKVBFTiQQH6tzaq1fLxBbi0Py6oL1UlAelhS9foRC&#10;SsYjKEVHtLL1DKIjWtOOdRAwpeKrpZI8ZrzE5/SV6g1rJe+5JyX1wEMl/bDpUr1xvWx98lHJOedi&#10;iUtKrA+wou1BnfP5450pZhhiEtLRa+UoQdASEhJ26hXb4uO1TL1DQHhQtCCBM2fOdBMkfOBQ1TCr&#10;/PLLL2Xw4MFywgknyKhRo9yPesGCBbJ+/Xqn+m3btk2ysrLkzDPPlGXLlrnjMzMz5bbbbpOPPvrI&#10;KXr44H3jG99w5USSRurnAkF9JEwmUdamTZsmgwYNcnVD/jChTE9Ply1btsicOXNcORMmTJClS5fK&#10;yy+/LLm5uU5pPPjgg92xGzdulBdffFHy8/Olb9++cthhhzmSSd3OnGD7RYj+oSx+/PHHzlSVOs84&#10;4wwZMmSI6/vChQtl06ZNgplqRUWFjB49Ws4+++yd8LQNhoAh0PEIcBlcsXaz5OWXqo+wz/kN04ry&#10;ymqZOnlkxzfIajQE9jACa/LL5aUPv5LU1GQJ1tTKlOF9ZP8hvfZwLVacIdAyAgVFZbJk+XpJTkrQ&#10;+aiyCb3+VumDtLKKKhUc9LulDkWgXE0ukXoOGZUlmwurJNGvLls6p1YZ3UIGxQAAQABJREFURIor&#10;a6VvdqIMyPFJjXKGrUoEO9IkEyC6DbmDkIU1gApkLVbVuRolHoXvvCEDb/yF+DKzpPDNV2TVjddK&#10;rzPO1/FS9U4JSLySnlj9IZVW14ma1UqSP0YSUmIkpJMXKHpdC4oXT7I3b97sXqWlpe7ES0tLc6QM&#10;9YoTAf87TCMx4zz66KMd+dm6davzyYNMYW6JiSaq3sUXXyy9evWS+fPnO1UuLy9Pevfu7cgWnzHD&#10;hKgdeuih8tVXXzmFjPIhfdOnT2+YfLmGbP9DGyFw69atk4ceesiVPX78eFfOa6+95tTHESNGOHJH&#10;X/75z386EgrR+uyzz+T22293xBHfPUgZZPQf//iHQPAgrsuXL3d9gQzynT57T/jpx+uvv+7ah8oJ&#10;yYP4nnvuuY7svvXWW/LKK684TPBPBDva6qmOkf2wz4aAIdBxCMT74ty1IaAPvhIS4sWvyp2X+H3W&#10;1XHjE5fH227vhsC+hEAg4JdVW4rlyQ9WSkJ8nPrVBMWn4sj+Q3rqeR3cl7pibd3HEah/AF+nQfYC&#10;TrnzuqPTKVWMfC44XiAQr/Ojlq2wvGPtve0I4F8XJzUyLCdeBvVKklc/3SZlVbWObFdX+yQxPkYO&#10;G5mqvCFGlqwrk0357KvW7fGO7LW95tYf+fUdufXH7LM5YxTYOiUY+kcJXoLEpWVI1eqVGnAkRcle&#10;nsTjg6eTFth4bEKi1CanSnE4Vj5et02KK4IysGeyjBuYKYHUgMSlpEqsTmyaS54Cd//99zdMctj2&#10;/vvvu+9MgkgQPYgPCWULRWz48OHyi1/8wgU7QYVD4YIU/fjHP3b5ULOmTp0qv/rVr1zAFhQu1C3K&#10;ItImvncQqhkzZsjdd9/tjon2B7IF+VutwVVQ7SB4KHeLFi1yRIp2ee3kPbKtfCahuP3mN79x7888&#10;84wjqyh61D179mz3QmmEoFIfL8qljjFjxsiVV17pInzedddd8txzzzmFbuLEiS4//QSH8847zxE/&#10;lEoSZVgyBAyBvYOALy5WFbqguzY0fmrMb7NaI/GWl5VIZZVNgvfOCFmtu4tAOKhP3aur1KxKH2Ao&#10;ueO8rqsNSWVpsZRrkARLhkBHIRCqqY+i3njew/ewzmcRD6qrfFK7fR7ZUe3qrvUwdU9R9pSeFiPl&#10;in2lCj7BYFjKK8qlsiIs/TJ9Eu+rkc1qnllWXqXms7VujOJqVUypn+q3O3Tdh9wpMcIcE9+7UEG+&#10;JAwcLP2//xNZffsNUrV2laSqz93AH9wkMfF+iVP1KFajXL6/skh+9PD7UqXmGEjgteE62a9fhvzh&#10;u0dIjxNPc2vdtTRCEDLIlkeQIHeRppEcH/mDhTDhP3fEEUc0RLC84IILnOkm5pskiNH+++/vzB29&#10;SJxe+V5ZHglD6YqWyMcLhQ1CNm7cOKe4HXDAAS67R9y88rwyvOP4TtkZGRly0UUXSb9+/VwWFLYB&#10;AwbILbfc4kw4MTX90Y9+5KKGYvZJ2zkOEnvFFVfIJ5984l6QSwgg5A0Vj/6AFThMmjSpYVmI1izz&#10;4LXV3g0BQ6B9EHDm3InVzjyosWs/v92kpGRJTkmTxKQOupO1Tzet1G6MAOd4UnKpu//zKLGyukb8&#10;ek9KTM2QQLKd19341OjwrrtzUZfGqtM5aGTiWhurEdxxzcHvmfmVpY5DgCjRIWVriYlBCcfWSppG&#10;3s/MTJG8bQWSmpYu1botKa9OxyYsWeoulZbs77Ax6jbkLlZVu/RDpiqRWy3xPXtJxqHTXGCVPhd9&#10;R0IlRW7NuoSBuc5sM04dVF//ZLP89oWFsjavTEkQWl49ueOJ3fV/fV9uOHicjBg9qNmzCJKCieS3&#10;vvUtx9rJjGkhP1TMLRsTJ68wli7Ax81LOTk5TrXzTDvZnpSUtNMSB5Hl8SP3CJ9XTuN38mMOyjtt&#10;xfxzypQpLlvk8V65tDsyUT7kFR8/j7BCxDDLRGkkEugdd9zhiN+NN97oTmrKwt+Q8okk+sUXX7i+&#10;Ym4KUaWOSGLJUhKRfouN2xDZHvtsCBgCHYcAv8UKVe/KK6ol5Od6w8RCrynqA4KjP8l+rw4G+7OP&#10;IjBSH+b+9NT99SFmunu4O6BHquuJndf76IDuw82u0Wsq11YSPnfMv6rUMgLrCO989N734W7uc02P&#10;1Tkwy6PFxKhFIHPkmPp5Mp9jY+sDEWLdQj5SR41RtyF3Mf6AZB55rOQ9/6SUf7FQYgMJqt7lStqh&#10;R2iETF0sXMlGWAlOLPbLlWH5cHmefPzlZslIDjhyx6BgsVmjNs1vfb5OzpjUR4YFUtXutukEScEn&#10;DnLGy0soW57fmbfNe4f84NsGMfISgUUgYZ465pG2xk9pvO0cR/nsb0q5Iw/5Ud5YX492Pv7444I5&#10;5JFHHumUNsrAZ86rB3KJwka/Ik9Qbz/l4ePHceecc47gB/iXv/zFET38CSGQ7ONVrstNYK564IEH&#10;CuvyQeyeeuopmrUT6fXKdzvtjyFgCHQKBIjOdswREyRfo2X69OKI0s41gCiaQwda0IlOMUjWiN1C&#10;IEuftB82IsepdV5Beoo3zAm8bfZuCLQ3AsMH95HTj5vi/JurNNo6D8khEmmpiTvNmdq7LVb+1whw&#10;z+OFdZ9793a57W6z27LDPi9PO753H3KnhCJhyDBJV8Wu6N23pFBfqaPHS6z628XqpCSGxcmZoOT0&#10;keWSLvml1ZKcSAjkHdEn4k2SRoZbU1AtW8pqpG+UaJjeERCrKvU9aZwgOUTH9E4KyJKnVpG3sLDQ&#10;mSqyKDmqGOveJSoBZVkDiA4vym5MeiLLgXxB2DB1JPLmyJEjndLnqXDUTX7MHE899VRnAop/HGQM&#10;5RA/uv79+8vzzz/vfOZQ5N577z2nONJ2yqF+rx+0m21LliyRhx9+WC655BLnN0ikTfwBIackjqFe&#10;6ic/RJeImiwNQSAZ8PJ+BOSjn953V4D9MQQMgU6BAITuxKMmSbC6Qn/LGoDKv2NkYO833ikaa40w&#10;BNqAAK4YWOskpHy9FJDetiwZAh2KANfSMfv1dy8qxp85Wa2aVAfq0HZYZdER0OFR38fGDgr1ed2+&#10;Rua00UvZs1u7DbnzYEubcpgzwSx8479S8NrLUr1pnZplFktYSUWc/liyjjxGZOZZOlHRpyJ10a/i&#10;Oo7qLBmrkbOi76cuiAu+dp65olc/7xAv9vHOiycw7inM9kwQIqJOXn755Y4YQfBuuOEGufDCCx2Z&#10;8o5BAfOSV19kOaeccor8/ve/F3z2HnzwQbekAfWSyM/xvEM2iYh5zz33OKIH2bruuutk1qxZjlhe&#10;ddVVrn2oawRAgWhyseF4ntZHJgglgVMIgAIxQxmcPn26W8oBckh9vDC3vPrqq516Rxshk/j7UZ7X&#10;L7CjP+S3ZAgYAp0TAUwz3TWpEbmz323nHC9rlSFgCOxbCEReS5l7YYoZ5wvu4LKyb/Woa7VWp/F6&#10;D2Ruu3O/oAlxGl2zo1OMRm6sY/00JuHdJRHxqrasVGrVNLCORcadkqRh+lW9i1MlL75XD7n7hcVy&#10;+xMfSTpmmduBgdSFlYHXqm/J4z84Wg4b3bdJyFCoWB4AHzuCjEQm1ncrKChwppqQF4KIkB+zS8wa&#10;MVmEIKFi8Z0yIE344fHD5niULhQ29pEgUiydwEUAckYqKipy21DAcnNzHSnzLhLUh5kldaWmproX&#10;da5Ws0vKhMhRFwFXKBeixXbIIfk5X2gHa9mxELtHKikDc0zURz7jL4c6iE8ddaHgUQYOwLQPE1S2&#10;QerYxjHgBYFkP9/Z3phEug7aH0PAENjrCPA7hdx516K93iBrgCGwhxDgHsz9iXuYd+/cQ0VbMYZA&#10;mxBgXsa8q3E8gjYVZgftEQRKK+stzAJq1RcfG9bxKXBz5DhfvFSo8h/URcwzknWd52jsb4+0YMdC&#10;9FoV0y3J3Y4wRP+2bEOR/O31JfKPN5c2MPKgRsXpkZYgV544Ts49Yrjzx4t+9I5b+TF6N4bIzzvm&#10;atu3aOVF29a20nftqPastz3L3rVeWm5DwBCIRMDIXSQa9rkrIWDkriuNZtfoC3MhI3eddywRUxBv&#10;EEA80aOjWwu363Zmma0FeYRGybrsuLEaHIDV5SskqAMW0LVuRg/MkktmjZYA0VVamTxiR/bIz608&#10;vNls0cqLtq3ZQvbQzvastz3L3kPdt2IMAUPAEDAEDAFDwBAwBAyBvYqAkbtm4B+ckyp3ffsw+WJd&#10;gZToIuYDeqRIv2ycWC0ZAoaAIWAIGAKGgCFgCBgChoAh0LkQMHLXivEY2S+TKKdqL9uKzJbFEDAE&#10;DAFDwBAwBAwBQ8AQMAQMgb2AgJG7VoBOFBxLhoAhYAgYAoaAIWAIGAKGwN5CABeVmJQ0iU2oj3ze&#10;YjvUR0/9gVrMZhm6FgJG7rrWeFpvDAFDwBAwBAwBQ8AQMAT2NQQ0innxS09JbWGBxMRHm54rSVOy&#10;VlVZIeF4vwvYEXV1NeVzdaEaSZl+nPgHDt7XULD27gEEop09e6BYK8IQMAQMAUPAEDAEDAFDwBAw&#10;BFqDQB2RFh95QILLl0hMUnLUQ9DgYmJipUJJXlRix1GQu8py8Q/INXIXFcWuv7F7kjt+FPqERBeX&#10;c09BmvyBNDP+LnpjnE/XxtPVCy0ZAoaAIWAIGAKGgCFgCBgCbUVAmRtrLcemZUhsYlKzpUDymkw6&#10;xw3r2sSi66xZ6p4IdEtyF9y6RYrefl2K358jwU3rpba0RMIsZt4au2T90ZAShwyT3hdcKulHHNU9&#10;zxzrtSFgCBgChoAhYAgYAoaAIWAIdCoEuh25K1+yUIr/945Ur1srScNHSvKosRITp+obxK6etzU/&#10;QDizqlq39clHpOLLJW0id9EW5I62LbIh0fazraSkRNatWyf77befBAKByEPs8y4gwMKTLMZcVlYm&#10;mZkaHVWxXbt2rYwePVri4lq3pmFFRYUrg2qzs7Nl8+bNKg6HZfDgwa4ljJNPn6bl5OTo6RYjq1ev&#10;ltTUVJeX+vLy8qRGHzKkpaW5+sk/YsSIqAthkpf6+vbtG3X/LnR9p6zBYFBKS0ulurpaevXq5dq8&#10;UybbYAgYAoZAF0cgISFBQrUhd73u4l217hkChkAbEagN10nc9sCLnkbUGjrRxupadVj3IXc6ya7J&#10;3ybFc96S4JbNkjxyjKSM21/i0jPFpxPsGDWxDAernZlmc8g5M0yd7Oc9/5SEdALcVGKS/p///MdN&#10;3idNmiRZWVkNWZnYV1ZWyrvvviuQirFjx8qAAQMa9kf7wDEQj02bNknv3r1duVVVVfLJJ5/I448/&#10;Lrfeequb6Ec71ra1jIA3HitXrpQpU6ZIKBSSRx99VH75y19Kjx49Wi5Ac6xZs8aNaayS/8MPP1xe&#10;eukld9x1113n3p9//nlH3M466yzx+/3y2GOPyf777y/HHnusI3VvvfWWFBYWuvMBsvfPf/5Tbr/9&#10;dunZs+dO9X/wwQfyxRdfyKWXXurIoTMT3ilX9A2QNogr/YJINiavBQUF8umnn8r69evljDPOcGQ3&#10;ekm21RAwBAyBroUA194lC5dJVUWVErtafchVJSkpKY7g6S598BZ218xR40aIP9DKiIVdCyLrjSHQ&#10;7REoqwzJum2VsrGgSoKhsCQF4mRgzyTpn10vssTHxYhyPtmk+8mXk+GX3pkJkuhvnViwuwB3G3IX&#10;VjWi8M1XpHr9WkmZMEkyZxwtoaJCqV67Sqr0Au5LTRNfRmbLppk6cff87GKaUXRQVa666io38f71&#10;r38txx133A5jhSpz7bXXOtXllltuaZHccTAT8ieffNJNuFGUICAbNmyQzz77zKk4O1RgX3YJAbCE&#10;nH311VcyZMgQR7Y+//zzXcIVFXX58uUCuRs1apQsW7ZsB+L03HPPOWJ+yimnODUMcgdBnzlzplP4&#10;qB+1z1MOGVdUtGhp7ty58t///reBfDUmaNGO8bbRTojrMccc48hlUtKOtv0QzI8++sidV+ShPZYM&#10;gaYQiNUHT7ZcTFPo2PZ9DQHI3YtPvyIb122ShASdqOn5XccszZn2xEit3isCuv0Ht11j5G5fG1xr&#10;ryGwhxBYtqFM3vo8T7aV1khCfKyUKNkbNSBVTpjcU/B0DNaEZWNRhcxZtE0+WFYoh47Kkln79zRy&#10;t4fwbyimTlW5ondnS+rEyc4Us1aJXeWyxbLp0YekYskiSZ18sPS9TC/W2aqS6OSccLO7mzDNW7Jk&#10;ibzxxhs7kDtUPSb+S5culfHjx7fanJKJ/8svvyyHHHKIIyCY9J1//vnutSvKze72qysen5GRIVdf&#10;ffUO5jenn366I2qt7S+KHy/UWAge4xQ5LpjNRprOYvITHx/viCRj+eMf/9iRPK++s88+ewdy6G3n&#10;neMSExN3qX3e8SjAnEfDhg1zZqeNyR1tpnzaSj8sGQItIdCsc39LB9t+Q6CTIRBQRS4xMSEqeasN&#10;+cSva4zpZdKSIWAIdEME8kuDsnCNxurQvt90znBJSfDJm0r0Fq8tlblLC+Xw/fyyeF2pvLe0RFZt&#10;KpNBvRIloASwI1O3Ue7qwmpesX61pB96uPgys6Vi2Rey+bGHpN/l10lAw8UWz3lTNvzxLhl4/S3i&#10;S0l1a4QwEKw1Eh9IcGpdWJ/YhWpCSvwY0pYTk2MUIQjetm3bGsznUHdef/11SU5O3sGfCRXnrrvu&#10;ktdee8350k2cONGZ3R166KFOpbnjjjucudzll18up512mkA+mIT/5S9/EdRBzECp68ILL5Thw4e7&#10;iTnb3nzzTUcA+/XrJ5gGPvvss04hGjp0qHz/+98XyqccfM7uvvtuwTwQ073JkyfLd7/7XVfW/fff&#10;L19++aXcc889DW3GHJTyH3jgAUcE+I4atXXrVucDeOWVV8r06dOlvLzcEVxMHiG0qGOUf8IJJ8jF&#10;F18sffr02QFMFCzwWbFihfzsZz9zbaPMd955x5k9/vznP3e4omLyQok6+OCD5f/+7/9cm3coTL/g&#10;94aJ4R/+8AeHBUSKdlEPBOroo492h8yfP1/+9re/yccff+zMcFCtIHyQH7bRV8xrwWfLli0yYcIE&#10;ueiiixx+jO+LL77otv/kJz9x5UHgUcDo67e//e0G3CLbhw8e+CxevNj1BcxQDouLi+W9995zmNMO&#10;lNpoCSKGavfII4+4NoLDeeed586Xf//730594zw86aST5Dvf+Y7zz7zttttk4cKFjkzOmTNHzjzz&#10;TOcX+Jvf/MadD5hqegkCSn8x/+U84cWY8KABs84XXnhBBg0a5HDk/P3zn//sxobzk3LxBbXUtRH4&#10;98dr5MNlmyQ5MSDMd/+/Uw+UPpnRw3h3bSSsd10BAcLM652/xa7U52sxm2UwBFqNgDun9uBTg8iH&#10;y61uhGVsEYF4X5wcNLze1QpiR8rJSJA1W6ukrEo5gviluqZOpozI0nwZ8oWSvnqfvJavK66wPfCn&#10;25C7+nU/Kh1Ji9UJa1jNJssXL5TkMROU7GVJZZ9+Ur7wswbFLkYn3f4UnaDoa2tBpVRW1Up2SpKk&#10;9AhIuKRcyV9I6oiw2UJCvcOsDcLGhJfJMr5STJhnzZrliAnqCD5f+Fjhh0cQDY6BQODzdeedd7oJ&#10;/wEHHODI22GHHeZIDESDSTrmeTfffLNTjCBgs2fPFogb5WK+R5mYiL7//vuO0IwZM8aRISbskD3I&#10;DuThlVdeceQRUkfZ+fn5rp0DBw50ZAM/rAULFgikc+PGjQIZgjTRpz/96U/yv//9zxE1jofIPfTQ&#10;Q87s8Mgjj3TfIX6DNbjItGnTnO8gZBDzxZNPPnkHhYu6MQ2EuEGuIH8Q4rffftvhBBmCuEBMpk6d&#10;6urHBw2igQKHIhWZIK2QX9qK/yNjQvsog7547cO/DdyPOuooR3TBkbZccMEFrv/Uh68cZVAH5PO+&#10;++4TxgXzyUWLFrltXt2MH6adEHxMfaKpYFx8UXLBk/rOOeccN9acDxB1jj/ooIO8Ind4hxiSwBXi&#10;SfATzh2IMFhB6ngAAJb/+te/ZOTIkc4MEwLIeXHggQc6pZGgLARoQWFGCQYfL0EcV2vgF8aesSNB&#10;WBmPE0880Zl28vAAUsdYgh3kHWzxFYTcEZzFUtdDgHM3IT5Ob2glsnBtgTM3YVteQbH0StZ1mKq5&#10;yVkyBPYdBLje8QCXB4JNSnPMz9Swp6ysVBKS/Hrtb3kesO8gYC3dWwjE6AP2Or3vc+7tNinTc5Qy&#10;mEdwrob1XLW0ZxBQWHVOVyc5KXVSUyuyeHWBVAXrZOnGcsW6Vob29Lv5XnZSnWRonkr1rFkSDul1&#10;IixlOnetSghJTah1AtHutLj7kDsdkVhdFLKuNix1OhH3KQlI1oAqhbNfl0DfflK5fJmaZk6RGGXk&#10;MRo9M04JS0lMgiz8qlAWrS2UssoaZeaJMj43S0b3SZPE3MHiy/p6EhxtEJjUQz5QeCAq+N1BhCBg&#10;qE2QCib03FAgG3//+99l3Lhxcv3110tubq6bsF+syhbE5Zvf/KZTQiBq3/rWt+SII45wJxAEC+IA&#10;QcAMELL36quvyiWXXCKrVq1yE30UO8gepBJiBwGACHAMahjkhEk4ShMKFMofAUEoC58+SAJ9gGxQ&#10;NqakKFmQJvpA/She1PHTn/7UKX0Qoe9973suYAdkjjz0mXIhbPgcQm4hi5DB/v37N0AI2YQ8cXFC&#10;0YLcofhRPyQVIoJZISQPUgsZgWxALgk205jcQerAFrNHjkeJ4ztkGlJGu/Bv43hICiSc9qFkoYhh&#10;agmpI6FqXXPNNS7iJUoq5BvM6F+01NT2xnmbysf2aPs4Z2g35w/+c4wfJBTiyZgx5pAxiBwk9K9/&#10;/asj49/4xjeEc+qpp55yRO7UU091iiLnVVN10dbIfZw3kGgCwUDmfvCDH7hzlXH8xS9+4c5vxhZM&#10;SfwOLHU9BJjj1sToRERnD/G+WPHpdRP/u7CaJdfoBNnGveuNeVfvEde5mhBkLfr1PLL/oZCe53pt&#10;s/M8EhX73FYEYriSbn8Q3NYyGh+Hi0iNnqeUa2nPIUBgTO55lfoA88v1ZbK1OCir8qploIo//bJS&#10;tKKw9NYAKn7NU1xerYGZwkraY9y1IlQTq99bvr7sbmu7Dbkj+Elg4GAJV5ZLcOsmCfQfJH2/d52s&#10;u/PnUrF8qWQcMVNNNH8gsfF+iU9KlPK4RHl94Wb54d/+5ya2TFqq1UFyUO9UeeDy6dLr2FMkZWDz&#10;ES6ZBEOKIGyobygoqDuYtKG+oWwwSYfEQJQgY5i8eWaKkCjyQTQ4BvM+biT4TPFEBuUGNYgX2zHF&#10;xKQPIklAF9QbysesjwS5hAyiwlAmL1QVzOkgVEzOITx//OMfHVmC1Jx77rmO2BDRk36gOELO5s2b&#10;1xAMBDIB0YBY0AYS5BPFD/WPCJ/0kfIhliTIAcSDvnB8JLljP8SEQCP0AUWIYDLg5xFinm5xI8YU&#10;EpwhadSBAhaZ2Mc2MML8Mj093e2mXzfeeKPDB2wx0cTkkOiVJMgvZoWogUSP5HiOPf74452vG3VB&#10;lPF7o3z6442lK0D/kMd7eduaeo+Wz9vGe+PEQwIeCKBIUjeEHDxJKHGQNhQ2THbBDULLhZ6+MN6c&#10;L5Bj8IewNldX432UgwroPWBA9eU8YhuJcwDF0wsGYwFZHCxd9k96SqKkJ6oPaCDekbvMzHRJSE7V&#10;V5ftsnWsCyPAfYXrvd5goveSzXpJTs9IV8MencjZeR4dJ9u66wgkJUipztlCeu7tfNffheL0HOU8&#10;JsprslpXqEnSLhxsWVuLQIy/VvrnKLdIqJaymlIJ1sXKhuIY2a9nrCSre1dcnE/SQ9W6v0oSNJom&#10;c8iUNA3S1AGp+5A7v18yph0lpZ9+LHFpGZJ11LGS0Le/DPnZnc6/LkZJXZxeqJHGJSNNnp+9Um5/&#10;cr57gOeeqOhgxPtiZEtBhXzn3tly/5n7yYSRg5sdIggIPy6UJMgRZpGQIybLmMux35Pg+SEy4Y4k&#10;COTDF47JNC8veZNt7zvvHE9CPYPgYXJJdEYUHAgJx+NfhxLGfogj21DrvEk4SgxLMmCyh4keZpMQ&#10;BtQ4+sAkHp88iBAkFVKBMokSSaLtkYnvtAuCRUL9cjfN7Zkaf9++2b3hxwWRu/feex1JpK2YEfLj&#10;4DNlUz9KHWQFoozC2NjHC6yoE5wjE9u9bbyDPWSZ7SSOAXu2s5/v7GObl4d36uSdftIuXl7iOG9c&#10;vG1NvZOXY72yOY5tTSX2cW4x3qh3kHaP3DH2RGKFeELsc3NzXV5vfLw2UZdXX1P1RNvO8RznjWW0&#10;fra17Gj12bbOjcA5hwyW0w/K1d9m/fqMKRpswpIhsK8i4F0fW2x/E9yvxeMsgyHQBALu3NP7655K&#10;e7CoPdWkLlFOjZpl8s+vQVImDqkXDMYPTpN3FxfIWwvyZMiR2Q3k3I2B/vHeOwoAPIe7RYr1ByTz&#10;qGMkcfBQYSHzvBefkVBJkQuukpA7TBIGDBJfWrrE6ysvv0qWbCiUgrIqncSiwLgHde6pdK3Kq5vy&#10;y+ULZedlwR3JTDQgIQcoWKhmqGL4RjEph7iQvEk921BcIFWoKSQULYgWSh5KkjeJZj8TdYhG4xtR&#10;rk7kMc/EVA9/LcgP2yBYqFyQPSb+qFJs40U5lI3vFGXjS8XyDITsR7nCd4wE4UKd+d3vfudUH1RJ&#10;EmUy0cfsEwWShN8VyiD98pRItkeSieYIAGoP5qKYYOJTRoARlDwSBA5CR5sxM8RkdbAqfXz3iKTL&#10;qH8gbODKO9jTJtTEBx980Cla4AcxpA+Yv2LCSULVwk+StkMoKZsU2X7vO2VANGkT5qGMOWm1+qph&#10;2spYNT7OZdA/HIsKB04ci7JGogzMRCnTI2Vux/Y/qLj067LLLnOqHeNEn2gnDxHYD6m/4oornGIK&#10;fqi9HkmlGPpI/WzjvanU3L6mjrHt3QeBlIR46ZWeKGmJfklPCjQs5tp9ELCedjUEqiqr9fpYIZUV&#10;lVJVWSWV5ZVS0fCq315X1/TDt66Gh/VnX0Wg6fv6vtqjztDutdsq5JX5W2W2Rsj06Xp2vBJ0/boa&#10;NbesUt+6mCZgb2Jzu3Sp2yh3MDRfRpaqd7OkeO4cqVzxldTqouZu4qrkTT8IBDB5xCjZ0HOElFaF&#10;1V52Z/LGJJ2BzCurkWKNiqPKa5PJM3tD3cEH6fe//72bqGNmiNkaE3jMJ8mHAoOpIFEi2QaZw1eK&#10;7QT9gIBBeFDQ/vGPf7jJO2aEJAiZRz4gkpjLQXgowzODpN18ZpIPySFSJ0QHc0oUI47HfBLfK8zq&#10;MNWDBGGKSV4SZAIyBbmjP5BIEvuJOgmRQeXLVTKJssc7yhH9Rx2EXHjEB9z5DnmJVLtcgdv/5OTk&#10;ODIJJpBKjxBD7qgbhQpfMsgXvnv0HXWvccLkk2iVqJT4yeGjh5knmEJswBWMKRcfOwg1fnT4jNEv&#10;toML7YU8emSHvoA97SdyJGPFwuVEy4QUQhYha54yyrhGLjvAuFMm22g7RBzfRUg52DM+bPPGNrJf&#10;lEU7IMAosfgeEsSEsiCrkEXG44knnnAkk7ooh/aTB+WW84DvKLacH+ShT+SDHNI26mAb4+SNHXV7&#10;+9hPGez3+kk7wYVtlro+As6fQO9agcSu31frYddHgGvhlMMnS2lxqfO84/rGAzjd7FJYH/D64n2S&#10;kJjQ9cGwHhoChsBOCCQpkSMq5uK1FW45BL6zUDkLm0/eL0OFIEcp3HFujqSkj/ukTpc6LHUfcrcd&#10;0sRhw10wleI5b0nJh+9LcPMGCZXqehU6EY2DxOiSCam9hmhYb7/UuoVLdxwLpFh8ITNSlAjqE+um&#10;EkoRhAFFiAShw3+OSTzEhIkyhADSgr8bL4KgQOhQjCBhkKzrrrvOmXRSBiQFVQ0/K9QZlDQm//i6&#10;cfMhYYrnEZUZM2Y4nz+2Q2RQcVB38KmDOEEOyQsZoL1M+CEIkBoIC9upnzaTIEHUhX8V/maecsc+&#10;TD6JmIkpJ0FXIK8ci/oHUYDsQEwhYiTUKMgQ3+l7tESbIVcQUExCwYtEH4nqSCIwCj8e2gqx8/y+&#10;3M7tfyA6LJOAAgjhoh9EoKRe+g12lE97WfIBMsk+fA4hybQRAgs5pg2ekkY5kCvKp62QT9RLfB4x&#10;OQUjAsh4/oS0jbI8JQ/82Af5zVUifOmll8rTTz/tlkBgbDlP6CvlN06MCecU5BSTX5Zk4Fj87G66&#10;6Sb58MMPnRLLd7AnqA35mbjQhjPOOMMFP+E8Ylyoj7FlH22nXRA48OEhAQTXi6JJvzjvKIsX+xlL&#10;zikv0Te2WTIEDAFDYF9CgGva9GMOb2hyqUYaTG3uKW5DTvtgCBgC3QGBPlkJcsDQDCnXKPrvLc6X&#10;gAZOCes8dPSgdJk+Lktqq5RT6HfkIQKv9EzXdTPV99Gvrl0dlWJ0clfHpA+zMktfI/DQa1/IbY9/&#10;7KLdeFs90h1Qlv74D46WCYPryYa3f0+9o3hwg2HSHy15SlekiV20fNG2QSo9BcYjhI3zobqQGpMK&#10;VCjUHtQvCCZmf40TbaP9qEP0ob0T9XmKmEe6GteJqSiKGAFdIGO0jWifqI8EukHVi0yQUQhjU/hE&#10;5m38GdWL9kCQIHy7igGEisTxTfWncZ1Nfacs8Gk8jl5+9tFPziNelgyBtiDA74vzJ3J9xLaUY8cY&#10;Ap0NAe5l3A95sLWr1/LO1hdrT+dHoC5UI+u+fZpUr/pKYhOT2t5gva+HKyukz+1/kJTDZ7W9HDuy&#10;WQSYPxFoEZKXkuhzC5Uzr2KuDKdiDrg3kl6rYrqdctdaoE87FNUhRm597CO9qONrJTqItdKvR7Lc&#10;9e2pMrJ/+0UfaolU7M6kHyWGV3MpGhlACULVwicQlQ7FL1qibZ4ZZ7T9e3ob9TWl/Hl1cVOG6OBr&#10;CGGG3BEEBj9ICF/j1BSpbpwv2ncmudHwi5Y32jaUuj2VWiprd86jPdVGK8cQMAQMAUPAEDAEDIF9&#10;DQHmlvjaBVSVgyOQvPf6b3vvb/Oz/L3Xrr1ec6aaXZ5yyBBJCvhk+cYiqQiGhG3jcrNl6qi+3S5o&#10;AGaP+M9BhjANjTTB2+uD1UIDIHOojJgcEqCFHyTBWaZPn+5MX1s43HYbAoaAIWAIGAKGgCHQvgio&#10;eVi4XGMolBYTVa3JumLUqQvVSP83RGWMzIz7UF2FLqrdTBmR+e3z7iEQSegYk86QjNw1MwrZqQE5&#10;d9p+srFA1wOrqtFFCZMkLal7hvkerNEoCdyxLyakcXzAeHlBQyB6XuIiCeGzZAgYAoaAIWAIGAKG&#10;wF5BQC1/ko+YJYERYyVGXTOaSgQvYw01n1ouQeSipTp1L/Hl9I22y7Z1AwSM3LVikPtm2SqlXYX8&#10;RDMZ7Sp9a8WpbFkMAUPAEDAEDAFDoBMiEKNkreeVN7TYsvyyCnX/SJLoURkaHe7kPXt43QiVLv/V&#10;oih0+SG2DhoChoAhYAgYAoaAIWAI7OsIoNPVVesyRRrsp1XJrJJaBVNXy2TKXVcbUeuPIWAIGAJ7&#10;EoEWnvzGaZj4VkdbbaGsPdlsK8sQMAQMgS6HANdQXpYMgWYQMHLXDDit2mWTlVbBZJkMAUNgH0VA&#10;n/yG1Ml/y+svSzhUKzHqF+IlHgoTiRbTZqL8NjXnCAerJW3UWMmYcIB3qL0bAoaAIWAIGAKGQDsg&#10;0C3JHWuJhAoLJVRcKGHWNKvVqEQsWN4as+TtD0xY8Dy+V2/xpdv6gO1wXlqRhoAh0IkQCJWUyIo/&#10;/0EXZ62U2EZr93g+qwQmairVlBRL7oXfMnLXFEC23RAwBAwBQ8AQ2EMIdEtyV7VmlRS+8YoUf/Cu&#10;1GzaIExcIHytWqBi+wTG37uP9L3sGsk+/tQ9NBTRi4mcMHmTqOg5942t9eF76xfObkuLPTzaE4vG&#10;dTT+Htnu5vZF5rPPhsA+jYCG3vZhfhnvkxhfGxZm1etmrK4xackQMAQMAUPAEDAE2heBbkfuit+b&#10;LUXvzpawmhL1POkMiUtLl7iERCFKUauSmh9hlrTqZz8RSGJ7ppCuUbJt2zYpVJWRdeWysrLas7oO&#10;KXvJkiVSVlYmBxxwQIuLqTduEMsYLFu2TLKzsx0eLS323vj41nyvqamRpUuXCu+0kXfazFp5w4YN&#10;26EIwhEzPsXFxTJgwIDdWrx8h4LtiyFgCBgChsBeRyCQENB7QNCWytnrI2ENMAQ6JwKV1bWSGNiZ&#10;P+jz0IZUoXmSouRpyNAOH7oNuaurrZXK5cukeO57Eqvrh2QcNl0CffpJbGKSxKWkOMIWVpOjOswz&#10;3bohESMTAbzzN8HnRF91OrlvKuGH8utf/1rmz5/vFptkrbX+/fvL6NGj5cgjj5QRI0Y0dWjD9iqN&#10;hjRv3jz56KOP5Nhjj5VDDz20Yd+++uHJJ590BA1swKPVgRi0w1u2bJH77rvPka4TTjhBBg0atMdh&#10;2Lx5szz00ENSrea6999/v1sX78EHH5Tc3Fy57rrrdqgPUvf+++/L559/LhdccEGrxnSHAuyLIWAI&#10;GAKGQKdCAGuM1//zlhQXlThjnpqakARUda63FqmT2tqwxKuCPevEIyUpOalTtd0a0zUR4Jz0rJV4&#10;T0rwq49z0+vgdU0UOk+v8oqD8unKIlm2vkzXGoxx5O7gEVkysr9yCR0fiF1ReY18saFUFq8pllBt&#10;neaLlSkjMmXUgBRJiN+ZDO7p3nUfcqcO/YVvvqo+dpWSNvlgSR49TmrytkjR7NekpqhAAv0HSoo6&#10;+8fERgF9uymmA18VvoaAAhGBBRoPDKoOJAECcMQRRziSsHr1almwYIGsW7dOvvWtb7W4KDiq0fr1&#10;6+XTTz+Vgw8+uHEVjjR6P/iddkbZEHmBiLJ7tze1pnxIUpxi6PP5donY0TiUuuHDh0vv3r3F38wC&#10;n7vTEcodOnSo3sBrXTGQPMh1RUXFTsUyPmvWrHHjc9JJJ+20v7UbWoNba8uyfIaAIWAIGAJtR4Dr&#10;8acfLZCN6zZKQO853GPr6sINBYY0qBCK3hGzDjNy14CKfWhPBDgHN2wukNXr83T+FOusn3jgwDwq&#10;UUnehFGDGshfe7bDyq5HYO7SfFm2oUz8StIC/jhZvrHMEbaURJ/0z/aLcjmZ/2WRLN9SLTV6vchI&#10;jpd126rkf0sKnHR0wJD0doey25C7sJKtko/fl8xpMyVp6AhH7Eo/niuFc96UytUrJXHofqriJUrS&#10;8FFqoqk+Jd7FXH9UDWQukuS1YmggMVdddZX84he/cOZ9X3zxhdx5553y4osvOmXoN7/5jSM6mCmW&#10;qN8fRAIlKy0tTTIzM91nFL9EbRemmQUFBS4fC3FnZGTo08N4CYfDgsIHieSd49mPCWdjVYwLRFFR&#10;kSuD40jkoZ2YHVIn28lTWlrqPkOoMIOE9EBmqIdjqAsCSxtoC21kO8djPkkZ5Gc7ZaBkYlp63nnn&#10;Ceam1Mc75ZGPGyplkjc9Pd3tbwwxpO6aa65pIIfspw3g4kXs8/pOn0iUCXYeNpQNvrSVdoI5L9rC&#10;hbJHjx5y2WWXuX7QJhJt5UJKon9bt251GFM3uNBmyiNRDu3xyGCKqsLgQ9m0gXZyHC+OYZzAyJIh&#10;0LkRiG7J0LnbbK0zBNqGQEJiwBE3f2BndaRWJ2t+nVDHxHwdNbZttdhRhkDrEfh4wQp55Nk5kpJU&#10;/8CBIyurgjKgT7aMGzFQ50V2jW49mm3PWRMKy+J1pTKgR5JcML2/K+i/87eqilcqS9eVKbnLltLK&#10;sMxdViiD+6TJ6YcMkLQkn3ypZPC1T/Nk7dZKMXLXdvx3PlIn5aGtmyVGJ+Ox6mdX/tl82fzYX2X4&#10;A49IwuBhkv/is7Lh3jtl6G/+qBEwNaS3DqBevV1kuFi/Tux1Ik5UzTo10agL16s6O1ey4xbIFJN9&#10;EiRowoQJcvfdd8utt94q//rXv+Tmm292ROa5556TBx54QCB/TPS/+c1vyqWXXip9+vRxx6Ii/fWv&#10;f5U77rjDKXmzZs2SG2+8UcaOHesIyn//+1/BdBATTo4/7rjj5Pbbb3cKlysg4g/l/OUvf2kgaRAY&#10;SNeZZ54pP/nJT5zpI2184oknHAmcPHmyK2vKlCmycuVK+dWvfuUI0AcffCBffvmlM4387ne/K6ed&#10;dpojMfig0bc///nPsmrVKqc44rv27rvvyvPPPy8PP/ywfPbZZ3LPPfe4Nvzud7+T5cuXu6dOc+fO&#10;lYkTJzoCh9klhCgyoZJBiGkTfezbt68ze73tttvkww8/dETrG9/4htxwww1OFYXgYTb5y1/+0mED&#10;sbvooovk29/+tvTr10/Ajf2oqZhjYib6s5/9TF5++WWHA2aZHmnz3jdu3OiOHz9+vBx99NFuP+PM&#10;iwRGN910k7z99tvuO/249tpr3VjRvzfffNPVBzapqamuvpkzZ7q89scQ6KwI2LShs46MtWvPI2Bn&#10;+57H1ErcXQTiffoQXhVjlDovcaYmBNoQ4MorwN53CQEe91eH6mTGuJ7SI61+HNAA+mUnyMrNZVJV&#10;o9xAv6/ZVi1ZqX4Z0TdFiV2c5BVXy5DeyXLp0UmtCsq/S41qIvOOs+cmMnWVzXWOaNUTNghaUMle&#10;bFKK616MEoma/DxV6fSrjlaMkjF/eppolAxZuV6VrMoa6ZeVJD10sFTWEnFEr2mfu6YwQwUbOXKk&#10;U3sgcyhBa9euFQgbqh7+W4888ohTl370ox+5Yj755BOZPn26/PCHP3SqEQQHkjBw4ECnkEFSTjnl&#10;FEcqOP7f//63vPTSS3LyySc7IhbZlrPOOksOP/xwVy/k6corr3Qk45BDDnHq2fXXX+9IEiQOpcwj&#10;apSBqrVp0yYXcOTCCy909UNi7rrrLuF4FKo33nhDfv/73zsCtP/++zvCShmYotJXVC0IEqSXF6QM&#10;4nT11VfLFVdc4Xzq6BvEFkIZmVD48LtDFUQtgyxB5PBf/M53vuP2UT/q3j//+U9H/J566ilnZgmh&#10;Buenn37akdU//elPTl2bM2eOUywhdeBJH2kr7fQSxA2iiInsxRdf7MoDWwgiYwhBpj0EXoFkQ+T/&#10;/ve/O0USooiv3gsvvOBMPRlLygdnArQQiAX10jMD9eq0d0OgsyAQq+d2tf7mmvNFbqmtWD9UV1VL&#10;sb5qK8pbym77DYG9ggDXee4z3Kt4uBs1sVkncNyH4vyxUhPUSNuWDIF2RAAfO2edFBmlQ+uL0e+1&#10;2+dVfr/P+YO2YzOsaEWgVuNy9E8Lqw9drZSq7x060Adqblmr89kMf41s3VYg+aWIQGGZs2irvLs4&#10;T+eIKi7VxsjB+6XImAEJasKJqXf7wtl9yB0T9DRdk05VsLBOLvw5vSX7hNNk01/v19DecRo9s0J6&#10;nnauC/Mdo87S8UrqNlTUydNvLlIWXipVwbCkJcbLmEFZcvahgyX9wEMkYdCQNo0OChLmg5j3jRkz&#10;xvnkYZbJjQU1B1UHBcib8JP/wAMPlGOOOcapaSh9K1ascMrZuHHj5NRTT3Wmg6h2EBHM/yAaRx11&#10;1A7kDhKCOsWL9OyzzzpyMXXqVDnooIOcevXWW2+5wC3UCeminah4EC2CulA+fm/TlWwSHIY6Ubgg&#10;bJgvoubxjpK33377OWXvq6++cr5p3DBpAy8vQfAo54wzznCmj5DTRYsWOXWrMbnjGO9YzB4XL17s&#10;8qHc4dfIzZYgK/g2YnoJcUPNnDFjhquOPkHQiIYJSeUmDiEFW9pLysvLc6TTq4dtkDVILGSY8Tn7&#10;7LMdRuT18mGeuXDhQnn99dedWslYQvgwuX3nnXdc/7k4Y6bJmFMfnxlj+tJYpaReS4ZAZ0AAy4Ww&#10;nt+7k/idxKqvCObNtawraskQ6IQIcI5y33OWGBH3qZ2aqgSPaz7nc6yZZ+4Ej23YswgE1DyYOYVO&#10;OHYomK+cq349DwNG7nbApj2/pCbHSLyawRZX1Mi85UWypahaJg/LlLGD03T+qHO66rDklQRV3UuQ&#10;YSoI+X0xquxVyudrynS86uSIMdkShBW2Y+o25A5lLmnkGKkpzJfq9WsdMet15gWy4U93S9WqFZI2&#10;ZaqSu3OcYhefmizrSsPyxNw18rtnP9GLff0PKFgTlt5ZyZKS6JcpU2dKZu6ANg0Nk3wIGMSCCT4/&#10;TkwTMXXkZoEPGEQI8kFC4cnNzXWfPfNOyBTkkB88RAbTQggiqhCEi/I9cugO1D/uhqXvlI2ChPkl&#10;JoEEA/GImed/BgGCLFEfZpuQPMqDhEC6aDtpyJAhjvBQN6SUvmF+iiJFgmxBBDHJZIJHG7x28J22&#10;0zfPpw1TU8ggxCla4lhuvqhdqGu0G2JHok2YZXoJLMhHPa+++qrDGjWSujgWYjl48GCnpHrHgE1k&#10;G722QjrBFDPLSZMmuez4zXmJcQAvzDshdRBLxpa6II/4MELiqL9Xr15uH8dyHITRkiHQmRGI1d+/&#10;XkH0tePkotVt1t+g80+lCFdWq4+0jIZAxyKgXhjN+tNt/wlwT/TH+92rYxtotXVHBHw6FwuqWxCR&#10;Wr0rMZFcw6okpepcI7aRqtcdMerIPsPN1hbWyOfrgjK8f5ocsF+WZKQFpFyXPWDeGNRnmKMHpcux&#10;B/RyzYIA/uXVNbIir1aOCiRKfH0Yh3Zrcrchdzx9zpgxS4refl3KlyySQL8B4lPfu9wbbncBU+o0&#10;vLGoqSbmmEw+Xnx7ifz2358okfsaIr8qfKUV1XL9Q/+TR799gPRVUtJc8siMl4fvEARUN0gQRAYz&#10;QUwImeRjMkmADUgBeb0EmfG+e+QD0sUxmDUef/zxzgRz2rRpjoxB/DimqQQRxGwQE1FUKMgVxI1j&#10;IG+0gW20kfogl5hd8p3kER4+Q5AgMLQFUkO7IDIEK/GUK/zwmkrk98rz8KIdzbWfsry2cizEEpLI&#10;8RBi+gLBpS+89+zZ06mV5MWcEoLlBZzhGPrYXILwgge+g//5z3+cUnrYYYft0Eav7WBBYBpIL5NZ&#10;iDEEGrV0tSqK1NVSfc21xfYZAnsDAcxKdjfxG7FkCHR2BMLuXN/RwiSyzbrHPePYE7+JyHLtsyHQ&#10;HAL43KUmJ0pyUmD7fFAVOyV6SSo21F9bY5o73PbtYQQWrCqW977Il5QEnxw3OcdZ9lGFGlxKenKs&#10;9MoINGxje45+T1Qz7qqgWg/qvTBW56PtmZpmAO1Z614om0AqGdNnSsr4A6RixZey+Ym/S/WmDc7/&#10;gzkHa9/hW+JLTpFVG0pkdV6pEpUdweeb6k5uDYvFebqAdUnL5kVM8L3E5B5fq1deecUpQBAM1sHD&#10;zwvfNwKTQFKY/Lc0EYLc5OfnO6IIafnBD37gojxi8odvmUc2vLq9d4gf0Tq9oCaYWJIgZ6hsnqkJ&#10;6tT555/viB0mjChp5GkqQfIggRAnTDtnz57t1LG31ZyRIC6k5o5vqtxo28EH9QufN0gkhIuEGkdg&#10;GoKmsB1fPIgd+BClk6AxHEvfUfzYDk7NYe3tg0D/v//3/5wiSYAWArEwVl6CUNImSB0k+MQTT5Rz&#10;zz3X4QEBh8TysmQIGAKGgCHQuRHAjy5YrVGNeennan33XvXbgnrf6Nx9sNZ1LQRmHDJG7rzxQrnt&#10;2rPk2ouPlhuvOFl+/ePz5dpLT9C5VbeZyneKQf1kRZF8/FWhZKb4NEjKwB1IHOaaQ3slSFFZtazP&#10;rxdEaPQXGmGTxcxZFqG9iR31fS1L8a2LJ9awyzzqWPFlZErpxx9I3tP/lNrSEgnrGnh1qvjE6oQ/&#10;/aBDpWjsNAmGoXE7krtIeCrUB6+6BZtZiARBUiACkB8UOVQgzCCJiAm5OFIXNEdFu+WWW4QFvjH1&#10;wJwQsgCxID9+W5EmgJAH1DHyEngEVYhgKyhGmCGiWGECSBmN0zPPPOOiZULyWKaBNkBSUJdYiPun&#10;P/2pI5+XXHKJ2w5hItgLRIolBagX9ZG+kajDW2oAnzbKQZkkKMzDGhkTdRDCs2HDBpcf0kUZ9I1j&#10;Ud1oq5foJ3moo3EiP1iwD1xY1P173/ueI3RedE9IL8FleMePD6wIMIPJK/XSVyJtgh11UR5leYl2&#10;UT/bSfST4xi/3NxcF6WU6JcEZMEElDZ5+TEPBde//e1vbnxRESF0mGUy9l77zQzTQ9veDQFDwBDo&#10;XAhwTzzlvBMlqGHma0I17n6TmpLqglc40U6VvVidS6So+4YlQ6CjEAj449Wvrv4BcUw4KMkpyUrq&#10;7IFxR+FPPTzQwc9u9oJtsmB1iSp0PskvUWsxNY1lofJJ+2XKzAnZ0iPVJwfp55W67MGdzyyXVLUA&#10;3FRUJYNzkuSQkZkd0uS4Sy+99FbUDUzoukNiLTt/r94Sp+/ocHGJSRKnE++41DSJz+6hvngaLGX4&#10;CFm4pUrmLtnkFimMpHjIqTU64T9z6jDZf2hPjZjTtJoFMcAPDNNAiNfgwYMF00lUHYKNkDDb42YC&#10;YWEMCLE/atQoFwwFFY4yGB+2owyRIAn4tLGNMlGhIBgQGpQ4AqkQaIVAJeyLTJAs6mE5AQgOn722&#10;kZ/jITIQGkgiESQhQ+yD+LANnzq2c6xH8iA2qHYQGsgSqiTthhBBZgiSQoRNyBVklEXZKQs1j6ia&#10;qGzgQN1gRkRRFhOPTNRPfvpG/6mPdkCGIZOQNVQ7TE0pg37xDsGjTbQXf0HwAXfaCqbg7fkIUgcv&#10;cPB868CbOjGjBW/vOPpB/yiDsaC/kG3GgvpoK2MIfuSjHPpP2d74R/bPPhsCnRWBUHmZbPrvC245&#10;GB6S7WriAVr62AmSecCBu3qo5TcEOhQB7kNZPTKlZ+8e0rtvjmRkp0m/Af2kZ06P+ldvDYOek+2u&#10;7x3aMKvMEFAEmJ+UlZXr/CnezaEMlI5FIKhLIZRVhaRHul/661p3PvV1DMTHOq7AkggDeybq/K9S&#10;emenumsEeVHzMNOcMjxLhvZJbnflToMM3hajqlIdk1smwZa+RuDZubqm21PzZWtxpVJATfpHeZbE&#10;+2JlaN80+cNl02RYn/ZfZf7rFtX/qLnx7EriQuAdE/l5V8poKm/j8iB6mCAS9h+TRMw8P/30U+dX&#10;yBp1rG0HOYqWGpdFnshtkZ8bH49PH2aTEESWcGD9u11NzZXvldVSnpb2e+XYuyGwryFQtWWTzL/8&#10;YqmtrpJYnVTsagqphcTAcy6SId++clcPtfyGwF5DgIeuWHFggeLdR/daY6xiQ0ARYJ6BSw7WQDyw&#10;ttS5EOAhPhZv2VmZGiG63jiySoMxJigB7Kik16qYbmWWuSvAnnywRoFUR9Vr/vRuvTqlnIrQpbk5&#10;qfKnK2YoO+/4CIdtublEHhP5eVewaCpv4/JQDrnYfPTRR/Loo4+6iw9mophrslg5SltTqXFZ5Ivc&#10;Fvk5sgx+SESpxLyV9fFuvfVWt4B6ZJ7WfG6q/MhjW8rT0v7IsuyzIbCvIRCjSjSqHWvW7XJC7WvL&#10;cbtckR1gCBgChoAhYAjsXQQw1fSMXDqS2Hm9NnLnIdHonaiyh4/pI8/89Dj5bEWelFQGpW92sozP&#10;7aGr0SfXq3mNjrGv4kwc8UcjqAvEDtNPTB5R8drjKRPkjoXNebqKDx5r8VkyBAyBPYtAILun7H/n&#10;H7er6V7ZMe46WKIm3DzYwPy6qQiCRCOON+sQDzh7NwQMAUPAEDAE2g0BI3fNQBuIj5MR/TKkd0aS&#10;VNWoL1iyLhSp2yxFRwBzAQgcUTN54evG9/ZUtPBry83NdX52TC6bMvuM3mLbaggYAq1BwK0TOjA3&#10;ataQRhKM0adhia2JBqvXCL0gRC3HNhoChoAhYAgYAobA7iNg5K4VGKYn+yVdvl7SoBWHdMssjUkc&#10;gWTaO0HuiOTJy5IhYAh0PAK1lRUumJOGhm25ciN2LWNkOQwBQ8AQMAQMgd1AoFOROyJRllXWaHdY&#10;QGbXnu6ysGhyQKMH2Xofu3E62KGGgCFgCBgChoAhYAgYAoaAIbCvItCpyF1ecYX88OF3pLqmVsOL&#10;tt5pH2JXrdFobjzrYJk4pH65gH11QKzdhoAhYAgYAoaAIWAIGAKGgCFgCLQFgU5F7oguk19aJUEl&#10;d35fnLg15TRgRlCJGwSuqYQbBz5xlTjCizAAABUgSURBVMFQU1lsuyFgCBgChoAhYAgYAoaAIWAI&#10;GAJdGoFORe7i1Ck/MzlBV4CvVtDrJC0hIEN6Z8h+fTJ0McBYtwp8NGNNaF9Io7EN7NHxyxN06bPD&#10;OmcIGAKGgCFgCBgChoAhYAgYAvsMAp2K3AXifTJhcE+Zv2KLFJVXuQXDB/VKk/Onj261L50FY9tn&#10;zj1rqCFgCBgChoAh0KkQiDaHaBwsrFM12BrTpRGIdj7GamAqCy/ROYY9+viIjk80Karj2typyF2a&#10;Lhp+zuEjZVtJpVRU1Ui+vr/x2RoZ2S9LJg3rLUmBlpvbUjC2cFhNPHU0eEVLLMTNi0Qe1lHbtGmT&#10;EPmRUPvxGhHO2+/l8cp0B23/07gc8rCtpZuEVxb5IuuhWPZ55TTe5+2nzdGO3d4sezMEDAFDoE0I&#10;qNW8lFbUOAP5xPhY8euyMI2vt5jSF5XV6LUrRq/XcRKvM5DGedpUuR1kCLQzAriF4LtfXhWS9OR4&#10;dQ352u+/Vi2DYpgXNJo3cK+187udB6YbF19Tq9fT8qAk6LU2wc/1tJ4w1Op5WBOqE58Gca/jwhyR&#10;7JyMAKOdP3K9KNF7ItwkoPdEnzc+YdHxCYsO2Y7jo8PH6rAdcc1omS21MziRxTMh6JudIiccOFRC&#10;SmQ+X5Un/lCt/Ou9ZXqxDegC4j0js7fp81NPPSUPPvigfPDBBw2Erbq6Wkp1Id4MXWT3/PPPl2uv&#10;vVYCgYA8+eST8sADDzhyFwwGpX///nLiiSfKzTffLD5fPXRLliyRq6++WpYtWybl5eXi9/tl4MCB&#10;bjHtq666Snr2VCVy/ny55ZZb5PLLL5fDDz9c0tLSoraddjz++OPy8MMPyzHHHCM/+clPdsj373//&#10;W2644Qb5+c9/7sqnvZHpb3/7mzz//PMyZswYufXWW10fIvfbZ0PAEDAE2oLAtpKgPPW/jbKpoMpN&#10;frNS/XLYyCyZOraHs7AI6kRjxeYKeerd9er7XCuV1WHJ1DyHj8mSg0dkNdz02lK3HWMItDcCa/Mq&#10;5Z1F23TOUSyJOiPjqfuxk3Jk/0GJUqAPK+74zxKp1Imcb/vT+O3Pf+XoiTly6KgsSUmw9W/be4y6&#10;U/k1+jBh/vIieWX+Vu02UeRrZXDvZJk2LlvGDkyTeSsr5KPlWyW/jOCD9YSPc5Lr8uRhmXpe7v5c&#10;uTvhvat9DSpxm7M4X97TF6lC73nD+iTLjHE9ZXBOosxZWiqfrd4qpVXhBgUvTolfr/SATB2dLYeM&#10;zNzVKnc5f6cid7QeufnA/XrL5sJy2VZcqQFWKmVNXrF8+OUm6ZGWKH2zUna5k5EHjB07Vr75zW/K&#10;zJkz3SLbt912m8yaNUuOP/54l23ChAlOMXvkkUccyRo/frwjfChl8+bNk5dffll69eol5557rmRn&#10;ZztS+NVXX8nUqVMdqWLdNYjeM888IwMGDJCLLrpIIIZLly6VoqIipwRGtifyM6rcs88+K++8846r&#10;Iz8/39Xh5SksLJTly5fLE088IRMnTnRk1NvHse+995689tprkp6e7hQ+b5+9GwKGgCHQVgQgdh9/&#10;VaiKXNDdlJL1KeWKzeXyzuJtMmJAqmT4Y2RtXoV8urZEkhN8ctDwTH0yGSNfbSqX2Qu3ycj+qXrt&#10;tnVC24q/Hdf+CLz5+VYpKK2RmRN6SWqSTz5aVihL1pWJPyYkfdJ9cvQBPfWBM/OTevGutDIkL328&#10;RYL68DnR/7XC1/4ttRq6AwKfrSwRXr0zAzIuN82Ru0VrSuRdJROQiH5Z+uBsdKbU1OmDCD0nEUbm&#10;KRkk+GC4kZLXHfDq6D4uXF0iq/QemKPjM3FIhnvgCRnnPtk7M15yewYkMy1JQnWq5unYYBXw0ZeF&#10;7h3rlo5InY7c0emAStBThvfRJ2ZVapa52kXB/EjJXXZqglP1iKTZ1oSqxYtUWVkp9913nyN211xz&#10;TUORKG1vv/22m6B8//vfFwgeCXJ37733yv333y9TpkxpIF4ocWeeeaaccsopjhjOnTvXkTBI2oEH&#10;HigJCQmSlJTk1D4mPU2lzZs3C0rgoEGDnOpGG04//fSG7JRDev/992XNmjUyYsSIhn20bcWKFc6U&#10;1MvXsNM+GAKGgCHQRgQqgpiqhWX84HQ5Sie/fp8GvkqNd5MJiF9yRtiZoLDG6DR9cjk+tz6wVZKq&#10;GX9+pUCYCBu5ayP4dli7I4B5W3VNnQztk6JqXf1SSsy/PllRLMv1AcXwnDQ977N2aMenK4tleL8U&#10;fdic2PBkfocM9sUQ2A0EsH5AhZs0NEPPyyRXEtfaz5VUVOn1eEBWvIwfotfZ2K8fmq3ZWqmBB2Nk&#10;RP/dE0B2o9nd5tDVWyuUqIlTSQ/cr96CjmvFhvwqZ9o9pFdAsrK5ZtQ/+AkpuVu2ocxdLwbnJHcI&#10;Tp2S3NHzAT1TVeIcoIAUyJqtxbJqi6p3yzap5Jkh++tadk1TpNbjBrnDRw1lLTK98cYbjthdeOGF&#10;DcSO/ZMnT3YmmBC21atXO+IGWfPKwLQT1QzyiJL3xRdfyLZt25xpZmT50T6jyn344YeSnJzsiGIo&#10;FJJXXnllB3Ln+dlRH+og6h1mn6h2zz33nDMLHTp0qGuPVwc+g5YMAUPAEGgLAkwWkuJFRvRLkt4Z&#10;fomp43ricwoGCkdQl6BhstE3K0FyeiQ4EldZHXJPkvFTylLfpTq9PoVU4cDUraOeWralr3ZM90LA&#10;u3dX6UT6sJEZzs8OEzjO20RVo/UZs56vqoQo0eM+Sn4UEkw4Zy/YJqP6J0vfTCbX9cd0L/Sst+2F&#10;AOfYiL5JMqx3ogoaAY0/EXLXTlxA0xPj3LW0Tn3xuM4mJsa7B2tr86p0nlwuBwxNd2aBYT1fO0Yf&#10;ai8UOme57hqg5CMxXu+LqtjjV4ePLve2eH2l6vi4+52OT7C6RvwBv94fa2XFpgpZr9Ytk4am6b3S&#10;r3N2HZ92HqBOS+4Y2ixV6sapn92G/FLn17FFFzn/ZOUW2X+wPl3bA+wOkhQtoYDhU+cpfJF5MMnM&#10;zc2V9evVt0TJIWaYDHj9hb+epZeVlTk/u5ycHKfutYZgbdy4USCV06ZNk7POOsuZZ86ZM0cqKiqc&#10;6kcbIHGocmeffbZT+FAITzrpJMFXD3NRzEAhdxBF2sOxtIXPlgwBQ8AQaAsCXCVz9OFxXU1Qykpj&#10;ZFtpSBas0CeXSthSfFX6bFId/fUSExsul9UbVO3YXC3Lt1S7J5gHDk0SnZ5ISXGVM0lpS/12jCHQ&#10;3gj00ofpMVIjBfmVampZJ+8syJeAzqYHqjLHA4zqggLnMoIv1LJ16iqiE+kjRydIfLhMH+CWtftE&#10;rb37b+V3LgQwtQypmrx0dZEs21Qlq7ZWO/O+A3ITNVJHqZ5vYXUJKpPqygpdOqxWXvu8RPpmxEnv&#10;lLAUFeQLgVgstQ8CTKdH9Y6R99WM++V5m+TzFdvUyjDk/MrHD1QLvXCFBHV8iktKXFCmDYVBmb2o&#10;VEb0CUiqL9hh49NpyV1JRVA+UKXunUXr9GLLk986Xe8uU46fNETJSvsMmlcqgVFIqGiNE6SPyJkQ&#10;Kl5Ez6ypqZE///nPjmBVVVU5VQ1/uYsvvtipawRvaSl55O6nP/2p9OnTx/nTEdTl3XffdYQPUgdJ&#10;pG7IHb6CWVlZjtyRJyUlxZlpouRRN8S1NaagLbXL9hsChkD3RYApApdbfShZ/8BIn1LOW7BFlm8N&#10;yhmH9ZOBvVMkWFWu+2IlMSlZQrFVEijUMN2+WqmqDEpeWZ0kJKdIusp/5grSfc+jzt5zznGfRrsr&#10;LA3K24u2ip7mcvCobBk/IEGqqiokPS1dg6XFyaJVJbImv1wfMGfIoD5ZkqHKdMgm0p19ePep9qE5&#10;EHWxukYDU4Wr9byrk9i4WinRk7KoKlZSUtUHT63EknQuiDK0WeerX26slLOm9pNxaqpJRM0mdIt9&#10;CofO2ljuheuLSzWYTb1w0iMjSeLiQ/rAp0K2KXXwBZJV0SvV6PopKv74pGRLkazcWiXfOnqQDNGn&#10;pHiVdcT4dEpyh1nE3KUb5L/zV2pglTIlNXXqpN9bjpmYq86KOxOuPX0SQJC2bt3qXo3LhsjhG5eZ&#10;mekI2KpVq1wWb6kEzDLZh+o3Y8YMt68l5Q4FEDNL/Ojw01u7dq0sWLDAKYMvvfSSTJo0ySl2KHeQ&#10;y3Hjxv3/7V1dT1RXFN18DDDMDDPKQOmMoQVRIbY2Whpira2FhwbfSNP2D5S+1Hf9BT6ZNE370KSJ&#10;jYmxaR+apjWxVgmJLWpfkEqrlMYRUVAZvr+G4bNrHbx6pSAIzHCH7NOHOw1nzj133euds87ee63H&#10;giuM3lG8hTWAPGc0Gn1qylTv1KYIKAKKwFoRYN1A440+iY7MymsoImcheRYWxJPxGJkfNroypRDv&#10;57T0TCl+wYt6pVFp7RiRe/3T4sVCJJvhPW2KgEMRGIEiYfPtMbkdnZSqXfnyKgicxzULchczKtic&#10;9p2+KekZnpYPDhSK3+s2G834J6BNEVh3BHLwHg0XuLDpkCk7wnnwfx40WRNdA3ifpmPzHtZh/TEI&#10;Vz2YkKKtuVKM8LMbZE9b4hFo6RjDBmaG1FYWSTjfbThK080+pGDOmayVsDcNa/Zs6eqfks7eKdkW&#10;9KDUzCM5K7BzW6/ZO+61RFUZmpg3/NkpN+4yNQIPOOwRDleWSiVUNJPR9u3bh0jhtDQ0NJjURuuc&#10;rKlramoyNXq0O2BjP6ZmVldXG2XMo0ePyokTJ4Q2CKFQyPSx0j8Z5WM0bmEjkWN9XkVFhYm4kdwx&#10;Erdz504zB0bi7I1RPBJHpluePHlSmL556NAh05+RQ22KgCKgCKwnAizwb8biou3usJSiFuS9vRBW&#10;ebSqZb3Bw8E4ZOSHTeplOD8HCpleCKv4jZpgV29MxlB/oE0RcCoC9KtqiQzKDSgS7gp55Z1X8sUH&#10;QaBpbDRb7S6e4+6+cWN7sCPkMdFs6296VATWE4FbEOdou4dyJEThXi7Mld3FPinBcSQ2JffwHHKj&#10;jeGfDig2/gWRlQOw49jiRXG0tqQgEAHu9MGsgs3PSwVu/CbmotYR6pgIwHQiggcnbcxjDoq7I+b/&#10;D+7ONz6FSZnco5M4itzxRRp5MCjfXmozxM6b4zLmgB++VW5q7xIBDImXRb6s8UmUmNJIz7gLFy5I&#10;P/LtGV07e/asUcsksSotLTXdGU0jyWIqJclYOBw2xMwayzryHKx/41hM52Tqp5X+SXVOCrTQL+/U&#10;qVPGguH06dNy7Ngxo7pJ+wM2CqpwHEYPa2trTRTvzJkzhmxSXKWoqMiQzYXXY81Bj4qAIqAIPC8C&#10;TDvjYuO7S11SAeuDKlgdzKcNzYtNuKCe+W/3qHz/excWyENGHROvKekZiptFSB5SMrOgpKlNEXAq&#10;Alf/6TdS5bnZGXL4jUKum03dEkkfft5Nu9I2L2VetSvxHlVOxUnnlRwEruB5/PHqfUMO+AzyHUy/&#10;Ra41/UgFprx+L1KIO6CQOToxgywKP9bKq1eRT85VbZ6zFMDah0I37SDgrG8kd+mGByytKAoD2Shl&#10;SJMoNjyZqkkRMQrdWAb0yULBUWmZA7A++PznZoCEAmX8F/C44asUkuo9xcYeYSWgkC+vNPnHIlwL&#10;1TIZlTty5IgxG6dFAgkcyR0jZvv375fjx48/JndMuaRwCQkX+y3WGNlj9K2+vt4QMqZWMuJHssa0&#10;SkbuSO5I2NjXaiRrjCI2NjZKWVmZ6U+CyHPSUJ0CKiShdXV1RqWTIi+8FkbvlOBZKOpREVAE1oIA&#10;ZZ9/aX4olOL+6Y8H8mtzj1n8urBzWYMI3p5QOqJ0eVDl9sgPl7vlfHMGag7msBCBvDyiINx19rod&#10;9VOzFjj0u5sIAZK4fiySL9/sRwrxsFkgX8eRv58zs2lSWeqW96u2Ss/ghPyNqN52eIxRnl6bIpBI&#10;BN7eHTSedt9c7DQROSoy5oC8MRW+Ar6h8bFB+Q2bDV1904geBdRrMZE3Y5GxaZlCxdyvz98xtkC8&#10;P7Roo8fr3pI8GRsdkobrUaMk/XpZYEPsUtLgmTbHdMBAYONfWPdhXP7pVxfBfiGbjXA0/e4K/R6E&#10;PX0AJ31ebW0x5oYXMVWsPjpYLtuLVn4dJELnzp2T8vLypzzjeC8ZXWMNXGtrq1DshESMSplUoyTh&#10;shojcfSY4xgkY4vVuLEPbQ54JKljsyJ+VLtk3R7JX01NzVPkjqSxpaXFiKiUlJQYw/Rr164ZEsgU&#10;z0gkIu3t7Yb48e/sz5RORgRZp2cnitZ89agIKAKKwPMgMDw+bVKBxpGayfpn7kQyK4jpmKw3oBpm&#10;TlamzGbkwtx8FJE72CWgjw+Ejia8L0JxkEXo2hQBpyHAzeA4rDxuIc2KKW/piIywNASPr6kj9WfP&#10;wsRcIArkl8jDmARg/7EtCMVCbYpAAhFgpC46HDe2G+PxGfNcMu2SljP0DB2AIuZADLL7GVkQq8pU&#10;H9EE3ovFhqYFQvdAHGnaMaMKzcQUvydLQvg9DHozpBfr+cF4FuryXBLAfduCaGsyGyK8aY4id4zY&#10;1X953qgE0RCXu2d8yOOQ3ObnpdYHfBFPQK74i09q5M2K8KowNONb+RcLRiARszzm7H961nesfivp&#10;Y/W1H5f73lJzso+hnxUBRUARWAsCZo27zABDQ0Nm8eHLyzM98coW7M1pUwRSHoG5mUnpGxiWYDCY&#10;8teiF5CaCDDtz57Sx7UhgwEBvw9iK//XcEjNq0zdWZOjsEzBasysYyCnIAgT87QnmXjW35NxJLdz&#10;VK6MC4SuDHYHlIC1g7UcGCR3kyCAebmrf9CBxZKnWYzYsfOzvmMNtpI+Vl/7cbnvLTUn+xj6WRFQ&#10;BBSBtSCw9FvxyahcbMzZ3p+237knnfSTIpCCCLDeiW25zdYUvDSdcoogYCd29ikbUpHcgJD99Pr5&#10;EQJLcRVG91zIPtyo5ihyV+DPlc8+fnfVWCxHiFY9sH5REVAEFAFFQBFQBBQBRUARUAQUAYcj4Chy&#10;R6yY865NEVAEFAFFIDUQMJE7pk9oUwQ2GQL6bG+yG7pJLkefS2ffSCfcH8eRO2ffMp2dIqAIKAKK&#10;gB0BKvZq1oQdEf28WRCgcBk9Z/X53ix3NPWvg88in0k+m9qchwBLpnw+1ENCFX8j28aefSOvXM+t&#10;CCgCioAisGYEsrNXX+u85pPrAIpAAhHgAm2jF2kJvDwdOkURcLtVsdWpt47k2wn3R51lnfqE6LwU&#10;AUVAEVAEFAFFQBFQBBQBRUAReA4E/gOZwLy7qo94EgAAAABJRU5ErkJgglBLAwQUAAYACAAAACEA&#10;PgFhaOIAAAANAQAADwAAAGRycy9kb3ducmV2LnhtbExPTWvDMAy9D/YfjAa7rU5S1nlpnFK6j1Mp&#10;rB2M3dxETUJjOcRukv77aaftItB70vvIVpNtxYC9bxxpiGcRCKTClQ1VGj4Pbw8KhA+GStM6Qg1X&#10;9LDKb28yk5ZupA8c9qESLEI+NRrqELpUSl/UaI2fuQ6JuZPrrQm89pUsezOyuG1lEkULaU1D7FCb&#10;Djc1Fuf9xWp4H824nsevw/Z82ly/D4+7r22MWt/fTS9LHusliIBT+PuA3w6cH3IOdnQXKr1oNahn&#10;PtSQJHMQTKunBQNHBlSsQOaZ/N8i/wEAAP//AwBQSwMEFAAGAAgAAAAhAKomDr68AAAAIQEAABkA&#10;AABkcnMvX3JlbHMvZTJvRG9jLnhtbC5yZWxzhI9BasMwEEX3hdxBzD6WnUUoxbI3oeBtSA4wSGNZ&#10;xBoJSS317SPIJoFAl/M//z2mH//8Kn4pZRdYQde0IIh1MI6tguvle/8JIhdkg2tgUrBRhnHYffRn&#10;WrHUUV5czKJSOCtYSolfUma9kMfchEhcmzkkj6WeycqI+oaW5KFtjzI9M2B4YYrJKEiT6UBctljN&#10;/7PDPDtNp6B/PHF5o5DOV3cFYrJUFHgyDh9h10S2IIdevjw23AEAAP//AwBQSwECLQAUAAYACAAA&#10;ACEAsYJntgoBAAATAgAAEwAAAAAAAAAAAAAAAAAAAAAAW0NvbnRlbnRfVHlwZXNdLnhtbFBLAQIt&#10;ABQABgAIAAAAIQA4/SH/1gAAAJQBAAALAAAAAAAAAAAAAAAAADsBAABfcmVscy8ucmVsc1BLAQIt&#10;ABQABgAIAAAAIQAUpfCKbAMAACYIAAAOAAAAAAAAAAAAAAAAADoCAABkcnMvZTJvRG9jLnhtbFBL&#10;AQItAAoAAAAAAAAAIQAm/42qI9YAACPWAAAUAAAAAAAAAAAAAAAAANIFAABkcnMvbWVkaWEvaW1h&#10;Z2UxLnBuZ1BLAQItABQABgAIAAAAIQA+AWFo4gAAAA0BAAAPAAAAAAAAAAAAAAAAACfcAABkcnMv&#10;ZG93bnJldi54bWxQSwECLQAUAAYACAAAACEAqiYOvrwAAAAhAQAAGQAAAAAAAAAAAAAAAAA23QAA&#10;ZHJzL19yZWxzL2Uyb0RvYy54bWwucmVsc1BLBQYAAAAABgAGAHwBAAAp3gAAAAA=&#10;">
                <v:shape id="Resim 4" o:spid="_x0000_s1036" type="#_x0000_t75" style="position:absolute;width:55118;height:127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j1ArxwAAAN8AAAAPAAAAZHJzL2Rvd25yZXYueG1sRI9Na8JA&#10;EIbvBf/DMoK3uvGj0kZXUUuh0Eurob0O2TEbzM6G7Krx33cOhV4GXob3mXlWm9436kpdrAMbmIwz&#10;UMRlsDVXBorj2+MzqJiQLTaBycCdImzWg4cV5jbc+Iuuh1QpgXDM0YBLqc21jqUjj3EcWmLZnULn&#10;MUnsKm07vAncN3qaZQvtsWa54LClvaPyfLh4Ay8/cTIvss969r17crv2o9hHOhszGvavSxnbJahE&#10;ffpv/CHerQF5WHzEBfT6FwAA//8DAFBLAQItABQABgAIAAAAIQDb4fbL7gAAAIUBAAATAAAAAAAA&#10;AAAAAAAAAAAAAABbQ29udGVudF9UeXBlc10ueG1sUEsBAi0AFAAGAAgAAAAhAFr0LFu/AAAAFQEA&#10;AAsAAAAAAAAAAAAAAAAAHwEAAF9yZWxzLy5yZWxzUEsBAi0AFAAGAAgAAAAhAI6PUCvHAAAA3wAA&#10;AA8AAAAAAAAAAAAAAAAABwIAAGRycy9kb3ducmV2LnhtbFBLBQYAAAAAAwADALcAAAD7AgAAAAA=&#10;">
                  <v:imagedata r:id="rId17" o:title="" cropleft="415f" cropright="415f"/>
                  <o:lock v:ext="edit" aspectratio="f"/>
                </v:shape>
                <v:shape id="Text Box 23" o:spid="_x0000_s1037" type="#_x0000_t202" style="position:absolute;top:13459;width:54013;height:30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eXv/yQAAAOAAAAAPAAAAZHJzL2Rvd25yZXYueG1sRI9BawIx&#10;FITvhf6H8Aq9FM1WRcpqFLEt1F7ErRdvj81zs+3mZUmyuv57IxS8DAzDfMPMl71txIl8qB0reB1m&#10;IIhLp2uuFOx/PgdvIEJE1tg4JgUXCrBcPD7MMdfuzDs6FbESCcIhRwUmxjaXMpSGLIaha4lTdnTe&#10;YkzWV1J7PCe4beQoy6bSYs1pwWBLa0PlX9FZBdvJYWteuuPH92oy9pt9t57+VoVSz0/9+yzJagYi&#10;Uh/vjX/El1YwGsPtUDoDcnEFAAD//wMAUEsBAi0AFAAGAAgAAAAhANvh9svuAAAAhQEAABMAAAAA&#10;AAAAAAAAAAAAAAAAAFtDb250ZW50X1R5cGVzXS54bWxQSwECLQAUAAYACAAAACEAWvQsW78AAAAV&#10;AQAACwAAAAAAAAAAAAAAAAAfAQAAX3JlbHMvLnJlbHNQSwECLQAUAAYACAAAACEAs3l7/8kAAADg&#10;AAAADwAAAAAAAAAAAAAAAAAHAgAAZHJzL2Rvd25yZXYueG1sUEsFBgAAAAADAAMAtwAAAP0CAAAA&#10;AA==&#10;" stroked="f">
                  <v:textbox style="mso-fit-shape-to-text:t" inset="0,0,0,0">
                    <w:txbxContent>
                      <w:p w14:paraId="5BB38D76" w14:textId="77777777" w:rsidR="00756D9E" w:rsidRPr="00973FFA" w:rsidRDefault="00756D9E" w:rsidP="00245EFB">
                        <w:pPr>
                          <w:pStyle w:val="Caption"/>
                          <w:ind w:firstLine="0"/>
                          <w:rPr>
                            <w:rFonts w:ascii="Times New Roman" w:eastAsia="Times New Roman" w:hAnsi="Times New Roman"/>
                            <w:b w:val="0"/>
                            <w:bCs w:val="0"/>
                            <w:noProof/>
                            <w:color w:val="000000" w:themeColor="text1"/>
                            <w:sz w:val="24"/>
                            <w:szCs w:val="24"/>
                            <w:lang w:eastAsia="tr-TR"/>
                          </w:rPr>
                        </w:pPr>
                        <w:r w:rsidRPr="00973FFA">
                          <w:rPr>
                            <w:rFonts w:ascii="Times New Roman" w:hAnsi="Times New Roman"/>
                            <w:color w:val="000000" w:themeColor="text1"/>
                            <w:sz w:val="24"/>
                            <w:szCs w:val="24"/>
                          </w:rPr>
                          <w:t xml:space="preserve">Şekil </w:t>
                        </w:r>
                        <w:r w:rsidRPr="00973FFA">
                          <w:rPr>
                            <w:rFonts w:ascii="Times New Roman" w:hAnsi="Times New Roman"/>
                            <w:color w:val="000000" w:themeColor="text1"/>
                            <w:sz w:val="24"/>
                            <w:szCs w:val="24"/>
                          </w:rPr>
                          <w:fldChar w:fldCharType="begin"/>
                        </w:r>
                        <w:r w:rsidRPr="00973FFA">
                          <w:rPr>
                            <w:rFonts w:ascii="Times New Roman" w:hAnsi="Times New Roman"/>
                            <w:color w:val="000000" w:themeColor="text1"/>
                            <w:sz w:val="24"/>
                            <w:szCs w:val="24"/>
                          </w:rPr>
                          <w:instrText xml:space="preserve"> SEQ Şekil \* ARABIC </w:instrText>
                        </w:r>
                        <w:r w:rsidRPr="00973FFA">
                          <w:rPr>
                            <w:rFonts w:ascii="Times New Roman" w:hAnsi="Times New Roman"/>
                            <w:color w:val="000000" w:themeColor="text1"/>
                            <w:sz w:val="24"/>
                            <w:szCs w:val="24"/>
                          </w:rPr>
                          <w:fldChar w:fldCharType="separate"/>
                        </w:r>
                        <w:r w:rsidRPr="00973FFA">
                          <w:rPr>
                            <w:rFonts w:ascii="Times New Roman" w:hAnsi="Times New Roman"/>
                            <w:noProof/>
                            <w:color w:val="000000" w:themeColor="text1"/>
                            <w:sz w:val="24"/>
                            <w:szCs w:val="24"/>
                          </w:rPr>
                          <w:t>6</w:t>
                        </w:r>
                        <w:r w:rsidRPr="00973FFA">
                          <w:rPr>
                            <w:rFonts w:ascii="Times New Roman" w:hAnsi="Times New Roman"/>
                            <w:color w:val="000000" w:themeColor="text1"/>
                            <w:sz w:val="24"/>
                            <w:szCs w:val="24"/>
                          </w:rPr>
                          <w:fldChar w:fldCharType="end"/>
                        </w:r>
                        <w:r w:rsidRPr="00973FFA">
                          <w:rPr>
                            <w:rFonts w:ascii="Times New Roman" w:hAnsi="Times New Roman"/>
                            <w:color w:val="000000" w:themeColor="text1"/>
                            <w:sz w:val="24"/>
                            <w:szCs w:val="24"/>
                          </w:rPr>
                          <w:t>.</w:t>
                        </w:r>
                        <w:r w:rsidRPr="00973FFA">
                          <w:rPr>
                            <w:rFonts w:ascii="Times New Roman" w:hAnsi="Times New Roman"/>
                            <w:b w:val="0"/>
                            <w:bCs w:val="0"/>
                            <w:color w:val="000000" w:themeColor="text1"/>
                            <w:sz w:val="24"/>
                            <w:szCs w:val="24"/>
                          </w:rPr>
                          <w:t xml:space="preserve"> Kurslar hakkında genel sorun ve öneriler</w:t>
                        </w:r>
                      </w:p>
                    </w:txbxContent>
                  </v:textbox>
                </v:shape>
                <w10:wrap type="tight"/>
              </v:group>
            </w:pict>
          </mc:Fallback>
        </mc:AlternateContent>
      </w:r>
      <w:r w:rsidR="00746860">
        <w:t>Eğitime teknoloji kullanımı içerikli hizmet içi eğitimler hakkında öğretmenlerin genel sorun ve önerilerinin özetlendiği ş</w:t>
      </w:r>
      <w:r w:rsidRPr="003E05E2">
        <w:t xml:space="preserve">ekil </w:t>
      </w:r>
      <w:r>
        <w:t>6</w:t>
      </w:r>
      <w:r w:rsidRPr="003E05E2">
        <w:t xml:space="preserve"> incelendiğinde en öne çıkan kodun </w:t>
      </w:r>
      <w:r w:rsidR="00B96517">
        <w:t>“</w:t>
      </w:r>
      <w:r w:rsidRPr="00B96517">
        <w:rPr>
          <w:i/>
          <w:iCs/>
        </w:rPr>
        <w:t>motivasyon ve gönüllü katılım</w:t>
      </w:r>
      <w:r w:rsidR="00B96517" w:rsidRPr="00B96517">
        <w:rPr>
          <w:i/>
          <w:iCs/>
        </w:rPr>
        <w:t>”</w:t>
      </w:r>
      <w:r w:rsidRPr="003E05E2">
        <w:t xml:space="preserve"> kodu (</w:t>
      </w:r>
      <w:r w:rsidRPr="003E05E2">
        <w:rPr>
          <w:i/>
          <w:iCs/>
        </w:rPr>
        <w:t>f=31</w:t>
      </w:r>
      <w:r w:rsidRPr="003E05E2">
        <w:t>) olduğu görülmektedir.</w:t>
      </w:r>
      <w:r w:rsidR="008528B5">
        <w:t xml:space="preserve"> Motivasyon ve gönüllü katılım kodu ö</w:t>
      </w:r>
      <w:r w:rsidRPr="003E05E2">
        <w:t xml:space="preserve">zellikle yüz yüze eğitimlerde eğitici olarak görev alan öğretmenlerce dile </w:t>
      </w:r>
      <w:r w:rsidR="008528B5">
        <w:t xml:space="preserve">getirildiği görülmektedir. Motivasyon ve gönüllü katılım koduyla ilgili görüşmeye katılan öğretmenlerin cevaplarında örnekler;  </w:t>
      </w:r>
    </w:p>
    <w:p w14:paraId="1DF807EA" w14:textId="77777777" w:rsidR="008528B5" w:rsidRDefault="00245EFB" w:rsidP="007D005D">
      <w:pPr>
        <w:pStyle w:val="NormalWeb"/>
        <w:spacing w:before="0" w:beforeAutospacing="0" w:after="0" w:afterAutospacing="0" w:line="360" w:lineRule="auto"/>
        <w:ind w:left="851"/>
        <w:jc w:val="both"/>
      </w:pPr>
      <w:r w:rsidRPr="003E05E2">
        <w:lastRenderedPageBreak/>
        <w:t>E</w:t>
      </w:r>
      <w:r>
        <w:t>Ö</w:t>
      </w:r>
      <w:r w:rsidRPr="00937953">
        <w:rPr>
          <w:vertAlign w:val="subscript"/>
        </w:rPr>
        <w:t>4</w:t>
      </w:r>
      <w:r w:rsidRPr="003E05E2">
        <w:t>: “</w:t>
      </w:r>
      <w:r w:rsidRPr="003E05E2">
        <w:rPr>
          <w:i/>
          <w:iCs/>
        </w:rPr>
        <w:t>Öğretmen kursa isteyerek, öğrenme gayesi ile geliyorsa hem ona hem bize çok eğlenceli, verimli bir kurs oluyor, aksi durumda kursiyerde</w:t>
      </w:r>
      <w:r>
        <w:rPr>
          <w:i/>
          <w:iCs/>
        </w:rPr>
        <w:t>,</w:t>
      </w:r>
      <w:r w:rsidRPr="003E05E2">
        <w:rPr>
          <w:i/>
          <w:iCs/>
        </w:rPr>
        <w:t xml:space="preserve"> bizde zorlanıyoruz.”</w:t>
      </w:r>
      <w:r w:rsidRPr="003E05E2">
        <w:t xml:space="preserve"> </w:t>
      </w:r>
    </w:p>
    <w:p w14:paraId="667E35D6" w14:textId="5D5C1A3A" w:rsidR="00245EFB" w:rsidRPr="003E05E2" w:rsidRDefault="00245EFB" w:rsidP="007D005D">
      <w:pPr>
        <w:pStyle w:val="NormalWeb"/>
        <w:spacing w:before="0" w:beforeAutospacing="0" w:after="0" w:afterAutospacing="0" w:line="360" w:lineRule="auto"/>
        <w:ind w:left="851"/>
        <w:jc w:val="both"/>
      </w:pPr>
      <w:r w:rsidRPr="003E05E2">
        <w:t>KÖ</w:t>
      </w:r>
      <w:r w:rsidRPr="00937953">
        <w:rPr>
          <w:vertAlign w:val="subscript"/>
        </w:rPr>
        <w:t>2</w:t>
      </w:r>
      <w:r w:rsidRPr="003E05E2">
        <w:t>: “</w:t>
      </w:r>
      <w:r w:rsidRPr="003E05E2">
        <w:rPr>
          <w:i/>
          <w:iCs/>
        </w:rPr>
        <w:t>Talebe kavramı talep eden kavramından geliyor, birisinin bir talebi yoksa siz ona zorla bir şey öğretemezsiniz. Öncelikle öğreneceği konu için özendirilmeli</w:t>
      </w:r>
      <w:r w:rsidRPr="003E05E2">
        <w:t xml:space="preserve">” </w:t>
      </w:r>
    </w:p>
    <w:p w14:paraId="1346EA9F" w14:textId="6659B346" w:rsidR="008528B5" w:rsidRDefault="00746860" w:rsidP="00245EFB">
      <w:pPr>
        <w:pStyle w:val="NormalWeb"/>
        <w:spacing w:before="0" w:beforeAutospacing="0" w:after="0" w:afterAutospacing="0" w:line="360" w:lineRule="auto"/>
        <w:ind w:firstLine="709"/>
        <w:jc w:val="both"/>
      </w:pPr>
      <w:r>
        <w:t>“</w:t>
      </w:r>
      <w:r w:rsidR="008528B5" w:rsidRPr="00746860">
        <w:rPr>
          <w:i/>
          <w:iCs/>
        </w:rPr>
        <w:t>Z</w:t>
      </w:r>
      <w:r w:rsidR="00245EFB" w:rsidRPr="00746860">
        <w:rPr>
          <w:i/>
          <w:iCs/>
        </w:rPr>
        <w:t>engin kurs içerikleri</w:t>
      </w:r>
      <w:r>
        <w:t>”</w:t>
      </w:r>
      <w:r w:rsidR="00245EFB" w:rsidRPr="003E05E2">
        <w:t xml:space="preserve"> kodu</w:t>
      </w:r>
      <w:r w:rsidR="0064182D">
        <w:t>nun</w:t>
      </w:r>
      <w:r w:rsidR="00245EFB" w:rsidRPr="003E05E2">
        <w:t xml:space="preserve"> (</w:t>
      </w:r>
      <w:r w:rsidR="00245EFB" w:rsidRPr="003E05E2">
        <w:rPr>
          <w:i/>
          <w:iCs/>
        </w:rPr>
        <w:t>f=26</w:t>
      </w:r>
      <w:r w:rsidR="00245EFB" w:rsidRPr="003E05E2">
        <w:t xml:space="preserve">), başta uzaktan eğitime katılan öğretmenler olmak üzere tüm gruplarda dile getirildiği görülmektedir. </w:t>
      </w:r>
      <w:r>
        <w:t>“</w:t>
      </w:r>
      <w:r w:rsidR="00245EFB" w:rsidRPr="00746860">
        <w:rPr>
          <w:i/>
          <w:iCs/>
        </w:rPr>
        <w:t>Aşamalı ve ihtiyaca göre eğitimler</w:t>
      </w:r>
      <w:r>
        <w:t>”</w:t>
      </w:r>
      <w:r w:rsidR="00245EFB" w:rsidRPr="003E05E2">
        <w:t xml:space="preserve"> kodu</w:t>
      </w:r>
      <w:r w:rsidR="00245EFB">
        <w:t xml:space="preserve"> </w:t>
      </w:r>
      <w:r w:rsidR="00245EFB" w:rsidRPr="003E05E2">
        <w:t>(</w:t>
      </w:r>
      <w:r w:rsidR="00245EFB" w:rsidRPr="003E05E2">
        <w:rPr>
          <w:i/>
          <w:iCs/>
        </w:rPr>
        <w:t>f=11</w:t>
      </w:r>
      <w:r w:rsidR="00245EFB" w:rsidRPr="003E05E2">
        <w:t xml:space="preserve">), kursların bir kısmının uzaktan bir kısmının yüz yüze yapılması konusundaki önerler için kodlanan </w:t>
      </w:r>
      <w:r>
        <w:t>“</w:t>
      </w:r>
      <w:r w:rsidR="00245EFB" w:rsidRPr="00746860">
        <w:rPr>
          <w:i/>
          <w:iCs/>
        </w:rPr>
        <w:t>hibrit kurslar</w:t>
      </w:r>
      <w:r>
        <w:t>”</w:t>
      </w:r>
      <w:r w:rsidR="00245EFB" w:rsidRPr="003E05E2">
        <w:t xml:space="preserve"> kodu (</w:t>
      </w:r>
      <w:r w:rsidR="00245EFB" w:rsidRPr="003E05E2">
        <w:rPr>
          <w:i/>
          <w:iCs/>
        </w:rPr>
        <w:t>f=11</w:t>
      </w:r>
      <w:r w:rsidR="00245EFB" w:rsidRPr="003E05E2">
        <w:t xml:space="preserve">) da görüşmelerde sıklıkla tekrarlanan öneriler arasında yer almaktadır. Bunlarla beraber </w:t>
      </w:r>
      <w:r>
        <w:t>“</w:t>
      </w:r>
      <w:r w:rsidR="00245EFB" w:rsidRPr="00746860">
        <w:rPr>
          <w:i/>
          <w:iCs/>
        </w:rPr>
        <w:t>değişim ajanı</w:t>
      </w:r>
      <w:r>
        <w:t>”</w:t>
      </w:r>
      <w:r w:rsidR="00245EFB" w:rsidRPr="003E05E2">
        <w:t xml:space="preserve"> olarak kodlanan okul içinde eğitim teknolojilerini aktif olarak kullanan ve diğer öğretmenlerin de bu teknolojileri öğrenmesi konusunda özendiren öğretmenler hakkındaki ifade de her grup içinde görülmektedir.</w:t>
      </w:r>
      <w:r w:rsidR="008528B5">
        <w:t xml:space="preserve"> Bu kodlarla ilg</w:t>
      </w:r>
      <w:r>
        <w:t>i</w:t>
      </w:r>
      <w:r w:rsidR="008528B5">
        <w:t>li görüşmeye katılan öğretmenlerin cevaplarından örnekler;</w:t>
      </w:r>
    </w:p>
    <w:p w14:paraId="0A5B23F3" w14:textId="459809DD" w:rsidR="008528B5" w:rsidRDefault="008528B5" w:rsidP="008528B5">
      <w:pPr>
        <w:pStyle w:val="NormalWeb"/>
        <w:spacing w:before="0" w:beforeAutospacing="0" w:after="0" w:afterAutospacing="0" w:line="360" w:lineRule="auto"/>
        <w:ind w:left="851"/>
        <w:jc w:val="both"/>
      </w:pPr>
      <w:r w:rsidRPr="003E05E2">
        <w:t>E</w:t>
      </w:r>
      <w:r>
        <w:t>Ö</w:t>
      </w:r>
      <w:r w:rsidR="007D005D" w:rsidRPr="00937953">
        <w:rPr>
          <w:vertAlign w:val="subscript"/>
        </w:rPr>
        <w:t>1</w:t>
      </w:r>
      <w:r w:rsidR="007D005D">
        <w:t>:</w:t>
      </w:r>
      <w:r w:rsidR="007D005D" w:rsidRPr="003E05E2">
        <w:rPr>
          <w:i/>
          <w:iCs/>
        </w:rPr>
        <w:t xml:space="preserve"> Okulda</w:t>
      </w:r>
      <w:r w:rsidR="00245EFB" w:rsidRPr="003E05E2">
        <w:rPr>
          <w:i/>
          <w:iCs/>
        </w:rPr>
        <w:t xml:space="preserve"> teknolojiyi iyi kullanan, öğretim sürecinde işine yarayan öğretmenler olunca diğerleri onları takip ediyor. Her okulda bu şekilde birini tespit edip bunlarla yaygınlaştırma yapılabilir. Öğretmen kursa daha gönüllü gelecektir. Gönüllü olarak geldiği içinde başarılı olacaktır. Bu uzaktan eğitimler içinde geçerli bu şekilde yetenekli </w:t>
      </w:r>
      <w:r w:rsidR="00245EFB">
        <w:rPr>
          <w:i/>
          <w:iCs/>
        </w:rPr>
        <w:t>b</w:t>
      </w:r>
      <w:r w:rsidR="00245EFB" w:rsidRPr="003E05E2">
        <w:rPr>
          <w:i/>
          <w:iCs/>
        </w:rPr>
        <w:t xml:space="preserve">ilişim </w:t>
      </w:r>
      <w:r w:rsidR="00245EFB">
        <w:rPr>
          <w:i/>
          <w:iCs/>
        </w:rPr>
        <w:t>t</w:t>
      </w:r>
      <w:r w:rsidR="00245EFB" w:rsidRPr="003E05E2">
        <w:rPr>
          <w:i/>
          <w:iCs/>
        </w:rPr>
        <w:t>eknolojileri rehber öğretmenlerin olduğu okullarda bu konu ile çok karşılattım. Bu bilgi işe yarıyor, öğretim sürecini zevkli, kolay</w:t>
      </w:r>
      <w:r w:rsidR="00C026B1">
        <w:rPr>
          <w:i/>
          <w:iCs/>
        </w:rPr>
        <w:t xml:space="preserve"> </w:t>
      </w:r>
      <w:r w:rsidR="00245EFB" w:rsidRPr="003E05E2">
        <w:rPr>
          <w:i/>
          <w:iCs/>
        </w:rPr>
        <w:t>hale getiriyor algısı bir şekilde öğretmenlerin bu alana yönelmesine neden oluyor</w:t>
      </w:r>
      <w:r w:rsidR="00245EFB" w:rsidRPr="003E05E2">
        <w:t>.</w:t>
      </w:r>
      <w:r w:rsidR="00245EFB">
        <w:t xml:space="preserve">  </w:t>
      </w:r>
    </w:p>
    <w:p w14:paraId="571C8FEC" w14:textId="59D63925" w:rsidR="00245EFB" w:rsidRPr="003E05E2" w:rsidRDefault="00245EFB" w:rsidP="008528B5">
      <w:pPr>
        <w:pStyle w:val="NormalWeb"/>
        <w:spacing w:before="0" w:beforeAutospacing="0" w:after="0" w:afterAutospacing="0" w:line="360" w:lineRule="auto"/>
        <w:ind w:left="851"/>
        <w:jc w:val="both"/>
      </w:pPr>
      <w:r w:rsidRPr="003E05E2">
        <w:t>KÖ</w:t>
      </w:r>
      <w:r w:rsidRPr="005F5F1D">
        <w:rPr>
          <w:vertAlign w:val="subscript"/>
        </w:rPr>
        <w:t>1</w:t>
      </w:r>
      <w:r>
        <w:t>:</w:t>
      </w:r>
      <w:r w:rsidRPr="003E05E2">
        <w:t xml:space="preserve"> “</w:t>
      </w:r>
      <w:r w:rsidRPr="003E05E2">
        <w:rPr>
          <w:i/>
          <w:iCs/>
        </w:rPr>
        <w:t>Okullardaki diğer öğretmenlerden özellikle aynı branştaki öğretmenlerde çok etkileniyor. Bir öğretmenin kursta öğrendikleri işine yarıyor ve bunu gösteriyorsa diğeri de o kursa katılmak istiyor</w:t>
      </w:r>
      <w:r>
        <w:rPr>
          <w:i/>
          <w:iCs/>
        </w:rPr>
        <w:t xml:space="preserve">.” </w:t>
      </w:r>
    </w:p>
    <w:p w14:paraId="7DCA45D8" w14:textId="78EA91BD" w:rsidR="00245EFB" w:rsidRPr="003E05E2" w:rsidRDefault="00245EFB" w:rsidP="00245EFB">
      <w:pPr>
        <w:pStyle w:val="NormalWeb"/>
        <w:spacing w:before="0" w:beforeAutospacing="0" w:after="0" w:afterAutospacing="0" w:line="360" w:lineRule="auto"/>
        <w:ind w:firstLine="709"/>
        <w:jc w:val="both"/>
      </w:pPr>
      <w:r>
        <w:rPr>
          <w:noProof/>
        </w:rPr>
        <mc:AlternateContent>
          <mc:Choice Requires="wpg">
            <w:drawing>
              <wp:anchor distT="0" distB="0" distL="114300" distR="114300" simplePos="0" relativeHeight="251681792" behindDoc="0" locked="0" layoutInCell="1" allowOverlap="1" wp14:anchorId="5276D197" wp14:editId="33537D5A">
                <wp:simplePos x="0" y="0"/>
                <wp:positionH relativeFrom="column">
                  <wp:posOffset>48260</wp:posOffset>
                </wp:positionH>
                <wp:positionV relativeFrom="paragraph">
                  <wp:posOffset>541020</wp:posOffset>
                </wp:positionV>
                <wp:extent cx="5485765" cy="1309370"/>
                <wp:effectExtent l="0" t="0" r="635" b="0"/>
                <wp:wrapSquare wrapText="bothSides"/>
                <wp:docPr id="25" name="Group 25"/>
                <wp:cNvGraphicFramePr/>
                <a:graphic xmlns:a="http://schemas.openxmlformats.org/drawingml/2006/main">
                  <a:graphicData uri="http://schemas.microsoft.com/office/word/2010/wordprocessingGroup">
                    <wpg:wgp>
                      <wpg:cNvGrpSpPr/>
                      <wpg:grpSpPr>
                        <a:xfrm>
                          <a:off x="0" y="0"/>
                          <a:ext cx="5485765" cy="1309370"/>
                          <a:chOff x="0" y="0"/>
                          <a:chExt cx="5485973" cy="1309794"/>
                        </a:xfrm>
                      </wpg:grpSpPr>
                      <pic:pic xmlns:pic="http://schemas.openxmlformats.org/drawingml/2006/picture">
                        <pic:nvPicPr>
                          <pic:cNvPr id="7" name="Resim 5"/>
                          <pic:cNvPicPr>
                            <a:picLocks/>
                          </pic:cNvPicPr>
                        </pic:nvPicPr>
                        <pic:blipFill>
                          <a:blip r:embed="rId18">
                            <a:extLst>
                              <a:ext uri="{28A0092B-C50C-407E-A947-70E740481C1C}">
                                <a14:useLocalDpi xmlns:a14="http://schemas.microsoft.com/office/drawing/2010/main" val="0"/>
                              </a:ext>
                            </a:extLst>
                          </a:blip>
                          <a:srcRect l="544" r="544"/>
                          <a:stretch>
                            <a:fillRect/>
                          </a:stretch>
                        </pic:blipFill>
                        <pic:spPr bwMode="auto">
                          <a:xfrm>
                            <a:off x="0" y="0"/>
                            <a:ext cx="5485765" cy="956733"/>
                          </a:xfrm>
                          <a:prstGeom prst="rect">
                            <a:avLst/>
                          </a:prstGeom>
                          <a:noFill/>
                          <a:ln>
                            <a:noFill/>
                          </a:ln>
                        </pic:spPr>
                      </pic:pic>
                      <wps:wsp>
                        <wps:cNvPr id="24" name="Text Box 24"/>
                        <wps:cNvSpPr txBox="1"/>
                        <wps:spPr>
                          <a:xfrm>
                            <a:off x="84663" y="1007534"/>
                            <a:ext cx="5401310" cy="302260"/>
                          </a:xfrm>
                          <a:prstGeom prst="rect">
                            <a:avLst/>
                          </a:prstGeom>
                          <a:solidFill>
                            <a:prstClr val="white"/>
                          </a:solidFill>
                          <a:ln>
                            <a:noFill/>
                          </a:ln>
                        </wps:spPr>
                        <wps:txbx>
                          <w:txbxContent>
                            <w:p w14:paraId="1246CC93" w14:textId="77777777" w:rsidR="00756D9E" w:rsidRPr="00973FFA" w:rsidRDefault="00756D9E" w:rsidP="00245EFB">
                              <w:pPr>
                                <w:pStyle w:val="ResimYazs"/>
                                <w:ind w:firstLine="0"/>
                                <w:rPr>
                                  <w:rFonts w:ascii="Times New Roman" w:eastAsia="Times New Roman" w:hAnsi="Times New Roman"/>
                                  <w:b w:val="0"/>
                                  <w:bCs w:val="0"/>
                                  <w:noProof/>
                                  <w:color w:val="000000" w:themeColor="text1"/>
                                  <w:sz w:val="24"/>
                                  <w:szCs w:val="24"/>
                                  <w:lang w:eastAsia="tr-TR"/>
                                </w:rPr>
                              </w:pPr>
                              <w:r w:rsidRPr="00973FFA">
                                <w:rPr>
                                  <w:rFonts w:ascii="Times New Roman" w:hAnsi="Times New Roman"/>
                                  <w:color w:val="000000" w:themeColor="text1"/>
                                  <w:sz w:val="24"/>
                                  <w:szCs w:val="24"/>
                                </w:rPr>
                                <w:t xml:space="preserve">Şekil </w:t>
                              </w:r>
                              <w:r w:rsidRPr="00973FFA">
                                <w:rPr>
                                  <w:rFonts w:ascii="Times New Roman" w:hAnsi="Times New Roman"/>
                                  <w:color w:val="000000" w:themeColor="text1"/>
                                  <w:sz w:val="24"/>
                                  <w:szCs w:val="24"/>
                                </w:rPr>
                                <w:fldChar w:fldCharType="begin"/>
                              </w:r>
                              <w:r w:rsidRPr="00973FFA">
                                <w:rPr>
                                  <w:rFonts w:ascii="Times New Roman" w:hAnsi="Times New Roman"/>
                                  <w:color w:val="000000" w:themeColor="text1"/>
                                  <w:sz w:val="24"/>
                                  <w:szCs w:val="24"/>
                                </w:rPr>
                                <w:instrText xml:space="preserve"> SEQ Şekil \* ARABIC </w:instrText>
                              </w:r>
                              <w:r w:rsidRPr="00973FFA">
                                <w:rPr>
                                  <w:rFonts w:ascii="Times New Roman" w:hAnsi="Times New Roman"/>
                                  <w:color w:val="000000" w:themeColor="text1"/>
                                  <w:sz w:val="24"/>
                                  <w:szCs w:val="24"/>
                                </w:rPr>
                                <w:fldChar w:fldCharType="separate"/>
                              </w:r>
                              <w:r w:rsidRPr="00973FFA">
                                <w:rPr>
                                  <w:rFonts w:ascii="Times New Roman" w:hAnsi="Times New Roman"/>
                                  <w:noProof/>
                                  <w:color w:val="000000" w:themeColor="text1"/>
                                  <w:sz w:val="24"/>
                                  <w:szCs w:val="24"/>
                                </w:rPr>
                                <w:t>7</w:t>
                              </w:r>
                              <w:r w:rsidRPr="00973FFA">
                                <w:rPr>
                                  <w:rFonts w:ascii="Times New Roman" w:hAnsi="Times New Roman"/>
                                  <w:color w:val="000000" w:themeColor="text1"/>
                                  <w:sz w:val="24"/>
                                  <w:szCs w:val="24"/>
                                </w:rPr>
                                <w:fldChar w:fldCharType="end"/>
                              </w:r>
                              <w:r w:rsidRPr="00973FFA">
                                <w:rPr>
                                  <w:rFonts w:ascii="Times New Roman" w:hAnsi="Times New Roman"/>
                                  <w:color w:val="000000" w:themeColor="text1"/>
                                  <w:sz w:val="24"/>
                                  <w:szCs w:val="24"/>
                                </w:rPr>
                                <w:t>.</w:t>
                              </w:r>
                              <w:r w:rsidRPr="00973FFA">
                                <w:rPr>
                                  <w:rFonts w:ascii="Times New Roman" w:hAnsi="Times New Roman"/>
                                  <w:b w:val="0"/>
                                  <w:bCs w:val="0"/>
                                  <w:color w:val="000000" w:themeColor="text1"/>
                                  <w:sz w:val="24"/>
                                  <w:szCs w:val="24"/>
                                </w:rPr>
                                <w:t xml:space="preserve"> Öğretmenlerin hem uzaktan hem de yüz yüze eğitime katılma nedenleri</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group w14:anchorId="5276D197" id="Group 25" o:spid="_x0000_s1038" style="position:absolute;left:0;text-align:left;margin-left:3.8pt;margin-top:42.6pt;width:431.95pt;height:103.1pt;z-index:251681792;mso-width-relative:margin;mso-height-relative:margin" coordsize="54859,1309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m+ss3eQMAACkIAAAOAAAAZHJzL2Uyb0RvYy54bWycVU1v2zgQvS+w/4HQ&#10;vZH8nQhRijRpggLZ1miy6JmmKIuoJHJJ2lL21+8bSrLrpIvd9GB5SA6HM2/eIy/fd3XF9tI6pZss&#10;mpwlEZON0Llqtln059Pdu/OIOc+bnFe6kVn0LF30/ur33y5bk8qpLnWVS8sQpHFpa7Ko9N6kcexE&#10;KWvuzrSRDRYLbWvuMbTbOLe8RfS6iqdJsoxbbXNjtZDOYfa2X4yuQvyikMJ/KQonPauyCLn58LXh&#10;u6FvfHXJ063lplRiSIP/QhY1Vw0OPYS65Z6znVWvQtVKWO104c+ErmNdFErIUAOqmSQvqrm3emdC&#10;Ldu03ZoDTID2BU6/HFZ83q8tU3kWTRcRa3iNHoVjGcYApzXbFD731jyatR0mtv2I6u0KW9M/KmFd&#10;gPX5AKvsPBOYXMzPF6slwgusTWbJxWw1AC9KdOfVPlF+/GHnxWp23Lm6mFNW8XhwTPkd0jFKpPgN&#10;OMF6hdN/8wm7/M7KaAhS/68YNbffd+YdWmq4VxtVKf8c6InmUVLNfq3E2vaDI+SrEfGv0qmaBcDJ&#10;nTx6f071PGjx3VHVp2theBJ5Uylzp6qKGkL2UAPo/oIuP4Ghp+KtFrtaNr7XlpUVytGNK5VxEbOp&#10;rDcSVLGf8kmvHGfFV2iM1LWYz+HS/yNZnjpvpRclmQWSIr++dYeFUMExaSrPgWVs0/6hcxCR77wO&#10;qnozyy4Wy9VsdkIVQGmdv5e6ZmSgCiQUovP9gxtSG10o6UYTlqGUqjmZAP1oJqRPCQ8m8ifB4CJz&#10;I/QYvQL/TVp9LLmRyJLCHokzBdS9Vp9IZB90xzCFVAc30irzHeYhuHG+z3RUzkGy5/PlEgojaSbJ&#10;ajELcXh6FG8ymU1wdZJ4Z8l0ugzaPSjwzbA6Xal8ZCnhfVNZtudgUFsqL4eenXj9C/xUbF8UWb7b&#10;dOEiOwCx0fkzcLC6v/WdEXcK5z1w59fc4ppHVXi6/Bd8ikq3WaQHK2Kltn//bJ780VGsRqzFs5FF&#10;7q8dp/ui+tSg1/TGjIYdjc1oNLv6RqPSCR5FI4KJDdZXo1lYXX/Di3ZNp2CJNwJnZZEfzRuPERbw&#10;Igp5fR3s/tp5aB4NLqtJoDTh+tR949YMZPfo52c9somnLzjf+wbVmmuo7k4FQRCuPYqgOA3A7GCF&#10;9wjWyYP34zh4HV/4q38AAAD//wMAUEsDBAoAAAAAAAAAIQAYDyR4upMAALqTAAAUAAAAZHJzL21l&#10;ZGlhL2ltYWdlMS5wbmeJUE5HDQoaCgAAAA1JSERSAAADdwAAAIcIBgAAALVJoJIAAAABc1JHQgCu&#10;zhzpAAAAeGVYSWZNTQAqAAAACAAEARoABQAAAAEAAAA+ARsABQAAAAEAAABGASgAAwAAAAEAAgAA&#10;h2kABAAAAAEAAABOAAAAAAAAAJYAAAABAAAAlgAAAAEAA6ABAAMAAAABAAEAAKACAAQAAAABAAAD&#10;d6ADAAQAAAABAAAAhwAAAABcYVMLAAAACXBIWXMAABcSAAAXEgFnn9JSAABAAElEQVR4AezdB5hf&#10;RdU/8Enb9AahhLr03kGq9N6LDUURBBQVXuVVQFHB+n9FsSACVoqChSJFOkgVkN67IdQECOl1k2z+&#10;8xmYePNzN5u22d3szPP8yr137syZ75x75nznzL23y/333z8rpuBTUkGgIFAQWFIR6Nq1a7JzxdYt&#10;qT28ZLWrS5cuwaeMz0tWv5bWNI1A1vfGxsamM5S9nQqBrA/F/s1/t2+33XZdugNu2WWXDb179w7l&#10;opp/EMsZBYGCQPtGIDvIL7/8chgyZEgYNGhQmDlzZvsWukjXqRHo1q1bGD9+fHjrrbdCfX196N69&#10;exmfO7VGLNmNp+9vv/12mDRpUtL34tAv2f3dUutMxE6dOjW89tprYZVVVgk9e/Ys9q8l0GqOJ3KH&#10;2A0YMKCAVwNO2SwIFAQ6PgLIHTJn8qquri7ZukLuOn6/Lskt4Ow2NDQkve3Xr1/o0aNHWV2zJHd4&#10;J28bfR89enRCoX///kusriOt1YiUBufJx3ysk6tCaj5y5zNjxozQp0+f0Ldv38JP5lMxusvP6fEp&#10;Ds98oleyFwQKAu0eAYNnXpVgAGXniq1r993W6QWkq1Ien7MOd3pgCgBLHAJsdE5sc9b9vG9J+s1t&#10;yyQvX9dVDJak9i5oW+CSx246kXFa0PI623mJ3HW2Rpf2FgQKAgWBgkBBoCBQECgIFAQWFwKiUSKU&#10;lp+6PUAaN25cik4ttdRShcAsro7oBPUsVnKHhVNuDDzPXjSHcZ7FqM0nfG9fe2Dx2pJnFmrlbK5d&#10;ZX9BoCBQEGgOgWwj23Nk0dJW8vmwge4Hmz59erLL2SY2J7/2ZdveHmx4c/2Q92uPxL4XG59ReW8p&#10;GWzmZSz/z1kd91++LrMe8EPoeGvqhOsqX0edCetFrSWwq+JX60O2ZI/kl3JfNCffvNg2t0Dddttt&#10;6bPrrrumMv/5z3+GHXbYIRx11FGJ9ClfWbleSxP9t8/11hHsZnMYdYT9WR9a89peHDg0S+6s86fM&#10;kydPTkqlwRTTReJGRwo3P8l5EydODO+8804YOnRouvel9nx53DipLjeT9+rVK+Ujh/sPgP3CCy+k&#10;GQ8PRmgJfPcpKMu5izqRddSoUWHKlClh4MCBAV4lFQQKAksmAgZXpEbKNjG31H62asKECWngzYND&#10;Pj4/v2PHjk0zuSuvvHKytbU2jn1kD5GphamnKZmU594GTmW1Xv+zzfd7/fXXh0022SSstdZa4fXX&#10;Xw933HFH2HfffdPs88iRIxM+q622WioDNs4nr8SuwwlebPjCOipNjVPu0ZCmTZvW4jilX40T2lWb&#10;4MHGkxEuyq3iUpu/vWzDVpvgnBO5tVU7cl8uaFuMfcY9fe1hbOqr1UU6ZB8/YUHrybK35i9M9Cs5&#10;tSkn+7MvIsoCMw/8gB+dGzZsWKiPD7rR9vlJsFOG64FfkvU/X3u21eX4888/H1ZcccVUPLuQ/Qxl&#10;LCpMczvzdZrbQg7yuYbacyJ/1vcqJtlG6rs333wz6Sp7JVr2+OOPJxvHRtFTkTNtXX755dO2MiV9&#10;4P8rr7ySdDn3RVN46D/6w76pW1lN9ZMyt91226Q7rh0yr7322uk6ckxyHl0jN/m23HLL8MQTTyTi&#10;t9xyyyWdUMf8JjIqW5voe9a9+S2nI+Wn1z65T6uyw55+Z34gH7yzzudrwvUorw9dy3ZBWfblayWX&#10;k8cJ5cwNYzZaWcqgp9VEXnYmy1ctJ8vhfHpQtVvVMpokd07+29/+lh48YEYhE7mbbropEbSNN944&#10;KRhlkXdeEqDeeOONcM0114RPfOITgZJWlV9ZGuLCe+yxx9LAZN9KK62UHIk111wzAfCXv/wlbLbZ&#10;ZmGXXXZJRrna6Koczh0+fHi6QFdfffW5glw9b17/A5asjPzmm28eNt100znaM6/llHwFgYJA+0aA&#10;LfHUwn//+9/Jad5qq62SUbWfceWEsVmZ4CzowMvOPv300+Ghhx4KX/jCF9JAUy2LrX3mmWeS0V9h&#10;hRVS3YsSOYPTjTfemOy0urRPYuu23nrrZOMMQmR49dVX0yTdmDFjUvv32muvZJ/vuuuudP6XvvSl&#10;dP6LL76YBtb66Ahr37PPPpvOX3XVVYNz8oC4IO1g+6+88srksG2//fazx6kbbrghydLSOKV9yBtH&#10;ioNVOx7ZZuOR+XXWWSflmdfxbkHasyjO0Sb6Y1w68MADUx+QWR9yYq+66qo0nnJU7VuQ9jgPqb/i&#10;iivCIYcckp5mxynKZcHNWK+/EXgOTHtLcKI/JpvvvvvuQB+32GKLdE2Rn15zqDl2fA3toVf0YMMN&#10;NwwXX3xx+NSnPpUmOODRnB9SbbdykTQ+zEYbbRSQi/yUctf5ZZddlnwuctC5P/7xj+HQQw9NuOpT&#10;Eyp8Hw5mxrpa/vz+z/r/1FNPJduW20AWSwTXXXfdJKe6FkV98yvfvORnl12j7FGWkfzLLLNM6id+&#10;I9LErulP+x988MGwzz77BMdc+w888EDyNz/ykY+kfswTOq4RGPF7Jcc97KWpxBl3TTz66KNJ7+W1&#10;L8vkHGXxcdlQ8j7yyCOpqKWXXjoRfsfoSM6rX4wH5BHt0x/kX5CkbtejAAsdRCxNMuQ+X5Ay2/s5&#10;sISh8cp1zka53ow5sEaeso7jJ8Ym/Ucn9NvgwYPDBhtskK4BZbnOHdcncJTHPkSeXaBPdO+WW25J&#10;hNI+EzJVHciYKc+kwXPPPZeO77nnnqkv5HWMXl966aXpmq+PYyfCmPuKPSUDG2+yAvnXtnw819Ek&#10;uSPgb37zm4AU7bHHHmlQUNgll1ySKhZ5o/iEkCiOpPBqBfbL45dBArBZXxcWJa0qv3wcAaTy3nvv&#10;TcddBM7de++907b/1isbpFywufwsB2DUn0G/7777Un6OBiPtWD7Hb5ZZfh+JTDnJk4/5Xz3Hfx1M&#10;ntzROX8+v/wWBAoCHRuBfN0bjNkmg3t8h8xsW8JWGqR/9KMfhZ122ikZcy3OtiK3nh3JtinbxJwn&#10;20xlWZlw8803h+OPPz7ZTudlu+L/tddeG9Zbb700kLA7ua6mbGCWPdeTf9WX68zn+zXg/eIXv0iO&#10;rMhhlpcTwBkwiLCPBi22lVNlcLFtwCEPp9iHrAbMW2+9NQ2i66+/fnKgRJPYTE4/eWrtLTnUm2W3&#10;rSzY1Cb7zj///KDs3XffPTktxilOsbqNUSYHM965LOWpQ56XXnopOX7f/OY30wDJAcp1O8+AT15P&#10;k+YI2Odcn/aWstz/+Mc/EvFC7sgLJ06IfjnrrLPCV7/61TSecnRgUU22Mz7Kq8VOuzkSMDGWI9Uw&#10;zmO5c431nCDj9G677ZYcKvuzfH4lZeX6cl325+NZDr/VlPPm4/kcsuZ9OU+1rFodkpc+/uEPf0hO&#10;HH3JERcEAHl1ve+8887JIcyrjjiHnC8z5tqgDu3PdWVZlZ/rzPKo709/+lO6zj/84Q8n542fw8n7&#10;7W9/myZQkDjnqc8x/zn4/isz90ltfWTxkWrzVI9l+Zw/YsSIRCpvv/32UB+dSOXzrfzXzyZI7Gtv&#10;iezkYpf1n8k1j8zXTvKzSZx3tlKfyv/kk08mOwVHOsuuOZ8u2yePyBt7zl/82Mc+lsqjx/qAfaQP&#10;tdjmPqEPysp4Ka82mQi8+uqrk4+rHEnZonkmSsjrfISPzREdvyOujBgeAxUm2HK0T9n5/FwP2yXZ&#10;n48pCya24eLVAv/617/SRCQCT+ZaG+wcH+Xmsmv1p1qHOqvHa8urPW67tVPGB4FiD+Fun22BJbYP&#10;xhIC5zVJxlZ5tU379YvJFOeZ0GHX9AXSZbxThmP6aedoI/QN/fjrX/+a9h199NFpfFRWbWKP9cOF&#10;F16YyuVTIHAZV3p5+umnhyOOOCJNIpl8pJOSPMZV/ogxWWDJWKYPqqlJcieDinw0kJH58Y9/nEBh&#10;kCgZRadMWRGckwH1X1KZ8+XRGAkghKtNjgOXMp944onhoIMOSsr4gx/8IM24mLnacccd0+CUwVK2&#10;OvK2+vPHMRe8GbcTTjhhdsOrMpEh5/cruQByUm4+7n+uh/yAPuCAA9In568FN+8vvwWBgkDHRsCA&#10;xaD7ZDugRewD28WRYBfYADakmifny3Yv28ScRxkcKcmvQcQ+x/OAbZtTKcogOaYu+3N59tvOn5wn&#10;15N/ySFPNeVj9iGWbGYmj/ZpP8fHIMLuIVTGBTOTHCkJ0Tv22GPTf1/GCAMYJyLbas6+Tz5etZlZ&#10;BvL5n7fJmrFLJ1a+OGjGFOWYcTVOmXw0cy7CSoba/lCWj3PMfhrQv/KVryTsq/Lo1/zRfvIoK+Nb&#10;EaNd/aWj9DHjRzj/tRledEwb9El1vJMvt80vLJrSrVwWPc39Ip+P5Dyk2FjOOdL/8HO8iq868vm5&#10;LudnuavH7c8p582y2l+7TxnVfq8ty3EyrbHGGsmpFr3hLImY0xkOOL1yHxSdp+Pf/va3kwjOveCC&#10;C2a3N7cry53lrNbpmI9Jbf7NueeemyYf4CNKd9FFF6XIsBl8Ex/2/frXv56Nxc7RedRGZeZ2za0+&#10;MuU6yQNn59YmedTnevnWt741u+wse+7T2vPa0zby9pnPfCZ8+ctfnr1Ejfz6F1Z03jHXOlzz8kzH&#10;RFt8JBgNjyTKBBGyJ2qqnJNOOmmO5tZiKw87LRrrk1MtdvQKgWenRH1zZJ3fa0Xbr371q/DDH/4w&#10;6RtZ6AKiT+5Pf/rTiTy4dumBfsvlZz3QXin75f6TLWOhfuSOrrONq8XIsQQHKZeTz7Fd3ZevVXnV&#10;nc+zXdWv6v58fvW4/K2d1AsHY82u8d5GyTJXhP2UU05JYxgfPrfJ9YwAug4OO+ywNM6L9lrpYMLz&#10;Jz/5SSJusBdZN86Z7MMvfve734U777wzTRjst99+iTdVbWNzbRVRNElEH02GIWo4F9n1JdJ4//33&#10;h53jtY/0S/rGhAwyKgIrv31NpWbJncwGCQWdeeaZqWFmFj7wgQ+kjqVkZu4AQPkYcCDKw1hwBMxC&#10;//73v0+GnnAEyQNLVZisTO+++25qVH39e2vZDayf/OQn04yjMgF7xhlnhG222SbNPHA+sGSzTv5j&#10;1xwP5PO0005L7FY9loF+9rOfTbMjooOW8nA6yGLG1/IgHQUsM7gMsP9mpjHmgw8+ONxzzz3Bja/k&#10;0EZLsMxeK8+yTBchRcnKXG1f+V8QKAgs2QiwYa5/g+ef//zntIyGc5gdDBGOj3/842mCjM20dEPU&#10;iAG3OsKAwgnJSXlsieVfZvHYqfPOOy8t/bn88suT43zkkUcmQsU5MLiwuQaK4447Lg0GBh52zq8l&#10;pWQzu2jlhMkziU2tJnWy+2TPg4Y8Bkrt4yBYVqYNoglWdxgTOE0il9pkPODA+phgY2c5Xz6cJsc5&#10;FuwmZ8dAKHJBRstNOT53xBlS0RNjgHFFW/NkY1Ve/51vSZToKbLJKeO8kNkAbsUJUmx8MbYY4E0U&#10;qttHHjOkcDOry8HTHv2VHSZymOX++te/nrDTn451RHuvX7WHzsCs6oiI2NJH+gYHS9Jgp9+Mr8Zj&#10;/Z11A/70lhNCD/Ur0m+spHd0jsND30zQIlDKRT71kyWPlj/pf8sS6Rh9N/6azTZ2G49zfZxKThG5&#10;EK6PfvSjaex3vn2iN4cffngq48I4K86RVaayOGRm1iX95qM84ztnybWi3RwtOsGPoKMinhx8OkIX&#10;YaFdyBdnkE8gGgcDZSKDyoUlZx3Wtn1cW251scST7+A6gr/rxAojx+xXHmxEFeikqBMHU9QVPs6H&#10;g7LVRzf5MUiMa9Rx/plrymSHNtJ510fV+YYFbJUBG8e0IV/ztfZB/vaWyA9XOsXWSLAmu/bwYUXz&#10;6TFdFSXj6NMTeCBzIm72c/JdF65ttuyXv/xlYG/ZEkRfPfqH06+/JU75Mccck/Ti4YcfTnUKgugb&#10;MtA/E3OWCLKZ6qH72bbwJ9mmO6LNk4cvSceMEepGAOgCm0TnkULRRHbYdeJ6Uz5bpj7X2N///veU&#10;h9/N96UD/ORzzjkn6Qo9+fznP5/02cQC7OggvTaGkP+6665LgRVjFKLpWoQvXXN9G+fg6JpjK10b&#10;rpUL43UHJ7qHA4iQaSOb6VqH5eJKMKYf+oCO+68N5KPnZNH/MDbRYmxwXD4+vki7PpDH5KVyfOTR&#10;v7Ay7ilH31ll6HhzSbn6CDb6zSSpeuHpWncNKks+spNLtBGuxmQy4x32013bzaVmyZ3Ga5AQpMHY&#10;zCYlBhAngjFlzCkNg0Q5hQoZOoMDY4nYMVwuIgIznpSWQITPybaLESOm0D/72c/CBz/4waTIGl8f&#10;B2TH5WPQOBRAJ58LQicgl+pEwlwcLgBG0EXw6TjrYdABEhnNnHAWXPguZLJoh/K1yzkuQPVa68ww&#10;MPIGEjOSLiqDBYMwPA5U5Mlt8ltSQaAg0LkQcN37GLwYe7PBBgD2wqDK4WKMRTNMGhmkOZIGR06Y&#10;GV8DcR6M2Ev2M08eKc8A+vOf/zwNKAYhgyYHw8COsKlP2Ry7bPjZbgMHG2lw5bga+DnoiF7tQGTA&#10;YmPJxMGVlCXCYXDhLLPRBiQ2lQOvPkvajA/aw4ZqB8fXNseBYyAPB5/N5DCw6Wyy8UR5yIPykVhl&#10;sbd5marxwERbdpiydhmPOL7GKeVyfo0j8nF8skPF8TBwKo89V9bOcUYUvsYA44Fxg7zaZJwyCOdx&#10;yi959SdZOrq91xY6hfDAyljIKdR2pET/0S2OHEeUniBP9iEb2QHiLNsPQ3gh1X45H45xdvSlsZhD&#10;Q2c4ivrd8mMOkzx0QBmwddx14h4pBJ/e0nUy6wcTABxvsiEtEr0xHruO/Fquy/dwndBj/W4iWH7y&#10;a6+kH/ksxnMTxAgbnXBtIkNw0B46xjFXv215zfTzezhlnG/Xrza771R+kxFNJdfRhz70oUQQRPDq&#10;o5+hjcpxPt2DlbaQE/bqo8twguH++++f/C59J8oon/q0lQ1wjWairi8sMYUhP6Z6DWmPc/U7uwBj&#10;tgcm7kN0DozaayI/26ovkBH/9Y8+pt/aw55ok75nd9g3NlEfw8I1r2/pon7g/8GE/bGPrknKQLCQ&#10;KOcpzz63ESF7JiH4lvpPIlv+lY8OGh/4i2yqvpTIpE/pDN1jC0XyXGuWxWqH/iGzckyW0H31aidf&#10;1TXBFtJfE13snb5DNvnpbB19Esmy7JS+Zp03Rmiva5cNdo7rRxDFtvyu1WyD/Ucw2EuTNkgh4kxP&#10;LRF0bcNTffQNfq49+kRebVhcKeuu3+p/OiL51S+uOzjrb9xCXv1SH69NMusXdkyfaifb4jqGebYH&#10;xtPc5821z7najwsZF/NS27PPPjtNHlXPZ2PxH1jSDbpprOdPqNc4R7+bS82SO8rrIiAIZaWUCpQo&#10;OMVTMAPIsdCBjA/Dgs3qYErxve99L+UhoMEWIcsgV4VSj7IYJ0rLCVG/X44IJcnnAcD/bASBRJGA&#10;a1CQXLhmxQwqiJ5yGUH160iGFFAuIjIjhjpSR3FCDDCMpXbofOW7YAxkZj1cmFme/FttT/lfECgI&#10;LDkIuMbZnarxza3L+9gOg7ZBk/0022ZQMPiybewUJ43BtpSInWHAzSwbkA1+ttkWzhh7aqBni0w+&#10;mSG9MM6Ksl07x8Fa+cpBWvyyoewVe+Ycg7tkoo49NFAblBAhcpGVLSR3TpxZzg67a8DXbo6DD8cp&#10;D0occnbZtvqyTVaOccEgxgE1u8tRFFUwaNpftZf+G1ARYgRSOZYnifIhpCbXOPhk0n5tqcoLZ20h&#10;m3HJOGVflgE2nBCOrrYbg2BrPNIvHBiOiplqgzVnfW4DpvZV5bfdnhLZfOCY9bIqX+4nbeRQWrFi&#10;H8ee08mRQXztc18Sh7X+/XHR8lWkg77CSj/k1Sv6RX9z7hxD1OBtzHQ+B1L5fAj96NeMOH3NMulD&#10;faUv7OcoI3j03dhOv+Wli64H/a1cctJD1xUd5wgjNyaVOcf0jtzGenomP93OKTu2SCHn2LjP0SUv&#10;maRqn5Mh7yMTneN40Tt6ZXKDzPCQt6qvylEfp871zY9yXERYu5SXy05/ar7khR8i6f/wOKFxR5zg&#10;Vh8bw3YoUx/xWeBJHisAYMnGsDtZJvKpUxTBdUwvyKft7Ee2ITVitJvNLD/c2SxtIT986AwShGx/&#10;7nOfS4SafeUXmpCS1/m5b9khDjxM2Wl6CCeY6Fu6QN/4uiY8RLHpILvueLWsKkD2K4eMbC6bRMac&#10;/GeH1S8PfdWH9psU0xf6xrWmPuVJ/NccvWZj2Tb20jWbn2vB/7WP/TPZRk9dH2wrjPjokn42ZpBN&#10;uQIYAjrso+tZdI8NpjsmUvjErm22wnUDT7YdfhJM2FckUn7LndVLJ5vDKZ24mL/0Pczhr29q+4UN&#10;g41xgb7oZ+0VRGKj6Bd8HWMzYJCvraaaou30yfnsEIKmT+kbvaOz6iSXvAJlsDYpqu/0J7vIdrMD&#10;ZGguNUvuCKijGQOJYdQwxlvnKxThcpwgWC5m7wIjACPDSHJ0XFD10cBzBswONpU0mAJakkMhGGsf&#10;SqZxDKi6Mng6g9L7MOSMN0MOYAMH4kfObKz8cqB0gmSgAp4O9dF5ZNRuFwxZ7MPmKbc8BjAywEHZ&#10;8irDp6SCQEFgyUUg2518zeeWsn3ZELMDjrM1ZsvNZhqkRUd2jmSMzWBT2RcRIM4WG8N2mnxyXD0G&#10;mwsjiWPM2U9GnPFnu5QtX04m0kxYGaQNOhwDZZHDh+3i+LGf7DDnnQ0zUBvIam2Xc6yCMHgoR9s4&#10;Dmw5uQwsebbRucojI4LlXEkbnEfmbH9t+y85zyfjxm4bQNlVzoL2ct7Jy86zxdqcz0+FvP+lTvjl&#10;scEEnvOQFuOAARQmZj79cmKzLM7NbSSr87JMtbjkOrPs1W3nSPmc5rbzOa35C/uMv/Yh61KWDYb+&#10;y+M/h9BY7qEUiBEHEG6OIUuIAacSdvTPR19w3uThF8gvEiUqIJ866ZYPx4VTTE+MycpDaiTlwEqZ&#10;5KGj9FnZWW85NRwox3PSLuM8h9dEMKcUmfGLINFFdTvP9eeXbkm5b3JZftVP3zi7HGP6Tedy1E6e&#10;jJ//OdnnQx51wNJySs6/MpAtetVUnRw41yWfCEb+u8ZgKuWya+uyTV7n8LNMnsCRI81x5geZqHZN&#10;8HdEWcjAj9EP/lfbQjbY5mtI/crPTqb6avPnfbld+Xhz2/K3VlKnfkKM6qP/lu0E+SX2VftMkulb&#10;GOgXWOeUsc72QBn0B1b6yXFlODcHAdhwtkn6dFwZRr9E1jjoGY9cvl/7+I/KzfqejyvbPsdcSybt&#10;2CWTXfRCJBHJYhf1e8aZT8pe0nnnsM/OIz8d5Itrk/L95mtCH2tbTuwefFx3cFEm/XfNwlY9SB0d&#10;hycZlCWQoh6y5+tLmeRj0004Knu1OJYY93AC9cIt63mWoS1/9UvGH1Y56TNywlO/2NYeOCN02oSw&#10;wggJcw1WbUYuJ//m8ozTxn/jrH4zpvrP1uljNjD3MbIMY3rHxpmo0Dd0g6zy5by5nvzbLLnTkQyo&#10;e9Awb09uYXxVrtAsqMYrnPLkDsuVyZeBAZ5PPjcLkH+dDyhA18eLVD1mLS6MTo6Z2zvi7JSlM+rN&#10;9clnmRL5EEHhd8ppqQOw5K0m51FCysqYqxORzM5Mlttv/miTfD5SbmNt2dV6yv+CQEFgyUGALeBs&#10;sl8GqJzYAAMdp9WAZduHjeDAWtriPhp2VBmcAw6ph0TVR9tlObtyDRzZLqrDAGLiDPnjYBvgm7I3&#10;BnIrIziV8iE47NTw6GCoT3KeASfbM9vKV19TyaDNSeTkVx0ATo5ByLnaQU51+c0OR1MyNlVHU/vI&#10;p7xsX7O9rcrd1Hkw4CB/7WtfS2PAGWeckYgiUkdOzq8oEmfMLGkepGvLynjV7m9pu3pe9b/zardb&#10;Kmthj6tP+4yh8KMXeRx0zFhMV+UxDtIBzoXbIDgUHBROMdx8YMkREe0yXrofJztxytPfSDTiTFc5&#10;ICYCqnqQ/1vmm2f3lccxImcVI3LlfocF+ZrSUzrCGaXnnB1OO2dHn2ddp6f8FQ6mdnOAkVfy2a5N&#10;ynQuh1Ye/+3L8vul6/aR2XWSExnhBQNRIVEdZBfWzSVlufbh7TrL15N6c1JHxhkuuU559AufR/u/&#10;//3vJxvBZ5PI6no1YaI9dIA/BR//tSEn5cMd+SNzrrN6PP+v/lb7rfpfntrt6nmL+r+66BH9FWnL&#10;GOgTmHKI5dE/GWM2A54LIqdynassOPqfryn7mkrqoY8w5sAjRVmv5PefbTUh6BrUd5K+yPqW5U8H&#10;3v/KsuS2qMc+15Z+R9glxMz1ot0tJWVl/fBfyjiR03+//GzXXa7DdeYazNcWHZUvl0fHyFYtL220&#10;4VfGK/cL/kHmnMiLzJok2XnnnZOe6QfYinwabxFi22xNSwkmbLKJWPpgOauJNZiRJS9BN8mUk/KN&#10;7fwJQSykUlRWn5oom1tqeoSPZ6iMMIwBxbDEwEy0tbOUBxsnDEAYfALeEQkY4gQsv2YcKLNyzBRb&#10;y5uVtVYoeX7605+mm4ZdkM6nQC4YSk45cpJX2UAS3jSr4UlWbtoElrrUo6OcS6l1VCamFE7nWK5p&#10;f57NzeWX34JAQaAgAAF20McKAQZZlAxB45ixg3lpFeeCXTIws5OWuXE2zBJzLO1nh+RnUzmA7ulg&#10;Rw0gVceAI40Umv20wsAyQuRR+WQxwPhl4wwQZvdEB5FFjiL7Vh2k5qcnlatt2soG+xjAbfslr2iA&#10;gYXcls5bqk6m2sE7y2ts8LHdnFzN7W9JdvIqlyOLEBunjEPugWH79RUcPQzDypJqPeS1DXvy+5/b&#10;0FK96hSl4mAj/DA39pgtl+yDkeiKvIsrqYvTpQ/zvVj6kOPofnPtyw4/ed2PY/ymj0gyR1kZiBwn&#10;FKaWVO0cnRtt4jzDSXvlc/+PB03AwgM/8rirHvgj/spEAF0vCISHBxnb9Z3P/CZ11MfJEe0QqXKt&#10;mZBwnalL+5WrDlFlEUX7ONBkaqmPqzqiHNucLE4eMux8E8quZ9eFZLmeyWVLQelg9l9aapuyq/XJ&#10;rz/0n9l9uglbukRHJTLRcdehSQ36rT7n+bhGkT8z/PqVDdJ2fdFUUj/c4KUcUTB9ZZ+6RCrc00Yf&#10;tJ0O8P3spwf8LXYRtvaJnMqbsWuqzkW5j/zsK3mz/NqiDciz/Zxitsr1aDUYLJrSA/jpV7qujJxH&#10;O9XBzmufaIp9Ph7Y5D48K8zUVZvkoSd0FEYmm5By5bPr/utPei0Px10fqMdkAbwtYaYDrrmsL/kX&#10;zvYjWH7VZTKLHhq3tMXHfu1ht+WTnDs/yXUEB3WT0wMMTZrQU+VmvOanzLbKm/UzT56KvLKR2kd3&#10;2HaEij5oo2tSO/UbjuM8v4hdtd3KpUf61piZP7bZD+XiLCeffHKa6DU5841vfCNNRLAjeSyCi/qM&#10;7/TaRCW+pV7YOza31GzkzmxENgaE4qgoWGM1TsSL8iF7AAGAyiwlQqIotFkIa73d6AoYhhgIGl+r&#10;VJQNQ0XWvvOd76QylGkAEiYW8pQYOo3XARIDZ8aMTAyKNebABq6ZBMesZxcFdEweSzkASgZMWtmM&#10;gAtP+RwRSRv8J4f/eZ8LxYUof253Oli+CgIFgSUSAfaLk+h6964wjhMbwLFhvBE1Nkj0wuBtUGZb&#10;OMnshEHbUi2DgYEcYeMgmVgyULIvystEiPFGSNx/ZukbR9b5HDkTZuwX+2rijePsFQAcC+WxYcpS&#10;Jnk5B/6rh422rR72LzsI+dd5nBWOSraDbC1HwYAEAw6SSIx2Kk9EgF1XB9ts3FAem24Wkk238kM0&#10;UN3y5LLlte1cCVYIKjkkv/LYXztmOC5vro8DbpyCuXFKuWy+wVQUFWnWX8a2XJ99HBYrVOCtHh+4&#10;ScrwP8sDW8e1TV97mp77eTjUxkHknQPolw4Yuzha2r04Ely1OZNcTjlcOBXGLbc90C3t5+x6aI/x&#10;/cK4Qob+0mURTmOnD6dddFg/O5+OwcIH9pygfKsGkkVfvd+JA0KHrKLRJ5xMhIhjbZJXeZzB3A+5&#10;vIyz/doCt7yvih9Hld5xaE3yuv/Jf33j18OHXCccYrqoD0XQyZ/rrJYnj/1ZH/O1YZ++5u+QW3mu&#10;RZPLPvTe9SAqSc9gmYkOvfIEVr5IbZ3q0658fWZZ4GLyx7Xuqd50mY7yvbIs5KDflpya1EBclIOc&#10;e8AFWTmJfCN5YaJdjuvfWlkQQZNE7JVj8quTX+Sah6O6OJkeIsKPcz25XvQzvadLp556atJ7TjKd&#10;Ryy1s6nrNrd3YX+VjbiaVHE9wg+udEOEmFOuDxx3rXKSHafr+lV+1zg903bXhn5joznfHtAED7oo&#10;wOA6Vy7brZ+1TzACLuyk/tIX1TZnXdJXrgVkznViAkoy8cJnFZGRh04JVMhnnNDXrmHyGofI6eP6&#10;IxsZJPKxsfrc4/uVaTxgg7XbufVxUkRbPCXXhKAJEbphHzl9/Fe2OiQYsZl+1eX+abrlFQD8ZnXA&#10;my44J19D+XxlZlmVl+X1f3Em8rBhVczIAid4m0hlD41t9muX65kt0U745/GL/YFnHvfolHN8tFff&#10;4S5wl2BCR9Rl3MRJTJy51rNcrjk2M9uszEXosGP0LHMVctTajlosu8Ub188gAKNHqJxc8AYphEun&#10;MpgaIg8DQcE11qBBOSm2mVGfPOuTjRIjrg6DRV4eIw8gcvKfgijTDJmGUaj6qIw7x1lDQAAQ4BrL&#10;SWI0XdhkVQejS/Eos3IcJ69jztEe9QLaRehX+Yy+i5ZSm3lSV3beXPg6RH06wjkURDvV4aIzcDEI&#10;1fbkdpXfgkBBoG0RyAaXrWC7GOyqrZtX6dgXdowzx7Fjo+xjn9xczj6yNZwk9pTdYIANbAZtto+N&#10;cx6bxb6xKZxxH2Ux9M7lSLFNttk9S8XYKLIrj01GGNkeZZm0cp59Bmw2jG2Sz7lIBhvtXHIqiyNT&#10;dTxhQjZ1snPsIftn2/lsoP/2k0l58MgOR44gwFj9cOdwZGeBDXaONljSYkxRn3GBLOQ38JIDwYAN&#10;edVl+R98lFftO20nm3HKucpkl+XJ45TxST7nqlddopxmx8moXqRPOfqJjDDTX7mP4CW//iUbjI19&#10;ZvBhri71aCsn2jFjFXk4PfphfpI+MoDTJe3ObWqpDFjRO/Vqs/GMLJwR+JuE0Gf60fVAZv3qPH0B&#10;I/jAGy72cSroCR3NekC3YGNyATbKJDN9UY/xEBbkp/N5/Kan+skEsHYhD/rEeTCi9+TP23QlO6dk&#10;zIn8MDGey+MBP2RQpza4dsitfa5BdSE95CJnVYeUSQ/kIwM8sj6qR6IXxn39r3xthDESRg7kS9l0&#10;hwyuH/hxxmDfVH3aSBbnwVs+bVQ+DNTFzsAeXrAXibSPrM5Tt//6gr8FZ+dqj/6n1/7T0RwBqOKo&#10;vbnd2XG1TXY+UH3EUdu0XT/qazqFSNFr16g+1RZ+lP6mb5xhODaFdQK05ks+7VKOdrWUtEnK8tMp&#10;8sPeL50gP9wk/SiPa1gbTDTwYemesrJ9pkPwgSfbI1gBD9c7DJWr310XmXDTT34nLCRt11e1bddX&#10;6ta/bIP+Jav8HnhlDMm6kttHZrqjboRd/SbYHCeX/WSDg5SvpexDs81sHRvrP/3UNn0EG31EV/nG&#10;9Ieu6QNy6E/XubaSnY7CybWhnOFxWbQ+c4zesQX+y29coi/O1wb1mQRShzy110MSvvIFO31J1+gD&#10;uVo6p3L6f/2FF4zI4ZrUh/k6UBcsyJr7BUbaSkfYFn2mDOfrZ30uv5Tlyn3mWlE2+WHpQ5dgDRNt&#10;EvGki/LkvnO+sumDY/qF/tlWBgxM6NIhdarDtW7sq9W1+AqWb3eJUaxZGmZwyo0lcB6wKVAWWgN1&#10;jAtFZbnB1cbpSOWoTF55lGHbf8l2Npppx/tfOY/GUnyGmxzKB4JkxkUdPvIzQmTJ9eW8foFBSdVF&#10;Jh/b5PJfu/xXn/JsV8u3rQy/uV3yk8lF6b96lZU76P2mlJ+CQEGgnSDg+mUDRLgMTIyla3Z+U7YH&#10;rnv2ie1hC+xng6Rsw7Ldsc/xbGNsZ5vlv0FSYl/kcR6bw7BL2ebm8x1TP/m1yX8p21Pnk4E89mX7&#10;xX7adjzLpsxsu5VBTvLkMu2T5JHXwGa1htUQnEwOg/9mOzkHZiY5APKyj87L8qu7anP994GF3yyL&#10;uu0zRtif8XDcdlVesrU0TjmPDNrvXGXDh3zKU5/jjtmWHM996ljuP21QXx6Q87n6LmObsXeM7MqU&#10;Xxnzk5zPOedEc+D0ozrmNWXZ6JH6tYNjWB17yae/td2HjOqAmTbByrZP1qN8XH7n0rOMY86jDmXl&#10;bWVJ6nNeLtu2822TV3221Q9Hx+0nvzpqMZRHHfLpT7LlVC3Pvlx27uOcL/+SK2MmDxnsy0kd6rPP&#10;J2+T1zZ8nS/ZzliSq7kkv4+8yqkm+8kMSynbCdu53fLkNiuDzBl78kiOy+8Dx5w/HYxf9surPdUk&#10;n37xgbF8GRf1Oscx+ZyrfuU7luVyfF6TMvKkGWcVhvOSsix+q4msymCnRb84xHnCQqTXyocz4j2l&#10;nOWsExkfbdNmeNpXxV4dZHU8Y6Sf5JPI0VR/poPxy7HcN9nG8zklZZBZ2aJHSALChIggkqJtyJF7&#10;tsms3txHypVyfyqHTmV/NuuzfPmad6585Ml9a1v77MvXFHnsU4aPMuzTVm1QBywyBuRSXv6QqWo3&#10;k6AtfCkbIRLFQqRyHS2cNtfD5FYOXLQ9Y+ak3CayInZSHttzv8BG2+SxT5ubSvLAq1q+fM6BCfxd&#10;p/5Xk/Ok3Ffqz+MUvPWJY1n2XEet7VBGJH1dmiV3MrRlAmQtOG0pT6m7IFAQ6JgIsCMM8cKSu47Z&#10;+kUjtQHNYIRsfOtb30qDjn0Gd5Nw9ol0GYSaG/QWjSSdoxTOzcKQu86BUmnlkoIAR3VByN3c2q9M&#10;USRPaLfElf1in0ROLF/1DkTRvUxK5lbW4jxGRkv3LrvssjRmCb5YrmfFgHs63UPZ3mRe1Pi0Brlb&#10;1DK25/KQuzmna9qRtBwHBK+kgkBBoCDQ3hBAGDuTfULYtFnk0/1zebmbWUizyZwkA3Ihdu1NU4s8&#10;BYHOiQAyJxpiWZ0lpKJ4bLalbAiTX1GQ9pZEZ/IyfUuLRW9E3dley4vbo8ztDcMiT4wwA8Gg7FNS&#10;QaAgUBBY0hDIUSft8t+MbkkLhoD7DCwVErHjZFgqkpe61C4zWbAaylkQoKN0Vcrjc1nJkuAoX0sg&#10;AnQ86zfdR8IWxeSZcpEi96XlZYZWGigbiWqvk1Huvcr3/ebVEdrCxpJ7SU/aWrV/dKKML/PX691d&#10;UPkG3UVxMc1f9SV3QaAgUBBoXQTYOIO4wcEyHYNGex3UWxeJRVd6HniVaJkTjMv4sWjxpat0VsSB&#10;s1PwXXT4tlRS0eeWEFq0x+m3e51MGHmoxaLWdf3pI7muFnX5ixaN9+4By2WytQhee5c5y7sofrU5&#10;k3H3emt/Rxmz24vt6BIfcTvLBdVRgFsUilPKKAgUBDofAgYMA2RnGiQXVy8bP6oO1OKqd0muJ+NZ&#10;xubF38vZRmRCsPgl6Hw1Fn3/T58X/XuP4NKJjmb/2kPfxad8dukOOOuRrT8uYc//XFzlX0GgIFAQ&#10;KAi0jIDBTHTJcqf8JLaWzyo5CgLtFwHRAg+2yEv42q+kRbIlDQGExislTEZ6in0mC0taO5fU9rAd&#10;bldwC0Nb9l26+STfgyI0XlJBoCBQECgIFATmBwFjCGeYQ1JSQaCjI0CffYo+d/Se7JjyZ90r+tfx&#10;+q+92I5E7jpa2LPjdXeRuCBQECgILJkImJ30KePIktm/nbFVWac7Y9tLm9segWJL274PFlQCfdeW&#10;Ebssd7t6bNzMyfGG2lFvhxljx4RZXuiYngrkdQgtvwB2VgS0a3zsbY+llwm9Vl3Ngt3cxvJbECgI&#10;FAQKAgWBgkBBoCBQECgIFARaDYH2Qj3aD7mLM7+THns4jLn9ljDxiUfCjHffCcge0jZPRC0+Vaxr&#10;fKP7gK22Dav/39mhS/cerdZ581pwZvBC69UbQ5sKtdfmrdaRZ8VzOdVj7eV/daazqfbNTc6FOXdu&#10;5eZj7iWF//zKlc8vvwWBgkBBoCBQECgIFAQKAgWBuSEQqUy7SO2D3EU03r780jDx0YdCjyHLhBWO&#10;/WLo1q9/6NartxdThRjjbBGsbvElj6NvuT68c9Vl85S/WiBywflflAmhePPNN8Pbb78dVlpppTBw&#10;4MDw4osvpl8vovRyzWp64YUXwtSpU9M7WZZZZpnqofRI2EceeSSsu+66wftP2iNJ8UAFjzDuHQl2&#10;fX39HPK3tOFVHHDSB2uttVZL2efreEOMAD/xxBNh0KBBYc0115yvc0vmgkBBoCBQECgIFAQKAgWB&#10;gkBLCDRGqhLDUdGXbSln6x9vkdxNnDgxPPTQQ+npPTkCUisWcuRhLJ64ueWWW4a+kWjNa2qM0bmJ&#10;jz8cJj72UOi7wcah34abhO4DB4WudT1Dt779QuOMuDwzOujvEbzmEUtkMBLCWdPlbb72s88+OyBS&#10;55xzzuxMSAXi9aMf/Sh8+tOfTi/pRVIWJiEVN954Y7jvvvvC4YcfHjbccMNwySWXpCeT7r333qGW&#10;wF199dXh5ZdfDgcddFDYZ5995qga8fnud78bTjvttLDtttu2S3L39NNPh7vuuiu9LPQzn/nMHPK3&#10;tDFs2LBw6623pnZ95StfaSn7HMfp5yuvvJKe1rf99tsnPcwZ6OX48ePDL37xi7DFFluEE088MR8q&#10;vwWBgkBBoCBQECgIFAQKAgWBhUJg3OQZ4b7nRodnXh0fJk6eFlYf2j9ss16XsObyfRaq3IU5uUVy&#10;J0rk6S/Ij5cKNvVETaSvT58+C0Q8pr87Ki3FdK9cvw03Dj2XHxqmvPRCGPvPO0Njw7QwcNsPht5r&#10;rvNeG6sRvOr/yPm6NNS9d49eC09r+9e//hXuvffeOcidwkePHh2uueaasNtuuyUi1hy5m9coH5zW&#10;WWed9EjU1VdfPb0oHqlEgKdNm/ZffbbpppumCJ8oX22C+4MPPphkbA832jaFAZL173//e4EeqoCA&#10;IbYLEpGEzeOPPx6efPLJsOOOO84BHdLuHY6ODRkyZI5jZaMgUBAoCBQECgIFgYJAQaAgsKAIzJg5&#10;Kzz/+oTwwPNjwirLxlvD4qK819+ZHO6d9W5YcXDP0Ltn27yFoEVyh7Rtvvnm4dVXXw0jRoxIT4Gp&#10;LmHMjv4KK6ywQBGvGePGxsjdI2kpZvdBS4XJLz4fxt93V/x9NkwfMzrh3SWSy95rrP3+A1be64Iu&#10;kTx16RpZXYzSpfvy5rFntMcSydrkvRTeKYLIZgIrYvb6668nMuaYNiJnkv2ic5ZSTp48OVhqufzy&#10;y6fHgTvuseCiRSJ2llI+9dRT6R1Q9qsLSYOp8y0X3G677cKM+ACZpkglvEVDyeZ8hEa0SluQwTfe&#10;eCOVk5c0KkdfqWPVVVdNUa1Jk2KENBIw9alDXsso5dMO7+RYeeWV03t9kCwElHze2aEcbdB++ciD&#10;kFl26n0s2gMr8uXlpsok16hRo1K74Lfaaquluqv6Ayv1KSPjjpCJ5imPTGQnpzrlEfVcZZVVnJqI&#10;28033xyeffbZcOedd6YJBjJPmDAhtV1d2pvlUha5TUjAUV3Kg+9bb72VziNrfX192ke/EX/nOJec&#10;MHfOgpDRJHT5KggUBAoCBYGCQEGgINAMArV+UjPZyu42RuDN0VPDC29E37BH1/DxnVaOKw0nhCvv&#10;fycMGzU1DHtrclh3pXiLWRu8IahFcgc3zrEXnXP4sxOf8eQkL7vssmH99ddP+fL+ef2dFaNzHp5i&#10;CWbXXn3CuBixm/T0Y2Hdi/+WinjppM+FUVdfHlY5+YzZ5K5rdPqjlx1mdfPQlHi/3PQZAdmb15Sj&#10;X2TnvCMRyEgmqrYRmz/+8Y/h4osvTk6/+90+97nPhSOPPDJVY1knAoJ0IDGWIh533HGzl1siUVde&#10;eWValvnRj340kZQsH4IigvjrX/86kYnf/e534aKLLkrRqwMOOCDsuuuuOet//ZLx9ttvDz/72c8S&#10;kbFU86c//Wl4/vnnw3XXXZfyIzdnnXVWIiO/+c1v0n7Ex9JJpEdbHFevpaL2iTKedNJJYffdd08k&#10;96WXXgqnn356kh8pRD6PP/74QD5G56abbkrRz8ceeyxFxZBY7UI+JeeT8YYbbkgEkH784Ac/SDIj&#10;pU0l5WofbH74wx8mgnXqqaem9sLn4YcfTuRqzz33DGeeeWbqM/I7pt4PfehDieCR7ZZbbgkXXnjh&#10;7D7NRAwJ/NrXvpbaMHLkyNR3orWWE1977bXh/vvvDxtttFFaBrvHHnskDPXj+eefn9rkpbZf+MIX&#10;wlFHHRWGDh2aym+qLWVfQaAzIJCvWW117VZ/00b5Kgh0MASyU130uYN13BIibtG/jtOR+urN0VPC&#10;1Okzw9ZrD04kriHeeLdGXI45s+vM8PwbE8OaQ/vG/V1nj4+Lq3XzRO40gMPLGRbFYPTs84sIrbji&#10;iul4Vsr5ET65A+87BV3qeoRZM2eEGRMnzC4C+ZsVgemC+qovOtfdlhoUJk2eGZ5+bWysv0vYfLWl&#10;Q4hPx/QqhMYmljzOLiz+EcERdfvJT36SIlLaYJ9lpyJDkgjNX/7yl3D55ZeHc889N0W5fv7znyfn&#10;3/K+/fbbL0XAECr3wHH8EVzRrWoSGUKc8jJM+CA27q9DPhxXrkiifNW81XLyf9Gl8847L5E1kTf3&#10;kIkkeZiJCFpOyKuytENCXP/5z3+mSCICt/TSS4frr78+3Xt48sknp/v8yIM8IfGiWZaBivqdccYZ&#10;s0kiwrX//vsnwveHP/whtRdp1A7l0A3EVP1IXX2Mfl166aUpYvn73/8+IJoiXhtvvHEWdfYvcgYn&#10;5OqLX/xiQOD+53/+ZzaR/NSnPpVwzqT4qquuCkjzl770pfSwFA9NyX2F8OWI4+wK3v8DC2Uo7/vf&#10;/37CQBnyI5L0Aan/7W9/G7beeuu05JO+nHDCCWnJrrLhJIIJ/3w91NZTtgsCnQkBE2VsjomgkgoC&#10;HR0BY5hxMI/dHb09Rf6OhUAOQPBXSmq/CPSM0bqRo8aHCZOmhrj2LPniPbrOCnXd4rvuZk4LI0bN&#10;jPviysO6rmGmp60sxjRP5I48Ih9rr712unfMvVVIBeNnSaH9OTIyv7J3iU59t7gcs3HK5NA4aWIY&#10;sN1OcZnlrPDCCUeHEIle3fIrhAFbbhMflDI9PkGzX+g2YGD4893Dw02PvRYmT5sRukXCNKBPXThy&#10;743C5uuuFybvthdhmxWDnC4YRDVfQNpi+SAHRfQJ0dNGjgrHHnlB/ETokBnkTtvXW2+9ILqDENUm&#10;JEHKv8pVL9IjKigSduyxxyYCJR9Zcl7b1ZSx9TAYsoiCIRtImtTUucrK5WkXoqZOS0UlJEs7RRiR&#10;MNG8bbbZJkUY4YGkIe2WIyI+8CK3wQ5RFM3dZZddgnsFJfmRJuWRVxTNfXSWrIpwwtI9h005f7CR&#10;7+677w6eCnrggQcm4qZ+OCN5SJRooLLg6Ff7kGptQbbystQckU2CNfGFYG+11Vbpk5ejbrbZZqkt&#10;ttUjGkhWD2nxpE3tt7QWFvTgtddeSyXLn3FuoqqyqyCwRCNgwor9ca306tUrjQvleliiu3yJbxyd&#10;ps/GJeNc0eclvsvbVQPpn4n5HAwo+teuumcOYXpF0ta125T40I/pYWD/PqF/vz5h+rTJoVcMVPXp&#10;FcKYSZPT7T19e3UL7s1bnGmeyR2h3P8kSpTvWWL41lhjjTmWHM6v8N37D4xPydwoTH7+mfgahGVD&#10;v/jETEss37nyT8moDthy29B3w00jYegSid2AcMWDr4ff3vJceGzY2/FGxSh+xGtKQ7x/Kj5/9KiN&#10;BobtDzw43ovXPLlzP5r75kSGMgng7FteeM899yRi4t4rJEVELTvy/iMAluJJHBp4uI+sqeTClKq/&#10;zkFKkASkATmsppy3us//vN+ySiRI5Ktab+3FL38mhM53HFHKD2uxrf5DDjkk3asmkojAIGjuq0Pg&#10;EDlPSWVktD1jBT+EF6Gqyi+y6xxtlLRThAspdo6BElHLx1Om97/Imkkg2RBD8krOhxcy5RiSJYJJ&#10;RjIpM5eL+NJJ7c+YvV/F7B/7tdX9kZKIoT41QcE5FcW1TWZ53ZfogSzIPjnVIalTyvfypY3yVRDo&#10;pAiwE64FE0MlFQQ6OgLGI6uSin3v6D3ZMeXPk+RF/9p///Xt3TP0rIsR1nibWO/eveIT/uNqwy6N&#10;0eftHvrFY3xSKwzj4sLFmuaL3DF2CI0oEGe3PkZ8EAaO+4ImT8kctNPu6R11dcuvGO+76xV6r7pa&#10;qD/t+4nkpWWWjfEF5b16hvHRn/7F35+IT6YZEwb27Rneo0/x9rvu3cL19w8LvWasGHb8zNYxcpeP&#10;/LdUnHJLK91bVk0I3y9/+cu0C9nj9GuvKJkLDMlATLRZQjRsIxjzkuSHExIh2uOBKJY2Hn300Yk0&#10;NEdGcl1+d9ppp0R0LEEUQfR0SOeRExmxLMo9YaJLZh5rCV6VWCFs7hHUj+7hc7+eB5NY9qn9losi&#10;aO4xFJ1FcLRBUgfSK9qZU34YCawMjF5p4MEk++67b9IZpKg5PVEuWWErooZsesKo10IgtMccc0zC&#10;CSFXZvXJmtqvXaJ5cJiXpK7cb7kP4ed/3pbHRfmrX/0qLdNEfOmMaCcsSioIFATeQyDbhfxbcCkI&#10;FAQKAgWBBUeALS32dMHxW5xnDurbPfTq0TW8+k5cVbfyew9PGT1hWhg7qTEsNwhP4Tc3z0laS9bm&#10;Q1zN1GgZ3CabbJJmaC3JE8FZmNQtEoVBO+4W+q6/URh7/93h3Zv+Hqa+Hpf/jXwzPi3z3eA9ePFW&#10;xDCpYVZ48KVR8V9cz9ojPimzUmn070PvuG/CtFnhsTfj8s4Wop8c+NokEuRi4vQjYJY8InTa6r10&#10;7qcTNbI8cEGSOpEPhMzySpGpH//4x+HRRx9NxVWJWG35WV73mH3ve99LkUf3zpFH0ifICcKnDSKQ&#10;SAiC2lSS1z1rHiCCLJ1yyinhjDPOSA/L0T7RWR8RNOQT0TKTlJMIJnJ32223JTKEVCKGll2auUe0&#10;kEbLV90/h7Ahgs0ZK/KQA87uhdQX7tVD8rQRGUZEyWNyQeQwJ9E2CbnM9xjOjSjL25QcTe2TVzQS&#10;8f/yl78cDj300HRuLXGWr6SCQEGgIFAQKAgUBAoCBYHOg8DQpXqFPvF1B4+8OCZMmjojNMyYFYaN&#10;nBLeeHdqWGNonxi4qLKVxYfLvIU6KvJwnBETD9awfK0lR7pyarN/3Xe37Ic+EXqusFIYf+9d4Y3z&#10;fhZmRGI3c+qUMGva1NB39TVD3S77hhnr7Rqd66aBwucakbP4mVsSQUJGahNSh8whJsjSYYcdlpaf&#10;itYgXpx/bf7Yxz6WThWdsh8xaSrJL0oonzzKRz6QJJFPT9dU3xFHHJGiZuRyrKnykLtx48alshAm&#10;5MfDQNyz5yElBx98cCJWyB/ZkVPRO/kkbSJHXkpIbnkQRU+dFMUji5etu38QQRMl9FJ3DxZxP577&#10;0JxPFss5RfUuuOCC1BYEy6sgEGDEBxnzNElRL2SNvoiWqiNHzKqYabP2I7/KEDVEpjyoRhs9yVPb&#10;HFcXeeXXLmVbEuqJoaKsopB0Etb6gLxkyuRUXfo/Y5GP284ET7ny+PV0UA/OsYzVRAZyCctcXrUd&#10;5X9BoCBQECgIFAQKAgWBgkDnQGCFSO42X2NQeD2++uCHV7wYpjXMCP37xFehrTk4rL1ifAuA6FMb&#10;pC7xhd6zOMUc5vlJnPTmltnNTznVvDPGRULy6iuhYeSIMHNKdM453DNnhB4DBoW6+vgi8CGrhI/+&#10;6Jbw0ptj482KPWZH7/C5cfGt8AduXR/OOW7H0Kd38/d9eIG5+6gs+asmkSqRLw8cQb6QB4/N94AP&#10;RMFSRPe6eecfcqQckTH3vjX1ecC3YAAAQABJREFUgmwkAgESUXJfovOVJS9ihVS4l+yZZ55JBEKE&#10;CAlRN8JSTYidx/t7MidyYTvfz+Yx/uRxz6Dylas+v6KPSAlyos15SS0Soy5PpiSjvO5jU359fX0q&#10;z34POEFyyINYyYfsaPfw4cPTPXmiaJYvwgEpRC7pkyjeAw88kOpF2LyXDrlThzzVBCPLVJEyUT71&#10;eHonDEVORSGfe+65tA0/RBKB9PoFS0idj9RpIxIo2kcuD3zRVv3qHjsRR6/y8EAY9VhSTCYPgiEf&#10;7LVTX1h66WE5CDKsLQ91TBSTfNqgjJIKAp0dAdcY+8nGlXtEOrs2LBntNzlqnDPOlFQQWNwIePo5&#10;v86KppLaPwLTpjeGl+M77bzzbvz4iWG5pfqEtVceHJbu3/TqudZuUfSluywwuWtt4Zor/6y/PRb+&#10;eveLcX3rxNAzrnNF7BpmzAwbxdchHLPXBuEj26/Z3KnN7uecIBbtMS1q2RZFeQtbxsKeX+2n+Smr&#10;Ni+SxoAuaKotb0HLKecVBDoyAq6DQu46cg8W2WsRKOSuFpGyvTgRKORucaK9aOsaH4NUveKzJ+ri&#10;e7vbKuF2870ss62EzfX+7yGbJkJ31X3D3ntuSuRkXeKa1i/st3E4aOvVcrb5+m2vxE4jFrVsi6K8&#10;hS1jYc+vdu78lFWbd2GIXWv0TbVd5X9BoCBQECgIFAQKAgWBgkDHQcD77KbH1x40v35w8bSlw5E7&#10;sHzl0E3Dx3daKzz5yruhR/euYcs1l03vuls8kJVaCgIFgYJAQaAgUBAoCBQECgIFgYLAfxCwmrA9&#10;pA5J7gC3wtJ9w6B+8TGjMXLXu67DNqM96ECRoSBQECgIFAQKAgWBgkBBoCBQEFgCEOjQrKiPl5iX&#10;VBAoCBQECgIFgYJAQaAgUBAoCBQECgLxFXIlFQQKAgWBgkBBoCBQECgIFAQKAgWBgkCHR6CQuw7f&#10;hR27AZ5Y6Wl7JRUECgIFgYJAQaAgUBAoCBQECgILh0AhdwuHXzl7IRF444030kvBF7KYcnpBoCBQ&#10;ECgIFAQKAgWBgkBBoNMj0OluWpv+ztth3D/vCOMfvD9Mf2dkmBlf5u1F6enJLC2owywvbu/dJ/Tb&#10;ZPMw9KjjQ/ellm7hjHK4OQRE7Lxc/ZBDDgmnnHJKOOqoo5rLWvYXBAoCBYGCQEGgIFAQKAgUBAoC&#10;84BApyJ3U4a9GMbfe1fw271//9Ctb9+QXpo3D0DJ0qVbtzBj7Jgw+sZrwjKHfbxVyB3SM2nSpDBl&#10;ypQwYMCA0KtXrzmk83LVqVOnpmN9yT8fyfLHCRMmhHfeeSfU19eHbrE9bZkGDx4cjjzyyLD++usn&#10;MbSZbCussELo3r1l1Rw+fHjo169fGDJkSFs2o9RdECgIFAQKAgWBgkBBoCDQyRHoXdc1dG0HayJb&#10;9qCXhI6KpGbG+HFhzD9uDtNeeyX0Xm2NMGCLrUO3gYMjyRsQvA191owYvWvh3q9uffqESc8+FUbf&#10;cn2YNb2hWWRGjBgRHnnkkTAjlolQ9ejRIxGQNdZYo0Uigrg988wz4aWXXgrbbbddWG21OV/M/uCD&#10;D4aXX345bLXVVmGzzTab60vOlfXuu+8GJKpPlH3atGnh0UcfDTfeeGP42te+lghis41o5QNeII6U&#10;bb/99rPbqF1XXnll+PznPx+WWmqpFiW49NJLw5prrhkOOOCA0Lt37xbzlwwFgYJAQaAgUBBoCYEe&#10;3bvFd+i27eRnSzKW4wWBgkD7QQB9eGP01PD6yMlhhSF9wypt7JK2A37Z+p3T2DAtjLn1hjD15ZdC&#10;/7ikcsj+h6So3fS3R4apw/8dGka+GWZG8jdz4oS5fmaMHx9mTp4cuogqecFeM+mmm24K+++/f/jw&#10;hz8cPvKRj4TDDz88nHTSSeHPf/5ziso1c1rajZAhhn/961/DK6+88l9Zn3322XDnnXcm8tfSg0he&#10;f/31cPHFFycyKCKo7Keffjr8/e9/bxf3uY0cOTLssssu4brrrkvttEzzxz/+cRCdbCk1NDSEW2+9&#10;NTzwwANhYlxaW1JBoCBQECgIFAQWBgEO2uSpDWHchCnxMzn9nzR5Wpg4eWqYObNxYYou5xYECgJL&#10;KAIzG2eF10ZNCVfd92Y496aR4ZGXJ7d5SztF5G5WJAJj77g19Ntsi9Bn7fUikRsfJj/zZHjzwl+F&#10;KZHwLbXXAWH5I46OhK//f0fvcjRvLmSuthenT5+ellM+8cQTYemll06E6qKLLgrf+ta3whZbbJGi&#10;bnNbdmi5pGif6FZt+uIXvxiOP/74tKSyqePV/KNGjQrXXntt2GabbcLaa68dBg0aFI477rhwzDHH&#10;pPKredvqv4hbxkK7e/b0YvrmiXOWs66uLkUgYdDWy0uzTOW3IFAQKAgUBDouAlOmTgvfP+fKROxS&#10;5O79sWhaw/Tw+U/uFTZce+WO27gieUGgINAqCDw5fHz46z1vhGUH9Qw9e0SfNK4GbOvUOchdfBDK&#10;1FeGhYE77BzvkxsSJj35WHj7yj+Flb50aujWf2AYc9uNYcQFvworffGrMSIXuyRGuUTmuvboHnpE&#10;siHNaIhLLBn6WS3P3omoISwrrbRSWi74wQ9+MIwdOzbcfffdaVnkJptsEhC/888/Py3BXH755dMD&#10;Rfbcc885iAqiI91yyy3hggsuCF//+teDp0v6bL755mHTTTdN51ueeM8994T+8T7CnXbaKS1rfOyx&#10;x8IPfvCD8PDDD4cTTjghHHrooenhJZaKXnHFFeH0008Pw4YNS5GvF198MUUCBw4cGHbYYYd0H9tT&#10;Tz2Vyhb9O/jgg4Mlpffdd1+qR7uOPfbYQN6cLrzwwnDNNdeke+Y23HDDVCdCmYlbzjc/v+6pE3m8&#10;/fbbE+n7wAc+kO7Hs8T0U5/6VDjzzDMTadW2halnfmQqeQsCBYE5EciTMfl3zqNlqyDQcRCgw+Mn&#10;TU2furgsM72kJ47nUyO5K5G7jtOPHV1SeljsacfoxRmREvSs6x42W2NQ2Gz1gWFEXJo5I0by2jp1&#10;CnLnXrrGyZPiA1HijY7xASUzxo0JE596PJK9XRL+Ex68Lz0kpUuMAnlyZpcYNasb0C9EZhdGjJka&#10;DfysMHRAn9Cld8/Q9eWewTLPlpZEKlj0Ladlllkm3fNm27JKywndD+eeM8sQETTEa++9906nONdy&#10;Q0s8f/3rXydSI/JmKaL75tyvtvHGG4dzzz03ESr351l6qVxLHT1oxP1ottddd930X5TMPXuXX355&#10;OPXUU9N5N9xwQ3juuecSqZPf0k0k9PHHHw8777xzksmyScQRqUMoye889wP6uIfvjjvuCMjh6quv&#10;HkaPHh3OOuusVMdaa62VIZjnX5E4D1dBFq+//vrUToTOclXtF4lE7iwv3XHHHcN+++0XLNOclz6Z&#10;ZyFKxoJAQWCeEHDdsT2uWasWSioIdEQEukcyN3Hi5NA9+gmidrZzaow6Pi2OjY0zp4cpcdlmSQWB&#10;1kSAL4jcebheSe0bgelxuXb/HjPDZqv2DEP6NoYe3bpEPzr6ozOmhMnTWg4GtVbrOge5ixdJ10gO&#10;ZsVOmDVjeugRX2HQe8114n14N6b/08e8G/puuEmK2rmfrkckMu9M7xaeeWVseOa1McF62jWGDgib&#10;rLFcWDo+6KPXyvUxqvcf4lbbOZYKcnJEujwYZHxcBooMcYAQMvfTeWjK7rvvniJgiNRnPvOZYKkh&#10;YiZxlBCbcePGJdIiajd06NAU2VOOxKkS1dtyyy3D0UcfnQjdn/70p0QiLf9EgMhw4oknJhLkvH/+&#10;859zkKDJ8R5CxNOSURFEJI2siNp3vvOd9HTNww47LBHAk08+OYhCfulLXwoieqJ7zhGBFDmz3FN0&#10;7eqrr07LPz3oRMTPA2byfXRkQEy1RWpqdgqxJTeSufLKK4ezzz47LXP9xje+Ef72t7+l83xpf3Ys&#10;GcO8L/0pXwWBgkCrI+D6dQ1KrkHXd95u9cpLBQWBRYhA48xuocHkRNRnC3jmTF3C9KjfDfGhZNOm&#10;FXI3JzZla1EiwKZmH69MWi9KZFunLP3VPz7UfkCvODk0ZVqYEXlGY+PMaCsaoq2Y2TqVzkOpnYLc&#10;eYVBz1VWD42TJobpb78Veq+1bhh6zAnh1TPPCA0j3ghDDvxQWOHYE+OKy8ZQN3BQGN+lLlx41wvh&#10;Z1c9Fvr0jLN3s+IMSlyWcdgH1wnf2Gu1sNzhR4Yeg5p/miNy4smUp512WiI9L7zwQnJ8Pvaxj4Vt&#10;t902nHPOOSlq9vbbb6f/XneAHM2My0eRJsnDVJAkD2ZBbjIZctFTJh8Rrt122y0RNsRL1O+ggw5K&#10;hEgZXnvA4RIBFJHL5/mVHFtllVXCsssum0iaffKJ0HkNg0ifj7pFAi3ZlDbaaKNEPvNMvYe0WGqK&#10;OD755JOJkDrfUlTLTy0ZRULJi0wifd5rl+VIhVa+5PO0UMtS991339mvgxBJFO2Ek5TvOYS3yGJJ&#10;BYGCQNsg4P5eNiIvJW8bKUqtBYGFQ6Bbj95pXKpOUPjvY4zp1adf/CxcHeXsgkBLCPCd+EHFr2kJ&#10;qfZ1vK53fBd2t3eSz9qz78DQc/7eVrZIG9M5yF2MiA3eabcw4fGHQ/fBS4VBH9w19ImvQ1jzh+fE&#10;aN7MtFTTaw5E47oM7B9+eslD4dI7Xwp13buG95bOzgo94xKNmx58OYwfPS789vCd4r16cdlmMwlp&#10;QtY8+MTFaUmhd7eJQmWCwwkS9UKCkJwvfOELYYMNNkhkykCCHMov6icaJ3JXTZng/PznP0+kyn1p&#10;lk9+73vfS0siPalTXVImQdXz83/Hao/bzufmfGQkVyZkfvM+s0sifdqDqHr1wne/+930qgaRS0s5&#10;kUTlyuuePFFK5TWVqvXUHm/unNp8ZbsgUBBYPAiUa3Lx4FxqaX0E3IIxLd5fP216jELH4Snr9tRp&#10;8Z67OLFaUkGgIFAQaA6B9zzapv3a5s5prf2dgtx1resZBu++T5g+ZnSY8ER8/1x85cGAzbYKPZZd&#10;LnSLM3HRhIculhNFQjZ8xITw4ohxYXwMr/br9Z+ll13j028mT50eho+aHJ6Z2D2s39glrq1tulsQ&#10;L+TFEkZPy0RqqjPaImGiaUjQEUcckSJdXpNgtgYRRJpWXXXVFIXz8BTHLLPca6+9UrlqNehY6igi&#10;5r43760TJbM80z156kYw5RPB87+WsDUtfdN78yBXPSqKqNz6+vq0jACJc++fB7RccsklaR/C515B&#10;D1eRlOPl687L2+lP5Uu57tXTNktY99hjj4SLbVHAfF9iUzJViil/CwIFgYJAQaAgMM8I9KrrET7/&#10;qb3i2Do23TPfJ05KGmfSrRmrLDfP5ZSMBYGFRaD4NwuLYOc+v1OQu8iWUsRu8K57hrH/vDNMGfZS&#10;mD5yRFqGGQ+l3x79+oe6dTcMrw9eOzTMjC8ej1G7arKQsVu8UVJZb45vCGvHab3/UL9qzpDut7P8&#10;EKkRsapNnu7o3jEPB7G0EUmzHFOkTn7RLeTQvXQeuOKBJ558afkkAug4AokguTfNA05E/ZSlzhVX&#10;XHF2BA2puvDCC1MkEPGS8k26IozOESXMyT5LM0XgctIWn5zU7zwfkUlLLD1UxVM4PaXzrbfeCpZp&#10;aYMlk80tm2S8yJIfwuAX6SWPh6ZY7nnZZZeld98hvd6D5zevRydTVfYsX/ktCBQECgIFgYLA/CLQ&#10;LT5MZYO1VgrTpgwO3ePY1a173RxFxCGLC1BSQaAgUBD4bwSigWiYMSved9f20bvOQe7e7wIPUek+&#10;YGAYe9ftwRMyG94ekV5a3jhtanqwSv9evcPSK64bl2O6/y12Tg06jZHQMezLDIzvZouDQHPJEkyk&#10;rLkkAoeYnHfeeelJmAiV1w0gaCJ8zveES6TI/W1f/vKX00NRXn311RTtkw/RQ6y8EuGXv/xlemom&#10;MvXxj388RbqQPEm5Xhnw0EMPpYebuJ9u6623TsRQ5BD5s3QyJ/89NdP9Mzmpj7x5SabIo/M8iEVU&#10;8sgjj0zk9Oabb05P91S3CKKo3dyStsJpueXemxH1oBXb2oFc7hzvsfMwFpFI8iiPfFkO0UwPbCFD&#10;SQWBgkBBoCBQEFgUCHiReY/oA/TrNye5K8RuUaBbyigILJkIWOG38tJ1Yal+NeShDZrb5d577521&#10;/vrrp3um2qD+dlnlKRfcG/5814uJwGVjbsZuZnzH3ZZrLRsuP3WfRSa36FdT0b35qcC9dn/4wx/S&#10;skuvRnD/W20SJcukqPbYotpGUkUUq0tQF7RsRNarD0T2EFayI8NeDeHBLgjvwiwzXVC5ynkFgYLA&#10;nAiwLR50ZLJpUVz7c5ZetgoCix8Bq2lMrlYnORe/FKXGzoqAFVomrT2ToaSOhcDYsWNCXY+60Cfe&#10;ftRWKfrLXUrIown0v3Lo5uHoPdYPEyZ7cel7IdbxUxrCbpusFH5yzHtPjGzitAXatbDETqXuuRPt&#10;c8+dd9jl1w5UBWptYqcuy0QXlXMnMilq981vfjO9mF200cNiLMv0sJgSrav2bvlfECgIFAQKAgWB&#10;gkBBoCDQpgjEQFDbL8r8r4WHbQpJu6l8mYG9wtF7rhfWW3lw+PfIcelm6lWW6Re2Wmu5sMqQ9vfI&#10;/XfeeSfd/7beeuul5ZLV++XaDajzKYg2eJCKaICogPvxPJzGewLdm7g4yOp8ilyyFwQKAgWBgkBB&#10;oCBQECgIdFIEGi3zawep7ReGtgMQmhJh5SH9wsofXDO8NmpifCTyrLDqMu2P1GW5kR73pwnhuw9t&#10;UUQDc9lt+evePx9LM5E5UbuSCgIFgYJAQaAgUBAoCBQECgIFgaYRKOSuaVxm70Xy2nNyv4v3xvks&#10;qcmrE0oqCBQECgIFgYJAQaAgUBAoCBQE5o5Auedu7vi0+6NleWK776IiYEGgIFAQKAgUBAoCBYGC&#10;QEFgsSBQyN1igblUUhAoCBQECgIFgYJAQaAgUBAoCBQEWheBQu4WBt92cuPkwjShnFsQKAgUBAoC&#10;BYGCQEGgIFAQKAgsGQh0unvuGqdOCdNefy1MG/FGaJw8Kcya3hBmNTbG3oxvJ28pxffcdYnvvqlb&#10;bmjou8EmoWt8omNJBYGCQEGgIFAQKAgUBAoCBYGCQOdGIL8bu61R6FTkblZ8wfakZ54MY++4NUx6&#10;8tEwfdTbYWZ8EqP98XGMLfcFcte1WyR3y4c1zjo/9Fxx5ZbPaaUcjZGQej1AXV1du3wtgAe9jBs3&#10;LnilgQ9ZvbDdEy+9fNwLz+Xxotim7ht0XBvlXRQvK1eXF6z79T6+pupspa5aoGKzvDBoDqMFKriJ&#10;k9Slf2CirpIKAgWBgkBBoCBQEGgbBLp27VLe5ds20C+SWueBTSySeuZWSKcid6NvujaMu+/u0C2S&#10;jeU/dWzoPmip0K1vv9AlEoh5ee1g1169w5QXnw8vnXpCaIxEpa0SZ3z06NHh4YcfDttss00YOHBg&#10;W4nSbL3Tpk0LP//5z8Pmm28eDjjggPDII4+E++67LxxyyCFhueWWCy+++GJ6xYHjCGpteuGFF8L4&#10;8ePDqquuGoYOHVp7eL63J0yYkF6KPnny5PRk0fZOYrz+4dVXXw1jx44Nm2yySWjNJ4Yi0o899ljq&#10;h0033XS+sS0nFAQKAgWBgkBBoCCwqBCI9KA9MIRF1ZxOUs7EqTPD1AZBi7ZvcKcgd7NmTA8TH30o&#10;THjo/tBr5fowaPudQrc+fSOp6x66esx+JEuN06am37l1SdeevUIXRCQt42z+RYVXXHFF+NnPfhZu&#10;uummOd7NNnHixHDEEUeEww8/POy///4L7LCL5iBH3/jGN8JFF13UJLm78847EzE46KCD5takVjsm&#10;Wjds2LBw9913h8suuyz8+9//Tm3u169f2n/JJZeEt956K/z0pz9NUbwnnngiRfZ22WWXJNP111+f&#10;CAcyeNhhhy20nG+++Wa44YYbwhtvvBG+9a1vtfsIFTn/8pe/JNx+8IMfLLCuzAtwiOSvf/3rsNRS&#10;S4VC7uYFsZKnIFAQKAgUBAoCiw6Bt0a8Ha7449UpYtf4/mqytGrpfVdz6tSpYZMtNwo77/XBRVdp&#10;KWmRIDDsrcnhhofeCqMnNISJUxrCGsv3CztsMCSsv0rbvR+7U5C7xmkNYfRtN0ZC1y/0W3+jUDdk&#10;2TD1teHh3euvDg3vvBUGbLVtGPTBXf97aWYkfdU0q3uPeVrCyTG/5557Emmpnm/pm+jVDjvskJYc&#10;Vo/Nz3+ROw75888/H1zwTaW77rorEcDFTe7Ilpc8HnPMMQFpE2X0Hj6yeOF6165dw7777ptk9+L1&#10;t99+Ozz00ENh1KhRIZM7L2XfYIMNwhprrNFU8+a6rypDzshIvvvuu4ncWZ7ZXlJTspJthRVWCHvt&#10;tVda2jpo0KD5Ere5MpsrBB6ihJbNllQQKAgUBAoCBYGCwOJFYNrUhjDsheGha7euoVv0kSRjeU6T&#10;J00JK66yQt4sv+0EgTffnRoe+/fYMH7y9PCBtQeH8RMnh5dGTA73Pjc6rDG0b+jZo22eW9kpyF2K&#10;3D32cFjmwA+FniutEondK2Hs7TeHmVMnB8cmPftUEJUbsM0O76mLyFy8/8hyza5pyaZgnYeuxFS5&#10;2N7b8d/flhlaRpdJTs5hW+RKVMvyQJGrp556KuXL95VZYokIDR48OLzzzjspcjNy5MhUhCWK66yz&#10;TooGIki9e/eefT/aiBEjwrPPPhvWW2+9dM6NN94YXnvttfCPf/wj7UMQ5BHxs0Sxf//+qZ4VV1wx&#10;3W8lsmX/mDFjUsRP+auvvnpYa6210j1quQ35F6l85ZVXUnlI6/LLLx/WXXfdJHfOs9JKK6UonaWF&#10;ypEPidB+eZUhmnnbbbeFa665JtW/5ZZbht122y2sttpqYdlll51d3r/+9a9EChERsooyrb322gE2&#10;w4cPDz179kxlrrzyyml5oWWhzz33XDpmCSaCqX75cr/A95lnnkmk0r2AsHO+voAFrBoaGhKRtkQU&#10;VvLArjY9+eSTKZ9lsjnpD/Vuu+22yUira3iU1TJIeG222WYJC6TTfpibGNA22MGMntAZ+5FgsutX&#10;+ui4Y9pJPnjB1W9tUqfzLXclExxgLL8ybVeXx+qnl19+ORFi+5HsNddcM+kC/LO8dJgM5IUzfSYb&#10;3dE/dFQSuRXJJSes119//YSnPlEePUDu3adpAsD55NXWrIvO8d856lemSQ79sdFGGyVMc9/Wtr9s&#10;tx4CBfPWw7aUXBAoCHQOBIxtvXr1TOSuKZtqXG3vt5N0jp6as5WjJ04PDTNmha3WGhx233SZMGPq&#10;hHDRHdPCq5H0jYnHlhscfc45T1ksW52C3EVvM8wc82560mXXvv3DlIf+FUZdf1XY+Mb7IqnrGUb8&#10;7tzw1qUXRHK3YwQ9krh4kXX10I0edWFG1+7B3En3WTNDN/vija7zQvDm1nse6IHwIDVnnnlmcpg5&#10;rJxbzvbvfve7RGpuv/32tOzy6aefToQAGTj11FPD9ttvP5ugMAKIjCV8l156afje974Xzj777PDg&#10;gw+mB4h85StfCf/v//2/5Hxfe+21wXJIhEjE7H/+53/SMlFG5aqrrkpRRQTQB6nZaaedgiWBSE1t&#10;evzxx1NZSCQHG+k88cQTw8EHH5yIDDLywx/+MC2FdC5ygDTtvvvuiUBx6Dn7Rx11VCAXLBiu//3f&#10;/w2WlCJ77tM79NBDw5577hm++tWvJgJCbseHDBkSPv3pTydiYwknTC3fPPnkk1P5iBUsREodQ4yR&#10;Hudrrxkxy2bPOeecRFKR6o985CPhE5/4RGoL2WCNFPmIkiIQlsJut912cxAh7fvNb36TopTkVoco&#10;2Pnnn5/2wQjpOe+888Ktt96asBWV/Pa3v53KguVPfvKT1P5HH300RS/1MWLnPDjecccdaXkrsiTK&#10;iZiKhCJc+o68on3af+SRRxJpjoQ0yffXv/41tQXW+gJGyBs9ygMKAn355ZenPkBwET/yfPe73033&#10;S1reSl7kzX2fJjIQWATvD3/4Q5LtwAMPDF/+8pfDBz7wgaQff/7zn1OZdAsZ+9jHPhaOP/74RNTo&#10;LX3Vppdeein11d57753aZFkvQkgP6KL7LxE+emy5LwJo4uKkk05K/a+PZ0/EzIFA2WgtBPLsMtz9&#10;z9utVV8ptyDQmgiwg1mP829r1lfKLgjwSRobW15RNGvWe0GGMsa1D53x4JtBfbuFjev7h+UH9Uy+&#10;R8OMxtCnZ/fQp64xTJk2Pcyc0T36vmzK4pW5c5C7jGlEt0sMefs0RvLSOGliIneNDXFpI+c27p81&#10;I5K4GFnoHh3GhlldwyMvjQozG2eFjVYdHAYNiE96jORwlotwIXoKkfNQkc997nPJEec8IzcXXnhh&#10;ImQcfwSMY7/jjjuGiy++OEVb3KeHkCCAjIFBCIngoCMNHNyd43LGPfbYI3zyk59MTjynWVKGev/v&#10;//4vPYQFqXHOMssskx5yIopmKacyEByk6POf/3w6JpKUIzDK4myfe+654fXXXw9/+9vfUsTEee41&#10;5GiLXn3/+98Pw2N05Tvf+U5aXqgu5SGBSID6EEjRJ4SJHMjt73//+1SXyJk8iJWEQDJoMNNeRPKX&#10;v/xlIoNIEoL49a9/PXz84x9PuPzxj39MxO/KK69MZA/hhcE+++yTyAqskUJLH5EQRPK0005LOMNG&#10;XUgXAoQw2UaUETWy6qNqQnREkkRKkS74aQNyg9R+8YtfTPezwQuR9LAZfQEn/Y98cSQuuOCCRJSU&#10;hYzBwH6Ei04gqUj/3//+93Rfp6jdr371qzQZ4F7OW265Jey6666pzVX5YHvvvfcmvBA1eLlf8+qr&#10;r06YIMCZ3CGKSN1xxx2X7pNEOD/0oQ+F/fbbLxFPkT/ynXHGGWkiwX2TsNVuZOy6665L5Ztw0H5Y&#10;aIf+EZUlIyy32GKLRG5Fi5FEfeK6QILdsyq/iQl9CVcyH3vssWnJM0zPOuusVIa+RTjp6Uc/+tEU&#10;bay2vfxvfQRcH6KvPiUVBDo6AvTZ2MNulVQQaG0EevasS37V3EI8Xbp0TRP54yeMD9OmTmttkUr5&#10;84hAXSRtS8e3os2MQZax0+PKqnenhRFjGkKXuL9v1ylxNdyU1K2LmduFzkHuIhHqvvSy8Z12kUWP&#10;Hxv6rLlOWP6Tx4YX//dzYWa8UHrH7aGf+UIibd1iFKL7wEHhhidGht/e8kyYNj0+Pj9OlvTo3jUc&#10;tP2a4VMbrBCGHPjh0G1A80+o5IxL2VnOOmLbx3G/CJqoB4foT3/6U3LyRahEVTi5oloIEseWQ22g&#10;yUsnObcidieccEKKiskrWpKX1ln6yGHPyYNJOOSW2yE1IijImXIl8iAsHqghOiJKZRmcSIqIIVKR&#10;k/voRFlElpBH9SBfonGeusihRxRFZ5AjSxARDmVrr0ETBj7OtUwPeURyMonMx3Od2ipihhxo49Zb&#10;b52WNIoIkk09SBqZRDoRIXhY4qpOUUikxaANd4RF2+rr6xNRQpJFG5FTSw0lclkm6mmVcN85EmdL&#10;K+WrJXcwUt7NN9+copfuuYSp+ytFmiyHJKflm0itvkTSYGZZo2gWIq8ufQcLsuaUJwS0HzmWF9GE&#10;ExklpB+eiJzlpdVkCSYSDQP6hLiSgw7oj6yXzoEJ8kxuddAbSbmIPfzpCBn0rT6As7aq137RRedL&#10;tumzbSSMTmu3svSr9sIP8V9llVUStvrIfZkwgwkZnENWRFMkNeuy/lJ21uX2+PTYBMQS+JX1xuSE&#10;64Vu0MmSCgIdFQE6zd4bY40dVTvcUdtU5G7fCLCbffuOjUGD5uUUtesR8w3oPyA09GxoPmM5slgR&#10;YC9iAC+OeyGMnTQ93Pb0u9F/qwv7bLRMnHDuncbDthgS/+P9L1Y4Fm9lXjzef4utwtTXXwk9h78c&#10;+m64SRi0465h5sTxYcbYMaHfpluGfhtvnpz+7oMHhuseeTP85pbnwr3PvBl61XlNQpf4eNMZYezU&#10;GEWatFL46H6RREUC2FziYBsQOOTVZLBAPiiDPBInX+TJr2WFmTRYtsn5F70zwCA9fpXBKedAcYzd&#10;92Yfp5dzlVMmUHlbZErkxv1dyAQCSQ4RIcl/y/qyY6wsyzHJq55qyvd+ycOhRoxE4OojKfBRt/0c&#10;fU69hAwgAkgL2dUn+S8/OapOYT6eMr2fz5I75AuRtCyTvDCR3KeVcRcJgr3749QnqR/BQQSUTT55&#10;EAsY+kWcEIzcXoRLlE5CNhAP5FVf1SbEVV/94he/SPctwlt+UTL3rmkjA84J9oGtqCG5kCZyko8c&#10;UhUj2/Qp39tmGw4wqOqYfeqp7pNXQuZFVjktMNOv2pd1SZ6MOeIu+uYc+qC9lppmnaY79ouUSXRT&#10;P+sPecihDjosIWJIbybPzpf0uY9t5+a+Upcy83JgZalP2/QD4og862fH4JrL85u3087ytVgQoDv6&#10;MfftYqm0VFIQaCUE6LNxNY/TrVRNKbYgMBuBurr3xsXZO5r4060rf7SMcU1A0+a7xk2eEW56bHQM&#10;Bs0Km9YPCOutMqBNZWqbx7gs5iZ3resZBu+2T2iMzvzE+BLzqa8Oj++66x2GfvpzYdWTTw+Dd9kz&#10;Ls+M9x317hOmz+wSrrg3PsL/qTdC/z51oa57fGl5jNr5//wr74aL7hoWJg1d3dXVbCs4pxxVDn4m&#10;TzKL3nCuHeeUIkWWK3JURdY+/OEPzy7TuR5PL8JkmaP3wWUSx8Hl/Pu1hBKx4TyLKlUTRzsnSxgt&#10;k1O3CFgmQ/m431yu/87NA1x2+u2XPOxFQkREjURmyLfVVlslkkc2zr5oC+IkDY/RGpEWREE9OWUS&#10;w3HPpMox+2tTbo9j8sM277OdExKkDlGqXA4Cpf7cFvjLh7yRX+Qo/yI9koE9n59/9UEuI9fnV3nu&#10;f9OnolPII3KHACHB5IHbxhtvnCJcfjO5I7vytSW3p1p29b/j8jqnNn8+Viuf/R5II3KH+Oh/stpf&#10;7Qttk+gjfdEG5NSEQ5ZR2fmTMVeOvsh5/Cdjdozch+cePkTSvXlIfz6W25bbbztfM5mkKj/LSkZL&#10;NhFVeCrPb215udzy2/oI6Dsp/7Z+jaWGgkBBoCCwZCFgjJsex/UZ093n/954mv7bjp/p8ZPHxiWr&#10;5R2/NWMmNoSHXhwTXn1nSthitT5hs9XeCzq0Zcv+42W3pRStXHeX6KT323SLMOAD24WGt0eEd677&#10;W5j80vPpM2X4sNAw8s3QOG5smBFfmfDosHfDpBil69Mr3oNUkcv/uh4Rrrju+fE3JoWp0/+bfOTs&#10;nFfL1C6M9xCJ9LggLcdzX5LoFcdaQtw43B4eYekZ4iOiwglGjBAwxyxPc55lbMiDxMFGKCyf++xn&#10;P5uiJKeffvrsaEmOyiBVkmWKnkDonjQkDMlUVpUIMC7VxFlrymHTNiSRM19fX5/ue0LM1KFcpM8y&#10;yXtjpNA9XZZxul/KUkBRNw56tVwkS7LsTjRGqsplu5rftlS7zzaZLBNELi0/hSNMH3jggURwlKs/&#10;4C1qRh7EVMQO+UMIszzwqNbhf3X7PSn+852XJHrwh/5SroTkWUqpbmQSsUOq1GdJbiZYtWXX1je/&#10;x7Nk9Aa5Fenz0BgRSm3UX8okV/7VZpFGuuLl815NIRKXI50577zIpn75LP2Er4ft0D16V9W1psqq&#10;Hs/tkM9+0Vf3OLrH0H17IqGuHbKVVBAoCBQECgIFgY6GAL+of//4uq4B/ULffn3iJ05Ax//50z/+&#10;7xmfpllS+0LArVsPvzQ2XP/wW2GnjYaEVZftFVf6zYy3dEV/dGbzPKG1W9EplmVmEJfac7/Qc+iK&#10;YcxtN4W3/nhBInozJ00IjdExrFsmPklx931D4w6HRmYRIxiz5uIozuWQujicHpThISOiM5xSDjzC&#10;4eETHFxL30TtEB7OrwdpcFAtJfQETaQOOUIUPOBDBAgpyUvv/Ockc2w54UjRN7/5zfDjH/84nHLK&#10;KcmBvyM+YVHUD8kUFXRfn3vpyOF+OiRSOZIoie3/3955gMdVXft+qYx6l2zJttwxbhRTDAbHYGog&#10;EAidPEgoToD7EUJCuGmXwCMJKUAKeRCSAEkIJUBIKIHQDBcw2ICNjcG427jbkqyu0Ugalbd+Wz5m&#10;JNSlkUbS2t837Zxd1v6fM+fs/1nNW1QjM4SN7d42V1HfICgLFixwESKZK1oTCN21117r+kVriSwE&#10;vCAYBnNjMY7GiLHpFxLGeHxCstAO3X///c5vDK0lF7rQscHG0+QgG99D93vyQuTAEH8/+pk3b56T&#10;H4LFdsbmRWAOxiYYB6aUkCxID4FPMC1jzoxJHa94MnuYedu9T+bB8QZvxvcSgoMNY9xxxx0yf/58&#10;Nze2QewxPUTj6mHi9cX4jMccmRvfqeONzTbw8zChnXf8Wh8vzhk0XJBefB/BlvMJU0gPQ9qCHecp&#10;gVEwy+QYE70UIggx5LgyPrKAjVc82bxxPdnoD8J15ZVXusTxBGSBNPJwgzaMRV1kYHy+U9jnPcTg&#10;N2OGzpX+COjDOQyJ9s5l2lkxBAwBQ8AQMAQGGwJ5Y3Llhluu0/tilHtIH60mmGlpGsBv332Rz1hd&#10;m1iJLAQ+3FIhb60ukaKyWvnbq+ompWueYEOjjFJ/u88fMVKO0hQJsRots79LlBKIJhZHnq9VfwvQ&#10;3+M16gI5WLhHgnuLlNSpBkEXlqLRLzHd9I3MlZgx4+WaPy2WZ9/ZLOkpzU9JOCwsO/01QZmWnyH/&#10;/MHpkp3WnL+rPflZ/KKZI9ADxAEfIjQ7mP+hcWM/mhuiEkImvEUuGjEIGJo3AnRgykldFtfUg0Cw&#10;oGVBjFYQs0jq4kuHzxfEC/83xiQdACSS4CMsstFKIQ+meWiSWDDzyQvzSdpAgjw/K8ZGVsYM9edj&#10;ztRFK0ifyAeBQDtDAAwW2fhF4bNFO/pH3ssvv9xFXMS3EK0kWj7aMC+0SGj4IASkPmA++GwxV+aE&#10;qSDfIQYs9sEOrRuy0RfEhyAuaMUgkJADAqt4ZqH0gYzgAMmDkCIfxIqxkAHZIUDMH20XeE6YMMGR&#10;IMZERvCEkNFf6wK5gWQTZIb/FPP2tHJgxFjIDRaYEqIBZU5o1TgufMevEPIFDsjHJ4FS0FYhJ4SM&#10;semP84MxmTPFM8tFvtb/Zw8PjhkyMT4v77zkWIMJMnFeoGkGO85L8OWc4fylDVo85OXBAbLycAJc&#10;mC/nKccC7R+fEFzOFbCkHmNQj7kgN8cEXzzmw3kLgeQ3fnqYhPKbuvh50pbjz2+ihKLpZT/9MRaf&#10;nL9W+hcBzhGOCdchjocVQ2CwI8B1nHuCZ8Ux2Odj8g8uBKr8zRY9SeoqZCWyESCXXVG5Kg3qsfQi&#10;mnyly4+dmZ4iI9PjJCuFVFP9Owdd50YNO3LXFYifX7pF7ntxtSxZu0fiXUAVDXyipprTx2XK5SdP&#10;lytOmt6VbvqtDosrSEtflbb6a2tbe+NBDkjZQHoHiAELcswjMUsldxx+gqGLwO703daYrdu3/t1W&#10;m+5sa6u/trZ1p8+O6na3787qd7Y/VJbu1KVdd+uHjtXWd8iqR4h70n9fy9OWjLatJQJgbuSuJSb2&#10;a3AjYORucB+/wS49D7a5D/Kw38rgQiBQVebWt9G+jhVA4ZwV3G5YmWV2FcwzZk+QGP1jUerUsVWD&#10;3zi16tnHTIo4YoeMfUns2uuvO2OgzcH8jgAu+Lqh9cF8FI0cZpKhxK698dje1dJatta/u9pPe/Xa&#10;6q+tbe217+727vbdWf3O9ofK1526tOtu/dCx2voeSux60n9fy9OWjLbNEDAEDAFDwBAwBAyB1ggE&#10;6jQAXFSjJA+wBa2Ru9ZHZt/v044YJyceOkaWbijcl8Q8WzL3mWm208Q270MAcocPHf52mBNi4oi5&#10;YWtTQQPMEDAEDAFDwBAwBAwBQ8AQMAT6DgEjdx1gSRqEo6bkOn870iFY6T4CkDr8sCB8VgwBQ8AQ&#10;MAQMAUPAEDAEDAFDIHwIGLnrBFufkbpOEOp4N2ZyRuw6xsj2GgKGgCFgCBgChoAhYAgYAn2BgJG7&#10;vkDR+jAEDAFDwBAwBAwBQ8AQMAR6iUC0RleP0VQIXSqEaOzDgHpdGtMqRTwCRu7CdIhaR/0L0zDW&#10;rSFgCBgChoAhYAgYAobAIEKgSSNDB3ZulyZNsxRKzrB2qtY4BQQXi9Ycs42Qt7aKto/X/MyxKalt&#10;7bVtwxyB4Unu+LPoq/kv084fp90TI0pc0oF90TTbqkYAEXKUkberdfS/turbNkPAEDAEDAFDwBAw&#10;BAyB4YEAeZY/uukGqdU8t9EaUTy0eImtOlqd1msuvGk33iR5p54R2tS+GwIOgWFH7up275Sy11+R&#10;8iVvSbBgt9RXVUiTpjtoZmydnBWadT46KVFSZx0pY677b/HljPxMA3K8Pfjgg/Kzn/1MNEG8TJw4&#10;8TN1bIMhYAgYAoaAIWAIRAACbZi1+RISXBLzCJDORBjKCMDenGauJY3TzMX7Zt1yewsoXLsWW+xH&#10;BCAQKemYhhW586/+SMrffl3qdu6QpAOniUybIVFOA+f9kTo+M6J8sRIsKpSSl5+TvMuvaZPcETxk&#10;/vz5Luw/Cby7U7qSgDkQCEhVVZVg9pmbm9vl7qmPNrGmpkYmT57c5Xb9UZF579WnV9XV1TJ+/Pj+&#10;GNLGMAQMAUPAEDAEnEncpvdXysaly8UXH+8e9NbW1jqrG59Pk1WFrK/rg0HJHJUrs794miFnCPQe&#10;AV1/RumaMaqr/nUhI9Iu1JwzZJd9HSAEGvRaEa10Ii62a5winGIOD3KnxCa4t8hp7ILFeyV5xsGS&#10;fPAsiU1Nl5jUNJeIuTFYt+8JSvtwxyQmiX/tKil88hHV9gXbrAi5S05OlgR98peUlNRmndCN9fX1&#10;snbtWsnPz5eMjIzQXW1+37NnjyxfvtyRtC9/+ctdNvssKyuTZ555xpGom2++uc2+B2ojGLz99tuy&#10;evVq+eEPfzhQYti4hoAhYAgYAsMQgT2bPpHlLy6UBPVxokSr3xOcjgePoaVOH66OnTHVyF0oKPbd&#10;EBjmCOytqJMNu6qkMtCgSgq/5GUlyZR8n2SnDlwm82GRvK1RTSVLFr4gmGSmHnq4ZJ50mkTH+qRm&#10;03qp+mCpBDZvkIaKcmmoquzwVV9ZIQ2qXYqKUU7cQXSiF154QS666CKnYevsnEeTdtddd8mGDRs6&#10;q+r2o31788035dVXX/3MjaejDvx+v2zatKnL43TUV1/vg9y99dZb8uijj/Z119afIWAIGAKGgCHQ&#10;IQKxcT4ldvpQNjnJveLU/SJeX97vTz+TJU4f3FoxBAwBQwAEKqrrZdnGMnly8S5Zur5UlqyvkhdX&#10;FMu760oGFKBhoblrrKuVsjdfk/Q5cyVpyjSpLykW/0crZPfDD0jNJxsl8+QvSN6lV0psRlan2ruu&#10;HC1MOdDedcX2FtL12GOPySmnnCKzZ8/utHsCtMSp82085iPdKGPHjpVf/epX3WjRv1WZE9pOK4aA&#10;IWAIGAKGgCFgCBgChkCkI7BmR6Vs3uOXudOz5ayj8qRSFUVPLC6QFZvLZc60TMlMjutIFxS26Q0L&#10;cieNDVK3Y6sGQzlFYpTAVa1YqqaVD8vEW+9Qv7kRUvTko7LrT/9Pxn33/zp7e3Voc5q5aCVpvgRI&#10;VJTUq/bPHaEm3dfN8t5778lf//pXZ3qYomYf5557rnzlK1+RkpIS9x0fuuuuu06o941vfEMmTJgg&#10;//jHP5wma/369TJp0iRZsGCBnH322Y7YMbyXHHznzp3ym9/8Rho0nO5NN90klZWV8utf/9pp9yBM&#10;n/vc55ypI8TpoYceksLCQrnlllvk/vvvl3/961+yfft2SdScKuzHn+/222+XE044od0ZIusVV1wh&#10;H3/8sSOwmKHSFnJ64YUXugihGzdudAFlmA/7zjzzTLn++uslMzPTzfHdd991JpjUS09Pd/sgw6EF&#10;wosmD41mTk6OXH311fKFL3zBma5ilnrfffc5DDDlRPN3xhlnOJzAefPmzc7v8YYbbpBp06Y5DepT&#10;Tz0ljzzyiGzZskUgut/61rfk5JNPNkIZCrp9NwR6gID3EMv77EEX1sQQGFAE9sXA7poMHVjtdK0D&#10;q2UIsIZTfzsHREvT3y5jo83smttltMJWsS5I+JsoGZWZILExUZKZGiupCTGy198kwZZZLsImQ1sd&#10;Dw9yp38Cws4SPCU6PkFNL6ukesM6ST5olv471L5eyU31hrVuf1NDvQtL68tIE/HFybZCv+YZERmX&#10;naHkMEFitiRIY22NNLGxk8IfD7L17LPPCkQGAkeaBAjJkiVLHAG55JJL5NZbb5VTTz1VzjrrLEfe&#10;IEV///vfHcmDgOzYsUPuvvtu9xszTufkrWNv3bpVbrvtNjfGeeed54Ks/OEPfxC0gRdccIHrC3K0&#10;dOlSR3LWrFmz3yzzsMMOk9jYWEeMCGby+OOPd8nME8IIOZ03b55rj6nn7373O0euxowZ4/pHJhzS&#10;kYn5M9+f/vSn8stf/tL9xqQUAvalL33JRRPNy8uToDqqexcq6kMeJyjJZf5g95e//EVGjBghn//8&#10;5wW/Q+SFTELqqAupmzNnjhx//PGCHPQPhj/60Y/c/CHJhxxyiJx++umOZD///PPOJ/LEE090x6ST&#10;Q2m7DQFDoAMECNjEdYf/fWs/pQ6a2S5DYMARiFff+Bq9p3v3n44Eog4PUqv0XOc8J1eZFUOguwhE&#10;69qyXjU8zTnsmiled/vgXAxUB8Sva1Fciqz0PwKQuRHJ9TJSUw2u/KRU/IFaqdZXsb9Bxmb5JKah&#10;WteXem1R0TpnDH0r//Agd/oniElOcSkPmtREM27kSEk+9Egp+uejEqMJIOuKCiXt6LkO/iifauvS&#10;0mR7ZZMs3bxLNuyuUNLUJONGJMvsaaNlgmr6kqbOUJLYNbNIyBjkpKioyBEizCmJoonGihfapV/8&#10;4hfOR++4446T4uJi+c9//uPIyWmnnea0XvjY3XvvvY4QEniFAqmC8KG5I7DK+eefLwRN+fDDDyVN&#10;5Ye8zZgxQ1asWCGpqanNNyK9GbEIoxxxxBHuxXc0aQQ0QcM2ffp0NklBQYFAiCi0QVY0XsjOeJTS&#10;0lJHutConXTSSY4sffDBB4KW7IEHHnAylZeXO80ist54442uL/rztGdZWVmO2LEo9Aqmp8jBPuYA&#10;Ef7zn/8s69atc+SO9mgZIWYXX3yxvPTSS84HEWyvueYaJ9dvf/tbef311+V73/uem//MmTNl1KhR&#10;MkEJI3IvXLhQpk6d6vrwMPHGt09DwBDoGgIsMDwyxyf/Je9313qwWobAwCLgrv9u5dXFRXbIeW7k&#10;bmCP3aAdXa+TrCt7VfR09R4w2BqmV0j2uHGD0rYU1dLpbVDW76ySBk2rVuavl7r6RslJjROfkr8m&#10;tfbr7aHuiYDDgtwRMjZh0hRp0IAodQW7JHHyVBl1+dWy7fZbpXb3Dsk563zJ++pVzt8uTolRQV20&#10;/Pl/18k9z38oyXrgpClK/DVBOWvuFPmfz0+S3Iu+Kj41Meys8MdD23TwwQfLsmXL5Mc//rEjVJgw&#10;QiwoEDLqYe5I8TRdtFu5cqUje2jWMC/kk4iaEEa0ey+//LIzT0QDRkGjByFEY3XPPfc4U8mjjz7a&#10;ET2eqnMBaP10EuL4t7/9TTAXhShB4iBOaM8gZLRBqwbZgkBCuOiDtAWYOaJRw0Ry1qxZ7okmWjVI&#10;FkSRQn+YeWI6umvXLjdP0h2MVIJNXxTMKkMXiWDDmO+//76888477jtz5okpBY3j6NGjBcJGgbwe&#10;euihjqihWQQ7+qAtbSCyFPp77bXXZNu2bU4OchJSuhKl1FW0N0PAEGgTAa5NXEP4/1kxBAYbArgP&#10;sAjrrHCvjtH7T5rec6wYAr1BoFFj5hOVtac6Hc5FIrKnxOoatQuR1nsjq7VtH4H1ReWys6xRJuSm&#10;yCGTM6Si0i8fba2SAlUQVTcmSl6m+ty13zxse4YHuYuLl4wTTpGKd9/WoCnq4Hh8viTkj5Mpv/qD&#10;I3SaT0DQ2EWxMElNkV//5V15bNFGtZvVbRwVfaUm+uTV5VulvLhcHlkwVzV+zSGTu3Jk0Fih3UIj&#10;98orrziig4nmd7/73f3NPdLFH5YXCyU0TZAYfM4gVwcddJAjf2i5uBkdddRRzuSTvHUQKPzWvvnN&#10;b8rcuXOdJg7yh/8d40MoWy+88LfDtw/TzSeffNJp/BAIkjhx4kRn2oksECQIE+aOnpz47KExQ1N2&#10;+OGHu5QMEDDqQ748IkZ/EER88/hkP314/bDfK9ShQBjxD2SOmF2CRfPN99MnXYxBfxQ+eTEm/Xu/&#10;0QBCNH/yk58IEUzxXTz22GNdG7SA1LViCBgCvUPA+x95n73rzVobAv2PgN51uz6o3Te6jpXVbBcB&#10;HiY0n3U9X/p367xtVxLb0RsEVm2tcBEzv3HmJOUJsVJdGa3cIVrWFzbI0g0lctrhIzXvXf8nJuj/&#10;EXuDYg/bRitpI/1BokbKrPxwhRQ+/YTUl5VKlJKHWDWz9GXnOFPMKDXd3LCjXLYXV0lQ1auO2Hlj&#10;6o963VZUFZSVJU1S16xE8va2+QmBQUv04osvOrNMTAQhLmiK0MpBhiBSkBK0ZRRMKg888EDnV4aP&#10;2GWXXeb8xNCIQeqoC9nBt4wUCphPonmDrEBqfv/73ztNGAFY8OWD1JFmgEAqECKPVNEPPnBo9CCA&#10;kDdvH6QIUokWEB81tHCQIsgmBX81zD3xcbv22mv3k0YIGInVMcV8XU0iKWjHMKtkPEwxedKEnG0V&#10;b/w33njDmX9eddVVLpAM86X0dPHI/NEgEnDmyiuvdP2AvTdeW7LYNkPAEDAEDAFDwBAwBAwBQ6A9&#10;BEhaXquRUyoDQZfAPCUxRmqUIJT7g47U9Zy6tzdi17YPC80dLA2fu6yTT5Ny1W5Vr/lYipTgkSJB&#10;mYb64tWLTxf/CYccIQVjZrkINzFqKxta+BWtR5EnLXv1oDV0YEQLoYE0QUYwGfQCqODXBrFhGyaF&#10;kCFMEkmBgGkjpo5f/OIX5ZxzzpFVq1a5FAkQE0w2iaxJtEw+ISYQHsjV17/+dXnwwQfljjvukO98&#10;5zuOxGGSidkjhbx4EEEIJSafHol8+umnhRcEh30EKKFfSCEmjmj5Wmv66I86+LMRpAVTTORHPkwf&#10;IYLM5dJLL3U+ggSSAQeCyEAC0UBibsk2+vEKOCEX9ShHHnmkPPfcc/JXDZJCZEx85GjjkUL6gEAy&#10;NsWTge30xQsizHxpg2zgeOeddzoSS7AV2of6+bmO7M0QMAQMAUNg2CFQXxeUWr/msNUIhpjJeZ/c&#10;S5zpzj5ESGJeV/Opf/iwA8ombAgYAi0QmDkuTSo1192/Fu+WcSMTda1aI7tKaiU9NVFmjE1Vq7WW&#10;XKJF4zD+GB7kbh+A8fnjJevEZIlNTpXKFcuksbxUGvxVGv1SI7zVK8v2V8qojASJ98UoYWhS1h16&#10;WRfVPumFXo/T6JwUdZRsX+l5wAEHOIKGpgxTSYKCQNbwAYNsoE2DxFEgeGioCPtPkBTIFuQG/zY0&#10;ZIsWLXLki5QG+KrRHxo9jxyRlgDtHRpCSCVBWYiiSWATtGS0oS8CoUDGiExJgfjMnz/f+fER8AWC&#10;FEqwXKU23tDAodXDFBNtGL5/3ADpF+KJiShpBkipQHROtIDIjhkqeKDZY36evx1DYI6JbM03UnHY&#10;QUrR4EHuCA4TGuyF8cGP1AoUtI6YpWJKiiaU/tB+EoGU8QkAw/zAEpkhxcjLcbFiCBgChoAhMLwR&#10;yBk7WqYee9T+BOU8KORezD0rtNTX1kl2/ujQTfbdEDAEhjECM8am6Lq+Sd5aU6zR9QNSVV0r2Wnx&#10;cvikdA3EmDhgyEQtXry4iUUui14rzQjc8si78ugbG5TMNTptHVs5eNHKwI+dnid/+/YpPYIKYgfZ&#10;8ApkhhtIuErr8bo6Trjl6qoc1OtsDr2VtbftuzMXq2sIDEUE+A8R5ReLBHxcrRgCgwqBlso5J0H/&#10;7q8AABLDSURBVHqlWorwoDBBLVisGALhQKCh2i/L/usyqSsu0vRb3b9u1qvF1NQbb5K8U78QDvGs&#10;zx4g4K9pEH9lmaQla+5oVa4MVFFeEdXysdRASRJh4/73eUeoY2S8/OYp1X5ptEyu/QG1qT1v9iT5&#10;8aVH91jaUGJHJ+EkdvTfejy2daWEW66uyODV6WwOvZW1t+09Oe3TEDAEDAFDYBAi0Mbz1fpgnURh&#10;kmnkbhAe0MEhMuvKRtUQN6rFlS4GWwnt/aZW26UxiFtRF4I/tN3ctoYBAaLr11ZrLkyuHQNcjNy1&#10;cQBSEmLl8pOnyeGTc2TNdjXd1KhGk/PS5ZCJOZKVktBGC9tkCBgChoAhYAgYAkMCgYFfmw0JGG0S&#10;7SMQE58gM3/0M3UJgtx9atHFA2fcZniwjRsOlhFtlSZ1kUkaO76tXbZtABH4DE8fIFmM3LUDfE5a&#10;gpx4aL7MHJ+lCQibZFRmcjs1bbMhYAgYAoaAIWAIGAKGgCHQNQTIv5w2vTlXb+sWURrgJ1rjOiTv&#10;Sw/Ven+L35C/SGEULQQbnj/a4eL9DoaRu04gz80YOLvZTkSz3YaAIWAIGAKGgCFgCBgCQwgB/PGa&#10;iM+gqbE6LUbsOoVoOFaIKHJXp3nkOkox0NEB8mmSwNiQYCUd1bV9hoAhYAgYAoaAIWAIGAKGgCFg&#10;CAw1BCKK3N3z/ApZvHaXJMf7uoWzvzYo/3X6LDnxkHHdameVDQFDwBAwBAwBQ8AQMAQMAUPAEBgq&#10;CEQUuSutqpE9pX5JS4pTJ1JNTq2pCDxtnhc7qC3gKwJ1UqG5JawYAoaAIWAIGAKGgCFgCBgChoAh&#10;MFwRiChyl5oYpykI4iRWHUljoqNk/IgsmTI6Q8levASV6LVX6jRNwbT87PZ223ZDwBAwBAyBMCLQ&#10;0cO3MA5rXRsChoAhYAgYAoZAKwQiitxNGZ0lG3eXy47iCvWfi5WctEQ5c/ZkzfLeBadSnZgFDWp1&#10;dO2nIWAIGAJhRoDQ3QTrjjbH/jAjbd33FwKcyjxgtmIIDAQCnHsxMXb+DQT2Q2XMiCJ3p8waL/6a&#10;oDy5eL1LArho9Q4Zm5MqZ2jy8OzUxE4x72xt0djYKA2aG6S9vCExGnaWF/t5BQIBKSwslMzMTElM&#10;TBSfz9ciMTh98QotLHTow0u+XV9f73azraOE2Z5s1ImNbXlYkCWoyS69flv3gwy0b6ttqGz23RAw&#10;BAyBvkYgWN8oJVX14otvkPS4vu7d+jME+h8BvZ2qS0ijJFiU+f4Hf5iOSMotzjvWcZx70Y1R7vxj&#10;/WcPGiLzpOChZmMj780PNz0OoofMFS9AZLSS9f6m6i1ZRLM8A/aenOCTY6ePljJ/jfzn/c3iU/PM&#10;hSu3Soqaap57zJRey/XII4/In/70J1m2bJkkJSVJSkqKI3BVVVWSn58vCxYskG9/+9uyZ88eeeCB&#10;B+TRRx+VsrIyR/RmzJghV199tVxyySX75bj33nvl7rvvloKCAreNhJNHHnmkfPWrX5Vzzz3Xbbvu&#10;uuskIyNDvva1r8nkyZP3t239ZeHChXLfffe5sZ588skWu5H3/PPPlxtvvFEuvPBCyc3NbbH/oYce&#10;kieeeEIOOuggue222xwJbVHBfhgChoAh0McIYCr/8bZKefqd3VJZXSdxvhI5bma2nHzoCCF6sRVD&#10;YLAisOyTgCxaXSJZaj102UljJTM5zlKJDdaDOQjkrgjUy3vrS+UZvZZiAaHqBf1UwqAR4FPiY+Vb&#10;X5osWSndCzQ4CKY96EXcU1IjLy0vlIKyWpl3ULbMmZrl7n0Q8lV6b3x+6R5JSYiRL80ZJWOyO1dQ&#10;9SUgEUXumNjE3HQ5/qCxap5ZJlsKy6WwvFpWbC5Q37tMOXh8Tq/mPnv2bElISJCioiIpLi6Wm2++&#10;WS677DKZO3euxMXFycyZM6WyslJuv/12Wb58uZx99tmOMPn9fnn22Wfl4Ycflvj4eEe0EGT79u1O&#10;m3bVVVfJxIkTnZbvtddekwcffFDGjh0rjLdr1y5HIOvq6jqUfdGiRfLvf/9bxo0bJ+vWrZMDDjjA&#10;9U0jNIjbtm2Txx9/3JHHUHLHSbR48WJ59dVXJScnx5HDDgeynYaAIWAI9AEC63ZUyZK1pZKbHi/H&#10;HJAoO0oaZEtBQBavKZHjD+7dtboPxLMuDIFuI8AD99KqoGzYrffcvbXuQan39L3bnVkDQ6CLCCT4&#10;omXqmBQ5b+7oZs1dTUDKq+tlZ2mj7CoJ2Lquizj2V7VgQ5Os21klb3y0V+951ZKeHCt+JegUf22j&#10;LFm/Vz7eGZR61cDWBgkMuU+V118C6jgRR+6YO0TutMMnyj+XrNcTu8oRPTR4Y7JT9AlaQo+foE2b&#10;Nk14USB4aLnOOeccR+LcRn174YUXHLGDXKEpy8vLc7tGjRolf/zjH90L0oeJJoV6l19+uUyfPl1q&#10;a5sjdr7yyivy0ksvOXKHOSfE0TPTdI1avdXU1MjatWslNTXV9fPyyy/LmDFjnGaRqphp0v7999+X&#10;9evXyzHHHLO/h6VLl8rGjRvdb4inFUPAEDAE+gOBTXpTKyitlUvn50tucq2U1sTKwo/KZenGMiN3&#10;/XEAbIw+RwATq0UfF6sZXJOMyYqTxDh1sVBNimdu1ecDWoeGgCIQp5YOY3MS3QtAmoJVsvKTSqmq&#10;q5exIxL1PIzIpfqwPXZcJ3YW12iwR59MzEvSIJBRukZvvk6UBxokUNfkNK3ZqT7ZWljtCHt/gxWR&#10;Z0y8L8blrFu9vdj54BWp9m75pgKZOS5b5s3I75MTHW0YxSNkfMevDXKH+eRFF120n9ixDzNLiNWd&#10;d97pNHSQL2yj8XXz+oBcoa1bs2aN0+qhVWvtH0dfoQV/OTRvELzTTz/dtX/uuefkggsu2E/u6AMy&#10;Sf+bN292Wjw0fJRnnnnGaRshrcjiFc/Xz/ttn4aAIWAI9AUCLHQDdY1SVlkrCXFRcsCoBLWECMi4&#10;nHjJSY2V9TsqpKo66PZR1/M/6IuxrQ9DIBwINJ+nUbJHzauWriuR+dOTRS0xZUep+rur33wwGK2L&#10;NzuXw4G99fkpAvhlRSlJqFSt3fpdfvmkoF4WnJyvAQaJ79AcC+LT2vZtIBCAxLFuz0iKlmOmjpB1&#10;O/zOBJPUbcFgvTTq5+GTUiUlOVG2F6kFQFG14xYi8U6T118yRyS5Y/I4kE7Lz1LziFIprgzoBbZB&#10;VmwqlNkH5PUJuWsLYMgRBA7zTMwqW5fRo0fLiBEjHHmD3HnBVyBStEW7BrHbuXOnHHbYYY7YQfA6&#10;KrSFzNG3pxH8wQ9+4DSLntaQPtDe4W+3d+9eZ4J5xRVXCKaeaAlHjhwp+AQS/IWCD2F19cA8Leho&#10;rrbPEDAEBj8CLISLKurdQ63EWA2mUlIqDY0N7iFTU32N+kqLfLKrSEam+fQ6bgviwX/Eh/4MfPrk&#10;fU95UN7Z4JfcjFhNwxQnVbUNeo+tkYryCokOEiTNzuWhfyYM/AxZ+67bFZC9lY2SmxotSdEBPQcx&#10;zRx42UyCTxGYlKXXg9pKqayqltqaWglUcy+MkpwU1eJFNUlVTZWUVdQ4woe7V3lpXb+aZ0YkucNR&#10;/4PNhfL8sk2yW80yKVkpiXLJ8dMlXXPehbOg0YNItWXiiPaMl6f1w+QSMvf9739fsrOzZcOGDU6r&#10;dsIJJ+wPvNI6mmZr2dEWvvjii05rh4nn7t27BRPQJUuWuE/86DyN3Hnnnef8+d58802B3OHfl5aW&#10;5kw5IXgEgqEQKAbfQiuGgCFgCPQlAlgRQO6qGwNqbq5+xDFqfqLRhPcqwcOsPDWlSR3KazVgVaoG&#10;ktIIw7poJgqcFUMgUhHA7BK/urKCMtmwp06uPn2CjEqpl4+2B8QX55Oc7Axdd/hctDs7lyP1KA4N&#10;ubi2xugTsbXLt0qwMVpOOyJXr69JLtVMZ4qCoYHA4JgFx0l1rHqsoiSlMEri4hslMSlRsrKypLqq&#10;QuLVFcuXFCfJZeXKGercOj09M0U1dy2j64dzthFJ7tbvLJHH31qrNq3KfP21ao6ZI+cfe6Dka1qE&#10;cBYWLmjkYNklJSWfGaq8vNxpziZMmOD2oXUj6iZmnETb5BOSNWfOHNcPlTr6Q6J5W7lypYu2CWEj&#10;cAvROTHRxGfvqKOOahEkBfJH4JZNmzYJAVi8ACto7Txi5wTTt9bpFLzt9mkIGAKGQG8RSE9JkGhd&#10;hAQCQQ3pRpoX7THGpylsotSBXAlfWoLe4JpvLxY3s7doW/twI7BFTadWbffrgrpJTeECsr2gVrYV&#10;10lFoEmWb66UWRMzNB2TT2Ldoi7c0lj/wxmBnRqBsUSD+uRlJMjU/PCueYczzn01d5fmTNX6Mfpi&#10;3e0egOp3n94PvRRofEIG+3NdHnHkbp0Suxff3yIfbSlyYI0bkarRM/NdBM2+Ohjt9YNZ5bx58+Tp&#10;p592po+Qq+aDIs5ck+AlpDWAYFHwtSNy5ZlnnimHHHKIY+fkxAstnkklJLB1wcSSFAhTp06VAw88&#10;0OXTI53CWWed5Uw1IXGzZs1yJwttOTGQD+JJSgd89e666y4nw9atW1t3b78NAUPAEAgLAulJsUKE&#10;twp/vZT7g05DV1lVK8UVmhJBgwPgaG7FEBgsCAQ0cIVaw8mEkUkaxK1GGuuV2FU3SK0GRtixNyBT&#10;RiVLhkbEI3CCFUMgXAigGX5LA/r4NKDP5Lz+DZ0frjkN9X6dXYoeNz5DjVQ4lk65oztCt/cXHhFF&#10;7nYUV2rOiC2y8MOtkhSvCcP1cfCpsyZocJXxzU+G+xAVQPeSf3vdQuROPfVUeeqpp5wvG3njIG2Q&#10;uHvuuceZYIYGOkFzh/kmWrvx48d73bT4hMWTdmH16tXOqRITS8YlIAoRO4mMCZkjDx4mmBR85iCY&#10;q1atkjPOOMP58tEGjd5xxx0n7733nvz85z934yIjY2De6ZlvthDAfhgChoAhEAYERmUlyCd7quVt&#10;zQc2OadJtqvVQUlVnRw4Jtn52oVhSOvSEAgLAuSgOnZ6tFSrnx0LsWBdtfr610q1hjGH8KUkErE6&#10;LENbp4bAfgRIw7FyS4UcOjZOJueG1wVp/6D2pVcIwCW4Zjgi10ZPzdu1Qj+XiCJ3TyxaJ//70TaJ&#10;U3MfiN1hk3L1gjtGzSH6x38MkoRp5a233uoSikO4IFX42EHeSGJ+/fXX7z9E1PdIIp/8bl3wf3vs&#10;scdcknFvP3VvueUWOfHEE11CdfLqYavrFfzlIHHktoPI4dtHQRY0gGj6IIIXX3yx0yRCEinNJ5H7&#10;am+GgCFgCIQVgcMmpus1qUn+/d4eeaVJH1ppsN4507LkdPUTsWIIDCYEMpJ9zq8OmbmN11ZHaf4q&#10;v1RozqqZ41IlUxNIsyaxYgiEC4FKzZP2/oYySdMHCeOy4/R8xJTPymBAoD3qxvb29oV7XlFq2teE&#10;z1Z6enq4x+q0/58+vkTeWLVdn5JpDGItyQk+DaSivhsafg2H5/YurdVqUvGV+TMcEex0kH0V8Hcj&#10;GAoatNamlGjqMJkk6mVBQYEzt4R8EdGSwCleIUE52jSiWrZldkk9CBqaOzRrXkHjx7iYeBKEhTQG&#10;HoHz6tAOssa4aBSpB6mD+OH7h2wQPF70XVpa6jSM9OuRSK8v+zQEDAFDoK8R4GlloK5BI2fWyvbd&#10;JZKTkSKjclLc4sTWwX2NtvXXnwhUlJdptEyNUh2f7HztiGBoxRAIJwKscatqNAqx+iw31VVJcqJP&#10;g+OZz104Me+LvtH2cx/EHSFViTlrcXJbJ6mLVbUeT3+Npk3Qh0dx6sbQX0U5QFREkbv/eXiRvLpy&#10;mwIEuVOzST3Zg5rhvbMIVZWBOrn1/8yVc+ZM6RF27Wnd6Ky9fe1t75EA3Wg0UON2Q0SraggYAsMM&#10;gSJ9GJadkS7RseZrN8wO/ZCcboku0JIS4iQhMXlIzs8mFdkIVFSUq4BRTrEQ2ZKadK0RICYG5A6r&#10;vYEqcLuIMsucNXGkOuZHq6N+98Sq0cSB40ek9RhHxaHdtu3ta297ux310Y6BGrePxLduDAFDYIgh&#10;wAMnFBuksInv3qV7iCFh0xkqCLAiqFeTYyuGwEAg0KiKDZJlWxmcCETCOj2ibsUXzJ0qvHpauBTb&#10;36Gn6Fk7Q8AQMAR6hgAmmlYMAUPAEDAEDIHhjgAPPAe69J8RaD/M1IhdP4BsQxgChoAh0AqBSLiZ&#10;tRLJfhoCvULAzulewWeNDQFDYAARiCjN3QDiYEMbAoaAIWAI9AABTFAIDuXlBO1BF9bEEIgoBFJT&#10;Uy0wWUQdkeElDP5akWDaN7xQ75vZpqWlRcSxM3LXN8fTejEEDAFDYNgi4PNZIJVhe/CH4MRjY21p&#10;NAQP66CZkp1/g+ZQfUbQSDl2Q8os8zMo2wZDwBAwBAwBQ8AQMAQMAUPAEDAEhgkCRu6GyYG2aRoC&#10;hoAhYAgYAoaAIWAIGAKGwNBG4P8DLu81i4kLShwAAAAASUVORK5CYIJQSwMEFAAGAAgAAAAhAG+9&#10;SNDkAAAADQEAAA8AAABkcnMvZG93bnJldi54bWxMT8tqwzAQvBf6D2ILvTWy3DpxHa9DSB+nUGhS&#10;KL0p1sY2sSRjKbbz91VO7WVhmMfO5KtJt2yg3jXWIIhZBIxMaVVjKoSv/dtDCsx5aZRsrSGECzlY&#10;Fbc3ucyUHc0nDTtfsRBiXCYRau+7jHNX1qSlm9mOTOCOttfSB9hXXPVyDOG65XEUzbmWjQkfatnR&#10;pqbytDtrhPdRjutH8TpsT8fN5WeffHxvBSHe300vy3DWS2CeJv/ngOuG0B+KUOxgz0Y51iIs5kGI&#10;kCYxsECnC5EAOyDEz+IJeJHz/yuKXwAAAP//AwBQSwMEFAAGAAgAAAAhAKomDr68AAAAIQEAABkA&#10;AABkcnMvX3JlbHMvZTJvRG9jLnhtbC5yZWxzhI9BasMwEEX3hdxBzD6WnUUoxbI3oeBtSA4wSGNZ&#10;xBoJSS317SPIJoFAl/M//z2mH//8Kn4pZRdYQde0IIh1MI6tguvle/8JIhdkg2tgUrBRhnHYffRn&#10;WrHUUV5czKJSOCtYSolfUma9kMfchEhcmzkkj6WeycqI+oaW5KFtjzI9M2B4YYrJKEiT6UBctljN&#10;/7PDPDtNp6B/PHF5o5DOV3cFYrJUFHgyDh9h10S2IIdevjw23AEAAP//AwBQSwECLQAUAAYACAAA&#10;ACEAsYJntgoBAAATAgAAEwAAAAAAAAAAAAAAAAAAAAAAW0NvbnRlbnRfVHlwZXNdLnhtbFBLAQIt&#10;ABQABgAIAAAAIQA4/SH/1gAAAJQBAAALAAAAAAAAAAAAAAAAADsBAABfcmVscy8ucmVsc1BLAQIt&#10;ABQABgAIAAAAIQCm+ss3eQMAACkIAAAOAAAAAAAAAAAAAAAAADoCAABkcnMvZTJvRG9jLnhtbFBL&#10;AQItAAoAAAAAAAAAIQAYDyR4upMAALqTAAAUAAAAAAAAAAAAAAAAAN8FAABkcnMvbWVkaWEvaW1h&#10;Z2UxLnBuZ1BLAQItABQABgAIAAAAIQBvvUjQ5AAAAA0BAAAPAAAAAAAAAAAAAAAAAMuZAABkcnMv&#10;ZG93bnJldi54bWxQSwECLQAUAAYACAAAACEAqiYOvrwAAAAhAQAAGQAAAAAAAAAAAAAAAADcmgAA&#10;ZHJzL19yZWxzL2Uyb0RvYy54bWwucmVsc1BLBQYAAAAABgAGAHwBAADPmwAAAAA=&#10;">
                <v:shape id="Resim 5" o:spid="_x0000_s1039" type="#_x0000_t75" style="position:absolute;width:54857;height:956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7d4OxwAAAN8AAAAPAAAAZHJzL2Rvd25yZXYueG1sRI9Pi8Iw&#10;FMTvwn6H8Ba8aeoeVKpRRFmoKIJ/Fvb4aN6mXZuX0kStfvrNguBlYBjmN8x03tpKXKnxpWMFg34C&#10;gjh3umSj4HT87I1B+ICssXJMCu7kYT5760wx1e7Ge7oeghERwj5FBUUIdSqlzwuy6PuuJo7Zj2ss&#10;hmgbI3WDtwi3lfxIkqG0WHJcKLCmZUH5+XCxCnYPu95+j0xt7qtsd8k2v182OyrVfW9XkyiLCYhA&#10;bXg1nohMKxjB/5/4BeTsDwAA//8DAFBLAQItABQABgAIAAAAIQDb4fbL7gAAAIUBAAATAAAAAAAA&#10;AAAAAAAAAAAAAABbQ29udGVudF9UeXBlc10ueG1sUEsBAi0AFAAGAAgAAAAhAFr0LFu/AAAAFQEA&#10;AAsAAAAAAAAAAAAAAAAAHwEAAF9yZWxzLy5yZWxzUEsBAi0AFAAGAAgAAAAhAAzt3g7HAAAA3wAA&#10;AA8AAAAAAAAAAAAAAAAABwIAAGRycy9kb3ducmV2LnhtbFBLBQYAAAAAAwADALcAAAD7AgAAAAA=&#10;">
                  <v:imagedata r:id="rId19" o:title="" cropleft="357f" cropright="357f"/>
                  <o:lock v:ext="edit" aspectratio="f"/>
                </v:shape>
                <v:shape id="Text Box 24" o:spid="_x0000_s1040" type="#_x0000_t202" style="position:absolute;left:846;top:10075;width:54013;height:30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kOOLygAAAOAAAAAPAAAAZHJzL2Rvd25yZXYueG1sRI9BawIx&#10;FITvBf9DeIVeSs1qFymrUcS2UHuRbr14e2yem7WblyXJ6vbfN0LBy8AwzDfMYjXYVpzJh8axgsk4&#10;A0FcOd1wrWD//f70AiJEZI2tY1LwSwFWy9HdAgvtLvxF5zLWIkE4FKjAxNgVUobKkMUwdh1xyo7O&#10;W4zJ+lpqj5cEt62cZtlMWmw4LRjsaGOo+il7q2CXH3bmsT++fa7zZ7/d95vZqS6VergfXudJ1nMQ&#10;kYZ4a/wjPrSCaQ7XQ+kMyOUfAAAA//8DAFBLAQItABQABgAIAAAAIQDb4fbL7gAAAIUBAAATAAAA&#10;AAAAAAAAAAAAAAAAAABbQ29udGVudF9UeXBlc10ueG1sUEsBAi0AFAAGAAgAAAAhAFr0LFu/AAAA&#10;FQEAAAsAAAAAAAAAAAAAAAAAHwEAAF9yZWxzLy5yZWxzUEsBAi0AFAAGAAgAAAAhADyQ44vKAAAA&#10;4AAAAA8AAAAAAAAAAAAAAAAABwIAAGRycy9kb3ducmV2LnhtbFBLBQYAAAAAAwADALcAAAD+AgAA&#10;AAA=&#10;" stroked="f">
                  <v:textbox style="mso-fit-shape-to-text:t" inset="0,0,0,0">
                    <w:txbxContent>
                      <w:p w14:paraId="1246CC93" w14:textId="77777777" w:rsidR="00756D9E" w:rsidRPr="00973FFA" w:rsidRDefault="00756D9E" w:rsidP="00245EFB">
                        <w:pPr>
                          <w:pStyle w:val="Caption"/>
                          <w:ind w:firstLine="0"/>
                          <w:rPr>
                            <w:rFonts w:ascii="Times New Roman" w:eastAsia="Times New Roman" w:hAnsi="Times New Roman"/>
                            <w:b w:val="0"/>
                            <w:bCs w:val="0"/>
                            <w:noProof/>
                            <w:color w:val="000000" w:themeColor="text1"/>
                            <w:sz w:val="24"/>
                            <w:szCs w:val="24"/>
                            <w:lang w:eastAsia="tr-TR"/>
                          </w:rPr>
                        </w:pPr>
                        <w:r w:rsidRPr="00973FFA">
                          <w:rPr>
                            <w:rFonts w:ascii="Times New Roman" w:hAnsi="Times New Roman"/>
                            <w:color w:val="000000" w:themeColor="text1"/>
                            <w:sz w:val="24"/>
                            <w:szCs w:val="24"/>
                          </w:rPr>
                          <w:t xml:space="preserve">Şekil </w:t>
                        </w:r>
                        <w:r w:rsidRPr="00973FFA">
                          <w:rPr>
                            <w:rFonts w:ascii="Times New Roman" w:hAnsi="Times New Roman"/>
                            <w:color w:val="000000" w:themeColor="text1"/>
                            <w:sz w:val="24"/>
                            <w:szCs w:val="24"/>
                          </w:rPr>
                          <w:fldChar w:fldCharType="begin"/>
                        </w:r>
                        <w:r w:rsidRPr="00973FFA">
                          <w:rPr>
                            <w:rFonts w:ascii="Times New Roman" w:hAnsi="Times New Roman"/>
                            <w:color w:val="000000" w:themeColor="text1"/>
                            <w:sz w:val="24"/>
                            <w:szCs w:val="24"/>
                          </w:rPr>
                          <w:instrText xml:space="preserve"> SEQ Şekil \* ARABIC </w:instrText>
                        </w:r>
                        <w:r w:rsidRPr="00973FFA">
                          <w:rPr>
                            <w:rFonts w:ascii="Times New Roman" w:hAnsi="Times New Roman"/>
                            <w:color w:val="000000" w:themeColor="text1"/>
                            <w:sz w:val="24"/>
                            <w:szCs w:val="24"/>
                          </w:rPr>
                          <w:fldChar w:fldCharType="separate"/>
                        </w:r>
                        <w:r w:rsidRPr="00973FFA">
                          <w:rPr>
                            <w:rFonts w:ascii="Times New Roman" w:hAnsi="Times New Roman"/>
                            <w:noProof/>
                            <w:color w:val="000000" w:themeColor="text1"/>
                            <w:sz w:val="24"/>
                            <w:szCs w:val="24"/>
                          </w:rPr>
                          <w:t>7</w:t>
                        </w:r>
                        <w:r w:rsidRPr="00973FFA">
                          <w:rPr>
                            <w:rFonts w:ascii="Times New Roman" w:hAnsi="Times New Roman"/>
                            <w:color w:val="000000" w:themeColor="text1"/>
                            <w:sz w:val="24"/>
                            <w:szCs w:val="24"/>
                          </w:rPr>
                          <w:fldChar w:fldCharType="end"/>
                        </w:r>
                        <w:r w:rsidRPr="00973FFA">
                          <w:rPr>
                            <w:rFonts w:ascii="Times New Roman" w:hAnsi="Times New Roman"/>
                            <w:color w:val="000000" w:themeColor="text1"/>
                            <w:sz w:val="24"/>
                            <w:szCs w:val="24"/>
                          </w:rPr>
                          <w:t>.</w:t>
                        </w:r>
                        <w:r w:rsidRPr="00973FFA">
                          <w:rPr>
                            <w:rFonts w:ascii="Times New Roman" w:hAnsi="Times New Roman"/>
                            <w:b w:val="0"/>
                            <w:bCs w:val="0"/>
                            <w:color w:val="000000" w:themeColor="text1"/>
                            <w:sz w:val="24"/>
                            <w:szCs w:val="24"/>
                          </w:rPr>
                          <w:t xml:space="preserve"> Öğretmenlerin hem uzaktan hem de yüz yüze eğitime katılma nedenleri</w:t>
                        </w:r>
                      </w:p>
                    </w:txbxContent>
                  </v:textbox>
                </v:shape>
                <w10:wrap type="square"/>
              </v:group>
            </w:pict>
          </mc:Fallback>
        </mc:AlternateContent>
      </w:r>
      <w:r w:rsidRPr="003E05E2">
        <w:t xml:space="preserve">Çalışmaya katılan pek çok öğretmen içerikleri benzer olmasına rağmen hem yüz yüze hem de uzaktan eğitime katılma nedenleri hakkında görüşme bulguları </w:t>
      </w:r>
      <w:r>
        <w:t>Ş</w:t>
      </w:r>
      <w:r w:rsidRPr="003E05E2">
        <w:t xml:space="preserve">ekil </w:t>
      </w:r>
      <w:r>
        <w:t>7</w:t>
      </w:r>
      <w:r w:rsidRPr="003E05E2">
        <w:t xml:space="preserve"> sunulmuştur. </w:t>
      </w:r>
    </w:p>
    <w:p w14:paraId="53E66C00" w14:textId="72E93742" w:rsidR="00245EFB" w:rsidRPr="002D26BC" w:rsidRDefault="00245EFB" w:rsidP="00245EFB">
      <w:pPr>
        <w:pStyle w:val="NormalWeb"/>
        <w:spacing w:before="0" w:beforeAutospacing="0" w:after="0" w:afterAutospacing="0" w:line="360" w:lineRule="auto"/>
        <w:ind w:firstLine="709"/>
        <w:jc w:val="both"/>
      </w:pPr>
      <w:r w:rsidRPr="003E05E2">
        <w:t xml:space="preserve">Şekil </w:t>
      </w:r>
      <w:r>
        <w:t>7</w:t>
      </w:r>
      <w:r w:rsidRPr="003E05E2">
        <w:t xml:space="preserve"> incelendiğinde öğretmenlerin eğitimde teknoloji kullanımı içerikli hizmet içi eğitimlerden benzer içerikli olmalarına rağmen hem uzaktan hem de yüz yüze eğitimlere ayrı ayrı zamanlarda katılma nedenlerinden en sık ifade edilen </w:t>
      </w:r>
      <w:r w:rsidR="00746860">
        <w:t>“</w:t>
      </w:r>
      <w:r w:rsidRPr="00746860">
        <w:rPr>
          <w:i/>
          <w:iCs/>
        </w:rPr>
        <w:t>isteksiz-zorlama</w:t>
      </w:r>
      <w:r w:rsidR="00746860">
        <w:t>”</w:t>
      </w:r>
      <w:r w:rsidRPr="003E05E2">
        <w:t xml:space="preserve"> kodu ile kodlanan okul idareleri tarafından öğretmenlerin yanlış yönlendirilmesi veya zorlaması ile kursa </w:t>
      </w:r>
      <w:r w:rsidRPr="003E05E2">
        <w:lastRenderedPageBreak/>
        <w:t>katılması olduğu görülmektedir (</w:t>
      </w:r>
      <w:r w:rsidRPr="003E05E2">
        <w:rPr>
          <w:i/>
          <w:iCs/>
        </w:rPr>
        <w:t>f=8</w:t>
      </w:r>
      <w:r w:rsidRPr="003E05E2">
        <w:t xml:space="preserve">). Bundan daha az olarak önce uzaktan eğitimde katılmış ancak uzaktan eğitimde yeterli verim alamama ve eğitimde teknoloji kullanımı konusunda ilgisinden dolayı pekiştirme amacıyla kursa katılma diğer ifade edilen nedenlerdendir. </w:t>
      </w:r>
      <w:r w:rsidRPr="002D26BC">
        <w:tab/>
      </w:r>
    </w:p>
    <w:p w14:paraId="79E23523" w14:textId="77777777" w:rsidR="00AE345F" w:rsidRPr="00245EFB" w:rsidRDefault="00AE345F" w:rsidP="00245EFB">
      <w:pPr>
        <w:spacing w:line="480" w:lineRule="auto"/>
        <w:jc w:val="center"/>
        <w:rPr>
          <w:bCs/>
        </w:rPr>
      </w:pPr>
    </w:p>
    <w:p w14:paraId="761D8336" w14:textId="77777777" w:rsidR="005A7E37" w:rsidRPr="002D26BC" w:rsidRDefault="00C374CC" w:rsidP="00AE345F">
      <w:pPr>
        <w:spacing w:line="360" w:lineRule="auto"/>
        <w:jc w:val="center"/>
        <w:rPr>
          <w:b/>
        </w:rPr>
      </w:pPr>
      <w:r w:rsidRPr="002D26BC">
        <w:rPr>
          <w:b/>
        </w:rPr>
        <w:t>Tartışma</w:t>
      </w:r>
      <w:r w:rsidR="00582359" w:rsidRPr="002D26BC">
        <w:rPr>
          <w:b/>
        </w:rPr>
        <w:t xml:space="preserve"> ve Sonuç</w:t>
      </w:r>
    </w:p>
    <w:p w14:paraId="7175BE03" w14:textId="0F14CCF6" w:rsidR="00927780" w:rsidRDefault="00927780" w:rsidP="002C797F">
      <w:pPr>
        <w:pStyle w:val="NormalWeb"/>
        <w:spacing w:before="0" w:beforeAutospacing="0" w:after="0" w:afterAutospacing="0" w:line="360" w:lineRule="auto"/>
        <w:ind w:firstLine="709"/>
        <w:jc w:val="both"/>
      </w:pPr>
      <w:r>
        <w:t xml:space="preserve">Çalışmanın amacı özellikle FATİH projesi sayesinde aktif görevde olan </w:t>
      </w:r>
      <w:r w:rsidR="002E39E2">
        <w:t>öğretmenlerin büyük</w:t>
      </w:r>
      <w:r>
        <w:t xml:space="preserve"> çoğunluğunun katılımı sağlanan eğitimde teknoloji kullanımı içerikli hizmet içi eğitimlerin TPAB öz güvenlerine etkilerini derinlemesine incelemektir. Bu </w:t>
      </w:r>
      <w:r w:rsidR="002E39E2">
        <w:t>bölümde nicel</w:t>
      </w:r>
      <w:r>
        <w:t xml:space="preserve"> olarak elde edilen veriler</w:t>
      </w:r>
      <w:r w:rsidR="00756D9E">
        <w:t xml:space="preserve"> ve</w:t>
      </w:r>
      <w:r>
        <w:t xml:space="preserve"> hizmet içi eğitimlerde eğitmen ve katılımcı öğretmenlerin görüşleri</w:t>
      </w:r>
      <w:r w:rsidR="00756D9E">
        <w:t>nin</w:t>
      </w:r>
      <w:r>
        <w:t xml:space="preserve"> harmanlanarak tartışılmaya çalışılmıştır.</w:t>
      </w:r>
    </w:p>
    <w:p w14:paraId="18DC056E" w14:textId="6D958535" w:rsidR="002C797F" w:rsidRPr="0054696E" w:rsidRDefault="00927780" w:rsidP="0054696E">
      <w:pPr>
        <w:pStyle w:val="NormalWeb"/>
        <w:spacing w:before="0" w:beforeAutospacing="0" w:after="0" w:afterAutospacing="0" w:line="360" w:lineRule="auto"/>
        <w:ind w:firstLine="709"/>
        <w:jc w:val="both"/>
      </w:pPr>
      <w:r>
        <w:t xml:space="preserve"> </w:t>
      </w:r>
      <w:r w:rsidR="002C797F" w:rsidRPr="002C797F">
        <w:t xml:space="preserve">Öğretmenlerin üniversite eğitimleri sırasında aldıkları bilişim teknolojileri eğitimleri yalnızca teknolojik bilgi </w:t>
      </w:r>
      <w:r w:rsidR="00756D9E">
        <w:t>alt boyutunda</w:t>
      </w:r>
      <w:r w:rsidR="002C797F" w:rsidRPr="002C797F">
        <w:t xml:space="preserve"> öz güvenlerini artırmıştır.</w:t>
      </w:r>
      <w:r w:rsidR="002E39E2">
        <w:t xml:space="preserve"> </w:t>
      </w:r>
      <w:r w:rsidR="002E39E2" w:rsidRPr="0054696E">
        <w:t>Ancak üniversite eğitimleri sırasında alınan derslerin eğitime teknolojiyi entegre etme konusunda her zaman başarılı olamayabil</w:t>
      </w:r>
      <w:r w:rsidR="006221CE">
        <w:t>ir</w:t>
      </w:r>
      <w:r w:rsidR="002E39E2" w:rsidRPr="0054696E">
        <w:t xml:space="preserve"> (Wang, Schmidt-Crawford ve Jin, 2018</w:t>
      </w:r>
      <w:r w:rsidR="002E39E2">
        <w:t>).</w:t>
      </w:r>
      <w:r w:rsidR="002E39E2" w:rsidRPr="002C797F">
        <w:t xml:space="preserve"> </w:t>
      </w:r>
      <w:r w:rsidR="002C797F" w:rsidRPr="002C797F">
        <w:t xml:space="preserve">Bu eğitimlerin branşlarına yönelik olmaması sonucunda alan bilgisi, pedagojik bilgi ve tümünün etkileşimi sonucu oluşan teknolojik pedagojik alan bilgisi öz güvenlerine katkısı sınırlı kalmış olabilir. Bu sonuç, alan yazında </w:t>
      </w:r>
      <w:r w:rsidR="002C797F" w:rsidRPr="002C797F">
        <w:fldChar w:fldCharType="begin"/>
      </w:r>
      <w:r w:rsidR="002C797F" w:rsidRPr="002C797F">
        <w:instrText xml:space="preserve"> ADDIN ZOTERO_ITEM CSL_CITATION {"citationID":"2KTQDY34","properties":{"formattedCitation":"(\\uc0\\u214{}\\uc0\\u231{}al &amp; \\uc0\\u350{}im\\uc0\\u351{}ek, 2017)","plainCitation":"(Öçal &amp; Şimşek, 2017)","dontUpdate":true,"noteIndex":0},"citationItems":[{"id":567,"uris":["http://zotero.org/users/6782950/items/KLY3Q6MY"],"uri":["http://zotero.org/users/6782950/items/KLY3Q6MY"],"itemData":{"id":567,"type":"article-journal","container-title":"Turkish Online Journal of Qualitative Inquiry","issue":"1","page":"91–121","source":"Google Scholar","title":"Matematik öğretmen adaylarının FATİH projesi ve matematik eğitiminde teknoloji kullanımına yönelik görüşleri","volume":"8","author":[{"family":"Öçal","given":"Mehmet Fatih"},{"family":"Şimşek","given":"Mertkan"}],"issued":{"date-parts":[["2017"]]}}}],"schema":"https://github.com/citation-style-language/schema/raw/master/csl-citation.json"} </w:instrText>
      </w:r>
      <w:r w:rsidR="002C797F" w:rsidRPr="002C797F">
        <w:fldChar w:fldCharType="separate"/>
      </w:r>
      <w:r w:rsidR="002C797F" w:rsidRPr="0054696E">
        <w:t xml:space="preserve">Öçal </w:t>
      </w:r>
      <w:r w:rsidR="005C3F08" w:rsidRPr="0054696E">
        <w:t>ve</w:t>
      </w:r>
      <w:r w:rsidR="002C797F" w:rsidRPr="0054696E">
        <w:t xml:space="preserve"> Şimşek (2017)</w:t>
      </w:r>
      <w:r w:rsidR="002C797F" w:rsidRPr="002C797F">
        <w:fldChar w:fldCharType="end"/>
      </w:r>
      <w:r w:rsidR="00746860">
        <w:t>’in</w:t>
      </w:r>
      <w:r w:rsidR="002C797F" w:rsidRPr="002C797F">
        <w:t xml:space="preserve"> üniversitede verilen eğitimlerin pratiğe dönük olması gerektiğini, </w:t>
      </w:r>
      <w:r w:rsidR="002C797F" w:rsidRPr="002C797F">
        <w:fldChar w:fldCharType="begin"/>
      </w:r>
      <w:r w:rsidR="002C797F" w:rsidRPr="002C797F">
        <w:instrText xml:space="preserve"> ADDIN ZOTERO_ITEM CSL_CITATION {"citationID":"dR0emHfx","properties":{"formattedCitation":"(Tatli &amp; Akbulut, 2017b)","plainCitation":"(Tatli &amp; Akbulut, 2017b)","dontUpdate":true,"noteIndex":0},"citationItems":[{"id":563,"uris":["http://zotero.org/users/6782950/items/V6KZPZ8P"],"uri":["http://zotero.org/users/6782950/items/V6KZPZ8P"],"itemData":{"id":563,"type":"article-journal","container-title":"Ege Eğitim Dergisi","issue":"1","page":"31-55","source":"Google Scholar","title":"Öğretmen Adaylarının Alanda Teknoloji Kullanımına Yönelik Yeterlilikleri","volume":"18","author":[{"family":"Tatli","given":"Zeynep"},{"family":"Akbulut","given":"Hava İpek"}],"issued":{"date-parts":[["2017"]]}}}],"schema":"https://github.com/citation-style-language/schema/raw/master/csl-citation.json"} </w:instrText>
      </w:r>
      <w:r w:rsidR="002C797F" w:rsidRPr="002C797F">
        <w:fldChar w:fldCharType="separate"/>
      </w:r>
      <w:r w:rsidR="002C797F" w:rsidRPr="002C797F">
        <w:t xml:space="preserve">Tatli </w:t>
      </w:r>
      <w:r w:rsidR="005C3F08">
        <w:t>ve</w:t>
      </w:r>
      <w:r w:rsidR="002C797F" w:rsidRPr="002C797F">
        <w:t xml:space="preserve"> Akbulut (2017)</w:t>
      </w:r>
      <w:r w:rsidR="002C797F" w:rsidRPr="002C797F">
        <w:fldChar w:fldCharType="end"/>
      </w:r>
      <w:r w:rsidR="00746860">
        <w:t>’un</w:t>
      </w:r>
      <w:r w:rsidR="002C797F" w:rsidRPr="002C797F">
        <w:t xml:space="preserve"> öğretmen adaylarının üniversite eğitimi sırasında öğrendiği teknolojik bilgileri öğretim sürecine yeterince entegre edemediği yönündeki bulguları ile uyumludur.</w:t>
      </w:r>
      <w:r w:rsidR="002E39E2">
        <w:t xml:space="preserve"> Yine</w:t>
      </w:r>
      <w:r w:rsidR="002E39E2" w:rsidRPr="0054696E">
        <w:t xml:space="preserve"> Angeli </w:t>
      </w:r>
      <w:r w:rsidR="009D0A1B">
        <w:t>ve</w:t>
      </w:r>
      <w:r w:rsidR="002E39E2" w:rsidRPr="0054696E">
        <w:t xml:space="preserve"> Valanides</w:t>
      </w:r>
      <w:r w:rsidR="009D0A1B">
        <w:t xml:space="preserve"> (</w:t>
      </w:r>
      <w:r w:rsidR="002E39E2" w:rsidRPr="0054696E">
        <w:t>2009</w:t>
      </w:r>
      <w:r w:rsidR="009D0A1B">
        <w:t>)</w:t>
      </w:r>
      <w:r w:rsidR="00746860">
        <w:t>,</w:t>
      </w:r>
      <w:r w:rsidR="002E39E2" w:rsidRPr="0054696E">
        <w:t xml:space="preserve"> Ka</w:t>
      </w:r>
      <w:r w:rsidR="009D0A1B">
        <w:t>y (</w:t>
      </w:r>
      <w:r w:rsidR="002E39E2" w:rsidRPr="0054696E">
        <w:t>2006</w:t>
      </w:r>
      <w:r w:rsidR="009D0A1B">
        <w:t>)</w:t>
      </w:r>
      <w:r w:rsidR="00746860">
        <w:t>,</w:t>
      </w:r>
      <w:r w:rsidR="002E39E2" w:rsidRPr="0054696E">
        <w:t xml:space="preserve"> Polly</w:t>
      </w:r>
      <w:r w:rsidR="009D0A1B">
        <w:t>, Mims, Shepherd ve Inan (</w:t>
      </w:r>
      <w:r w:rsidR="002E39E2" w:rsidRPr="0054696E">
        <w:t>2010</w:t>
      </w:r>
      <w:r w:rsidR="009D0A1B">
        <w:t>)</w:t>
      </w:r>
      <w:r w:rsidR="00746860">
        <w:t>,</w:t>
      </w:r>
      <w:r w:rsidR="002E39E2" w:rsidRPr="0054696E">
        <w:t xml:space="preserve"> Tondeur</w:t>
      </w:r>
      <w:r w:rsidR="009D0A1B">
        <w:t>, Roblin,Van-Braak, Fisser ve Voogt (</w:t>
      </w:r>
      <w:r w:rsidR="002E39E2" w:rsidRPr="0054696E">
        <w:t>2013</w:t>
      </w:r>
      <w:r w:rsidR="009D0A1B">
        <w:t>)</w:t>
      </w:r>
      <w:r w:rsidR="002E39E2" w:rsidRPr="0054696E">
        <w:t xml:space="preserve"> öğretmen adaylarının teknolojiyi eğitime </w:t>
      </w:r>
      <w:r w:rsidR="00D678D1" w:rsidRPr="0054696E">
        <w:t>entegre</w:t>
      </w:r>
      <w:r w:rsidR="002E39E2" w:rsidRPr="0054696E">
        <w:t xml:space="preserve"> etme konusunda çok fazla sorunları olduğu </w:t>
      </w:r>
      <w:r w:rsidR="00D678D1" w:rsidRPr="0054696E">
        <w:t>yönündeki</w:t>
      </w:r>
      <w:r w:rsidR="002E39E2" w:rsidRPr="0054696E">
        <w:t xml:space="preserve"> bulguları da bu durumu desteklemektedir. </w:t>
      </w:r>
      <w:r w:rsidR="00B7318C" w:rsidRPr="0054696E">
        <w:t xml:space="preserve">Odaklanılması gereken husus öğretmen adaylarının </w:t>
      </w:r>
      <w:r w:rsidR="00D678D1" w:rsidRPr="0054696E">
        <w:t>teknolojiyi</w:t>
      </w:r>
      <w:r w:rsidR="00B7318C" w:rsidRPr="0054696E">
        <w:t xml:space="preserve"> nasıl </w:t>
      </w:r>
      <w:r w:rsidR="00D678D1" w:rsidRPr="0054696E">
        <w:t>kullandıkları</w:t>
      </w:r>
      <w:r w:rsidR="00B7318C" w:rsidRPr="0054696E">
        <w:t xml:space="preserve"> değil, teknolojiyi eğitim öğretim için nasıl kullandıkları olmal</w:t>
      </w:r>
      <w:r w:rsidR="00D678D1">
        <w:t>ı</w:t>
      </w:r>
      <w:r w:rsidR="00B7318C" w:rsidRPr="0054696E">
        <w:t>dır (Tondeur vd</w:t>
      </w:r>
      <w:r w:rsidR="00752C72">
        <w:t>.</w:t>
      </w:r>
      <w:r w:rsidR="00B7318C" w:rsidRPr="0054696E">
        <w:t xml:space="preserve"> 2013).</w:t>
      </w:r>
      <w:r w:rsidR="002E39E2" w:rsidRPr="0054696E">
        <w:t xml:space="preserve"> </w:t>
      </w:r>
      <w:r w:rsidR="003A1495" w:rsidRPr="0054696E">
        <w:t>Sadece bilgi tabanlarının (içerik bilgisi, pedagojik bilgi, teknolojik bilgi)</w:t>
      </w:r>
      <w:r w:rsidR="002E39E2">
        <w:t xml:space="preserve"> </w:t>
      </w:r>
      <w:r w:rsidR="003A1495">
        <w:t>geliştirilmesi öğretmenlerin TPAB’l</w:t>
      </w:r>
      <w:r w:rsidR="00D678D1">
        <w:t>a</w:t>
      </w:r>
      <w:r w:rsidR="003A1495">
        <w:t xml:space="preserve">rini geliştirmek için yeterli değildir, özel olarak TPAB konusunda eğitimler </w:t>
      </w:r>
      <w:r w:rsidR="00D678D1">
        <w:t>verilmelidir (</w:t>
      </w:r>
      <w:r w:rsidR="003A1495">
        <w:t>Pa</w:t>
      </w:r>
      <w:r w:rsidR="008B4E01">
        <w:t>d</w:t>
      </w:r>
      <w:r w:rsidR="003A1495">
        <w:t xml:space="preserve">mavathi, 2017). </w:t>
      </w:r>
      <w:r w:rsidR="002C797F" w:rsidRPr="002C797F">
        <w:t>Son yıllarda üniversite eğitimi sırasında verilen BT eğitimlerin</w:t>
      </w:r>
      <w:r w:rsidR="00756D9E">
        <w:t>in</w:t>
      </w:r>
      <w:r w:rsidR="002C797F" w:rsidRPr="002C797F">
        <w:t xml:space="preserve"> alana özel olarak verilmesi TPAB öz güveninin TB boyutu dışında diğer alt boyutlarının da geliştirebilir, ancak çalışmaya katılan öğretmenlerin mezun dolduğu dönemlerinde üniversitedeki BT eğitimlerin alana özgü olmaması çalışmada elde edilen sonucun nedeni olarak açıklanabilir. Bunun yanında teknolojinin sürekli ilerlediği, değiştiği ve dönüştüğü günümüz için öğretmenlerin üniversite öğretimleri sırasında aldıkları eğitimlerin yetersiz gelmesi normal olarak değerlendirilebilir, ancak buradaki asıl sorun bu eğitimleri alan </w:t>
      </w:r>
      <w:r w:rsidR="002C797F" w:rsidRPr="002C797F">
        <w:lastRenderedPageBreak/>
        <w:t xml:space="preserve">öğretmenlerin değişme ayak uyduramamalarıdır. Bu bakımdan, üniversitede verilen eğitimler, öğretmenlerin kendilerini geliştirmeleri konusunda teşvik edici nitelikte olmalıdır. </w:t>
      </w:r>
    </w:p>
    <w:p w14:paraId="4BC9174A" w14:textId="52100F02" w:rsidR="002C797F" w:rsidRPr="002C797F" w:rsidRDefault="002C797F" w:rsidP="002C797F">
      <w:pPr>
        <w:pStyle w:val="NormalWeb"/>
        <w:spacing w:before="0" w:beforeAutospacing="0" w:after="0" w:afterAutospacing="0" w:line="360" w:lineRule="auto"/>
        <w:ind w:firstLine="709"/>
        <w:jc w:val="both"/>
      </w:pPr>
      <w:r w:rsidRPr="002C797F">
        <w:t xml:space="preserve">FATİH projesi kapsamında öğrenmelerin eğitimde teknoloji kullanımı içerikli kursa katılmış olması, TPAB, TAB, TPB alt boyutunda öğretmenlerin öz güvenlerini olumlu yönde etkilemiştir. Alan yazında </w:t>
      </w:r>
      <w:r w:rsidR="00927780" w:rsidRPr="002C797F">
        <w:t xml:space="preserve">Bağdiken </w:t>
      </w:r>
      <w:r w:rsidR="00927780">
        <w:t xml:space="preserve">ve </w:t>
      </w:r>
      <w:r w:rsidRPr="002C797F">
        <w:fldChar w:fldCharType="begin"/>
      </w:r>
      <w:r w:rsidRPr="002C797F">
        <w:instrText xml:space="preserve"> ADDIN ZOTERO_ITEM CSL_CITATION {"citationID":"ojkpyYQh","properties":{"formattedCitation":"(Akg\\uc0\\u252{}nd\\uc0\\u252{}z &amp; Ba\\uc0\\u287{}diken, 2018)","plainCitation":"(Akgündüz &amp; Bağdiken, 2018)","dontUpdate":true,"noteIndex":0},"citationItems":[{"id":"Tnm9jp5s/K9qrYtuw","uris":["http://zotero.org/users/local/Nxa6DrZD/items/Y7QBWJPH"],"uri":["http://zotero.org/users/local/Nxa6DrZD/items/Y7QBWJPH"],"itemData":{"id":347,"type":"article-journal","container-title":"Gazi Üniversitesi Gazi Eğitim Fakültesi Dergisi","ISSN":"1301-9058","issue":"2","journalAbbreviation":"Gazi Üniversitesi Gazi Eğitim Fakültesi Dergisi","page":"535-566","title":"Fen bilimleri öğretmenlerinin teknolojik pedagojik alan bilgisi özgüven düzeylerinin incelenmesi","volume":"38","author":[{"family":"Akgündüz","given":"Devrim"},{"family":"Bağdiken","given":"Pelin"}],"issued":{"date-parts":[["2018"]]}}}],"schema":"https://github.com/citation-style-language/schema/raw/master/csl-citation.json"} </w:instrText>
      </w:r>
      <w:r w:rsidRPr="002C797F">
        <w:fldChar w:fldCharType="separate"/>
      </w:r>
      <w:r w:rsidRPr="002C797F">
        <w:t>Akgündüz</w:t>
      </w:r>
      <w:r w:rsidR="00927780">
        <w:t xml:space="preserve"> </w:t>
      </w:r>
      <w:r w:rsidRPr="002C797F">
        <w:t>(2018)</w:t>
      </w:r>
      <w:r w:rsidRPr="002C797F">
        <w:fldChar w:fldCharType="end"/>
      </w:r>
      <w:r w:rsidR="00756D9E">
        <w:t>,</w:t>
      </w:r>
      <w:r w:rsidRPr="002C797F">
        <w:t xml:space="preserve"> </w:t>
      </w:r>
      <w:r w:rsidRPr="002C797F">
        <w:fldChar w:fldCharType="begin"/>
      </w:r>
      <w:r w:rsidRPr="002C797F">
        <w:instrText xml:space="preserve"> ADDIN ZOTERO_ITEM CSL_CITATION {"citationID":"iwUzlSEL","properties":{"formattedCitation":"(Bal &amp; Karademir, 2013; Kocao\\uc0\\u287{}lu &amp; Akg\\uc0\\u252{}n, 2015; \\uc0\\u214{}zkara vd., 2018)","plainCitation":"(Bal &amp; Karademir, 2013; Kocaoğlu &amp; Akgün, 2015; Özkara vd., 2018)","dontUpdate":true,"noteIndex":0},"citationItems":[{"id":"Tnm9jp5s/ejZod73F","uris":["http://zotero.org/users/local/Nxa6DrZD/items/J7TVLQPQ"],"uri":["http://zotero.org/users/local/Nxa6DrZD/items/J7TVLQPQ"],"itemData":{"id":365,"type":"article-journal","container-title":"Pamukkale Üniversitesi Eğitim Fakültesi Dergisi","issue":"2","journalAbbreviation":"Pamukkale Üniversitesi Eğitim Fakültesi Dergisi","page":"15-32","title":"Sosyal bilgiler öğretmenlerinin teknolojik pedagojik alan bilgisi (TPAB) konusunda öz-değerlendirme seviyelerinin belirlenmesi","volume":"34","author":[{"family":"Bal","given":"Mehmet Suat"},{"family":"Karademir","given":"Nadire"}],"issued":{"date-parts":[["2013"]]}}},{"id":"Tnm9jp5s/YDjgZ4L8","uris":["http://zotero.org/users/local/Nxa6DrZD/items/AVBYDZMU"],"uri":["http://zotero.org/users/local/Nxa6DrZD/items/AVBYDZMU"],"itemData":{"id":369,"type":"article-journal","container-title":"Uluslararası Eğitim Bilimleri Dergisi","issue":"4","journalAbbreviation":"Uluslararası Eğitim Bilimleri Dergisi","page":"259-276","title":"Lise öğretmenlerinin FATİH projesi teknolojilerini kullanmaya yönelik öz-yeterlilik inançları","author":[{"family":"Kocaoğlu","given":"Bayram Ümit"},{"family":"Akgün","given":"Özcan Erkan"}],"issued":{"date-parts":[["2015"]]}}},{"id":"Tnm9jp5s/5IYmc6LU","uris":["http://zotero.org/users/local/Nxa6DrZD/items/XELZJWPL"],"uri":["http://zotero.org/users/local/Nxa6DrZD/items/XELZJWPL"],"itemData":{"id":366,"type":"article-journal","container-title":"Amasya Üniversitesi Eğitim Fakültesi Dergisi","ISSN":"2146-7811","issue":"2","journalAbbreviation":"Amasya Üniversitesi Eğitim Fakültesi Dergisi","page":"371-412","title":"Eğitimde teknoloji kullanımı hizmetiçi eğitimine katılan öğretmenlerin TPAB özgüvenlerinin incelenmesi","volume":"7","author":[{"family":"Özkara","given":"Esra Cesur"},{"family":"Konokman","given":"Gamze Yavuz"},{"family":"Yelken","given":"Tuğba Yanpar"}],"issued":{"date-parts":[["2018"]]}}}],"schema":"https://github.com/citation-style-language/schema/raw/master/csl-citation.json"} </w:instrText>
      </w:r>
      <w:r w:rsidRPr="002C797F">
        <w:fldChar w:fldCharType="separate"/>
      </w:r>
      <w:r w:rsidRPr="002C797F">
        <w:t>Bal ve Karademir (2013), Kocaoğlu ve Akgün (2015), Özkara vd. (2018)</w:t>
      </w:r>
      <w:r w:rsidRPr="002C797F">
        <w:fldChar w:fldCharType="end"/>
      </w:r>
      <w:r w:rsidRPr="002C797F">
        <w:t xml:space="preserve"> hizmet içi eğitime katılan öğretmenlerin kendilerini TPAB yönünden daha öz güvenli hissettiklerini tespit etmiştir. </w:t>
      </w:r>
      <w:r w:rsidR="00756D9E">
        <w:t xml:space="preserve">Bu çalışmalardan farklı olarak </w:t>
      </w:r>
      <w:r w:rsidRPr="002C797F">
        <w:t xml:space="preserve">çalışmamızda eğitimde teknoloji kullanımı içerikli hizmet içi eğitimlerin TB boyutlarda önemli bir etkisi tespit edilememiştir. Bu durumunun nedenleri kurs içeriklerinin teknolojik bilgi bakımından yetersizliği, teknolojik bilgi olarak sunulan video düzenleme gibi konuların öğretmenlerin hazır materyal kullanmaları nedeni ile daha sonra kullanmamalarından dolayı unutulması olabilir. Bu durum </w:t>
      </w:r>
      <w:r w:rsidRPr="002C797F">
        <w:fldChar w:fldCharType="begin"/>
      </w:r>
      <w:r w:rsidRPr="002C797F">
        <w:instrText xml:space="preserve"> ADDIN ZOTERO_ITEM CSL_CITATION {"citationID":"zfXA1OGK","properties":{"formattedCitation":"(Tatli &amp; Akbulut, 2017b)","plainCitation":"(Tatli &amp; Akbulut, 2017b)","dontUpdate":true,"noteIndex":0},"citationItems":[{"id":563,"uris":["http://zotero.org/users/6782950/items/V6KZPZ8P"],"uri":["http://zotero.org/users/6782950/items/V6KZPZ8P"],"itemData":{"id":563,"type":"article-journal","container-title":"Ege Eğitim Dergisi","issue":"1","page":"31-55","source":"Google Scholar","title":"Öğretmen Adaylarının Alanda Teknoloji Kullanımına Yönelik Yeterlilikleri","volume":"18","author":[{"family":"Tatli","given":"Zeynep"},{"family":"Akbulut","given":"Hava İpek"}],"issued":{"date-parts":[["2017"]]}}}],"schema":"https://github.com/citation-style-language/schema/raw/master/csl-citation.json"} </w:instrText>
      </w:r>
      <w:r w:rsidRPr="002C797F">
        <w:fldChar w:fldCharType="separate"/>
      </w:r>
      <w:r w:rsidRPr="002C797F">
        <w:rPr>
          <w:noProof/>
        </w:rPr>
        <w:t xml:space="preserve">Tatli </w:t>
      </w:r>
      <w:r w:rsidR="005C3F08">
        <w:rPr>
          <w:noProof/>
        </w:rPr>
        <w:t>ve</w:t>
      </w:r>
      <w:r w:rsidRPr="002C797F">
        <w:rPr>
          <w:noProof/>
        </w:rPr>
        <w:t xml:space="preserve"> Akbulut (2017)</w:t>
      </w:r>
      <w:r w:rsidRPr="002C797F">
        <w:fldChar w:fldCharType="end"/>
      </w:r>
      <w:r w:rsidR="006221CE">
        <w:t xml:space="preserve"> çalışmasında;</w:t>
      </w:r>
      <w:r w:rsidRPr="002C797F">
        <w:t xml:space="preserve"> öğretmenlerin hazır ders materyalleri kullanmaları ve bu konuda alışkanlık kazanmalarının kendi içerik üretme yeterliklerini körelteceği</w:t>
      </w:r>
      <w:r w:rsidR="006221CE">
        <w:t xml:space="preserve"> şeklinde</w:t>
      </w:r>
      <w:r w:rsidRPr="002C797F">
        <w:t xml:space="preserve"> ifade etmiştir. Yine diğer önemli bir sorunda yetersiz kurs süresidir.</w:t>
      </w:r>
      <w:r w:rsidR="00675D73">
        <w:t xml:space="preserve"> Alan yazında yapılan çalışmalarda kurs zamanın uygun olmaması ve sürenin yetersiz olduğu konusunda veriler bulunmaktadır</w:t>
      </w:r>
      <w:r w:rsidRPr="002C797F">
        <w:t xml:space="preserve"> </w:t>
      </w:r>
      <w:r w:rsidR="00675D73">
        <w:t>(</w:t>
      </w:r>
      <w:r w:rsidRPr="002C797F">
        <w:fldChar w:fldCharType="begin"/>
      </w:r>
      <w:r w:rsidRPr="002C797F">
        <w:instrText xml:space="preserve"> ADDIN ZOTERO_ITEM CSL_CITATION {"citationID":"ak56qQ6w","properties":{"formattedCitation":"(G\\uc0\\u252{}nbay\\uc0\\u305{} &amp; Ta\\uc0\\u351{}d\\uc0\\u246{}\\uc0\\u287{}en, 2012; Limon, 2014; Sar\\uc0\\u305{}tepeci vd., 2016)","plainCitation":"(Günbayı &amp; Taşdöğen, 2012; Limon, 2014; Sarıtepeci vd., 2016)","dontUpdate":true,"noteIndex":0},"citationItems":[{"id":"Tnm9jp5s/YW2MpFxE","uris":["http://zotero.org/users/local/Nxa6DrZD/items/GDCGZ8Q5"],"uri":["http://zotero.org/users/local/Nxa6DrZD/items/GDCGZ8Q5"],"itemData":{"id":"NgKXqhX3/GeNmNj56","type":"article-journal","container-title":"İnsan ve Toplum Bilimleri Araştırmaları Dergisi","issue":"3","page":"87-117","title":"İlköğretim okullarında çalışan öğretmenlerin hizmet içi eğitim programları üzerine görüşleri: Bir durum çalışması","volume":"1","author":[{"family":"Günbayı","given":"İ"},{"family":"Taşdöğen","given":"B"}],"issued":{"date-parts":[["2012"]]}}},{"id":569,"uris":["http://zotero.org/users/6782950/items/AD3QABFT"],"uri":["http://zotero.org/users/6782950/items/AD3QABFT"],"itemData":{"id":569,"type":"thesis","event-place":"Sakarya","genre":"Yüksek lisans","publisher":"Sakarya Üniversitesi","publisher-place":"Sakarya","title":"Yüz yüze ve uzakan hizmet içi eğitim faaliyetlerine yönelik öğremten algıları (Sakarya ili örneği)","author":[{"family":"Limon","given":"İbrahim"}],"accessed":{"date-parts":[["2020",6,19]]},"issued":{"date-parts":[["2014"]]}}},{"id":"Tnm9jp5s/zS29MBMH","uris":["http://zotero.org/users/local/Nxa6DrZD/items/7WBSFGCI"],"uri":["http://zotero.org/users/local/Nxa6DrZD/items/7WBSFGCI"],"itemData":{"id":"NgKXqhX3/1DQDNzDD","type":"article-journal","container-title":"Turkish Journal of Computer and Mathematics Education","issue":"3","note":"publisher: Karadeniz Technical University Distance Education Research and Application …","page":"601-620","source":"Google Scholar","title":"Öğretmenlerin Öğretim Teknolojileri Alanında Hizmet-İçi Eğitim Gereksinimlerinin FATİH Projesi Kapsamında İncelenmesi 1","volume":"7","author":[{"family":"Sarıtepeci","given":"Mustafa"},{"family":"Durak","given":"Hatice"},{"family":"Seferoğlu","given":"S. Sadi"}],"issued":{"date-parts":[["2016"]]}}}],"schema":"https://github.com/citation-style-language/schema/raw/master/csl-citation.json"} </w:instrText>
      </w:r>
      <w:r w:rsidRPr="002C797F">
        <w:fldChar w:fldCharType="separate"/>
      </w:r>
      <w:r w:rsidRPr="002C797F">
        <w:rPr>
          <w:lang w:val="en-US"/>
        </w:rPr>
        <w:t xml:space="preserve">Günbayı </w:t>
      </w:r>
      <w:r w:rsidR="005C3F08">
        <w:rPr>
          <w:lang w:val="en-US"/>
        </w:rPr>
        <w:t>ve</w:t>
      </w:r>
      <w:r w:rsidRPr="002C797F">
        <w:rPr>
          <w:lang w:val="en-US"/>
        </w:rPr>
        <w:t xml:space="preserve"> Taşdöğen</w:t>
      </w:r>
      <w:r w:rsidR="00675D73">
        <w:rPr>
          <w:lang w:val="en-US"/>
        </w:rPr>
        <w:t xml:space="preserve">, </w:t>
      </w:r>
      <w:r w:rsidRPr="002C797F">
        <w:rPr>
          <w:lang w:val="en-US"/>
        </w:rPr>
        <w:t>2012</w:t>
      </w:r>
      <w:r w:rsidR="00F3232F">
        <w:rPr>
          <w:lang w:val="en-US"/>
        </w:rPr>
        <w:t xml:space="preserve">; </w:t>
      </w:r>
      <w:r w:rsidRPr="002C797F">
        <w:rPr>
          <w:lang w:val="en-US"/>
        </w:rPr>
        <w:t>Limon, 2014</w:t>
      </w:r>
      <w:r w:rsidR="00F3232F">
        <w:rPr>
          <w:lang w:val="en-US"/>
        </w:rPr>
        <w:t>;</w:t>
      </w:r>
      <w:r w:rsidR="00675D73">
        <w:rPr>
          <w:lang w:val="en-US"/>
        </w:rPr>
        <w:t xml:space="preserve"> </w:t>
      </w:r>
      <w:r w:rsidRPr="002C797F">
        <w:rPr>
          <w:lang w:val="en-US"/>
        </w:rPr>
        <w:t>Sarıtepeci vd.</w:t>
      </w:r>
      <w:r w:rsidR="00F3232F">
        <w:rPr>
          <w:lang w:val="en-US"/>
        </w:rPr>
        <w:t xml:space="preserve">, </w:t>
      </w:r>
      <w:r w:rsidRPr="002C797F">
        <w:rPr>
          <w:lang w:val="en-US"/>
        </w:rPr>
        <w:t>2016)</w:t>
      </w:r>
      <w:r w:rsidRPr="002C797F">
        <w:fldChar w:fldCharType="end"/>
      </w:r>
      <w:r w:rsidR="00D70A6D">
        <w:t>.</w:t>
      </w:r>
      <w:r w:rsidRPr="002C797F">
        <w:t xml:space="preserve"> Özellikle yüz yüze kursların akşam saatlerinde olması nedeni ile planlanan süreden daha kısa olarak gerçekleştirilmesi planlanan içeriklerin öğretimi için zamanın yetersiz kalmasına neden olabilir. </w:t>
      </w:r>
    </w:p>
    <w:p w14:paraId="7C8F52E9" w14:textId="03FB1B38" w:rsidR="002C797F" w:rsidRPr="002C797F" w:rsidRDefault="002C797F" w:rsidP="002C797F">
      <w:pPr>
        <w:pStyle w:val="NormalWeb"/>
        <w:spacing w:before="0" w:beforeAutospacing="0" w:after="0" w:afterAutospacing="0" w:line="360" w:lineRule="auto"/>
        <w:ind w:firstLine="709"/>
        <w:jc w:val="both"/>
      </w:pPr>
      <w:r w:rsidRPr="002C797F">
        <w:t xml:space="preserve">Hizmet içi eğitime sadece uzaktan veya sadece yüz yüze katılan öğretmenlerin TPAB öz güvenlerinde fark bulunmamaktadır. Uzaktan eğitimde içerik ve etkileşim daha az olmasına rağmen öğretmenlerin TPAB öz güvenleri üzerinde yüz yüze eğitimden geri kalmaması dikkat çeken bir durumdur. Özellikle yüz yüze eğitimlerde kurs zamanın akşamları olması nedeni ile sürenin etkili olarak kullanılamaması bu duruma neden olmuş olabilir. Kurs sürelerinin yetersizliği ve kurs zamanı ile ilgili bulgular </w:t>
      </w:r>
      <w:r w:rsidRPr="002C797F">
        <w:fldChar w:fldCharType="begin"/>
      </w:r>
      <w:r w:rsidRPr="002C797F">
        <w:instrText xml:space="preserve"> ADDIN ZOTERO_ITEM CSL_CITATION {"citationID":"D8RnVFTJ","properties":{"formattedCitation":"(G\\uc0\\u252{}nbay\\uc0\\u305{} &amp; Ta\\uc0\\u351{}d\\uc0\\u246{}\\uc0\\u287{}en, 2012b)","plainCitation":"(Günbayı &amp; Taşdöğen, 2012b)","dontUpdate":true,"noteIndex":0},"citationItems":[{"id":376,"uris":["http://zotero.org/users/6782950/items/HB37CBTY"],"uri":["http://zotero.org/users/6782950/items/HB37CBTY"],"itemData":{"id":376,"type":"article-journal","container-title":"İnsan ve Toplum Bilimleri Araştırmaları Dergisi","issue":"3","page":"87-117","title":"İlköğretim okullarında çalışan öğretmenlerin hizmet içi eğitim programları üzerine görüşleri: Bir durum çalışması","volume":"1","author":[{"family":"Günbayı","given":"İ"},{"family":"Taşdöğen","given":"B"}],"issued":{"date-parts":[["2012"]]}}}],"schema":"https://github.com/citation-style-language/schema/raw/master/csl-citation.json"} </w:instrText>
      </w:r>
      <w:r w:rsidRPr="002C797F">
        <w:fldChar w:fldCharType="separate"/>
      </w:r>
      <w:r w:rsidRPr="002C797F">
        <w:rPr>
          <w:lang w:val="en-US"/>
        </w:rPr>
        <w:t xml:space="preserve">Günbayı </w:t>
      </w:r>
      <w:r w:rsidR="005C3F08">
        <w:rPr>
          <w:lang w:val="en-US"/>
        </w:rPr>
        <w:t>ve</w:t>
      </w:r>
      <w:r w:rsidRPr="002C797F">
        <w:rPr>
          <w:lang w:val="en-US"/>
        </w:rPr>
        <w:t xml:space="preserve"> Taşdöğen, (2012)</w:t>
      </w:r>
      <w:r w:rsidRPr="002C797F">
        <w:fldChar w:fldCharType="end"/>
      </w:r>
      <w:r w:rsidRPr="002C797F">
        <w:t xml:space="preserve"> çalışması ile benzerdir. Bu konuda diğer bir etken de eğitimci yetersizliği olabilir, kurs eğitimcilerinin her şeyden önce öğretimini gerçekleştirdiği içeriği kendi öğretmenlik sürecinde de uygulayan eğitimcilerden seçilmelidir. </w:t>
      </w:r>
      <w:r w:rsidRPr="002C797F">
        <w:fldChar w:fldCharType="begin"/>
      </w:r>
      <w:r w:rsidRPr="002C797F">
        <w:instrText xml:space="preserve"> ADDIN ZOTERO_ITEM CSL_CITATION {"citationID":"9w8UXobp","properties":{"formattedCitation":"(Kele\\uc0\\u351{}o\\uc0\\u287{}lu &amp; Yi\\uc0\\u287{}it, 2017)","plainCitation":"(Keleşoğlu &amp; Yiğit, 2017)","dontUpdate":true,"noteIndex":0},"citationItems":[{"id":571,"uris":["http://zotero.org/users/6782950/items/R96YW33L"],"uri":["http://zotero.org/users/6782950/items/R96YW33L"],"itemData":{"id":571,"type":"article-journal","container-title":"Journal of Faculty of Educational Sciences","issue":"1","page":"161-187","source":"Google Scholar","title":"Yenilikçi Tarih Öğretimi Hizmet İçi Eğitim Programının Öğretmen Görüşlerine Dayalı Olarak Değerlendirilmesi.","volume":"50","author":[{"family":"Keleşoğlu","given":"Serkan"},{"family":"Yiğit","given":"Emine Özlem"}],"issued":{"date-parts":[["2017"]]}}}],"schema":"https://github.com/citation-style-language/schema/raw/master/csl-citation.json"} </w:instrText>
      </w:r>
      <w:r w:rsidRPr="002C797F">
        <w:fldChar w:fldCharType="separate"/>
      </w:r>
      <w:r w:rsidRPr="002C797F">
        <w:rPr>
          <w:lang w:val="en-US"/>
        </w:rPr>
        <w:t xml:space="preserve">Keleşoğlu </w:t>
      </w:r>
      <w:r w:rsidR="005C3F08">
        <w:rPr>
          <w:lang w:val="en-US"/>
        </w:rPr>
        <w:t>ve</w:t>
      </w:r>
      <w:r w:rsidRPr="002C797F">
        <w:rPr>
          <w:lang w:val="en-US"/>
        </w:rPr>
        <w:t xml:space="preserve"> Yiğit (2017)</w:t>
      </w:r>
      <w:r w:rsidRPr="002C797F">
        <w:fldChar w:fldCharType="end"/>
      </w:r>
      <w:r w:rsidRPr="002C797F">
        <w:t xml:space="preserve"> hizmet içi eğitimlerde görevli eğitimcilerin en az doktora derecesinde</w:t>
      </w:r>
      <w:r w:rsidR="00D70A6D">
        <w:t>,</w:t>
      </w:r>
      <w:r w:rsidRPr="002C797F">
        <w:t xml:space="preserve"> alanına hakim öğretmenlerden seçilmesi önermektedir</w:t>
      </w:r>
      <w:r w:rsidR="00D70A6D">
        <w:t>.</w:t>
      </w:r>
      <w:r w:rsidRPr="002C797F">
        <w:t xml:space="preserve"> </w:t>
      </w:r>
      <w:r w:rsidRPr="002C797F">
        <w:fldChar w:fldCharType="begin"/>
      </w:r>
      <w:r w:rsidRPr="002C797F">
        <w:instrText xml:space="preserve"> ADDIN ZOTERO_ITEM CSL_CITATION {"citationID":"AcOTkURe","properties":{"formattedCitation":"(Ayvac\\uc0\\u305{} vd., 2014)","plainCitation":"(Ayvacı vd., 2014)","dontUpdate":true,"noteIndex":0},"citationItems":[{"id":573,"uris":["http://zotero.org/users/6782950/items/6CQUF6TA"],"uri":["http://zotero.org/users/6782950/items/6CQUF6TA"],"itemData":{"id":573,"type":"article-journal","container-title":"Amasya Üniversitesi Eğitim Fakültesi Dergisi","issue":"2","page":"357–383","source":"Google Scholar","title":"Fen bilimleri öğretmenlerinin hizmet içi eğitim uygulamalarına ilişkin görüşleri ve beklentileri","volume":"3","author":[{"family":"Ayvacı","given":"Hakan"},{"family":"Bakırcı","given":"Hasan"},{"family":"Yıldız","given":"Mehmet"}],"issued":{"date-parts":[["2014"]]}}}],"schema":"https://github.com/citation-style-language/schema/raw/master/csl-citation.json"} </w:instrText>
      </w:r>
      <w:r w:rsidRPr="002C797F">
        <w:fldChar w:fldCharType="separate"/>
      </w:r>
      <w:r w:rsidRPr="002C797F">
        <w:rPr>
          <w:lang w:val="en-US"/>
        </w:rPr>
        <w:t>Ayvacı vd. (2014)</w:t>
      </w:r>
      <w:r w:rsidRPr="002C797F">
        <w:fldChar w:fldCharType="end"/>
      </w:r>
      <w:r w:rsidRPr="002C797F">
        <w:t xml:space="preserve"> çalışmasında genel hizmet içi eğitimlerde eğitimcilerin sınıf deneyimine sahip olması, eğitimde teknoloji kullanımı konusunda hizmet içi eğitimlerde daha da önemli olduğunu ifade etmiştir. Eğitimcilerin özellikle iletişim becerilerinin yüksek olması (</w:t>
      </w:r>
      <w:r w:rsidRPr="002C797F">
        <w:fldChar w:fldCharType="begin"/>
      </w:r>
      <w:r w:rsidRPr="002C797F">
        <w:instrText xml:space="preserve"> ADDIN ZOTERO_ITEM CSL_CITATION {"citationID":"8iPzt3nw","properties":{"formattedCitation":"(G\\uc0\\u252{}nbay\\uc0\\u305{} &amp; Ta\\uc0\\u351{}d\\uc0\\u246{}\\uc0\\u287{}en, 2012b)","plainCitation":"(Günbayı &amp; Taşdöğen, 2012b)","dontUpdate":true,"noteIndex":0},"citationItems":[{"id":376,"uris":["http://zotero.org/users/6782950/items/HB37CBTY"],"uri":["http://zotero.org/users/6782950/items/HB37CBTY"],"itemData":{"id":376,"type":"article-journal","container-title":"İnsan ve Toplum Bilimleri Araştırmaları Dergisi","issue":"3","page":"87-117","title":"İlköğretim okullarında çalışan öğretmenlerin hizmet içi eğitim programları üzerine görüşleri: Bir durum çalışması","volume":"1","author":[{"family":"Günbayı","given":"İ"},{"family":"Taşdöğen","given":"B"}],"issued":{"date-parts":[["2012"]]}}}],"schema":"https://github.com/citation-style-language/schema/raw/master/csl-citation.json"} </w:instrText>
      </w:r>
      <w:r w:rsidRPr="002C797F">
        <w:fldChar w:fldCharType="separate"/>
      </w:r>
      <w:r w:rsidRPr="002C797F">
        <w:rPr>
          <w:lang w:val="en-US"/>
        </w:rPr>
        <w:t xml:space="preserve">Günbayı </w:t>
      </w:r>
      <w:r w:rsidR="005C3F08">
        <w:rPr>
          <w:lang w:val="en-US"/>
        </w:rPr>
        <w:t>ve</w:t>
      </w:r>
      <w:r w:rsidRPr="002C797F">
        <w:rPr>
          <w:lang w:val="en-US"/>
        </w:rPr>
        <w:t xml:space="preserve"> Taşdöğen, 2012)</w:t>
      </w:r>
      <w:r w:rsidRPr="002C797F">
        <w:fldChar w:fldCharType="end"/>
      </w:r>
      <w:r w:rsidRPr="002C797F">
        <w:t xml:space="preserve">, içeriği öğretirken öğretmenlerin alanlarında bu bilgileri nasıl kullanacağı </w:t>
      </w:r>
      <w:r w:rsidRPr="002C797F">
        <w:lastRenderedPageBreak/>
        <w:t xml:space="preserve">konusunda örnekler sunabilmesi, hizmet içi eğitimlerin amacına ulaşması için önemli katkı sunabilir. Eğitimi verilen konularda katılımcı öğretmenlerin tecrübe ve fikir paylaşımı yapması açısından yüz yüze eğitime katılan öğretmenlerin aynı branştan olması avantaj olarak kullanılabilir. Bu durum alan yazında FATİH projesi kurslarının alana özel olması </w:t>
      </w:r>
      <w:r w:rsidR="007E7CBB" w:rsidRPr="002C797F">
        <w:t>gerektiği hususunda</w:t>
      </w:r>
      <w:r w:rsidRPr="002C797F">
        <w:t xml:space="preserve"> </w:t>
      </w:r>
      <w:r w:rsidRPr="002C797F">
        <w:fldChar w:fldCharType="begin"/>
      </w:r>
      <w:r w:rsidRPr="002C797F">
        <w:instrText xml:space="preserve"> ADDIN ZOTERO_ITEM CSL_CITATION {"citationID":"UhkLDlOJ","properties":{"formattedCitation":"(Aktas vd., 2014; \\uc0\\u214{}\\uc0\\u231{}al &amp; \\uc0\\u350{}im\\uc0\\u351{}ek, 2017)","plainCitation":"(Aktas vd., 2014; Öçal &amp; Şimşek, 2017)","dontUpdate":true,"noteIndex":0},"citationItems":[{"id":575,"uris":["http://zotero.org/users/6782950/items/28WXZIJ7"],"uri":["http://zotero.org/users/6782950/items/28WXZIJ7"],"itemData":{"id":575,"type":"article-journal","container-title":"Necatibey Eğitim Fakültesi Elektronik Fen ve Matematik Eğitimi Dergisi","issue":"1","page":"257–286","source":"Google Scholar","title":"Öğretmenlerin FATİH Projesine yönelik görüşleri: Farkındalık, öngörü ve beklentiler","title-short":"Öğretmenlerin FATİH Projesine yönelik görüşleri","volume":"8","author":[{"family":"Aktas","given":"Idris"},{"family":"Gökoğlu","given":"Seyfullah"},{"family":"Turgut","given":"Y. Emrah"},{"family":"Karal","given":"Hasan"}],"issued":{"date-parts":[["2014"]]}}},{"id":567,"uris":["http://zotero.org/users/6782950/items/KLY3Q6MY"],"uri":["http://zotero.org/users/6782950/items/KLY3Q6MY"],"itemData":{"id":567,"type":"article-journal","container-title":"Turkish Online Journal of Qualitative Inquiry","issue":"1","page":"91–121","source":"Google Scholar","title":"Matematik öğretmen adaylarının FATİH projesi ve matematik eğitiminde teknoloji kullanımına yönelik görüşleri","volume":"8","author":[{"family":"Öçal","given":"Mehmet Fatih"},{"family":"Şimşek","given":"Mertkan"}],"issued":{"date-parts":[["2017"]]}}}],"schema":"https://github.com/citation-style-language/schema/raw/master/csl-citation.json"} </w:instrText>
      </w:r>
      <w:r w:rsidRPr="002C797F">
        <w:fldChar w:fldCharType="separate"/>
      </w:r>
      <w:r w:rsidRPr="002C797F">
        <w:rPr>
          <w:lang w:val="en-US"/>
        </w:rPr>
        <w:t xml:space="preserve">Aktas vd. (2014); Öçal </w:t>
      </w:r>
      <w:r w:rsidR="005C3F08">
        <w:rPr>
          <w:lang w:val="en-US"/>
        </w:rPr>
        <w:t>ve</w:t>
      </w:r>
      <w:r w:rsidRPr="002C797F">
        <w:rPr>
          <w:lang w:val="en-US"/>
        </w:rPr>
        <w:t xml:space="preserve"> Şimşek (2017)</w:t>
      </w:r>
      <w:r w:rsidRPr="002C797F">
        <w:fldChar w:fldCharType="end"/>
      </w:r>
      <w:r w:rsidRPr="002C797F">
        <w:t xml:space="preserve"> çalışmalarında</w:t>
      </w:r>
      <w:r w:rsidR="00F3232F">
        <w:t xml:space="preserve"> da</w:t>
      </w:r>
      <w:r w:rsidRPr="002C797F">
        <w:t xml:space="preserve"> vurgulanmıştır.</w:t>
      </w:r>
    </w:p>
    <w:p w14:paraId="216CBD77" w14:textId="3A2BE569" w:rsidR="002C797F" w:rsidRPr="002C797F" w:rsidRDefault="002C797F" w:rsidP="002C797F">
      <w:pPr>
        <w:pStyle w:val="NormalWeb"/>
        <w:spacing w:before="0" w:beforeAutospacing="0" w:after="0" w:afterAutospacing="0" w:line="360" w:lineRule="auto"/>
        <w:ind w:firstLine="709"/>
        <w:jc w:val="both"/>
      </w:pPr>
      <w:r w:rsidRPr="002C797F">
        <w:t xml:space="preserve">Uzaktan eğitim olarak gerçekleştirilen hizmet içi eğitimlerde karşılaşılan zorluklar; içeriğin yetersiz olması, destek alma zorluğu, teknik problemlerdir. Benzer bulgular </w:t>
      </w:r>
      <w:r w:rsidRPr="002C797F">
        <w:rPr>
          <w:lang w:val="en-US"/>
        </w:rPr>
        <w:t xml:space="preserve">Limon, </w:t>
      </w:r>
      <w:r w:rsidR="00F3232F">
        <w:rPr>
          <w:lang w:val="en-US"/>
        </w:rPr>
        <w:t>(</w:t>
      </w:r>
      <w:r w:rsidRPr="002C797F">
        <w:rPr>
          <w:lang w:val="en-US"/>
        </w:rPr>
        <w:t xml:space="preserve">2014) </w:t>
      </w:r>
      <w:r w:rsidRPr="002C797F">
        <w:t>çalışmasında da yer almaktadır. Yine uzaktan hizmet içi eğitim sonunda ölçme değerlendirmenin zorluğu, eğitim sürecinde veya eğitim sonunda kontrol mekanizmalarının yetersizliği nedeni ile hileli katılım sorunları da bulunmaktadır.</w:t>
      </w:r>
      <w:r w:rsidRPr="002C797F">
        <w:rPr>
          <w:lang w:val="en-US"/>
        </w:rPr>
        <w:t xml:space="preserve"> </w:t>
      </w:r>
      <w:r w:rsidRPr="002C797F">
        <w:t>Bununla birlikte öğretmenlerin yeni teknolojiler konusunda farkındalık oluşturması, iste</w:t>
      </w:r>
      <w:r w:rsidR="00D70A6D">
        <w:t>di</w:t>
      </w:r>
      <w:r w:rsidRPr="002C797F">
        <w:t>ği mekandan kursa katılabilmesi ve zaman serbestliği uzaktan eğitimi tercih edilebilir hale getirmekte</w:t>
      </w:r>
      <w:r w:rsidR="00F3232F">
        <w:t>dir</w:t>
      </w:r>
      <w:r w:rsidRPr="002C797F">
        <w:t xml:space="preserve"> </w:t>
      </w:r>
      <w:r w:rsidRPr="002C797F">
        <w:fldChar w:fldCharType="begin"/>
      </w:r>
      <w:r w:rsidRPr="002C797F">
        <w:instrText xml:space="preserve"> ADDIN ZOTERO_ITEM CSL_CITATION {"citationID":"slIWbm1c","properties":{"formattedCitation":"(Limon, 2014; Ta\\uc0\\u351{}l\\uc0\\u305{}beyaz &amp; Karaman, 2014)","plainCitation":"(Limon, 2014; Taşlıbeyaz &amp; Karaman, 2014)","noteIndex":0},"citationItems":[{"id":569,"uris":["http://zotero.org/users/6782950/items/AD3QABFT"],"uri":["http://zotero.org/users/6782950/items/AD3QABFT"],"itemData":{"id":569,"type":"thesis","event-place":"Sakarya","genre":"Yüksek lisans","publisher":"Sakarya Üniversitesi","publisher-place":"Sakarya","title":"Yüz yüze ve uzakan hizmet içi eğitim faaliyetlerine yönelik öğremten algıları (Sakarya ili örneği)","author":[{"family":"Limon","given":"İbrahim"}],"accessed":{"date-parts":[["2020",6,19]]},"issued":{"date-parts":[["2014"]]}}},{"id":577,"uris":["http://zotero.org/users/6782950/items/F79YAJQV"],"uri":["http://zotero.org/users/6782950/items/F79YAJQV"],"itemData":{"id":577,"type":"paper-conference","event":"7. Uluslararası Bilgisayar ve Öğretim Teknolojileri Sempozyumu","event-place":"Atatürk Üniversitesi, Erzurum","publisher-place":"Atatürk Üniversitesi, Erzurum","title":"Uzaktan hizmetiçi eğitim alan   öğretmenlerin deneyimlerinin İncelenmesi.","author":[{"family":"Taşlıbeyaz","given":"E"},{"family":"Karaman","given":"Selçuk"}],"issued":{"date-parts":[["2014"]]}}}],"schema":"https://github.com/citation-style-language/schema/raw/master/csl-citation.json"} </w:instrText>
      </w:r>
      <w:r w:rsidRPr="002C797F">
        <w:fldChar w:fldCharType="separate"/>
      </w:r>
      <w:r w:rsidRPr="002C797F">
        <w:rPr>
          <w:lang w:val="en-US"/>
        </w:rPr>
        <w:t xml:space="preserve">(Limon, 2014; Taşlıbeyaz </w:t>
      </w:r>
      <w:r w:rsidR="005C3F08">
        <w:rPr>
          <w:lang w:val="en-US"/>
        </w:rPr>
        <w:t>ve</w:t>
      </w:r>
      <w:r w:rsidRPr="002C797F">
        <w:rPr>
          <w:lang w:val="en-US"/>
        </w:rPr>
        <w:t xml:space="preserve"> Karaman, 2014)</w:t>
      </w:r>
      <w:r w:rsidRPr="002C797F">
        <w:fldChar w:fldCharType="end"/>
      </w:r>
      <w:r w:rsidRPr="002C797F">
        <w:t xml:space="preserve"> ancak, yüz yüze eğitimin şartlarının uygun olması halinde daha çok tercih edilebilir.</w:t>
      </w:r>
    </w:p>
    <w:p w14:paraId="63AD4BC8" w14:textId="1A135235" w:rsidR="002C797F" w:rsidRPr="002C797F" w:rsidRDefault="002C797F" w:rsidP="002C797F">
      <w:pPr>
        <w:pStyle w:val="NormalWeb"/>
        <w:spacing w:before="0" w:beforeAutospacing="0" w:after="0" w:afterAutospacing="0" w:line="360" w:lineRule="auto"/>
        <w:ind w:firstLine="709"/>
        <w:jc w:val="both"/>
      </w:pPr>
      <w:r w:rsidRPr="002C797F">
        <w:t xml:space="preserve">Uzaktan eğitimin zayıf yönleri olarak görülen etkileşim, destek alma zorluğu yüz yüze hizmet içi eğitimin üstün yönlerini oluşturmaktadır. Eğitimde teknoloji kullanımı konusundaki hizmet içi eğitimlerin uygulamalı ve  etkileşimli olması önemlidir </w:t>
      </w:r>
      <w:r w:rsidRPr="002C797F">
        <w:fldChar w:fldCharType="begin"/>
      </w:r>
      <w:r w:rsidRPr="002C797F">
        <w:instrText xml:space="preserve"> ADDIN ZOTERO_ITEM CSL_CITATION {"citationID":"Q5D6A4Uo","properties":{"formattedCitation":"(Demirer &amp; Dikmen, 2018)","plainCitation":"(Demirer &amp; Dikmen, 2018)","noteIndex":0},"citationItems":[{"id":"Tnm9jp5s/e9zl6pXc","uris":["http://zotero.org/users/local/Nxa6DrZD/items/28UGEJ2B"],"uri":["http://zotero.org/users/local/Nxa6DrZD/items/28UGEJ2B"],"itemData":{"id":"BiRYJrat/5q0Isjvs","type":"article-journal","container-title":"Ilkogretim Online","issue":"1","page":"26-46","source":"Google Scholar","title":"Öğretmenlerin FATİH Projesine Yönelik Görüşlerinin Teknolojik Pedagojik Alan Bilgisi Bağlamında İncelenmesi.","volume":"17","author":[{"family":"Demirer","given":"Veysel"},{"family":"Dikmen","given":"Cemal Hakan"}],"issued":{"date-parts":[["2018"]]}}}],"schema":"https://github.com/citation-style-language/schema/raw/master/csl-citation.json"} </w:instrText>
      </w:r>
      <w:r w:rsidRPr="002C797F">
        <w:fldChar w:fldCharType="separate"/>
      </w:r>
      <w:r w:rsidRPr="002C797F">
        <w:rPr>
          <w:noProof/>
        </w:rPr>
        <w:t xml:space="preserve">(Demirer </w:t>
      </w:r>
      <w:r w:rsidR="005C3F08">
        <w:rPr>
          <w:noProof/>
        </w:rPr>
        <w:t>ve</w:t>
      </w:r>
      <w:r w:rsidRPr="002C797F">
        <w:rPr>
          <w:noProof/>
        </w:rPr>
        <w:t xml:space="preserve"> Dikmen, 2018)</w:t>
      </w:r>
      <w:r w:rsidRPr="002C797F">
        <w:fldChar w:fldCharType="end"/>
      </w:r>
      <w:r w:rsidRPr="002C797F">
        <w:t xml:space="preserve">. </w:t>
      </w:r>
      <w:r w:rsidR="00F3232F">
        <w:t>Y</w:t>
      </w:r>
      <w:r w:rsidRPr="002C797F">
        <w:t>üz yüze hizmet içi eğitimler öğretmenlerin belirli zamanlarda, belirli bir mekânda bulunmasını gerektiren eğitimlerdir. Bu durum hem zaman hem de hizmet içi mekanlarının oluşturulması için maddi kaynak kullanılmasını gerektirmektedir. Sadece yüz yüze eğitim veya sadece uzaktan eğitim yerine öğretmenlerin hizmet içi eğitim içeriğinin teorik kısımlarını uzaktan eğitimle alacağı, uygulamalı kısımlarda yüz yüze eğitim gerçekleştirebileceği bir model; zaman ve kaynak israfını önleyebilir. Bunun yanında hizmet içi eğitime katılan öğretmenlerin ön yeterliliklerine uygun, ihtiyaçlarını karşılayabilecek şekilde hizmet içi eğitimlerin aşamalı olarak planlanması, kursiyerler kabul edilirken aynı branştan öğretmenlerin bir araya getirilmesi hizmet içi eğitimlerin amaçlarına erişmesi için faydalı olabilir.</w:t>
      </w:r>
    </w:p>
    <w:p w14:paraId="0A41116D" w14:textId="0553A378" w:rsidR="002C797F" w:rsidRPr="002C797F" w:rsidRDefault="002C797F" w:rsidP="002C797F">
      <w:pPr>
        <w:pStyle w:val="NormalWeb"/>
        <w:spacing w:before="0" w:beforeAutospacing="0" w:after="0" w:afterAutospacing="0" w:line="360" w:lineRule="auto"/>
        <w:ind w:firstLine="709"/>
        <w:jc w:val="both"/>
      </w:pPr>
      <w:r w:rsidRPr="002C797F">
        <w:t>Hizmet içi eğitimleri öğretmenlerin tamamen kendi istekleri ile katılımları bütün alt boyutları ile TPAB öz güvenlerini olumlu etkilemektedir. Bu bakımdan hizmet içi eğitime öğretmenleri zorlayıcı yöntemle</w:t>
      </w:r>
      <w:r w:rsidR="00D70A6D">
        <w:t>rle</w:t>
      </w:r>
      <w:r w:rsidRPr="002C797F">
        <w:t xml:space="preserve"> değil, ikna ederek ve eğitimin kendileri için ihtiyaç olduğunu hissettirerek katılımların sağlanması TPAB öz güven gelişimi için önemli olduğu düşünülmektedir. Nitekim </w:t>
      </w:r>
      <w:r w:rsidRPr="002C797F">
        <w:fldChar w:fldCharType="begin"/>
      </w:r>
      <w:r w:rsidRPr="002C797F">
        <w:instrText xml:space="preserve"> ADDIN ZOTERO_ITEM CSL_CITATION {"citationID":"91t6LTaf","properties":{"formattedCitation":"(G\\uc0\\u252{}nbay\\uc0\\u305{} &amp; Ta\\uc0\\u351{}d\\uc0\\u246{}\\uc0\\u287{}en, 2012)","plainCitation":"(Günbayı &amp; Taşdöğen, 2012)","dontUpdate":true,"noteIndex":0},"citationItems":[{"id":"Tnm9jp5s/YW2MpFxE","uris":["http://zotero.org/users/local/Nxa6DrZD/items/GDCGZ8Q5"],"uri":["http://zotero.org/users/local/Nxa6DrZD/items/GDCGZ8Q5"],"itemData":{"id":432,"type":"article-journal","container-title":"İnsan ve Toplum Bilimleri Araştırmaları Dergisi","issue":"3","page":"87-117","title":"İlköğretim okullarında çalışan öğretmenlerin hizmet içi eğitim programları üzerine görüşleri: Bir durum çalışması","volume":"1","author":[{"family":"Günbayı","given":"İ"},{"family":"Taşdöğen","given":"B"}],"issued":{"date-parts":[["2012"]]}}}],"schema":"https://github.com/citation-style-language/schema/raw/master/csl-citation.json"} </w:instrText>
      </w:r>
      <w:r w:rsidRPr="002C797F">
        <w:fldChar w:fldCharType="separate"/>
      </w:r>
      <w:r w:rsidRPr="002C797F">
        <w:t>Günbayı ve Taşdöğen (2012)</w:t>
      </w:r>
      <w:r w:rsidRPr="002C797F">
        <w:fldChar w:fldCharType="end"/>
      </w:r>
      <w:r w:rsidRPr="002C797F">
        <w:t xml:space="preserve"> çalışmalarında hizmet içi eğitimlerde amaca ulaşmayı etkileyen en önemli etmenin eğitime gönüllü katılım olduğunu vurgulamıştır. Bu amaçla hizmet içi eğitimlere katılan öğretmenlere hizmet puanı veya uzman öğretmenlik </w:t>
      </w:r>
      <w:r w:rsidRPr="002C797F">
        <w:lastRenderedPageBreak/>
        <w:t>gibi kariyer basamaklarında katkısı olabilecek puanlar verilebilir. Yine öğretmenlerin kursa katılımı için zaman veya kurs mekanlarının çekici olması da fayda sağlayabilir. Daha iyisi ise uygun ortamlar sağlandıktan sonra hizmet içi eğitimin öğretmene kazandıracakları fark ettirilerek ikna edilmesi olacaktır.</w:t>
      </w:r>
    </w:p>
    <w:p w14:paraId="4C854126" w14:textId="714BB794" w:rsidR="00573BE1" w:rsidRPr="00DE3705" w:rsidRDefault="00573BE1" w:rsidP="00AE345F">
      <w:pPr>
        <w:shd w:val="clear" w:color="auto" w:fill="FFFFFF"/>
        <w:spacing w:line="360" w:lineRule="auto"/>
        <w:contextualSpacing/>
        <w:jc w:val="center"/>
        <w:textAlignment w:val="baseline"/>
        <w:rPr>
          <w:b/>
          <w:bCs/>
          <w:color w:val="000000"/>
          <w:bdr w:val="none" w:sz="0" w:space="0" w:color="auto" w:frame="1"/>
          <w:lang w:eastAsia="tr-TR"/>
        </w:rPr>
      </w:pPr>
      <w:r w:rsidRPr="00DE3705">
        <w:rPr>
          <w:b/>
        </w:rPr>
        <w:t>Makalenin Bilimdeki Konumu</w:t>
      </w:r>
    </w:p>
    <w:p w14:paraId="2F212D71" w14:textId="77777777" w:rsidR="00573BE1" w:rsidRPr="00DE3705" w:rsidRDefault="00573BE1" w:rsidP="006646F9">
      <w:pPr>
        <w:shd w:val="clear" w:color="auto" w:fill="FFFFFF"/>
        <w:spacing w:line="360" w:lineRule="auto"/>
        <w:ind w:firstLine="708"/>
        <w:contextualSpacing/>
        <w:textAlignment w:val="baseline"/>
        <w:rPr>
          <w:bCs/>
          <w:color w:val="000000"/>
          <w:bdr w:val="none" w:sz="0" w:space="0" w:color="auto" w:frame="1"/>
          <w:lang w:eastAsia="tr-TR"/>
        </w:rPr>
      </w:pPr>
      <w:r w:rsidRPr="00DE3705">
        <w:rPr>
          <w:bCs/>
          <w:color w:val="000000"/>
          <w:bdr w:val="none" w:sz="0" w:space="0" w:color="auto" w:frame="1"/>
          <w:lang w:eastAsia="tr-TR"/>
        </w:rPr>
        <w:t>Matematik ve Fen Bilimleri Eğitimi</w:t>
      </w:r>
      <w:r w:rsidR="00BB7B3B" w:rsidRPr="00DE3705">
        <w:rPr>
          <w:bCs/>
          <w:color w:val="000000"/>
          <w:bdr w:val="none" w:sz="0" w:space="0" w:color="auto" w:frame="1"/>
          <w:lang w:eastAsia="tr-TR"/>
        </w:rPr>
        <w:t xml:space="preserve"> Bölümü</w:t>
      </w:r>
      <w:r w:rsidR="00D1758C" w:rsidRPr="00DE3705">
        <w:rPr>
          <w:bCs/>
          <w:color w:val="000000"/>
          <w:bdr w:val="none" w:sz="0" w:space="0" w:color="auto" w:frame="1"/>
          <w:lang w:eastAsia="tr-TR"/>
        </w:rPr>
        <w:t>/</w:t>
      </w:r>
      <w:r w:rsidRPr="00DE3705">
        <w:rPr>
          <w:bCs/>
          <w:color w:val="000000"/>
          <w:bdr w:val="none" w:sz="0" w:space="0" w:color="auto" w:frame="1"/>
          <w:lang w:eastAsia="tr-TR"/>
        </w:rPr>
        <w:t>Fen Bilgisi Eğitimi</w:t>
      </w:r>
    </w:p>
    <w:p w14:paraId="26D90B57" w14:textId="77777777" w:rsidR="00573BE1" w:rsidRPr="002C4697" w:rsidRDefault="00573BE1" w:rsidP="00AE345F">
      <w:pPr>
        <w:shd w:val="clear" w:color="auto" w:fill="FFFFFF"/>
        <w:spacing w:line="360" w:lineRule="auto"/>
        <w:contextualSpacing/>
        <w:jc w:val="center"/>
        <w:textAlignment w:val="baseline"/>
        <w:rPr>
          <w:b/>
          <w:bCs/>
          <w:color w:val="000000"/>
          <w:bdr w:val="none" w:sz="0" w:space="0" w:color="auto" w:frame="1"/>
          <w:lang w:eastAsia="tr-TR"/>
        </w:rPr>
      </w:pPr>
      <w:r w:rsidRPr="002C4697">
        <w:rPr>
          <w:b/>
        </w:rPr>
        <w:t>Makalenin Bilimdeki Özgünlüğü</w:t>
      </w:r>
    </w:p>
    <w:p w14:paraId="779E7BC5" w14:textId="73A83902" w:rsidR="00EE67FF" w:rsidRDefault="00DE3705" w:rsidP="00EE67FF">
      <w:pPr>
        <w:spacing w:line="360" w:lineRule="auto"/>
        <w:ind w:firstLine="708"/>
        <w:jc w:val="both"/>
      </w:pPr>
      <w:r w:rsidRPr="002C4697">
        <w:t xml:space="preserve">Alan yazımda öğretmen adaylarının TPAB yeterlilikleri konusunda çalışmalar </w:t>
      </w:r>
      <w:r w:rsidR="002C4697" w:rsidRPr="002C4697">
        <w:t xml:space="preserve">yoğunluktadır, öğretmenlerin TPAB öz güvenleri geliştirmek amaçlı hizmet içi eğitimler konusunda çalışmalarda alan yazında </w:t>
      </w:r>
      <w:r w:rsidR="002C4697">
        <w:t>rastlanmaktadır</w:t>
      </w:r>
      <w:r w:rsidR="002C4697" w:rsidRPr="002C4697">
        <w:t>. Ancak eğitimde teknoloji kullanımı içerikli hizmet içi eğitimleri</w:t>
      </w:r>
      <w:r w:rsidR="002C4697">
        <w:t>n uzaktan veya yüz yüze olması, öğretmemelerin katılımının gönüllü olmasının TPAB öz güven düzeyine etkileri konusunda yeterli çalışma olmadığı tespit edilmiştir.</w:t>
      </w:r>
      <w:r w:rsidR="00EE67FF">
        <w:t xml:space="preserve"> </w:t>
      </w:r>
      <w:r w:rsidR="00573BE1" w:rsidRPr="002C4697">
        <w:t xml:space="preserve">Bu </w:t>
      </w:r>
      <w:r w:rsidR="00EE67FF" w:rsidRPr="002C4697">
        <w:t xml:space="preserve">nedenle </w:t>
      </w:r>
      <w:r w:rsidR="00EE67FF">
        <w:t>eğitimde</w:t>
      </w:r>
      <w:r w:rsidR="002C4697">
        <w:t xml:space="preserve"> teknoloji kullanımı içerikli hizmet içi eğitimlerin uzaktan veya yüz yüze olması, katılımın gönüllü veya gönülsüz olması boyutları </w:t>
      </w:r>
      <w:r w:rsidR="00573BE1" w:rsidRPr="002C4697">
        <w:t>incelemeye alınmıştır.</w:t>
      </w:r>
      <w:r w:rsidR="00EE67FF">
        <w:t xml:space="preserve"> Çalışma sonuçları gelecekte gerçekleştirebilecek eğitimde teknoloji kullanımı içerikli hizmet içi eğitimlerin daha etkin ve faydalı olması amacıyla kullanılabilir.</w:t>
      </w:r>
    </w:p>
    <w:p w14:paraId="179FF173" w14:textId="77777777" w:rsidR="00EE67FF" w:rsidRDefault="00EE67FF">
      <w:r>
        <w:br w:type="page"/>
      </w:r>
    </w:p>
    <w:p w14:paraId="1857997E" w14:textId="77777777" w:rsidR="00AE345F" w:rsidRPr="00EE67FF" w:rsidRDefault="00AE345F" w:rsidP="00EE67FF">
      <w:pPr>
        <w:spacing w:line="360" w:lineRule="auto"/>
        <w:ind w:firstLine="708"/>
        <w:jc w:val="both"/>
      </w:pPr>
    </w:p>
    <w:p w14:paraId="15FF1A66" w14:textId="49FBA298" w:rsidR="0064594F" w:rsidRDefault="0064594F" w:rsidP="00D1758C">
      <w:pPr>
        <w:spacing w:line="360" w:lineRule="auto"/>
        <w:jc w:val="center"/>
        <w:rPr>
          <w:b/>
        </w:rPr>
      </w:pPr>
      <w:r w:rsidRPr="002D26BC">
        <w:rPr>
          <w:b/>
        </w:rPr>
        <w:t>Kaynaklar</w:t>
      </w:r>
    </w:p>
    <w:p w14:paraId="7EA7E25F" w14:textId="77777777" w:rsidR="002C797F" w:rsidRPr="002C797F" w:rsidRDefault="002C797F" w:rsidP="002C797F">
      <w:pPr>
        <w:widowControl w:val="0"/>
        <w:autoSpaceDE w:val="0"/>
        <w:autoSpaceDN w:val="0"/>
        <w:adjustRightInd w:val="0"/>
        <w:spacing w:line="360" w:lineRule="auto"/>
        <w:ind w:left="567" w:hanging="567"/>
        <w:jc w:val="both"/>
        <w:rPr>
          <w:lang w:val="en-US"/>
        </w:rPr>
      </w:pPr>
      <w:r w:rsidRPr="008B4E01">
        <w:rPr>
          <w:lang w:val="en-US"/>
        </w:rPr>
        <w:fldChar w:fldCharType="begin"/>
      </w:r>
      <w:r w:rsidRPr="008B4E01">
        <w:rPr>
          <w:lang w:val="en-US"/>
        </w:rPr>
        <w:instrText xml:space="preserve"> ADDIN ZOTERO_BIBL {"uncited":[],"omitted":[],"custom":[]} CSL_BIBLIOGRAPHY </w:instrText>
      </w:r>
      <w:r w:rsidRPr="008B4E01">
        <w:rPr>
          <w:lang w:val="en-US"/>
        </w:rPr>
        <w:fldChar w:fldCharType="separate"/>
      </w:r>
      <w:r w:rsidRPr="002C797F">
        <w:rPr>
          <w:lang w:val="en-US"/>
        </w:rPr>
        <w:t xml:space="preserve">Akgün, E., Yılmaz, E. O., &amp; Seferoğlu, S. S. (2011). </w:t>
      </w:r>
      <w:r w:rsidRPr="009F4672">
        <w:rPr>
          <w:i/>
          <w:iCs/>
          <w:lang w:val="en-US"/>
        </w:rPr>
        <w:t>Vizyon 2023 strateji belgesi ve fırsatları artırma ve teknolojiyi iyileştirme hareketi (FATİH) projesi: Karşılaştırmalı bir inceleme.</w:t>
      </w:r>
      <w:r w:rsidRPr="002C797F">
        <w:rPr>
          <w:lang w:val="en-US"/>
        </w:rPr>
        <w:t xml:space="preserve"> XIII.Akademik Bilişim Konferansı, Malatya:İnönü Üniversitesi, 115-122.</w:t>
      </w:r>
    </w:p>
    <w:p w14:paraId="023D699C" w14:textId="77777777" w:rsidR="002C797F" w:rsidRPr="002C797F" w:rsidRDefault="002C797F" w:rsidP="002C797F">
      <w:pPr>
        <w:widowControl w:val="0"/>
        <w:autoSpaceDE w:val="0"/>
        <w:autoSpaceDN w:val="0"/>
        <w:adjustRightInd w:val="0"/>
        <w:spacing w:line="360" w:lineRule="auto"/>
        <w:ind w:left="567" w:hanging="567"/>
        <w:jc w:val="both"/>
        <w:rPr>
          <w:lang w:val="en-US"/>
        </w:rPr>
      </w:pPr>
      <w:r w:rsidRPr="002C797F">
        <w:rPr>
          <w:lang w:val="en-US"/>
        </w:rPr>
        <w:t xml:space="preserve">Aktas, I., Gökoğlu, S., Turgut, Y. E., &amp; Karal, H. (2014). Öğretmenlerin FATİH projesine yönelik görüşleri: Farkındalık, öngörü ve beklentiler. </w:t>
      </w:r>
      <w:r w:rsidRPr="009C228B">
        <w:rPr>
          <w:i/>
          <w:iCs/>
          <w:lang w:val="en-US"/>
        </w:rPr>
        <w:t>Necatibey Eğitim Fakültesi Elektronik Fen ve Matematik Eğitimi Dergisi, 8(1)</w:t>
      </w:r>
      <w:r w:rsidRPr="002C797F">
        <w:rPr>
          <w:lang w:val="en-US"/>
        </w:rPr>
        <w:t>, 257–286.</w:t>
      </w:r>
    </w:p>
    <w:p w14:paraId="09092DB0" w14:textId="7CA76F3C" w:rsidR="002C797F" w:rsidRDefault="002C797F" w:rsidP="002C797F">
      <w:pPr>
        <w:widowControl w:val="0"/>
        <w:autoSpaceDE w:val="0"/>
        <w:autoSpaceDN w:val="0"/>
        <w:adjustRightInd w:val="0"/>
        <w:spacing w:line="360" w:lineRule="auto"/>
        <w:ind w:left="567" w:hanging="567"/>
        <w:jc w:val="both"/>
        <w:rPr>
          <w:i/>
          <w:iCs/>
          <w:lang w:val="en-US"/>
        </w:rPr>
      </w:pPr>
      <w:r w:rsidRPr="002C797F">
        <w:rPr>
          <w:lang w:val="en-US"/>
        </w:rPr>
        <w:t xml:space="preserve">Akyüz, H. İ., Pektaş, M., Kurnaz, M. A., &amp; Memiş, E. K. (2014). Akıllı tahta kullanımlı mikro öğretim uygulamalarının fen bilgisi öğretmen adaylarının TPAB’larına ve akıllı tahta kullanıma yönelik algılarına etkisi. </w:t>
      </w:r>
      <w:r w:rsidRPr="006849A8">
        <w:rPr>
          <w:i/>
          <w:iCs/>
          <w:lang w:val="en-US"/>
        </w:rPr>
        <w:t>Cumhuriyet International Journal of Education</w:t>
      </w:r>
      <w:r w:rsidRPr="008B4E01">
        <w:rPr>
          <w:i/>
          <w:iCs/>
          <w:lang w:val="en-US"/>
        </w:rPr>
        <w:t xml:space="preserve">, </w:t>
      </w:r>
      <w:r w:rsidRPr="006849A8">
        <w:rPr>
          <w:i/>
          <w:iCs/>
          <w:lang w:val="en-US"/>
        </w:rPr>
        <w:t>3</w:t>
      </w:r>
      <w:r w:rsidRPr="008B4E01">
        <w:rPr>
          <w:i/>
          <w:iCs/>
          <w:lang w:val="en-US"/>
        </w:rPr>
        <w:t>(1), 1-14.</w:t>
      </w:r>
    </w:p>
    <w:p w14:paraId="46CE1A2D" w14:textId="545A046D" w:rsidR="00D678D1" w:rsidRPr="008B4E01" w:rsidRDefault="00D678D1" w:rsidP="008B4E01">
      <w:pPr>
        <w:widowControl w:val="0"/>
        <w:autoSpaceDE w:val="0"/>
        <w:autoSpaceDN w:val="0"/>
        <w:adjustRightInd w:val="0"/>
        <w:spacing w:line="360" w:lineRule="auto"/>
        <w:ind w:left="567" w:hanging="567"/>
        <w:jc w:val="both"/>
        <w:rPr>
          <w:lang w:val="en-US"/>
        </w:rPr>
      </w:pPr>
      <w:r w:rsidRPr="008B4E01">
        <w:rPr>
          <w:lang w:val="en-US"/>
        </w:rPr>
        <w:t xml:space="preserve">Angeli, C., &amp; Valanides, N. (2009). Epistemological and methodological issues for the conceptualization, development, and assessment of ICT–TPCK: Advances in technological pedagogical content knowledge (TPCK). </w:t>
      </w:r>
      <w:r w:rsidRPr="008B4E01">
        <w:rPr>
          <w:i/>
          <w:iCs/>
          <w:lang w:val="en-US"/>
        </w:rPr>
        <w:t>Computers &amp; Education, 52(1)</w:t>
      </w:r>
      <w:r w:rsidRPr="008B4E01">
        <w:rPr>
          <w:lang w:val="en-US"/>
        </w:rPr>
        <w:t xml:space="preserve">, 154–168. </w:t>
      </w:r>
    </w:p>
    <w:p w14:paraId="4BF51653" w14:textId="522E5E79" w:rsidR="006849A8" w:rsidRPr="008B4E01" w:rsidRDefault="006849A8" w:rsidP="008B4E01">
      <w:pPr>
        <w:widowControl w:val="0"/>
        <w:autoSpaceDE w:val="0"/>
        <w:autoSpaceDN w:val="0"/>
        <w:adjustRightInd w:val="0"/>
        <w:spacing w:line="360" w:lineRule="auto"/>
        <w:ind w:left="567" w:hanging="567"/>
        <w:jc w:val="both"/>
        <w:rPr>
          <w:lang w:val="en-US"/>
        </w:rPr>
      </w:pPr>
      <w:r w:rsidRPr="008B4E01">
        <w:rPr>
          <w:lang w:val="en-US"/>
        </w:rPr>
        <w:t>Ayata, F , Uçkan, T , Çavu</w:t>
      </w:r>
      <w:r w:rsidRPr="008B4E01">
        <w:rPr>
          <w:rFonts w:hint="eastAsia"/>
          <w:lang w:val="en-US"/>
        </w:rPr>
        <w:t>ş</w:t>
      </w:r>
      <w:r w:rsidRPr="008B4E01">
        <w:rPr>
          <w:lang w:val="en-US"/>
        </w:rPr>
        <w:t>, H , Seyyarer, E . (2021). Ö</w:t>
      </w:r>
      <w:r w:rsidRPr="008B4E01">
        <w:rPr>
          <w:rFonts w:hint="eastAsia"/>
          <w:lang w:val="en-US"/>
        </w:rPr>
        <w:t>ğ</w:t>
      </w:r>
      <w:r w:rsidRPr="008B4E01">
        <w:rPr>
          <w:lang w:val="en-US"/>
        </w:rPr>
        <w:t xml:space="preserve">retmenlerin </w:t>
      </w:r>
      <w:r>
        <w:rPr>
          <w:lang w:val="en-US"/>
        </w:rPr>
        <w:t>e</w:t>
      </w:r>
      <w:r w:rsidRPr="008B4E01">
        <w:rPr>
          <w:lang w:val="en-US"/>
        </w:rPr>
        <w:t>tkile</w:t>
      </w:r>
      <w:r w:rsidRPr="008B4E01">
        <w:rPr>
          <w:rFonts w:hint="eastAsia"/>
          <w:lang w:val="en-US"/>
        </w:rPr>
        <w:t>ş</w:t>
      </w:r>
      <w:r w:rsidRPr="008B4E01">
        <w:rPr>
          <w:lang w:val="en-US"/>
        </w:rPr>
        <w:t>imli</w:t>
      </w:r>
      <w:r>
        <w:rPr>
          <w:lang w:val="en-US"/>
        </w:rPr>
        <w:t xml:space="preserve"> t</w:t>
      </w:r>
      <w:r w:rsidRPr="008B4E01">
        <w:rPr>
          <w:lang w:val="en-US"/>
        </w:rPr>
        <w:t xml:space="preserve">ahtaya </w:t>
      </w:r>
      <w:r>
        <w:rPr>
          <w:lang w:val="en-US"/>
        </w:rPr>
        <w:t>y</w:t>
      </w:r>
      <w:r w:rsidRPr="008B4E01">
        <w:rPr>
          <w:lang w:val="en-US"/>
        </w:rPr>
        <w:t xml:space="preserve">önelik </w:t>
      </w:r>
      <w:r>
        <w:rPr>
          <w:lang w:val="en-US"/>
        </w:rPr>
        <w:t>t</w:t>
      </w:r>
      <w:r w:rsidRPr="008B4E01">
        <w:rPr>
          <w:lang w:val="en-US"/>
        </w:rPr>
        <w:t>utumlar</w:t>
      </w:r>
      <w:r w:rsidRPr="008B4E01">
        <w:rPr>
          <w:rFonts w:hint="eastAsia"/>
          <w:lang w:val="en-US"/>
        </w:rPr>
        <w:t>ı</w:t>
      </w:r>
      <w:r w:rsidRPr="008B4E01">
        <w:rPr>
          <w:lang w:val="en-US"/>
        </w:rPr>
        <w:t>n</w:t>
      </w:r>
      <w:r w:rsidRPr="008B4E01">
        <w:rPr>
          <w:rFonts w:hint="eastAsia"/>
          <w:lang w:val="en-US"/>
        </w:rPr>
        <w:t>ı</w:t>
      </w:r>
      <w:r w:rsidRPr="008B4E01">
        <w:rPr>
          <w:lang w:val="en-US"/>
        </w:rPr>
        <w:t xml:space="preserve">n </w:t>
      </w:r>
      <w:r>
        <w:rPr>
          <w:lang w:val="en-US"/>
        </w:rPr>
        <w:t>d</w:t>
      </w:r>
      <w:r w:rsidRPr="008B4E01">
        <w:rPr>
          <w:lang w:val="en-US"/>
        </w:rPr>
        <w:t>e</w:t>
      </w:r>
      <w:r w:rsidRPr="008B4E01">
        <w:rPr>
          <w:rFonts w:hint="eastAsia"/>
          <w:lang w:val="en-US"/>
        </w:rPr>
        <w:t>ğ</w:t>
      </w:r>
      <w:r w:rsidRPr="008B4E01">
        <w:rPr>
          <w:lang w:val="en-US"/>
        </w:rPr>
        <w:t xml:space="preserve">erlendirilmesi: Peace </w:t>
      </w:r>
      <w:r>
        <w:rPr>
          <w:lang w:val="en-US"/>
        </w:rPr>
        <w:t>w</w:t>
      </w:r>
      <w:r w:rsidRPr="008B4E01">
        <w:rPr>
          <w:lang w:val="en-US"/>
        </w:rPr>
        <w:t xml:space="preserve">ith ICT Avrupa </w:t>
      </w:r>
      <w:r>
        <w:rPr>
          <w:lang w:val="en-US"/>
        </w:rPr>
        <w:t>b</w:t>
      </w:r>
      <w:r w:rsidRPr="008B4E01">
        <w:rPr>
          <w:lang w:val="en-US"/>
        </w:rPr>
        <w:t>irli</w:t>
      </w:r>
      <w:r w:rsidRPr="008B4E01">
        <w:rPr>
          <w:rFonts w:hint="eastAsia"/>
          <w:lang w:val="en-US"/>
        </w:rPr>
        <w:t>ğ</w:t>
      </w:r>
      <w:r w:rsidRPr="008B4E01">
        <w:rPr>
          <w:lang w:val="en-US"/>
        </w:rPr>
        <w:t xml:space="preserve">i </w:t>
      </w:r>
      <w:r>
        <w:rPr>
          <w:lang w:val="en-US"/>
        </w:rPr>
        <w:t>p</w:t>
      </w:r>
      <w:r w:rsidRPr="008B4E01">
        <w:rPr>
          <w:lang w:val="en-US"/>
        </w:rPr>
        <w:t xml:space="preserve">roje </w:t>
      </w:r>
      <w:r>
        <w:rPr>
          <w:lang w:val="en-US"/>
        </w:rPr>
        <w:t>ö</w:t>
      </w:r>
      <w:r w:rsidRPr="008B4E01">
        <w:rPr>
          <w:lang w:val="en-US"/>
        </w:rPr>
        <w:t>rne</w:t>
      </w:r>
      <w:r w:rsidRPr="008B4E01">
        <w:rPr>
          <w:rFonts w:hint="eastAsia"/>
          <w:lang w:val="en-US"/>
        </w:rPr>
        <w:t>ğ</w:t>
      </w:r>
      <w:r w:rsidRPr="008B4E01">
        <w:rPr>
          <w:lang w:val="en-US"/>
        </w:rPr>
        <w:t xml:space="preserve">i . </w:t>
      </w:r>
      <w:r w:rsidRPr="008B4E01">
        <w:rPr>
          <w:i/>
          <w:iCs/>
          <w:lang w:val="en-US"/>
        </w:rPr>
        <w:t>Yüzüncü Y</w:t>
      </w:r>
      <w:r w:rsidRPr="008B4E01">
        <w:rPr>
          <w:rFonts w:hint="eastAsia"/>
          <w:i/>
          <w:iCs/>
          <w:lang w:val="en-US"/>
        </w:rPr>
        <w:t>ı</w:t>
      </w:r>
      <w:r w:rsidRPr="008B4E01">
        <w:rPr>
          <w:i/>
          <w:iCs/>
          <w:lang w:val="en-US"/>
        </w:rPr>
        <w:t>l Üniversitesi E</w:t>
      </w:r>
      <w:r w:rsidRPr="008B4E01">
        <w:rPr>
          <w:rFonts w:hint="eastAsia"/>
          <w:i/>
          <w:iCs/>
          <w:lang w:val="en-US"/>
        </w:rPr>
        <w:t>ğ</w:t>
      </w:r>
      <w:r w:rsidRPr="008B4E01">
        <w:rPr>
          <w:i/>
          <w:iCs/>
          <w:lang w:val="en-US"/>
        </w:rPr>
        <w:t xml:space="preserve">itim Fakültesi </w:t>
      </w:r>
      <w:r w:rsidRPr="006849A8">
        <w:rPr>
          <w:i/>
          <w:iCs/>
          <w:lang w:val="en-US"/>
        </w:rPr>
        <w:t>Dergisi,</w:t>
      </w:r>
      <w:r w:rsidRPr="008B4E01">
        <w:rPr>
          <w:i/>
          <w:iCs/>
          <w:lang w:val="en-US"/>
        </w:rPr>
        <w:t xml:space="preserve"> 18</w:t>
      </w:r>
      <w:r w:rsidRPr="008B4E01">
        <w:rPr>
          <w:lang w:val="en-US"/>
        </w:rPr>
        <w:t xml:space="preserve"> (1), 494-521. D</w:t>
      </w:r>
      <w:r w:rsidR="00E611FC">
        <w:rPr>
          <w:lang w:val="en-US"/>
        </w:rPr>
        <w:t>oi</w:t>
      </w:r>
      <w:r w:rsidRPr="008B4E01">
        <w:rPr>
          <w:lang w:val="en-US"/>
        </w:rPr>
        <w:t>: 10.33711/yyuefd.919391</w:t>
      </w:r>
    </w:p>
    <w:p w14:paraId="402A6C44" w14:textId="5887B213" w:rsidR="002C797F" w:rsidRDefault="002C797F" w:rsidP="002C797F">
      <w:pPr>
        <w:widowControl w:val="0"/>
        <w:autoSpaceDE w:val="0"/>
        <w:autoSpaceDN w:val="0"/>
        <w:adjustRightInd w:val="0"/>
        <w:spacing w:line="360" w:lineRule="auto"/>
        <w:ind w:left="567" w:hanging="567"/>
        <w:jc w:val="both"/>
        <w:rPr>
          <w:lang w:val="en-US"/>
        </w:rPr>
      </w:pPr>
      <w:r w:rsidRPr="002C797F">
        <w:rPr>
          <w:lang w:val="en-US"/>
        </w:rPr>
        <w:t xml:space="preserve">Ayvacı, H., Bakırcı, H., &amp; Yıldız, M. (2014). Fen bilimleri öğretmenlerinin hizmet içi eğitim uygulamalarına ilişkin görüşleri ve beklentileri. </w:t>
      </w:r>
      <w:r w:rsidRPr="009C228B">
        <w:rPr>
          <w:i/>
          <w:iCs/>
          <w:lang w:val="en-US"/>
        </w:rPr>
        <w:t>Amasya Üniversitesi Eğitim Fakültesi Dergisi, 3(2),</w:t>
      </w:r>
      <w:r w:rsidRPr="002C797F">
        <w:rPr>
          <w:lang w:val="en-US"/>
        </w:rPr>
        <w:t xml:space="preserve"> 357–383.</w:t>
      </w:r>
    </w:p>
    <w:p w14:paraId="42BC5C84" w14:textId="722BE466" w:rsidR="004C4E81" w:rsidRPr="002C797F" w:rsidRDefault="004C4E81" w:rsidP="004C4E81">
      <w:pPr>
        <w:widowControl w:val="0"/>
        <w:autoSpaceDE w:val="0"/>
        <w:autoSpaceDN w:val="0"/>
        <w:adjustRightInd w:val="0"/>
        <w:spacing w:line="360" w:lineRule="auto"/>
        <w:ind w:left="567" w:hanging="567"/>
        <w:jc w:val="both"/>
        <w:rPr>
          <w:lang w:val="en-US"/>
        </w:rPr>
      </w:pPr>
      <w:r w:rsidRPr="002C797F">
        <w:rPr>
          <w:lang w:val="en-US"/>
        </w:rPr>
        <w:t>Bağdiken, P.</w:t>
      </w:r>
      <w:r>
        <w:rPr>
          <w:lang w:val="en-US"/>
        </w:rPr>
        <w:t xml:space="preserve">, &amp; </w:t>
      </w:r>
      <w:r w:rsidRPr="002C797F">
        <w:rPr>
          <w:lang w:val="en-US"/>
        </w:rPr>
        <w:t xml:space="preserve">Akgündüz, D. (2018). Fen bilimleri öğretmenlerinin teknolojik pedagojik alan bilgisi özgüven düzeylerinin incelenmesi. </w:t>
      </w:r>
      <w:r w:rsidRPr="009C228B">
        <w:rPr>
          <w:i/>
          <w:iCs/>
          <w:lang w:val="en-US"/>
        </w:rPr>
        <w:t>Gazi Üniversitesi Gazi Eğitim Fakültesi Dergisi, 38(2)</w:t>
      </w:r>
      <w:r w:rsidRPr="002C797F">
        <w:rPr>
          <w:lang w:val="en-US"/>
        </w:rPr>
        <w:t>, 535-566.</w:t>
      </w:r>
      <w:r>
        <w:rPr>
          <w:lang w:val="en-US"/>
        </w:rPr>
        <w:t xml:space="preserve"> </w:t>
      </w:r>
      <w:r w:rsidR="00E611FC">
        <w:rPr>
          <w:lang w:val="en-US"/>
        </w:rPr>
        <w:t>D</w:t>
      </w:r>
      <w:r>
        <w:rPr>
          <w:lang w:val="en-US"/>
        </w:rPr>
        <w:t>oi:</w:t>
      </w:r>
      <w:r w:rsidRPr="00F52349">
        <w:rPr>
          <w:lang w:val="en-US"/>
        </w:rPr>
        <w:t>10.17152/gefad.357224</w:t>
      </w:r>
    </w:p>
    <w:p w14:paraId="3688476F" w14:textId="4EF77EFB" w:rsidR="002C797F" w:rsidRPr="002C797F" w:rsidRDefault="002C797F" w:rsidP="002C797F">
      <w:pPr>
        <w:widowControl w:val="0"/>
        <w:autoSpaceDE w:val="0"/>
        <w:autoSpaceDN w:val="0"/>
        <w:adjustRightInd w:val="0"/>
        <w:spacing w:line="360" w:lineRule="auto"/>
        <w:ind w:left="567" w:hanging="567"/>
        <w:jc w:val="both"/>
        <w:rPr>
          <w:lang w:val="en-US"/>
        </w:rPr>
      </w:pPr>
      <w:r w:rsidRPr="002C797F">
        <w:rPr>
          <w:lang w:val="en-US"/>
        </w:rPr>
        <w:t xml:space="preserve">Bal, M. S., &amp; Karademir, N. (2013). Sosyal bilgiler öğretmenlerinin teknolojik pedagojik alan bilgisi (TPAB) konusunda öz-değerlendirme seviyelerinin belirlenmesi. </w:t>
      </w:r>
      <w:r w:rsidRPr="009C228B">
        <w:rPr>
          <w:i/>
          <w:iCs/>
          <w:lang w:val="en-US"/>
        </w:rPr>
        <w:t>Pamukkale Üniversitesi Eğitim Fakültesi Dergisi, 34(2),</w:t>
      </w:r>
      <w:r w:rsidRPr="002C797F">
        <w:rPr>
          <w:lang w:val="en-US"/>
        </w:rPr>
        <w:t xml:space="preserve"> 15-32.</w:t>
      </w:r>
      <w:r w:rsidR="00F52349">
        <w:rPr>
          <w:lang w:val="en-US"/>
        </w:rPr>
        <w:t xml:space="preserve"> </w:t>
      </w:r>
      <w:r w:rsidR="00E611FC">
        <w:rPr>
          <w:lang w:val="en-US"/>
        </w:rPr>
        <w:t>D</w:t>
      </w:r>
      <w:r w:rsidR="00F52349">
        <w:rPr>
          <w:lang w:val="en-US"/>
        </w:rPr>
        <w:t>oi:</w:t>
      </w:r>
      <w:r w:rsidR="00F52349" w:rsidRPr="008B4E01">
        <w:rPr>
          <w:lang w:val="en-US"/>
        </w:rPr>
        <w:t xml:space="preserve"> </w:t>
      </w:r>
      <w:r w:rsidR="00F52349" w:rsidRPr="00F52349">
        <w:rPr>
          <w:lang w:val="en-US"/>
        </w:rPr>
        <w:t>10.9779/PUJE468</w:t>
      </w:r>
    </w:p>
    <w:p w14:paraId="2529369B" w14:textId="77777777" w:rsidR="002C797F" w:rsidRPr="002C797F" w:rsidRDefault="002C797F" w:rsidP="002C797F">
      <w:pPr>
        <w:widowControl w:val="0"/>
        <w:autoSpaceDE w:val="0"/>
        <w:autoSpaceDN w:val="0"/>
        <w:adjustRightInd w:val="0"/>
        <w:spacing w:line="360" w:lineRule="auto"/>
        <w:ind w:left="567" w:hanging="567"/>
        <w:jc w:val="both"/>
        <w:rPr>
          <w:lang w:val="en-US"/>
        </w:rPr>
      </w:pPr>
      <w:r w:rsidRPr="002C797F">
        <w:rPr>
          <w:lang w:val="en-US"/>
        </w:rPr>
        <w:t xml:space="preserve">Baran, E., &amp; Canbazoğlu Bilici, S. (2015). Teknolojik pedagojik alan bilgisi (TPAB) üzerine alanyazın incelemesi: </w:t>
      </w:r>
      <w:r w:rsidRPr="00D70A6D">
        <w:rPr>
          <w:lang w:val="en-US"/>
        </w:rPr>
        <w:t>Türkiye örneği</w:t>
      </w:r>
      <w:r w:rsidRPr="009C228B">
        <w:rPr>
          <w:i/>
          <w:iCs/>
          <w:lang w:val="en-US"/>
        </w:rPr>
        <w:t>. Hacettepe Üniversitesi Eğitim Fakültesi Dergisi, 30(1),</w:t>
      </w:r>
      <w:r w:rsidRPr="002C797F">
        <w:rPr>
          <w:lang w:val="en-US"/>
        </w:rPr>
        <w:t xml:space="preserve"> 15-32.</w:t>
      </w:r>
    </w:p>
    <w:p w14:paraId="3920A483" w14:textId="1E8F1632" w:rsidR="002C797F" w:rsidRDefault="002C797F" w:rsidP="002C797F">
      <w:pPr>
        <w:widowControl w:val="0"/>
        <w:autoSpaceDE w:val="0"/>
        <w:autoSpaceDN w:val="0"/>
        <w:adjustRightInd w:val="0"/>
        <w:spacing w:line="360" w:lineRule="auto"/>
        <w:ind w:left="567" w:hanging="567"/>
        <w:jc w:val="both"/>
        <w:rPr>
          <w:lang w:val="en-US"/>
        </w:rPr>
      </w:pPr>
      <w:r w:rsidRPr="002C797F">
        <w:rPr>
          <w:lang w:val="en-US"/>
        </w:rPr>
        <w:t xml:space="preserve">Bayrak, N., &amp; Hırça, N. (2016). FATİH Projesi hizmetiçi eğitimine katılan öğretmenlerin tekno-pedagojik özyeterliklerinin incelenmesi. </w:t>
      </w:r>
      <w:r w:rsidRPr="009C228B">
        <w:rPr>
          <w:i/>
          <w:iCs/>
          <w:lang w:val="en-US"/>
        </w:rPr>
        <w:t xml:space="preserve">Gazi Üniversitesi Gazi Eğitim Fakültesi </w:t>
      </w:r>
      <w:r w:rsidRPr="009C228B">
        <w:rPr>
          <w:i/>
          <w:iCs/>
          <w:lang w:val="en-US"/>
        </w:rPr>
        <w:lastRenderedPageBreak/>
        <w:t>Dergisi, 36(1),</w:t>
      </w:r>
      <w:r w:rsidRPr="002C797F">
        <w:rPr>
          <w:lang w:val="en-US"/>
        </w:rPr>
        <w:t xml:space="preserve"> 95-111.</w:t>
      </w:r>
    </w:p>
    <w:p w14:paraId="07FB892C" w14:textId="226387C9" w:rsidR="00384DDE" w:rsidRPr="008B4E01" w:rsidRDefault="00384DDE" w:rsidP="008B4E01">
      <w:pPr>
        <w:widowControl w:val="0"/>
        <w:autoSpaceDE w:val="0"/>
        <w:autoSpaceDN w:val="0"/>
        <w:adjustRightInd w:val="0"/>
        <w:spacing w:line="360" w:lineRule="auto"/>
        <w:ind w:left="567" w:hanging="567"/>
        <w:jc w:val="both"/>
        <w:rPr>
          <w:lang w:val="en-US"/>
        </w:rPr>
      </w:pPr>
      <w:r w:rsidRPr="008B4E01">
        <w:rPr>
          <w:lang w:val="en-US"/>
        </w:rPr>
        <w:t xml:space="preserve">Carlson, S., &amp; Gadio, C. T. (2002). </w:t>
      </w:r>
      <w:r w:rsidRPr="009F4672">
        <w:rPr>
          <w:i/>
          <w:iCs/>
          <w:lang w:val="en-US"/>
        </w:rPr>
        <w:t>Teacher professional development in the use of technology</w:t>
      </w:r>
      <w:r w:rsidRPr="008B4E01">
        <w:rPr>
          <w:lang w:val="en-US"/>
        </w:rPr>
        <w:t>. Retrieved 07/06/2021, from</w:t>
      </w:r>
      <w:r>
        <w:rPr>
          <w:lang w:val="en-US"/>
        </w:rPr>
        <w:tab/>
      </w:r>
      <w:r w:rsidRPr="008B4E01">
        <w:rPr>
          <w:lang w:val="en-US"/>
        </w:rPr>
        <w:t xml:space="preserve"> http://www.ictinedtoolkit.org/usere/library/tech_for_ed_</w:t>
      </w:r>
      <w:r w:rsidR="009C228B">
        <w:rPr>
          <w:lang w:val="en-US"/>
        </w:rPr>
        <w:t xml:space="preserve"> </w:t>
      </w:r>
      <w:r w:rsidRPr="008B4E01">
        <w:rPr>
          <w:lang w:val="en-US"/>
        </w:rPr>
        <w:t>chapters/08.pdf</w:t>
      </w:r>
    </w:p>
    <w:p w14:paraId="34540504" w14:textId="4F2838A3" w:rsidR="002C797F" w:rsidRDefault="002C797F" w:rsidP="002C797F">
      <w:pPr>
        <w:widowControl w:val="0"/>
        <w:autoSpaceDE w:val="0"/>
        <w:autoSpaceDN w:val="0"/>
        <w:adjustRightInd w:val="0"/>
        <w:spacing w:line="360" w:lineRule="auto"/>
        <w:ind w:left="567" w:hanging="567"/>
        <w:jc w:val="both"/>
        <w:rPr>
          <w:lang w:val="en-US"/>
        </w:rPr>
      </w:pPr>
      <w:r w:rsidRPr="002C797F">
        <w:rPr>
          <w:lang w:val="en-US"/>
        </w:rPr>
        <w:t xml:space="preserve">Creswell, J. W. (2017). </w:t>
      </w:r>
      <w:r w:rsidRPr="008B4E01">
        <w:rPr>
          <w:lang w:val="en-US"/>
        </w:rPr>
        <w:t>Karma yöntem araştırmalarına giriş</w:t>
      </w:r>
      <w:r w:rsidRPr="002C797F">
        <w:rPr>
          <w:lang w:val="en-US"/>
        </w:rPr>
        <w:t xml:space="preserve"> (M. Sözbilir, Çev.)</w:t>
      </w:r>
      <w:r w:rsidR="008B1595">
        <w:rPr>
          <w:lang w:val="en-US"/>
        </w:rPr>
        <w:t xml:space="preserve">. Ankara: </w:t>
      </w:r>
      <w:r w:rsidRPr="002C797F">
        <w:rPr>
          <w:lang w:val="en-US"/>
        </w:rPr>
        <w:t xml:space="preserve">Pegem </w:t>
      </w:r>
      <w:r w:rsidR="007F00DA">
        <w:rPr>
          <w:lang w:val="en-US"/>
        </w:rPr>
        <w:t>Yayıncılık.</w:t>
      </w:r>
    </w:p>
    <w:p w14:paraId="5511B5E8" w14:textId="0291D4AB" w:rsidR="009C228B" w:rsidRDefault="009C228B" w:rsidP="002C797F">
      <w:pPr>
        <w:widowControl w:val="0"/>
        <w:autoSpaceDE w:val="0"/>
        <w:autoSpaceDN w:val="0"/>
        <w:adjustRightInd w:val="0"/>
        <w:spacing w:line="360" w:lineRule="auto"/>
        <w:ind w:left="567" w:hanging="567"/>
        <w:jc w:val="both"/>
        <w:rPr>
          <w:lang w:val="en-US"/>
        </w:rPr>
      </w:pPr>
      <w:r w:rsidRPr="008B4E01">
        <w:rPr>
          <w:lang w:val="en-US"/>
        </w:rPr>
        <w:t xml:space="preserve">Çalışkan, M., &amp; Çoklar, A. (2019). Öğretmen </w:t>
      </w:r>
      <w:r w:rsidRPr="006849A8">
        <w:rPr>
          <w:lang w:val="en-US"/>
        </w:rPr>
        <w:t>adaylarının özgüvenleri ile teknoloji kullanımları arasındaki ilişkinin incelenmesi</w:t>
      </w:r>
      <w:r>
        <w:rPr>
          <w:lang w:val="en-US"/>
        </w:rPr>
        <w:t xml:space="preserve">. </w:t>
      </w:r>
      <w:r w:rsidRPr="008B4E01">
        <w:rPr>
          <w:i/>
          <w:iCs/>
          <w:lang w:val="en-US"/>
        </w:rPr>
        <w:t>Ahmet Keleşoğlu Eğitim Fakültesi Dergisi, 1 (2)</w:t>
      </w:r>
      <w:r w:rsidRPr="008B4E01">
        <w:rPr>
          <w:lang w:val="en-US"/>
        </w:rPr>
        <w:t xml:space="preserve"> , 86-98. D</w:t>
      </w:r>
      <w:r w:rsidR="00E611FC">
        <w:rPr>
          <w:lang w:val="en-US"/>
        </w:rPr>
        <w:t>oi</w:t>
      </w:r>
      <w:r w:rsidRPr="008B4E01">
        <w:rPr>
          <w:lang w:val="en-US"/>
        </w:rPr>
        <w:t>: 10.38151/akef.578807 </w:t>
      </w:r>
    </w:p>
    <w:p w14:paraId="1651329D" w14:textId="3493E366" w:rsidR="002C797F" w:rsidRDefault="002C797F" w:rsidP="002C797F">
      <w:pPr>
        <w:widowControl w:val="0"/>
        <w:autoSpaceDE w:val="0"/>
        <w:autoSpaceDN w:val="0"/>
        <w:adjustRightInd w:val="0"/>
        <w:spacing w:line="360" w:lineRule="auto"/>
        <w:ind w:left="567" w:hanging="567"/>
        <w:jc w:val="both"/>
        <w:rPr>
          <w:lang w:val="en-US"/>
        </w:rPr>
      </w:pPr>
      <w:r w:rsidRPr="002C797F">
        <w:rPr>
          <w:lang w:val="en-US"/>
        </w:rPr>
        <w:t>Demirer, V., &amp; Dikmen, C. H. (2018). Öğretmenlerin FATİH projesine yönelik görüşlerinin teknolojik pedagojik alan bilgisi bağlamında incelenmesi.</w:t>
      </w:r>
      <w:r w:rsidRPr="009C228B">
        <w:rPr>
          <w:i/>
          <w:iCs/>
          <w:lang w:val="en-US"/>
        </w:rPr>
        <w:t xml:space="preserve"> Ilkogretim Online, 17(1), </w:t>
      </w:r>
      <w:r w:rsidRPr="002C797F">
        <w:rPr>
          <w:lang w:val="en-US"/>
        </w:rPr>
        <w:t>26-46.</w:t>
      </w:r>
      <w:r w:rsidR="00F52349">
        <w:rPr>
          <w:lang w:val="en-US"/>
        </w:rPr>
        <w:t xml:space="preserve"> </w:t>
      </w:r>
      <w:r w:rsidR="00E611FC">
        <w:rPr>
          <w:lang w:val="en-US"/>
        </w:rPr>
        <w:t>D</w:t>
      </w:r>
      <w:r w:rsidR="00F52349">
        <w:rPr>
          <w:lang w:val="en-US"/>
        </w:rPr>
        <w:t xml:space="preserve">oi: </w:t>
      </w:r>
      <w:r w:rsidR="00F52349" w:rsidRPr="00F52349">
        <w:rPr>
          <w:lang w:val="en-US"/>
        </w:rPr>
        <w:t>10.17051/ilkonline.2018.413735</w:t>
      </w:r>
    </w:p>
    <w:p w14:paraId="72B05098" w14:textId="1E785A9B" w:rsidR="00384DDE" w:rsidRPr="008B4E01" w:rsidRDefault="00384DDE" w:rsidP="008B4E01">
      <w:pPr>
        <w:widowControl w:val="0"/>
        <w:autoSpaceDE w:val="0"/>
        <w:autoSpaceDN w:val="0"/>
        <w:adjustRightInd w:val="0"/>
        <w:spacing w:line="360" w:lineRule="auto"/>
        <w:ind w:left="567" w:hanging="567"/>
        <w:jc w:val="both"/>
        <w:rPr>
          <w:lang w:val="en-US"/>
        </w:rPr>
      </w:pPr>
      <w:r w:rsidRPr="008B4E01">
        <w:rPr>
          <w:lang w:val="en-US"/>
        </w:rPr>
        <w:t xml:space="preserve">Enochsson, A., &amp; Rizza, C. (2009). </w:t>
      </w:r>
      <w:r w:rsidRPr="009F4672">
        <w:rPr>
          <w:i/>
          <w:iCs/>
          <w:lang w:val="en-US"/>
        </w:rPr>
        <w:t>ICT in initial teacher training: Research review. OECD Education Working Papers, 38, OECD Publishing</w:t>
      </w:r>
      <w:r w:rsidRPr="008B4E01">
        <w:rPr>
          <w:lang w:val="en-US"/>
        </w:rPr>
        <w:t xml:space="preserve">. Retrieved </w:t>
      </w:r>
      <w:r>
        <w:rPr>
          <w:lang w:val="en-US"/>
        </w:rPr>
        <w:t>07/06/2021</w:t>
      </w:r>
      <w:r w:rsidRPr="008B4E01">
        <w:rPr>
          <w:lang w:val="en-US"/>
        </w:rPr>
        <w:t xml:space="preserve">, from http://www.oecd.org/edu/ ceri/ceri-ictandinitialteachertrainingresearchreviews.htm. </w:t>
      </w:r>
    </w:p>
    <w:p w14:paraId="440F6170" w14:textId="13529116" w:rsidR="002C797F" w:rsidRPr="002C797F" w:rsidRDefault="002C797F" w:rsidP="002C797F">
      <w:pPr>
        <w:widowControl w:val="0"/>
        <w:autoSpaceDE w:val="0"/>
        <w:autoSpaceDN w:val="0"/>
        <w:adjustRightInd w:val="0"/>
        <w:spacing w:line="360" w:lineRule="auto"/>
        <w:ind w:left="567" w:hanging="567"/>
        <w:jc w:val="both"/>
        <w:rPr>
          <w:lang w:val="en-US"/>
        </w:rPr>
      </w:pPr>
      <w:r w:rsidRPr="002C797F">
        <w:rPr>
          <w:lang w:val="en-US"/>
        </w:rPr>
        <w:t>Erzurum İl Milli Eğitim Müdürlüğü</w:t>
      </w:r>
      <w:r w:rsidR="002C2916">
        <w:rPr>
          <w:lang w:val="en-US"/>
        </w:rPr>
        <w:t>,</w:t>
      </w:r>
      <w:r w:rsidRPr="002C797F">
        <w:rPr>
          <w:lang w:val="en-US"/>
        </w:rPr>
        <w:t xml:space="preserve"> (2019). </w:t>
      </w:r>
      <w:r w:rsidRPr="009F4672">
        <w:rPr>
          <w:i/>
          <w:iCs/>
          <w:lang w:val="en-US"/>
        </w:rPr>
        <w:t xml:space="preserve">Erzurum </w:t>
      </w:r>
      <w:r w:rsidR="009F4672">
        <w:rPr>
          <w:i/>
          <w:iCs/>
          <w:lang w:val="en-US"/>
        </w:rPr>
        <w:t>i</w:t>
      </w:r>
      <w:r w:rsidR="00E970C1" w:rsidRPr="009F4672">
        <w:rPr>
          <w:i/>
          <w:iCs/>
          <w:lang w:val="en-US"/>
        </w:rPr>
        <w:t xml:space="preserve">l </w:t>
      </w:r>
      <w:r w:rsidR="009F4672">
        <w:rPr>
          <w:i/>
          <w:iCs/>
          <w:lang w:val="en-US"/>
        </w:rPr>
        <w:t>m</w:t>
      </w:r>
      <w:r w:rsidR="00E970C1" w:rsidRPr="009F4672">
        <w:rPr>
          <w:i/>
          <w:iCs/>
          <w:lang w:val="en-US"/>
        </w:rPr>
        <w:t xml:space="preserve">illi </w:t>
      </w:r>
      <w:r w:rsidR="009F4672">
        <w:rPr>
          <w:i/>
          <w:iCs/>
          <w:lang w:val="en-US"/>
        </w:rPr>
        <w:t>e</w:t>
      </w:r>
      <w:r w:rsidR="00E970C1" w:rsidRPr="009F4672">
        <w:rPr>
          <w:i/>
          <w:iCs/>
          <w:lang w:val="en-US"/>
        </w:rPr>
        <w:t xml:space="preserve">ğitim </w:t>
      </w:r>
      <w:r w:rsidR="009F4672">
        <w:rPr>
          <w:i/>
          <w:iCs/>
          <w:lang w:val="en-US"/>
        </w:rPr>
        <w:t>m</w:t>
      </w:r>
      <w:r w:rsidR="00E970C1" w:rsidRPr="009F4672">
        <w:rPr>
          <w:i/>
          <w:iCs/>
          <w:lang w:val="en-US"/>
        </w:rPr>
        <w:t xml:space="preserve">üdürlüğü </w:t>
      </w:r>
      <w:r w:rsidR="009F4672">
        <w:rPr>
          <w:i/>
          <w:iCs/>
          <w:lang w:val="en-US"/>
        </w:rPr>
        <w:t>s</w:t>
      </w:r>
      <w:r w:rsidR="00E970C1" w:rsidRPr="009F4672">
        <w:rPr>
          <w:i/>
          <w:iCs/>
          <w:lang w:val="en-US"/>
        </w:rPr>
        <w:t xml:space="preserve">tratejik </w:t>
      </w:r>
      <w:r w:rsidR="009F4672">
        <w:rPr>
          <w:i/>
          <w:iCs/>
          <w:lang w:val="en-US"/>
        </w:rPr>
        <w:t>p</w:t>
      </w:r>
      <w:r w:rsidR="00E970C1" w:rsidRPr="009F4672">
        <w:rPr>
          <w:i/>
          <w:iCs/>
          <w:lang w:val="en-US"/>
        </w:rPr>
        <w:t>lan</w:t>
      </w:r>
      <w:r w:rsidRPr="009F4672">
        <w:rPr>
          <w:i/>
          <w:iCs/>
          <w:lang w:val="en-US"/>
        </w:rPr>
        <w:t>.</w:t>
      </w:r>
      <w:r w:rsidRPr="002C797F">
        <w:rPr>
          <w:lang w:val="en-US"/>
        </w:rPr>
        <w:t xml:space="preserve"> </w:t>
      </w:r>
      <w:r w:rsidR="009F4672">
        <w:rPr>
          <w:lang w:val="en-US"/>
        </w:rPr>
        <w:t xml:space="preserve">10.02.2021 tarihinde </w:t>
      </w:r>
      <w:r w:rsidRPr="002C797F">
        <w:rPr>
          <w:lang w:val="en-US"/>
        </w:rPr>
        <w:t>http://erzurum.meb.gov.tr/www/erzurum-il-milli-egitim-mudurlu</w:t>
      </w:r>
      <w:r w:rsidR="002C2916">
        <w:rPr>
          <w:lang w:val="en-US"/>
        </w:rPr>
        <w:t xml:space="preserve"> </w:t>
      </w:r>
      <w:r w:rsidRPr="002C797F">
        <w:rPr>
          <w:lang w:val="en-US"/>
        </w:rPr>
        <w:t>gu-2015-2019-donemi-stratejik-plani/icerik/648</w:t>
      </w:r>
      <w:r w:rsidR="00E970C1">
        <w:rPr>
          <w:lang w:val="en-US"/>
        </w:rPr>
        <w:t xml:space="preserve"> adresinden alınmıştır</w:t>
      </w:r>
      <w:r w:rsidRPr="002C797F">
        <w:rPr>
          <w:lang w:val="en-US"/>
        </w:rPr>
        <w:t>.</w:t>
      </w:r>
    </w:p>
    <w:p w14:paraId="1D19EC91" w14:textId="742905C9" w:rsidR="002C797F" w:rsidRDefault="002C797F" w:rsidP="002C797F">
      <w:pPr>
        <w:widowControl w:val="0"/>
        <w:autoSpaceDE w:val="0"/>
        <w:autoSpaceDN w:val="0"/>
        <w:adjustRightInd w:val="0"/>
        <w:spacing w:line="360" w:lineRule="auto"/>
        <w:ind w:left="567" w:hanging="567"/>
        <w:jc w:val="both"/>
        <w:rPr>
          <w:lang w:val="en-US"/>
        </w:rPr>
      </w:pPr>
      <w:r w:rsidRPr="002C797F">
        <w:rPr>
          <w:lang w:val="en-US"/>
        </w:rPr>
        <w:t>Günbayı, İ., &amp; Taşdöğen, B. (2012</w:t>
      </w:r>
      <w:r w:rsidR="009C228B">
        <w:rPr>
          <w:lang w:val="en-US"/>
        </w:rPr>
        <w:t>)</w:t>
      </w:r>
      <w:r w:rsidRPr="002C797F">
        <w:rPr>
          <w:lang w:val="en-US"/>
        </w:rPr>
        <w:t xml:space="preserve">. İlköğretim okullarında çalışan öğretmenlerin hizmet içi eğitim programları üzerine görüşleri: Bir durum çalışması. </w:t>
      </w:r>
      <w:r w:rsidRPr="009C228B">
        <w:rPr>
          <w:i/>
          <w:iCs/>
          <w:lang w:val="en-US"/>
        </w:rPr>
        <w:t>İnsan ve Toplum Bilimleri Araştırmaları Dergisi, 1(3)</w:t>
      </w:r>
      <w:r w:rsidRPr="002C797F">
        <w:rPr>
          <w:lang w:val="en-US"/>
        </w:rPr>
        <w:t>, 87-117.</w:t>
      </w:r>
    </w:p>
    <w:p w14:paraId="568A2C94" w14:textId="75EB2F11" w:rsidR="005C3F08" w:rsidRPr="002C797F" w:rsidRDefault="005C3F08" w:rsidP="005C3F08">
      <w:pPr>
        <w:widowControl w:val="0"/>
        <w:autoSpaceDE w:val="0"/>
        <w:autoSpaceDN w:val="0"/>
        <w:adjustRightInd w:val="0"/>
        <w:spacing w:line="360" w:lineRule="auto"/>
        <w:ind w:left="567" w:hanging="567"/>
        <w:jc w:val="both"/>
        <w:rPr>
          <w:lang w:val="en-US"/>
        </w:rPr>
      </w:pPr>
      <w:r w:rsidRPr="005C3F08">
        <w:rPr>
          <w:lang w:val="en-US"/>
        </w:rPr>
        <w:t>Graham, C. R., Burgoyne, N., Cantrell, P., Smith, L., Clair St., L., &amp; Harris, R. (2009). TPACK development in science teaching: Measuring the TPACK confidence of inservice science teachers.</w:t>
      </w:r>
      <w:r>
        <w:rPr>
          <w:lang w:val="en-US"/>
        </w:rPr>
        <w:t xml:space="preserve"> </w:t>
      </w:r>
      <w:r w:rsidRPr="009C228B">
        <w:rPr>
          <w:i/>
          <w:iCs/>
          <w:lang w:val="en-US"/>
        </w:rPr>
        <w:t>TechTrends, 53(5)</w:t>
      </w:r>
      <w:r w:rsidRPr="005C3F08">
        <w:rPr>
          <w:lang w:val="en-US"/>
        </w:rPr>
        <w:t xml:space="preserve">, 70–79. </w:t>
      </w:r>
      <w:r w:rsidR="00E611FC">
        <w:rPr>
          <w:lang w:val="en-US"/>
        </w:rPr>
        <w:t>D</w:t>
      </w:r>
      <w:r>
        <w:rPr>
          <w:lang w:val="en-US"/>
        </w:rPr>
        <w:t>oi:</w:t>
      </w:r>
      <w:r w:rsidRPr="005C3F08">
        <w:rPr>
          <w:lang w:val="en-US"/>
        </w:rPr>
        <w:t>10.1007/s11528-009-0328-0</w:t>
      </w:r>
    </w:p>
    <w:p w14:paraId="06953937" w14:textId="051272F1" w:rsidR="002C797F" w:rsidRPr="002C797F" w:rsidRDefault="002C797F" w:rsidP="002C797F">
      <w:pPr>
        <w:widowControl w:val="0"/>
        <w:autoSpaceDE w:val="0"/>
        <w:autoSpaceDN w:val="0"/>
        <w:adjustRightInd w:val="0"/>
        <w:spacing w:line="360" w:lineRule="auto"/>
        <w:ind w:left="567" w:hanging="567"/>
        <w:jc w:val="both"/>
        <w:rPr>
          <w:lang w:val="en-US"/>
        </w:rPr>
      </w:pPr>
      <w:r w:rsidRPr="002C797F">
        <w:rPr>
          <w:lang w:val="en-US"/>
        </w:rPr>
        <w:t xml:space="preserve">Kaleli Yılmaz, G. (2015). Türkiye’deki teknolojik pedagojik alan bilgisi çalışmalarının </w:t>
      </w:r>
      <w:r w:rsidR="002C2916">
        <w:rPr>
          <w:lang w:val="en-US"/>
        </w:rPr>
        <w:t>a</w:t>
      </w:r>
      <w:r w:rsidRPr="002C797F">
        <w:rPr>
          <w:lang w:val="en-US"/>
        </w:rPr>
        <w:t xml:space="preserve">nalizi: Bir meta-sentez çalışması. </w:t>
      </w:r>
      <w:r w:rsidRPr="002C2916">
        <w:rPr>
          <w:i/>
          <w:iCs/>
          <w:lang w:val="en-US"/>
        </w:rPr>
        <w:t>Eğitim ve Bilim, 40</w:t>
      </w:r>
      <w:r w:rsidR="002C2916" w:rsidRPr="002C2916">
        <w:rPr>
          <w:i/>
          <w:iCs/>
          <w:lang w:val="en-US"/>
        </w:rPr>
        <w:t xml:space="preserve"> </w:t>
      </w:r>
      <w:r w:rsidRPr="002C2916">
        <w:rPr>
          <w:i/>
          <w:iCs/>
          <w:lang w:val="en-US"/>
        </w:rPr>
        <w:t>(178)</w:t>
      </w:r>
      <w:r w:rsidRPr="002C797F">
        <w:rPr>
          <w:lang w:val="en-US"/>
        </w:rPr>
        <w:t>, 103-122.</w:t>
      </w:r>
      <w:r w:rsidR="00976C82">
        <w:rPr>
          <w:lang w:val="en-US"/>
        </w:rPr>
        <w:tab/>
      </w:r>
      <w:r w:rsidR="005C3F08">
        <w:rPr>
          <w:lang w:val="en-US"/>
        </w:rPr>
        <w:t xml:space="preserve"> </w:t>
      </w:r>
      <w:r w:rsidR="00E611FC">
        <w:rPr>
          <w:lang w:val="en-US"/>
        </w:rPr>
        <w:t>D</w:t>
      </w:r>
      <w:r w:rsidR="00F52349">
        <w:rPr>
          <w:lang w:val="en-US"/>
        </w:rPr>
        <w:t>oi:</w:t>
      </w:r>
      <w:r w:rsidR="00F52349" w:rsidRPr="00F52349">
        <w:rPr>
          <w:lang w:val="en-US"/>
        </w:rPr>
        <w:t>10.15390/EB.</w:t>
      </w:r>
      <w:r w:rsidR="009C228B">
        <w:rPr>
          <w:lang w:val="en-US"/>
        </w:rPr>
        <w:t xml:space="preserve"> </w:t>
      </w:r>
      <w:r w:rsidR="00F52349" w:rsidRPr="00F52349">
        <w:rPr>
          <w:lang w:val="en-US"/>
        </w:rPr>
        <w:t>2015.</w:t>
      </w:r>
      <w:r w:rsidR="00E611FC">
        <w:rPr>
          <w:lang w:val="en-US"/>
        </w:rPr>
        <w:t xml:space="preserve"> </w:t>
      </w:r>
      <w:r w:rsidR="00F52349" w:rsidRPr="00F52349">
        <w:rPr>
          <w:lang w:val="en-US"/>
        </w:rPr>
        <w:t>4087</w:t>
      </w:r>
    </w:p>
    <w:p w14:paraId="25C0B1D9" w14:textId="7632B1D7" w:rsidR="002C797F" w:rsidRDefault="002C797F" w:rsidP="002C797F">
      <w:pPr>
        <w:widowControl w:val="0"/>
        <w:autoSpaceDE w:val="0"/>
        <w:autoSpaceDN w:val="0"/>
        <w:adjustRightInd w:val="0"/>
        <w:spacing w:line="360" w:lineRule="auto"/>
        <w:ind w:left="567" w:hanging="567"/>
        <w:jc w:val="both"/>
        <w:rPr>
          <w:lang w:val="en-US"/>
        </w:rPr>
      </w:pPr>
      <w:r w:rsidRPr="002C797F">
        <w:rPr>
          <w:lang w:val="en-US"/>
        </w:rPr>
        <w:t xml:space="preserve">Karataş, A., &amp; Akgün, Ö. E. (2018). Lise öğretmenlerinin FATİH </w:t>
      </w:r>
      <w:r w:rsidR="002C2916">
        <w:rPr>
          <w:lang w:val="en-US"/>
        </w:rPr>
        <w:t>p</w:t>
      </w:r>
      <w:r w:rsidRPr="002C797F">
        <w:rPr>
          <w:lang w:val="en-US"/>
        </w:rPr>
        <w:t xml:space="preserve">rojesi’ni uygulamaya yönelik teknolojik pedagojik alan bilgisi yeterliliklerinin incelenmesi: Adıyaman ili örneği. </w:t>
      </w:r>
      <w:r w:rsidRPr="00F03725">
        <w:rPr>
          <w:i/>
          <w:iCs/>
          <w:lang w:val="en-US"/>
        </w:rPr>
        <w:t>Medeniyet Eğitim Araştırmaları Dergisi, 1(4)</w:t>
      </w:r>
      <w:r w:rsidRPr="002C797F">
        <w:rPr>
          <w:lang w:val="en-US"/>
        </w:rPr>
        <w:t>, 10-30.</w:t>
      </w:r>
    </w:p>
    <w:p w14:paraId="5629BAE6" w14:textId="066357D6" w:rsidR="00D678D1" w:rsidRPr="008B4E01" w:rsidRDefault="00D678D1" w:rsidP="008B4E01">
      <w:pPr>
        <w:widowControl w:val="0"/>
        <w:autoSpaceDE w:val="0"/>
        <w:autoSpaceDN w:val="0"/>
        <w:adjustRightInd w:val="0"/>
        <w:spacing w:line="360" w:lineRule="auto"/>
        <w:ind w:left="567" w:hanging="567"/>
        <w:jc w:val="both"/>
        <w:rPr>
          <w:lang w:val="en-US"/>
        </w:rPr>
      </w:pPr>
      <w:r w:rsidRPr="008B4E01">
        <w:rPr>
          <w:lang w:val="en-US"/>
        </w:rPr>
        <w:t xml:space="preserve">Kay, R. H. (2006). Evaluating strategies used to incorporate technology into preservice education: A review of the literature. </w:t>
      </w:r>
      <w:r w:rsidRPr="008B4E01">
        <w:rPr>
          <w:i/>
          <w:iCs/>
          <w:lang w:val="en-US"/>
        </w:rPr>
        <w:t>Journal of Research on Technology in Education, 38(4),</w:t>
      </w:r>
      <w:r w:rsidRPr="008B4E01">
        <w:rPr>
          <w:lang w:val="en-US"/>
        </w:rPr>
        <w:t xml:space="preserve"> 383–408.</w:t>
      </w:r>
    </w:p>
    <w:p w14:paraId="6C739484" w14:textId="506D1F19" w:rsidR="002C797F" w:rsidRPr="002C797F" w:rsidRDefault="002C797F" w:rsidP="002C797F">
      <w:pPr>
        <w:widowControl w:val="0"/>
        <w:autoSpaceDE w:val="0"/>
        <w:autoSpaceDN w:val="0"/>
        <w:adjustRightInd w:val="0"/>
        <w:spacing w:line="360" w:lineRule="auto"/>
        <w:ind w:left="567" w:hanging="567"/>
        <w:jc w:val="both"/>
        <w:rPr>
          <w:lang w:val="en-US"/>
        </w:rPr>
      </w:pPr>
      <w:r w:rsidRPr="002C797F">
        <w:rPr>
          <w:lang w:val="en-US"/>
        </w:rPr>
        <w:lastRenderedPageBreak/>
        <w:t xml:space="preserve">Kayaduman, H., Sırakaya, M., &amp; Seferoğlu, S. S. (2011). Eğitimde FATİH projesinin öğretmenlerin yeterlik durumları açısından incelenmesi. </w:t>
      </w:r>
      <w:r w:rsidRPr="00F03725">
        <w:rPr>
          <w:i/>
          <w:iCs/>
          <w:lang w:val="en-US"/>
        </w:rPr>
        <w:t xml:space="preserve">Akademik </w:t>
      </w:r>
      <w:r w:rsidR="00E611FC">
        <w:rPr>
          <w:i/>
          <w:iCs/>
          <w:lang w:val="en-US"/>
        </w:rPr>
        <w:t>B</w:t>
      </w:r>
      <w:r w:rsidRPr="00F03725">
        <w:rPr>
          <w:i/>
          <w:iCs/>
          <w:lang w:val="en-US"/>
        </w:rPr>
        <w:t>ilişim, 11,</w:t>
      </w:r>
      <w:r w:rsidRPr="002C797F">
        <w:rPr>
          <w:lang w:val="en-US"/>
        </w:rPr>
        <w:t xml:space="preserve"> 123–129.</w:t>
      </w:r>
    </w:p>
    <w:p w14:paraId="29157F1F" w14:textId="5FFFC989" w:rsidR="002C797F" w:rsidRDefault="002C797F" w:rsidP="002C797F">
      <w:pPr>
        <w:widowControl w:val="0"/>
        <w:autoSpaceDE w:val="0"/>
        <w:autoSpaceDN w:val="0"/>
        <w:adjustRightInd w:val="0"/>
        <w:spacing w:line="360" w:lineRule="auto"/>
        <w:ind w:left="567" w:hanging="567"/>
        <w:jc w:val="both"/>
        <w:rPr>
          <w:lang w:val="en-US"/>
        </w:rPr>
      </w:pPr>
      <w:r w:rsidRPr="002C797F">
        <w:rPr>
          <w:lang w:val="en-US"/>
        </w:rPr>
        <w:t>Keleşoğlu, S., &amp; Yiğit, E. Ö. (2017). Yenilikçi tarih öğretimi hizmet içi eğitim programının öğretmen görüşlerine dayalı olarak değerlendirilmesi</w:t>
      </w:r>
      <w:r w:rsidRPr="00F03725">
        <w:rPr>
          <w:i/>
          <w:iCs/>
          <w:lang w:val="en-US"/>
        </w:rPr>
        <w:t>. Journal of Faculty of Educational Sciences, 50(1)</w:t>
      </w:r>
      <w:r w:rsidRPr="002C797F">
        <w:rPr>
          <w:lang w:val="en-US"/>
        </w:rPr>
        <w:t>, 161-187.</w:t>
      </w:r>
      <w:r w:rsidR="00F52349">
        <w:rPr>
          <w:lang w:val="en-US"/>
        </w:rPr>
        <w:t xml:space="preserve"> </w:t>
      </w:r>
      <w:r w:rsidR="00E611FC">
        <w:rPr>
          <w:lang w:val="en-US"/>
        </w:rPr>
        <w:t>D</w:t>
      </w:r>
      <w:r w:rsidR="00F52349">
        <w:rPr>
          <w:lang w:val="en-US"/>
        </w:rPr>
        <w:t xml:space="preserve">oi: </w:t>
      </w:r>
      <w:r w:rsidR="00F52349" w:rsidRPr="00F52349">
        <w:rPr>
          <w:lang w:val="en-US"/>
        </w:rPr>
        <w:t>10.1501/Egifak_0000001391</w:t>
      </w:r>
    </w:p>
    <w:p w14:paraId="66094CC0" w14:textId="20A2EB0E" w:rsidR="008B1595" w:rsidRPr="002C797F" w:rsidRDefault="008B1595" w:rsidP="008B1595">
      <w:pPr>
        <w:widowControl w:val="0"/>
        <w:autoSpaceDE w:val="0"/>
        <w:autoSpaceDN w:val="0"/>
        <w:adjustRightInd w:val="0"/>
        <w:spacing w:line="360" w:lineRule="auto"/>
        <w:ind w:left="567" w:hanging="567"/>
        <w:jc w:val="both"/>
        <w:rPr>
          <w:lang w:val="en-US"/>
        </w:rPr>
      </w:pPr>
      <w:r w:rsidRPr="008B1595">
        <w:rPr>
          <w:lang w:val="en-US"/>
        </w:rPr>
        <w:t>Kilmen, S. (2015). Eğitim araştırmacıları için SPSS uygulamalı istatistik.</w:t>
      </w:r>
      <w:r>
        <w:rPr>
          <w:lang w:val="en-US"/>
        </w:rPr>
        <w:t xml:space="preserve"> </w:t>
      </w:r>
      <w:r w:rsidRPr="008B1595">
        <w:rPr>
          <w:lang w:val="en-US"/>
        </w:rPr>
        <w:t>Ankara: Edge Akademi</w:t>
      </w:r>
      <w:r>
        <w:rPr>
          <w:lang w:val="en-US"/>
        </w:rPr>
        <w:t xml:space="preserve"> Yayınları.</w:t>
      </w:r>
    </w:p>
    <w:p w14:paraId="38BA82C8" w14:textId="1BD83E55" w:rsidR="002C797F" w:rsidRDefault="002C797F" w:rsidP="002C797F">
      <w:pPr>
        <w:widowControl w:val="0"/>
        <w:autoSpaceDE w:val="0"/>
        <w:autoSpaceDN w:val="0"/>
        <w:adjustRightInd w:val="0"/>
        <w:spacing w:line="360" w:lineRule="auto"/>
        <w:ind w:left="567" w:hanging="567"/>
        <w:jc w:val="both"/>
        <w:rPr>
          <w:lang w:val="en-US"/>
        </w:rPr>
      </w:pPr>
      <w:r w:rsidRPr="002C797F">
        <w:rPr>
          <w:lang w:val="en-US"/>
        </w:rPr>
        <w:t xml:space="preserve">Kocaoğlu, B. Ü., &amp; Akgün, Ö. E. (2015). Lise öğretmenlerinin FATİH projesi teknolojilerini kullanmaya yönelik öz-yeterlilik inançları. </w:t>
      </w:r>
      <w:r w:rsidRPr="00F03725">
        <w:rPr>
          <w:i/>
          <w:iCs/>
          <w:lang w:val="en-US"/>
        </w:rPr>
        <w:t>Uluslararası Eğitim Bilimleri Dergisi, 4,</w:t>
      </w:r>
      <w:r w:rsidRPr="002C797F">
        <w:rPr>
          <w:lang w:val="en-US"/>
        </w:rPr>
        <w:t xml:space="preserve"> 259-276.</w:t>
      </w:r>
      <w:r w:rsidR="00F52349">
        <w:rPr>
          <w:lang w:val="en-US"/>
        </w:rPr>
        <w:t xml:space="preserve"> </w:t>
      </w:r>
      <w:r w:rsidR="00E611FC">
        <w:rPr>
          <w:lang w:val="en-US"/>
        </w:rPr>
        <w:t>D</w:t>
      </w:r>
      <w:r w:rsidR="00F52349">
        <w:rPr>
          <w:lang w:val="en-US"/>
        </w:rPr>
        <w:t xml:space="preserve">oi: </w:t>
      </w:r>
      <w:r w:rsidR="00F52349" w:rsidRPr="00F52349">
        <w:rPr>
          <w:lang w:val="en-US"/>
        </w:rPr>
        <w:t>10.16991/INESJOURNAL.81</w:t>
      </w:r>
    </w:p>
    <w:p w14:paraId="2A29A8F0" w14:textId="5635F497" w:rsidR="00384DDE" w:rsidRPr="002C797F" w:rsidRDefault="00384DDE" w:rsidP="002C797F">
      <w:pPr>
        <w:widowControl w:val="0"/>
        <w:autoSpaceDE w:val="0"/>
        <w:autoSpaceDN w:val="0"/>
        <w:adjustRightInd w:val="0"/>
        <w:spacing w:line="360" w:lineRule="auto"/>
        <w:ind w:left="567" w:hanging="567"/>
        <w:jc w:val="both"/>
        <w:rPr>
          <w:lang w:val="en-US"/>
        </w:rPr>
      </w:pPr>
      <w:r w:rsidRPr="008B4E01">
        <w:rPr>
          <w:lang w:val="en-US"/>
        </w:rPr>
        <w:t>Lehiste, P. (2015). The impact of a professional development program on in-service teachers’ TPACK: A study from Estonia.</w:t>
      </w:r>
      <w:r>
        <w:rPr>
          <w:i/>
          <w:iCs/>
          <w:lang w:val="en-US"/>
        </w:rPr>
        <w:t xml:space="preserve"> </w:t>
      </w:r>
      <w:r w:rsidRPr="008B4E01">
        <w:rPr>
          <w:i/>
          <w:iCs/>
          <w:lang w:val="en-US"/>
        </w:rPr>
        <w:t>Problems of Education in the 21st Century,</w:t>
      </w:r>
      <w:r>
        <w:rPr>
          <w:i/>
          <w:iCs/>
          <w:lang w:val="en-US"/>
        </w:rPr>
        <w:t xml:space="preserve"> </w:t>
      </w:r>
      <w:r w:rsidRPr="008B4E01">
        <w:rPr>
          <w:i/>
          <w:iCs/>
          <w:lang w:val="en-US"/>
        </w:rPr>
        <w:t>66,</w:t>
      </w:r>
      <w:r w:rsidRPr="008B4E01">
        <w:rPr>
          <w:lang w:val="en-US"/>
        </w:rPr>
        <w:t xml:space="preserve"> 18</w:t>
      </w:r>
      <w:r>
        <w:rPr>
          <w:lang w:val="en-US"/>
        </w:rPr>
        <w:t>-28</w:t>
      </w:r>
      <w:r w:rsidRPr="008B4E01">
        <w:rPr>
          <w:lang w:val="en-US"/>
        </w:rPr>
        <w:t>.</w:t>
      </w:r>
    </w:p>
    <w:p w14:paraId="6638072C" w14:textId="1798322D" w:rsidR="002C797F" w:rsidRPr="002C797F" w:rsidRDefault="002C797F" w:rsidP="002C797F">
      <w:pPr>
        <w:widowControl w:val="0"/>
        <w:autoSpaceDE w:val="0"/>
        <w:autoSpaceDN w:val="0"/>
        <w:adjustRightInd w:val="0"/>
        <w:spacing w:line="360" w:lineRule="auto"/>
        <w:ind w:left="567" w:hanging="567"/>
        <w:jc w:val="both"/>
        <w:rPr>
          <w:lang w:val="en-US"/>
        </w:rPr>
      </w:pPr>
      <w:r w:rsidRPr="002C797F">
        <w:rPr>
          <w:lang w:val="en-US"/>
        </w:rPr>
        <w:t xml:space="preserve">Limon, İ. (2014). </w:t>
      </w:r>
      <w:r w:rsidRPr="008B4E01">
        <w:rPr>
          <w:lang w:val="en-US"/>
        </w:rPr>
        <w:t>Yüz yüze ve uzakan hizmet içi eğitim faaliyetlerine yönelik öğremten algıları (Sakarya ili örneği)</w:t>
      </w:r>
      <w:r w:rsidRPr="002C797F">
        <w:rPr>
          <w:lang w:val="en-US"/>
        </w:rPr>
        <w:t xml:space="preserve"> </w:t>
      </w:r>
      <w:r w:rsidR="00976C82">
        <w:rPr>
          <w:lang w:val="en-US"/>
        </w:rPr>
        <w:t>(</w:t>
      </w:r>
      <w:r w:rsidR="007F00DA">
        <w:rPr>
          <w:lang w:val="en-US"/>
        </w:rPr>
        <w:t>y</w:t>
      </w:r>
      <w:r w:rsidR="00976C82">
        <w:rPr>
          <w:lang w:val="en-US"/>
        </w:rPr>
        <w:t>ayımlanmamış y</w:t>
      </w:r>
      <w:r w:rsidRPr="002C797F">
        <w:rPr>
          <w:lang w:val="en-US"/>
        </w:rPr>
        <w:t>üksek lisans</w:t>
      </w:r>
      <w:r w:rsidR="00976C82">
        <w:rPr>
          <w:lang w:val="en-US"/>
        </w:rPr>
        <w:t xml:space="preserve"> tezi)</w:t>
      </w:r>
      <w:r w:rsidRPr="002C797F">
        <w:rPr>
          <w:lang w:val="en-US"/>
        </w:rPr>
        <w:t>. Sakarya Üniversitesi</w:t>
      </w:r>
      <w:r w:rsidR="00E970C1">
        <w:rPr>
          <w:lang w:val="en-US"/>
        </w:rPr>
        <w:t>,</w:t>
      </w:r>
      <w:r w:rsidR="00976C82">
        <w:rPr>
          <w:lang w:val="en-US"/>
        </w:rPr>
        <w:t xml:space="preserve"> Sakarya.</w:t>
      </w:r>
    </w:p>
    <w:p w14:paraId="0E781EFE" w14:textId="30567FC1" w:rsidR="002C797F" w:rsidRPr="002C797F" w:rsidRDefault="002C797F" w:rsidP="002C797F">
      <w:pPr>
        <w:widowControl w:val="0"/>
        <w:autoSpaceDE w:val="0"/>
        <w:autoSpaceDN w:val="0"/>
        <w:adjustRightInd w:val="0"/>
        <w:spacing w:line="360" w:lineRule="auto"/>
        <w:ind w:left="567" w:hanging="567"/>
        <w:jc w:val="both"/>
        <w:rPr>
          <w:lang w:val="en-US"/>
        </w:rPr>
      </w:pPr>
      <w:r w:rsidRPr="002C797F">
        <w:rPr>
          <w:lang w:val="en-US"/>
        </w:rPr>
        <w:t xml:space="preserve">MEB. (2016). </w:t>
      </w:r>
      <w:r w:rsidRPr="002C2916">
        <w:rPr>
          <w:i/>
          <w:iCs/>
          <w:lang w:val="en-US"/>
        </w:rPr>
        <w:t xml:space="preserve">Fatih </w:t>
      </w:r>
      <w:r w:rsidR="002C2916" w:rsidRPr="002C2916">
        <w:rPr>
          <w:i/>
          <w:iCs/>
          <w:lang w:val="en-US"/>
        </w:rPr>
        <w:t>p</w:t>
      </w:r>
      <w:r w:rsidR="00E970C1" w:rsidRPr="002C2916">
        <w:rPr>
          <w:i/>
          <w:iCs/>
          <w:lang w:val="en-US"/>
        </w:rPr>
        <w:t xml:space="preserve">rojesi </w:t>
      </w:r>
      <w:r w:rsidR="002C2916" w:rsidRPr="002C2916">
        <w:rPr>
          <w:i/>
          <w:iCs/>
          <w:lang w:val="en-US"/>
        </w:rPr>
        <w:t>ö</w:t>
      </w:r>
      <w:r w:rsidR="00E970C1" w:rsidRPr="002C2916">
        <w:rPr>
          <w:i/>
          <w:iCs/>
          <w:lang w:val="en-US"/>
        </w:rPr>
        <w:t xml:space="preserve">ğretmen </w:t>
      </w:r>
      <w:r w:rsidR="002C2916" w:rsidRPr="002C2916">
        <w:rPr>
          <w:i/>
          <w:iCs/>
          <w:lang w:val="en-US"/>
        </w:rPr>
        <w:t>e</w:t>
      </w:r>
      <w:r w:rsidR="00E970C1" w:rsidRPr="002C2916">
        <w:rPr>
          <w:i/>
          <w:iCs/>
          <w:lang w:val="en-US"/>
        </w:rPr>
        <w:t>ğitimler</w:t>
      </w:r>
      <w:r w:rsidRPr="002C2916">
        <w:rPr>
          <w:i/>
          <w:iCs/>
          <w:lang w:val="en-US"/>
        </w:rPr>
        <w:t>i.</w:t>
      </w:r>
      <w:r w:rsidR="002C2916">
        <w:rPr>
          <w:lang w:val="en-US"/>
        </w:rPr>
        <w:t xml:space="preserve"> 07.06.2021 tarihinde </w:t>
      </w:r>
      <w:r w:rsidRPr="002C797F">
        <w:rPr>
          <w:lang w:val="en-US"/>
        </w:rPr>
        <w:t>http://turgutlu.meb.</w:t>
      </w:r>
      <w:r w:rsidR="002C2916">
        <w:rPr>
          <w:lang w:val="en-US"/>
        </w:rPr>
        <w:t xml:space="preserve"> </w:t>
      </w:r>
      <w:r w:rsidRPr="002C797F">
        <w:rPr>
          <w:lang w:val="en-US"/>
        </w:rPr>
        <w:t>gov.tr/meb_iys_dosyalar/2016_10/14092100_fatih_projesi_ogretmen_egitimleri.pdf</w:t>
      </w:r>
      <w:r w:rsidR="00E970C1">
        <w:rPr>
          <w:lang w:val="en-US"/>
        </w:rPr>
        <w:t xml:space="preserve"> adresinden alınmıştır.</w:t>
      </w:r>
    </w:p>
    <w:p w14:paraId="3149C15A" w14:textId="1ACA2816" w:rsidR="002C797F" w:rsidRPr="002C797F" w:rsidRDefault="002C797F" w:rsidP="002C797F">
      <w:pPr>
        <w:widowControl w:val="0"/>
        <w:autoSpaceDE w:val="0"/>
        <w:autoSpaceDN w:val="0"/>
        <w:adjustRightInd w:val="0"/>
        <w:spacing w:line="360" w:lineRule="auto"/>
        <w:ind w:left="567" w:hanging="567"/>
        <w:jc w:val="both"/>
        <w:rPr>
          <w:lang w:val="en-US"/>
        </w:rPr>
      </w:pPr>
      <w:r w:rsidRPr="002C797F">
        <w:rPr>
          <w:lang w:val="en-US"/>
        </w:rPr>
        <w:t xml:space="preserve">MEB. (2020). </w:t>
      </w:r>
      <w:r w:rsidRPr="002C2916">
        <w:rPr>
          <w:i/>
          <w:iCs/>
          <w:lang w:val="en-US"/>
        </w:rPr>
        <w:t xml:space="preserve">Fatih </w:t>
      </w:r>
      <w:r w:rsidR="002C2916" w:rsidRPr="002C2916">
        <w:rPr>
          <w:i/>
          <w:iCs/>
          <w:lang w:val="en-US"/>
        </w:rPr>
        <w:t>p</w:t>
      </w:r>
      <w:r w:rsidRPr="002C2916">
        <w:rPr>
          <w:i/>
          <w:iCs/>
          <w:lang w:val="en-US"/>
        </w:rPr>
        <w:t>rojesi.</w:t>
      </w:r>
      <w:r w:rsidRPr="002C797F">
        <w:rPr>
          <w:lang w:val="en-US"/>
        </w:rPr>
        <w:t xml:space="preserve"> </w:t>
      </w:r>
      <w:r w:rsidR="002C2916">
        <w:rPr>
          <w:lang w:val="en-US"/>
        </w:rPr>
        <w:t xml:space="preserve">07.06.2021 tarihinde </w:t>
      </w:r>
      <w:r w:rsidRPr="002C797F">
        <w:rPr>
          <w:lang w:val="en-US"/>
        </w:rPr>
        <w:t>http://fatihprojesi.meb.gov.tr/about.html</w:t>
      </w:r>
      <w:r w:rsidR="00E970C1">
        <w:rPr>
          <w:lang w:val="en-US"/>
        </w:rPr>
        <w:t xml:space="preserve"> adresinden alınmıştır.</w:t>
      </w:r>
    </w:p>
    <w:p w14:paraId="758B73AE" w14:textId="77777777" w:rsidR="002C797F" w:rsidRPr="002C797F" w:rsidRDefault="002C797F" w:rsidP="002C797F">
      <w:pPr>
        <w:widowControl w:val="0"/>
        <w:autoSpaceDE w:val="0"/>
        <w:autoSpaceDN w:val="0"/>
        <w:adjustRightInd w:val="0"/>
        <w:spacing w:line="360" w:lineRule="auto"/>
        <w:ind w:left="567" w:hanging="567"/>
        <w:jc w:val="both"/>
        <w:rPr>
          <w:lang w:val="en-US"/>
        </w:rPr>
      </w:pPr>
      <w:r w:rsidRPr="002C797F">
        <w:rPr>
          <w:lang w:val="en-US"/>
        </w:rPr>
        <w:t xml:space="preserve">Meriç, G. (2014). Fen ve teknoloji öğretmen adaylarının teknolojik pedagojik alan bilgisi konusunda öz güven seviyelerinin belirlenmesi. </w:t>
      </w:r>
      <w:r w:rsidRPr="00F03725">
        <w:rPr>
          <w:i/>
          <w:iCs/>
          <w:lang w:val="en-US"/>
        </w:rPr>
        <w:t>Eğitimde Kuram ve Uygulama, 10</w:t>
      </w:r>
      <w:r w:rsidRPr="002C797F">
        <w:rPr>
          <w:lang w:val="en-US"/>
        </w:rPr>
        <w:t>(2), 352-367.</w:t>
      </w:r>
    </w:p>
    <w:p w14:paraId="01E1E030" w14:textId="77777777" w:rsidR="002C797F" w:rsidRPr="002C797F" w:rsidRDefault="002C797F" w:rsidP="002C797F">
      <w:pPr>
        <w:widowControl w:val="0"/>
        <w:autoSpaceDE w:val="0"/>
        <w:autoSpaceDN w:val="0"/>
        <w:adjustRightInd w:val="0"/>
        <w:spacing w:line="360" w:lineRule="auto"/>
        <w:ind w:left="567" w:hanging="567"/>
        <w:jc w:val="both"/>
        <w:rPr>
          <w:lang w:val="en-US"/>
        </w:rPr>
      </w:pPr>
      <w:r w:rsidRPr="002C797F">
        <w:rPr>
          <w:lang w:val="en-US"/>
        </w:rPr>
        <w:t xml:space="preserve">Miles, M. B., &amp; Huberman, A. M. (1994). </w:t>
      </w:r>
      <w:r w:rsidRPr="008B4E01">
        <w:rPr>
          <w:lang w:val="en-US"/>
        </w:rPr>
        <w:t>Qualitative data analysis: An expanded sourcebook</w:t>
      </w:r>
      <w:r w:rsidRPr="002C797F">
        <w:rPr>
          <w:lang w:val="en-US"/>
        </w:rPr>
        <w:t>. Sage.</w:t>
      </w:r>
    </w:p>
    <w:p w14:paraId="51623C39" w14:textId="02C561D9" w:rsidR="002C797F" w:rsidRPr="002C797F" w:rsidRDefault="002C797F" w:rsidP="002C797F">
      <w:pPr>
        <w:widowControl w:val="0"/>
        <w:autoSpaceDE w:val="0"/>
        <w:autoSpaceDN w:val="0"/>
        <w:adjustRightInd w:val="0"/>
        <w:spacing w:line="360" w:lineRule="auto"/>
        <w:ind w:left="567" w:hanging="567"/>
        <w:jc w:val="both"/>
        <w:rPr>
          <w:lang w:val="en-US"/>
        </w:rPr>
      </w:pPr>
      <w:r w:rsidRPr="002C797F">
        <w:rPr>
          <w:lang w:val="en-US"/>
        </w:rPr>
        <w:t xml:space="preserve">Mishra, P., &amp; Koehler, M. J. (2006). Technological pedagocical content knowledge: A framework for teacher knowledge. </w:t>
      </w:r>
      <w:r w:rsidRPr="00F03725">
        <w:rPr>
          <w:i/>
          <w:iCs/>
          <w:lang w:val="en-US"/>
        </w:rPr>
        <w:t>Teacher College Record, 108(6),</w:t>
      </w:r>
      <w:r w:rsidRPr="002C797F">
        <w:rPr>
          <w:lang w:val="en-US"/>
        </w:rPr>
        <w:t xml:space="preserve"> 1017-1054.</w:t>
      </w:r>
      <w:r w:rsidR="00E970C1">
        <w:rPr>
          <w:lang w:val="en-US"/>
        </w:rPr>
        <w:tab/>
      </w:r>
      <w:r w:rsidR="00F52349">
        <w:rPr>
          <w:lang w:val="en-US"/>
        </w:rPr>
        <w:t xml:space="preserve"> </w:t>
      </w:r>
      <w:r w:rsidR="00E611FC">
        <w:rPr>
          <w:lang w:val="en-US"/>
        </w:rPr>
        <w:t>D</w:t>
      </w:r>
      <w:r w:rsidR="00F52349">
        <w:rPr>
          <w:lang w:val="en-US"/>
        </w:rPr>
        <w:t>oi:</w:t>
      </w:r>
      <w:r w:rsidR="00F52349" w:rsidRPr="00F52349">
        <w:rPr>
          <w:lang w:val="en-US"/>
        </w:rPr>
        <w:t>10.1111/j.1467-9620.2006.00684.x</w:t>
      </w:r>
    </w:p>
    <w:p w14:paraId="40AD25AF" w14:textId="77777777" w:rsidR="002C797F" w:rsidRPr="002C797F" w:rsidRDefault="002C797F" w:rsidP="002C797F">
      <w:pPr>
        <w:widowControl w:val="0"/>
        <w:autoSpaceDE w:val="0"/>
        <w:autoSpaceDN w:val="0"/>
        <w:adjustRightInd w:val="0"/>
        <w:spacing w:line="360" w:lineRule="auto"/>
        <w:ind w:left="567" w:hanging="567"/>
        <w:jc w:val="both"/>
        <w:rPr>
          <w:lang w:val="en-US"/>
        </w:rPr>
      </w:pPr>
      <w:r w:rsidRPr="002C797F">
        <w:rPr>
          <w:lang w:val="en-US"/>
        </w:rPr>
        <w:t xml:space="preserve">Niess, M. L. (2008). </w:t>
      </w:r>
      <w:r w:rsidRPr="008B4E01">
        <w:rPr>
          <w:lang w:val="en-US"/>
        </w:rPr>
        <w:t>Guiding preservice teachers in developing TPCK</w:t>
      </w:r>
      <w:r w:rsidRPr="002C797F">
        <w:rPr>
          <w:lang w:val="en-US"/>
        </w:rPr>
        <w:t>. Routledge.</w:t>
      </w:r>
    </w:p>
    <w:p w14:paraId="4D8B8649" w14:textId="779F9006" w:rsidR="002C797F" w:rsidRPr="002C797F" w:rsidRDefault="002C797F" w:rsidP="002C797F">
      <w:pPr>
        <w:widowControl w:val="0"/>
        <w:autoSpaceDE w:val="0"/>
        <w:autoSpaceDN w:val="0"/>
        <w:adjustRightInd w:val="0"/>
        <w:spacing w:line="360" w:lineRule="auto"/>
        <w:ind w:left="567" w:hanging="567"/>
        <w:jc w:val="both"/>
        <w:rPr>
          <w:lang w:val="en-US"/>
        </w:rPr>
      </w:pPr>
      <w:r w:rsidRPr="002C797F">
        <w:rPr>
          <w:lang w:val="en-US"/>
        </w:rPr>
        <w:t xml:space="preserve">Öçal, M. F., &amp; Şimşek, M. (2017). Matematik öğretmen adaylarının FATİH projesi ve matematik eğitiminde teknoloji kullanımına yönelik görüşleri. </w:t>
      </w:r>
      <w:r w:rsidRPr="00F03725">
        <w:rPr>
          <w:i/>
          <w:iCs/>
          <w:lang w:val="en-US"/>
        </w:rPr>
        <w:t>Turkish Online Journal of Qualitative Inquiry, 8(1),</w:t>
      </w:r>
      <w:r w:rsidRPr="002C797F">
        <w:rPr>
          <w:lang w:val="en-US"/>
        </w:rPr>
        <w:t xml:space="preserve"> 91–121.</w:t>
      </w:r>
      <w:r w:rsidR="00F52349">
        <w:rPr>
          <w:lang w:val="en-US"/>
        </w:rPr>
        <w:t xml:space="preserve"> </w:t>
      </w:r>
      <w:r w:rsidR="00E611FC">
        <w:rPr>
          <w:lang w:val="en-US"/>
        </w:rPr>
        <w:t>D</w:t>
      </w:r>
      <w:r w:rsidR="00F52349">
        <w:rPr>
          <w:lang w:val="en-US"/>
        </w:rPr>
        <w:t>oi:</w:t>
      </w:r>
      <w:r w:rsidR="00F52349" w:rsidRPr="008B4E01">
        <w:rPr>
          <w:lang w:val="en-US"/>
        </w:rPr>
        <w:t xml:space="preserve"> </w:t>
      </w:r>
      <w:r w:rsidR="00F52349" w:rsidRPr="00F52349">
        <w:rPr>
          <w:lang w:val="en-US"/>
        </w:rPr>
        <w:t>10.17569/tojqi.288857</w:t>
      </w:r>
    </w:p>
    <w:p w14:paraId="7CAB84F1" w14:textId="49BA58F9" w:rsidR="002C797F" w:rsidRDefault="002C797F" w:rsidP="002C797F">
      <w:pPr>
        <w:widowControl w:val="0"/>
        <w:autoSpaceDE w:val="0"/>
        <w:autoSpaceDN w:val="0"/>
        <w:adjustRightInd w:val="0"/>
        <w:spacing w:line="360" w:lineRule="auto"/>
        <w:ind w:left="567" w:hanging="567"/>
        <w:jc w:val="both"/>
        <w:rPr>
          <w:lang w:val="en-US"/>
        </w:rPr>
      </w:pPr>
      <w:r w:rsidRPr="002C797F">
        <w:rPr>
          <w:lang w:val="en-US"/>
        </w:rPr>
        <w:t xml:space="preserve">Özkara, E. C., Konokman, G. Y., &amp; Yelken, T. Y. (2018). Eğitimde teknoloji kullanımı hizmetiçi eğitimine katılan öğretmenlerin TPAB özgüvenlerinin incelenmesi. </w:t>
      </w:r>
      <w:r w:rsidRPr="00F03725">
        <w:rPr>
          <w:i/>
          <w:iCs/>
          <w:lang w:val="en-US"/>
        </w:rPr>
        <w:t xml:space="preserve">Amasya </w:t>
      </w:r>
      <w:r w:rsidRPr="00F03725">
        <w:rPr>
          <w:i/>
          <w:iCs/>
          <w:lang w:val="en-US"/>
        </w:rPr>
        <w:lastRenderedPageBreak/>
        <w:t>Üniversitesi Eğitim Fakültesi Dergisi, 7(2)</w:t>
      </w:r>
      <w:r w:rsidRPr="002C797F">
        <w:rPr>
          <w:lang w:val="en-US"/>
        </w:rPr>
        <w:t>, 371-412.</w:t>
      </w:r>
    </w:p>
    <w:p w14:paraId="412210FC" w14:textId="70999887" w:rsidR="009D0A1B" w:rsidRPr="008B4E01" w:rsidRDefault="009D0A1B" w:rsidP="008B4E01">
      <w:pPr>
        <w:widowControl w:val="0"/>
        <w:autoSpaceDE w:val="0"/>
        <w:autoSpaceDN w:val="0"/>
        <w:adjustRightInd w:val="0"/>
        <w:spacing w:line="360" w:lineRule="auto"/>
        <w:ind w:left="567" w:hanging="567"/>
        <w:jc w:val="both"/>
        <w:rPr>
          <w:lang w:val="en-US"/>
        </w:rPr>
      </w:pPr>
      <w:r w:rsidRPr="008B4E01">
        <w:rPr>
          <w:lang w:val="en-US"/>
        </w:rPr>
        <w:t xml:space="preserve">Padmavathi, M. (2017). Preparing </w:t>
      </w:r>
      <w:r>
        <w:rPr>
          <w:lang w:val="en-US"/>
        </w:rPr>
        <w:t>t</w:t>
      </w:r>
      <w:r w:rsidRPr="008B4E01">
        <w:rPr>
          <w:lang w:val="en-US"/>
        </w:rPr>
        <w:t xml:space="preserve">eachers for </w:t>
      </w:r>
      <w:r>
        <w:rPr>
          <w:lang w:val="en-US"/>
        </w:rPr>
        <w:t>t</w:t>
      </w:r>
      <w:r w:rsidRPr="008B4E01">
        <w:rPr>
          <w:lang w:val="en-US"/>
        </w:rPr>
        <w:t xml:space="preserve">echnology </w:t>
      </w:r>
      <w:r>
        <w:rPr>
          <w:lang w:val="en-US"/>
        </w:rPr>
        <w:t>b</w:t>
      </w:r>
      <w:r w:rsidRPr="008B4E01">
        <w:rPr>
          <w:lang w:val="en-US"/>
        </w:rPr>
        <w:t xml:space="preserve">ased </w:t>
      </w:r>
      <w:r>
        <w:rPr>
          <w:lang w:val="en-US"/>
        </w:rPr>
        <w:t>t</w:t>
      </w:r>
      <w:r w:rsidRPr="008B4E01">
        <w:rPr>
          <w:lang w:val="en-US"/>
        </w:rPr>
        <w:t>eaching-</w:t>
      </w:r>
      <w:r>
        <w:rPr>
          <w:lang w:val="en-US"/>
        </w:rPr>
        <w:t>l</w:t>
      </w:r>
      <w:r w:rsidRPr="008B4E01">
        <w:rPr>
          <w:lang w:val="en-US"/>
        </w:rPr>
        <w:t xml:space="preserve">earning </w:t>
      </w:r>
      <w:r>
        <w:rPr>
          <w:lang w:val="en-US"/>
        </w:rPr>
        <w:t>u</w:t>
      </w:r>
      <w:r w:rsidRPr="008B4E01">
        <w:rPr>
          <w:lang w:val="en-US"/>
        </w:rPr>
        <w:t>sing TPACK.</w:t>
      </w:r>
      <w:r w:rsidRPr="008B4E01">
        <w:rPr>
          <w:i/>
          <w:iCs/>
          <w:lang w:val="en-US"/>
        </w:rPr>
        <w:t xml:space="preserve"> Journal on School Educational Technology, 12(3)</w:t>
      </w:r>
      <w:r w:rsidRPr="008B4E01">
        <w:rPr>
          <w:lang w:val="en-US"/>
        </w:rPr>
        <w:t>, 1-9.</w:t>
      </w:r>
    </w:p>
    <w:p w14:paraId="3395B741" w14:textId="70CEDB52" w:rsidR="009D0A1B" w:rsidRPr="008B4E01" w:rsidRDefault="009D0A1B" w:rsidP="008B4E01">
      <w:pPr>
        <w:widowControl w:val="0"/>
        <w:autoSpaceDE w:val="0"/>
        <w:autoSpaceDN w:val="0"/>
        <w:adjustRightInd w:val="0"/>
        <w:spacing w:line="360" w:lineRule="auto"/>
        <w:ind w:left="567" w:hanging="567"/>
        <w:jc w:val="both"/>
        <w:rPr>
          <w:lang w:val="en-US"/>
        </w:rPr>
      </w:pPr>
      <w:r w:rsidRPr="008B4E01">
        <w:rPr>
          <w:lang w:val="en-US"/>
        </w:rPr>
        <w:t>Polly, D., Mims, C., Shepherd, C. E., &amp; Inan, F. (2010). Evidence of impact: Transforming teacher education with preparing tomorrow's teachers to teach with technology (PT3)</w:t>
      </w:r>
      <w:r>
        <w:rPr>
          <w:lang w:val="en-US"/>
        </w:rPr>
        <w:t xml:space="preserve"> </w:t>
      </w:r>
      <w:r w:rsidRPr="008B4E01">
        <w:rPr>
          <w:lang w:val="en-US"/>
        </w:rPr>
        <w:t xml:space="preserve">grants. </w:t>
      </w:r>
      <w:r w:rsidRPr="00F03725">
        <w:rPr>
          <w:i/>
          <w:iCs/>
          <w:lang w:val="en-US"/>
        </w:rPr>
        <w:t>Teaching and Teacher Education, 26(4)</w:t>
      </w:r>
      <w:r w:rsidRPr="008B4E01">
        <w:rPr>
          <w:lang w:val="en-US"/>
        </w:rPr>
        <w:t>, 863–870.</w:t>
      </w:r>
    </w:p>
    <w:p w14:paraId="5B181D5E" w14:textId="26351E2F" w:rsidR="002C797F" w:rsidRPr="002C797F" w:rsidRDefault="002C797F" w:rsidP="002C797F">
      <w:pPr>
        <w:widowControl w:val="0"/>
        <w:autoSpaceDE w:val="0"/>
        <w:autoSpaceDN w:val="0"/>
        <w:adjustRightInd w:val="0"/>
        <w:spacing w:line="360" w:lineRule="auto"/>
        <w:ind w:left="567" w:hanging="567"/>
        <w:jc w:val="both"/>
        <w:rPr>
          <w:lang w:val="en-US"/>
        </w:rPr>
      </w:pPr>
      <w:r w:rsidRPr="002C797F">
        <w:rPr>
          <w:lang w:val="en-US"/>
        </w:rPr>
        <w:t xml:space="preserve">Sarıtepeci, M., Durak, H., &amp; Seferoğlu, S. S. (2016). Öğretmenlerin öğretim teknolojileri alanında hizmet-içi eğitim gereksinimlerinin </w:t>
      </w:r>
      <w:r w:rsidR="00E611FC">
        <w:rPr>
          <w:lang w:val="en-US"/>
        </w:rPr>
        <w:t>FATİH</w:t>
      </w:r>
      <w:r w:rsidRPr="002C797F">
        <w:rPr>
          <w:lang w:val="en-US"/>
        </w:rPr>
        <w:t xml:space="preserve"> projesi kapsamında incelenmesi. </w:t>
      </w:r>
      <w:r w:rsidRPr="00F03725">
        <w:rPr>
          <w:i/>
          <w:iCs/>
          <w:lang w:val="en-US"/>
        </w:rPr>
        <w:t>Turkish Journal of Computer and Mathematics Education, 7(3),</w:t>
      </w:r>
      <w:r w:rsidRPr="002C797F">
        <w:rPr>
          <w:lang w:val="en-US"/>
        </w:rPr>
        <w:t xml:space="preserve"> 601-620.</w:t>
      </w:r>
      <w:r w:rsidR="00F52349">
        <w:rPr>
          <w:lang w:val="en-US"/>
        </w:rPr>
        <w:t xml:space="preserve"> </w:t>
      </w:r>
      <w:r w:rsidR="00E611FC">
        <w:rPr>
          <w:lang w:val="en-US"/>
        </w:rPr>
        <w:t>D</w:t>
      </w:r>
      <w:r w:rsidR="00F52349">
        <w:rPr>
          <w:lang w:val="en-US"/>
        </w:rPr>
        <w:t>oi:</w:t>
      </w:r>
      <w:r w:rsidR="00F52349" w:rsidRPr="00F52349">
        <w:rPr>
          <w:lang w:val="en-US"/>
        </w:rPr>
        <w:t>10.16949/turkbilmat.277873</w:t>
      </w:r>
    </w:p>
    <w:p w14:paraId="472B76E4" w14:textId="7C2AFB0D" w:rsidR="002C797F" w:rsidRPr="002C797F" w:rsidRDefault="002C797F" w:rsidP="002C797F">
      <w:pPr>
        <w:widowControl w:val="0"/>
        <w:autoSpaceDE w:val="0"/>
        <w:autoSpaceDN w:val="0"/>
        <w:adjustRightInd w:val="0"/>
        <w:spacing w:line="360" w:lineRule="auto"/>
        <w:ind w:left="567" w:hanging="567"/>
        <w:jc w:val="both"/>
        <w:rPr>
          <w:lang w:val="en-US"/>
        </w:rPr>
      </w:pPr>
      <w:r w:rsidRPr="002C797F">
        <w:rPr>
          <w:lang w:val="en-US"/>
        </w:rPr>
        <w:t xml:space="preserve">Shulman, L. (1986). Those who understand: Knowledge growth in teaching. </w:t>
      </w:r>
      <w:r w:rsidRPr="00F03725">
        <w:rPr>
          <w:i/>
          <w:iCs/>
          <w:lang w:val="en-US"/>
        </w:rPr>
        <w:t>Educational Researcher, 15(2),</w:t>
      </w:r>
      <w:r w:rsidRPr="002C797F">
        <w:rPr>
          <w:lang w:val="en-US"/>
        </w:rPr>
        <w:t xml:space="preserve"> 4-14.</w:t>
      </w:r>
      <w:r w:rsidR="00F52349">
        <w:rPr>
          <w:lang w:val="en-US"/>
        </w:rPr>
        <w:t xml:space="preserve"> </w:t>
      </w:r>
      <w:r w:rsidR="00E611FC">
        <w:rPr>
          <w:lang w:val="en-US"/>
        </w:rPr>
        <w:t>D</w:t>
      </w:r>
      <w:r w:rsidR="00F52349">
        <w:rPr>
          <w:lang w:val="en-US"/>
        </w:rPr>
        <w:t xml:space="preserve">oi: </w:t>
      </w:r>
      <w:r w:rsidR="00F52349" w:rsidRPr="00F52349">
        <w:rPr>
          <w:lang w:val="en-US"/>
        </w:rPr>
        <w:t>10.3102/0013189X015002004</w:t>
      </w:r>
    </w:p>
    <w:p w14:paraId="697CD733" w14:textId="63B23AA3" w:rsidR="002C797F" w:rsidRPr="002C797F" w:rsidRDefault="002C797F" w:rsidP="002C797F">
      <w:pPr>
        <w:widowControl w:val="0"/>
        <w:autoSpaceDE w:val="0"/>
        <w:autoSpaceDN w:val="0"/>
        <w:adjustRightInd w:val="0"/>
        <w:spacing w:line="360" w:lineRule="auto"/>
        <w:ind w:left="567" w:hanging="567"/>
        <w:jc w:val="both"/>
        <w:rPr>
          <w:lang w:val="en-US"/>
        </w:rPr>
      </w:pPr>
      <w:r w:rsidRPr="002C797F">
        <w:rPr>
          <w:lang w:val="en-US"/>
        </w:rPr>
        <w:t xml:space="preserve">Somyürek, S. (2014). Öğretim sürecinde Z kuşağının dikkatini çekme: Artırılmış gerçeklik. </w:t>
      </w:r>
      <w:r w:rsidRPr="00F03725">
        <w:rPr>
          <w:i/>
          <w:iCs/>
          <w:lang w:val="en-US"/>
        </w:rPr>
        <w:t>Educational Technology Theory and Practice, 4(1),</w:t>
      </w:r>
      <w:r w:rsidRPr="002C797F">
        <w:rPr>
          <w:lang w:val="en-US"/>
        </w:rPr>
        <w:t xml:space="preserve"> 63-80.</w:t>
      </w:r>
      <w:r w:rsidR="00F52349">
        <w:rPr>
          <w:lang w:val="en-US"/>
        </w:rPr>
        <w:t xml:space="preserve"> doi:</w:t>
      </w:r>
      <w:r w:rsidR="00F52349" w:rsidRPr="00F52349">
        <w:rPr>
          <w:lang w:val="en-US"/>
        </w:rPr>
        <w:t>10.17943/etku.88319</w:t>
      </w:r>
    </w:p>
    <w:p w14:paraId="7558BF94" w14:textId="2322CF18" w:rsidR="002C797F" w:rsidRPr="002C797F" w:rsidRDefault="002C797F" w:rsidP="002C797F">
      <w:pPr>
        <w:widowControl w:val="0"/>
        <w:autoSpaceDE w:val="0"/>
        <w:autoSpaceDN w:val="0"/>
        <w:adjustRightInd w:val="0"/>
        <w:spacing w:line="360" w:lineRule="auto"/>
        <w:ind w:left="567" w:hanging="567"/>
        <w:jc w:val="both"/>
        <w:rPr>
          <w:lang w:val="en-US"/>
        </w:rPr>
      </w:pPr>
      <w:r w:rsidRPr="002C797F">
        <w:rPr>
          <w:lang w:val="en-US"/>
        </w:rPr>
        <w:t xml:space="preserve">Taşlıbeyaz, E., &amp; Karaman, S. (2014). </w:t>
      </w:r>
      <w:r w:rsidRPr="002C2916">
        <w:rPr>
          <w:i/>
          <w:iCs/>
          <w:lang w:val="en-US"/>
        </w:rPr>
        <w:t>Uzaktan hizmetiçi eğitim alan öğretmenlerin deneyimlerinin İncelenmes</w:t>
      </w:r>
      <w:r w:rsidRPr="008B4E01">
        <w:rPr>
          <w:lang w:val="en-US"/>
        </w:rPr>
        <w:t>i.</w:t>
      </w:r>
      <w:r w:rsidRPr="002C797F">
        <w:rPr>
          <w:lang w:val="en-US"/>
        </w:rPr>
        <w:t xml:space="preserve"> 7. Uluslararası Bilgisayar ve Öğretim Teknolojileri Sempozyumu, Atatürk Üniversitesi, Erzurum.</w:t>
      </w:r>
      <w:r w:rsidR="00F52349">
        <w:rPr>
          <w:lang w:val="en-US"/>
        </w:rPr>
        <w:t xml:space="preserve"> </w:t>
      </w:r>
      <w:r w:rsidR="00E611FC">
        <w:rPr>
          <w:lang w:val="en-US"/>
        </w:rPr>
        <w:t>D</w:t>
      </w:r>
      <w:r w:rsidR="00F52349">
        <w:rPr>
          <w:lang w:val="en-US"/>
        </w:rPr>
        <w:t xml:space="preserve">oi: </w:t>
      </w:r>
      <w:r w:rsidR="00F52349" w:rsidRPr="00F52349">
        <w:rPr>
          <w:lang w:val="en-US"/>
        </w:rPr>
        <w:t>10.12984/eed.19099</w:t>
      </w:r>
    </w:p>
    <w:p w14:paraId="68BA7ADD" w14:textId="186370D3" w:rsidR="002C797F" w:rsidRPr="002C797F" w:rsidRDefault="002C797F" w:rsidP="002C797F">
      <w:pPr>
        <w:widowControl w:val="0"/>
        <w:autoSpaceDE w:val="0"/>
        <w:autoSpaceDN w:val="0"/>
        <w:adjustRightInd w:val="0"/>
        <w:spacing w:line="360" w:lineRule="auto"/>
        <w:ind w:left="567" w:hanging="567"/>
        <w:jc w:val="both"/>
        <w:rPr>
          <w:lang w:val="en-US"/>
        </w:rPr>
      </w:pPr>
      <w:r w:rsidRPr="002C797F">
        <w:rPr>
          <w:lang w:val="en-US"/>
        </w:rPr>
        <w:t xml:space="preserve">Tatlı, Z., İpek Akbulut, H., &amp; Altınışık, D. (2016). The impact of web 2.0 tools on pre-service teachers’ self confidence levels about TPCK. </w:t>
      </w:r>
      <w:r w:rsidRPr="00F03725">
        <w:rPr>
          <w:i/>
          <w:iCs/>
          <w:lang w:val="en-US"/>
        </w:rPr>
        <w:t>Turkish Journal of Computer and Mathematics Education, 7(3)</w:t>
      </w:r>
      <w:r w:rsidRPr="002C797F">
        <w:rPr>
          <w:lang w:val="en-US"/>
        </w:rPr>
        <w:t>, 659-678.</w:t>
      </w:r>
      <w:r w:rsidR="00F52349">
        <w:rPr>
          <w:lang w:val="en-US"/>
        </w:rPr>
        <w:t xml:space="preserve"> </w:t>
      </w:r>
      <w:r w:rsidR="00E611FC">
        <w:rPr>
          <w:lang w:val="en-US"/>
        </w:rPr>
        <w:t>D</w:t>
      </w:r>
      <w:r w:rsidR="00F52349">
        <w:rPr>
          <w:lang w:val="en-US"/>
        </w:rPr>
        <w:t xml:space="preserve">oi: </w:t>
      </w:r>
      <w:r w:rsidR="00F52349" w:rsidRPr="00F52349">
        <w:rPr>
          <w:lang w:val="en-US"/>
        </w:rPr>
        <w:t>10.16949/turkbilmat.277878</w:t>
      </w:r>
    </w:p>
    <w:p w14:paraId="550851EA" w14:textId="32562CE8" w:rsidR="002C797F" w:rsidRPr="002C797F" w:rsidRDefault="002C797F" w:rsidP="002C797F">
      <w:pPr>
        <w:widowControl w:val="0"/>
        <w:autoSpaceDE w:val="0"/>
        <w:autoSpaceDN w:val="0"/>
        <w:adjustRightInd w:val="0"/>
        <w:spacing w:line="360" w:lineRule="auto"/>
        <w:ind w:left="567" w:hanging="567"/>
        <w:jc w:val="both"/>
        <w:rPr>
          <w:lang w:val="en-US"/>
        </w:rPr>
      </w:pPr>
      <w:r w:rsidRPr="002C797F">
        <w:rPr>
          <w:lang w:val="en-US"/>
        </w:rPr>
        <w:t xml:space="preserve">Tatli, Z., &amp; Akbulut, H. İ. (2017). Öğretmen adaylarının alanda teknoloji kullanımına yönelik yeterlilikleri. </w:t>
      </w:r>
      <w:r w:rsidRPr="00F03725">
        <w:rPr>
          <w:i/>
          <w:iCs/>
          <w:lang w:val="en-US"/>
        </w:rPr>
        <w:t>Ege Eğitim Dergisi, 18(1</w:t>
      </w:r>
      <w:r w:rsidRPr="002C797F">
        <w:rPr>
          <w:lang w:val="en-US"/>
        </w:rPr>
        <w:t>), 31–55.</w:t>
      </w:r>
      <w:r w:rsidR="003635F4">
        <w:rPr>
          <w:lang w:val="en-US"/>
        </w:rPr>
        <w:t xml:space="preserve"> </w:t>
      </w:r>
      <w:r w:rsidR="00E611FC">
        <w:rPr>
          <w:lang w:val="en-US"/>
        </w:rPr>
        <w:t>D</w:t>
      </w:r>
      <w:r w:rsidR="003635F4">
        <w:rPr>
          <w:lang w:val="en-US"/>
        </w:rPr>
        <w:t xml:space="preserve">oi: </w:t>
      </w:r>
      <w:r w:rsidR="003635F4" w:rsidRPr="003635F4">
        <w:rPr>
          <w:lang w:val="en-US"/>
        </w:rPr>
        <w:t>10.12984/egeefd.328375</w:t>
      </w:r>
    </w:p>
    <w:p w14:paraId="3B3B71D9" w14:textId="77777777" w:rsidR="002C797F" w:rsidRPr="002C797F" w:rsidRDefault="002C797F" w:rsidP="002C797F">
      <w:pPr>
        <w:widowControl w:val="0"/>
        <w:autoSpaceDE w:val="0"/>
        <w:autoSpaceDN w:val="0"/>
        <w:adjustRightInd w:val="0"/>
        <w:spacing w:line="360" w:lineRule="auto"/>
        <w:ind w:left="567" w:hanging="567"/>
        <w:jc w:val="both"/>
        <w:rPr>
          <w:lang w:val="en-US"/>
        </w:rPr>
      </w:pPr>
      <w:r w:rsidRPr="002C797F">
        <w:rPr>
          <w:lang w:val="en-US"/>
        </w:rPr>
        <w:t xml:space="preserve">Timur, B., &amp; Taşar, M. F. (2011). Teknolojik pedagojik alan bilgisi öz güven ölçeğinin (TPABÖGÖ) Türkçe ’ye uyarlanması. </w:t>
      </w:r>
      <w:r w:rsidRPr="00F03725">
        <w:rPr>
          <w:i/>
          <w:iCs/>
          <w:lang w:val="en-US"/>
        </w:rPr>
        <w:t>Gaziantep Üniversitesi Sosyal Bilimler Dergisi, 10(2)</w:t>
      </w:r>
      <w:r w:rsidRPr="002C797F">
        <w:rPr>
          <w:lang w:val="en-US"/>
        </w:rPr>
        <w:t>, 839-856.</w:t>
      </w:r>
    </w:p>
    <w:p w14:paraId="728B64A0" w14:textId="02082AB1" w:rsidR="002C797F" w:rsidRDefault="002C797F" w:rsidP="002C797F">
      <w:pPr>
        <w:widowControl w:val="0"/>
        <w:autoSpaceDE w:val="0"/>
        <w:autoSpaceDN w:val="0"/>
        <w:adjustRightInd w:val="0"/>
        <w:spacing w:line="360" w:lineRule="auto"/>
        <w:ind w:left="567" w:hanging="567"/>
        <w:jc w:val="both"/>
        <w:rPr>
          <w:lang w:val="en-US"/>
        </w:rPr>
      </w:pPr>
      <w:r w:rsidRPr="002C797F">
        <w:rPr>
          <w:lang w:val="en-US"/>
        </w:rPr>
        <w:t xml:space="preserve">Tokmak, H. S., İncikabi, L., &amp; Özgelen, S. (2013). An investigation of change in mathematics, science, and literacy education pre-service teachers’ TPACK. </w:t>
      </w:r>
      <w:r w:rsidRPr="00F03725">
        <w:rPr>
          <w:i/>
          <w:iCs/>
          <w:lang w:val="en-US"/>
        </w:rPr>
        <w:t>The Asia-Pacific Education Researcher, 22(4)</w:t>
      </w:r>
      <w:r w:rsidRPr="002C797F">
        <w:rPr>
          <w:lang w:val="en-US"/>
        </w:rPr>
        <w:t>, 407-415.</w:t>
      </w:r>
      <w:r w:rsidR="003635F4">
        <w:rPr>
          <w:lang w:val="en-US"/>
        </w:rPr>
        <w:t xml:space="preserve"> </w:t>
      </w:r>
      <w:r w:rsidR="00E611FC">
        <w:rPr>
          <w:lang w:val="en-US"/>
        </w:rPr>
        <w:t>D</w:t>
      </w:r>
      <w:r w:rsidR="003635F4">
        <w:rPr>
          <w:lang w:val="en-US"/>
        </w:rPr>
        <w:t>oi:</w:t>
      </w:r>
      <w:r w:rsidR="003635F4" w:rsidRPr="003635F4">
        <w:rPr>
          <w:lang w:val="en-US"/>
        </w:rPr>
        <w:t xml:space="preserve"> 10.1007/s40299-012-0040-2</w:t>
      </w:r>
    </w:p>
    <w:p w14:paraId="1AC55DF7" w14:textId="55498D0C" w:rsidR="009D0A1B" w:rsidRPr="008B4E01" w:rsidRDefault="009D0A1B" w:rsidP="008B4E01">
      <w:pPr>
        <w:widowControl w:val="0"/>
        <w:autoSpaceDE w:val="0"/>
        <w:autoSpaceDN w:val="0"/>
        <w:adjustRightInd w:val="0"/>
        <w:spacing w:line="360" w:lineRule="auto"/>
        <w:ind w:left="567" w:hanging="567"/>
        <w:jc w:val="both"/>
        <w:rPr>
          <w:lang w:val="en-US"/>
        </w:rPr>
      </w:pPr>
      <w:r w:rsidRPr="008B4E01">
        <w:rPr>
          <w:lang w:val="en-US"/>
        </w:rPr>
        <w:t xml:space="preserve">Tondeur, J., Roblin, N. P., </w:t>
      </w:r>
      <w:r>
        <w:rPr>
          <w:lang w:val="en-US"/>
        </w:rPr>
        <w:t>V</w:t>
      </w:r>
      <w:r w:rsidRPr="008B4E01">
        <w:rPr>
          <w:lang w:val="en-US"/>
        </w:rPr>
        <w:t>an</w:t>
      </w:r>
      <w:r>
        <w:rPr>
          <w:lang w:val="en-US"/>
        </w:rPr>
        <w:t>-</w:t>
      </w:r>
      <w:r w:rsidRPr="008B4E01">
        <w:rPr>
          <w:lang w:val="en-US"/>
        </w:rPr>
        <w:t xml:space="preserve">Braak, J., Fisser, P., &amp; Voogt, J. (2013). Technological pedagogical content knowledge in teacher education: In search of a new curriculum. </w:t>
      </w:r>
      <w:r w:rsidRPr="00F03725">
        <w:rPr>
          <w:i/>
          <w:iCs/>
          <w:lang w:val="en-US"/>
        </w:rPr>
        <w:t>Educational Studies, 39(2)</w:t>
      </w:r>
      <w:r w:rsidRPr="008B4E01">
        <w:rPr>
          <w:lang w:val="en-US"/>
        </w:rPr>
        <w:t xml:space="preserve">, 239–243. </w:t>
      </w:r>
    </w:p>
    <w:p w14:paraId="68A04350" w14:textId="4070B149" w:rsidR="002C797F" w:rsidRPr="002C797F" w:rsidRDefault="002C797F" w:rsidP="002C797F">
      <w:pPr>
        <w:widowControl w:val="0"/>
        <w:autoSpaceDE w:val="0"/>
        <w:autoSpaceDN w:val="0"/>
        <w:adjustRightInd w:val="0"/>
        <w:spacing w:line="360" w:lineRule="auto"/>
        <w:ind w:left="567" w:hanging="567"/>
        <w:jc w:val="both"/>
        <w:rPr>
          <w:lang w:val="en-US"/>
        </w:rPr>
      </w:pPr>
      <w:r w:rsidRPr="002C797F">
        <w:rPr>
          <w:lang w:val="en-US"/>
        </w:rPr>
        <w:t xml:space="preserve">Tschannen-Moran, M., Hoy, A. W., &amp; Hoy, W. K. (1998). Teacher efficacy: Its meaning and measure. </w:t>
      </w:r>
      <w:r w:rsidRPr="00F03725">
        <w:rPr>
          <w:i/>
          <w:iCs/>
          <w:lang w:val="en-US"/>
        </w:rPr>
        <w:t>Review of Educational Research, 68(2)</w:t>
      </w:r>
      <w:r w:rsidRPr="002C797F">
        <w:rPr>
          <w:lang w:val="en-US"/>
        </w:rPr>
        <w:t>, 202-248.</w:t>
      </w:r>
      <w:r w:rsidR="003635F4">
        <w:rPr>
          <w:lang w:val="en-US"/>
        </w:rPr>
        <w:tab/>
        <w:t xml:space="preserve"> </w:t>
      </w:r>
      <w:r w:rsidR="00E611FC">
        <w:rPr>
          <w:lang w:val="en-US"/>
        </w:rPr>
        <w:lastRenderedPageBreak/>
        <w:t>D</w:t>
      </w:r>
      <w:r w:rsidR="003635F4">
        <w:rPr>
          <w:lang w:val="en-US"/>
        </w:rPr>
        <w:t>oi:</w:t>
      </w:r>
      <w:r w:rsidR="003635F4" w:rsidRPr="003635F4">
        <w:rPr>
          <w:lang w:val="en-US"/>
        </w:rPr>
        <w:t>10.3102/00346543068002202</w:t>
      </w:r>
    </w:p>
    <w:p w14:paraId="67433132" w14:textId="55FCA96B" w:rsidR="002C797F" w:rsidRPr="002C797F" w:rsidRDefault="002C797F" w:rsidP="002C797F">
      <w:pPr>
        <w:widowControl w:val="0"/>
        <w:autoSpaceDE w:val="0"/>
        <w:autoSpaceDN w:val="0"/>
        <w:adjustRightInd w:val="0"/>
        <w:spacing w:line="360" w:lineRule="auto"/>
        <w:ind w:left="567" w:hanging="567"/>
        <w:jc w:val="both"/>
        <w:rPr>
          <w:lang w:val="en-US"/>
        </w:rPr>
      </w:pPr>
      <w:r w:rsidRPr="002C797F">
        <w:rPr>
          <w:lang w:val="en-US"/>
        </w:rPr>
        <w:t xml:space="preserve">Uçar, M. B., Demir, C., &amp; Hiğde, E. (2014). Exploring the self-confidence of preservice science and physics teachers towards technological pedagogical content knowledge. </w:t>
      </w:r>
      <w:r w:rsidRPr="00F03725">
        <w:rPr>
          <w:i/>
          <w:iCs/>
          <w:lang w:val="en-US"/>
        </w:rPr>
        <w:t>Procedia-Social and Behavioral Sciences, 116,</w:t>
      </w:r>
      <w:r w:rsidRPr="002C797F">
        <w:rPr>
          <w:lang w:val="en-US"/>
        </w:rPr>
        <w:t xml:space="preserve"> 3381-3384.</w:t>
      </w:r>
      <w:r w:rsidR="003635F4">
        <w:rPr>
          <w:lang w:val="en-US"/>
        </w:rPr>
        <w:t xml:space="preserve"> </w:t>
      </w:r>
      <w:r w:rsidR="00E611FC">
        <w:rPr>
          <w:lang w:val="en-US"/>
        </w:rPr>
        <w:t>D</w:t>
      </w:r>
      <w:r w:rsidR="003635F4">
        <w:rPr>
          <w:lang w:val="en-US"/>
        </w:rPr>
        <w:t>oi:</w:t>
      </w:r>
      <w:r w:rsidR="003635F4" w:rsidRPr="008B4E01">
        <w:rPr>
          <w:lang w:val="en-US"/>
        </w:rPr>
        <w:t xml:space="preserve"> </w:t>
      </w:r>
      <w:r w:rsidR="003635F4" w:rsidRPr="003635F4">
        <w:rPr>
          <w:lang w:val="en-US"/>
        </w:rPr>
        <w:t>10.1016/j.sbspro.2014.01.768</w:t>
      </w:r>
    </w:p>
    <w:p w14:paraId="17C342E7" w14:textId="6EF53A57" w:rsidR="002C797F" w:rsidRDefault="002C797F" w:rsidP="002C797F">
      <w:pPr>
        <w:widowControl w:val="0"/>
        <w:autoSpaceDE w:val="0"/>
        <w:autoSpaceDN w:val="0"/>
        <w:adjustRightInd w:val="0"/>
        <w:spacing w:line="360" w:lineRule="auto"/>
        <w:ind w:left="567" w:hanging="567"/>
        <w:jc w:val="both"/>
        <w:rPr>
          <w:lang w:val="en-US"/>
        </w:rPr>
      </w:pPr>
      <w:r w:rsidRPr="002C797F">
        <w:rPr>
          <w:lang w:val="en-US"/>
        </w:rPr>
        <w:t>Vural, A. R., &amp; Ceylan, V. K. (2014</w:t>
      </w:r>
      <w:r w:rsidR="00E970C1">
        <w:rPr>
          <w:lang w:val="en-US"/>
        </w:rPr>
        <w:t>, Kasım</w:t>
      </w:r>
      <w:r w:rsidRPr="002C797F">
        <w:rPr>
          <w:lang w:val="en-US"/>
        </w:rPr>
        <w:t xml:space="preserve">). </w:t>
      </w:r>
      <w:r w:rsidRPr="005B558B">
        <w:rPr>
          <w:i/>
          <w:iCs/>
          <w:lang w:val="en-US"/>
        </w:rPr>
        <w:t>Fatih projesi eğitimde teknoloji kullanım kursunun öğretmen görüşlerine göre değerlendirilmesi.</w:t>
      </w:r>
      <w:r w:rsidRPr="002C797F">
        <w:rPr>
          <w:lang w:val="en-US"/>
        </w:rPr>
        <w:t xml:space="preserve"> </w:t>
      </w:r>
      <w:r w:rsidRPr="00E970C1">
        <w:rPr>
          <w:lang w:val="en-US"/>
        </w:rPr>
        <w:t>XIX. Türkiye’de İnternet Konferansında sunulan sözlü bildiri. Yaşar Üniversitesi, İzmir.</w:t>
      </w:r>
    </w:p>
    <w:p w14:paraId="50CC149D" w14:textId="47857FF0" w:rsidR="00384DDE" w:rsidRDefault="00384DDE" w:rsidP="002C797F">
      <w:pPr>
        <w:widowControl w:val="0"/>
        <w:autoSpaceDE w:val="0"/>
        <w:autoSpaceDN w:val="0"/>
        <w:adjustRightInd w:val="0"/>
        <w:spacing w:line="360" w:lineRule="auto"/>
        <w:ind w:left="567" w:hanging="567"/>
        <w:jc w:val="both"/>
        <w:rPr>
          <w:lang w:val="en-US"/>
        </w:rPr>
      </w:pPr>
      <w:r w:rsidRPr="008B4E01">
        <w:rPr>
          <w:lang w:val="en-US"/>
        </w:rPr>
        <w:t>Wang, W., Schmidt-Crawford, D., &amp; Jin, Y. (2018). Preservice teachers' TPACK development: A review of literature.</w:t>
      </w:r>
      <w:r w:rsidR="00D678D1" w:rsidRPr="006B69D4">
        <w:rPr>
          <w:i/>
          <w:iCs/>
          <w:lang w:val="en-US"/>
        </w:rPr>
        <w:t xml:space="preserve"> </w:t>
      </w:r>
      <w:r w:rsidRPr="006B69D4">
        <w:rPr>
          <w:i/>
          <w:iCs/>
          <w:lang w:val="en-US"/>
        </w:rPr>
        <w:t>Journal of Digital Learning in Teacher Education,</w:t>
      </w:r>
      <w:r w:rsidR="00D678D1" w:rsidRPr="006B69D4">
        <w:rPr>
          <w:i/>
          <w:iCs/>
          <w:lang w:val="en-US"/>
        </w:rPr>
        <w:t xml:space="preserve"> </w:t>
      </w:r>
      <w:r w:rsidRPr="006B69D4">
        <w:rPr>
          <w:i/>
          <w:iCs/>
          <w:lang w:val="en-US"/>
        </w:rPr>
        <w:t>34(4</w:t>
      </w:r>
      <w:r w:rsidRPr="008B4E01">
        <w:rPr>
          <w:lang w:val="en-US"/>
        </w:rPr>
        <w:t>), 234-258.</w:t>
      </w:r>
      <w:r w:rsidR="00D678D1">
        <w:rPr>
          <w:lang w:val="en-US"/>
        </w:rPr>
        <w:t xml:space="preserve"> Doi:</w:t>
      </w:r>
      <w:r w:rsidR="00D678D1" w:rsidRPr="008B4E01">
        <w:rPr>
          <w:lang w:val="en-US"/>
        </w:rPr>
        <w:t xml:space="preserve"> 10.1080/21532974.2018.1498039 </w:t>
      </w:r>
    </w:p>
    <w:p w14:paraId="43A9D05E" w14:textId="3C778902" w:rsidR="00C9406B" w:rsidRPr="008B4E01" w:rsidRDefault="00C9406B" w:rsidP="008B4E01">
      <w:pPr>
        <w:widowControl w:val="0"/>
        <w:autoSpaceDE w:val="0"/>
        <w:autoSpaceDN w:val="0"/>
        <w:adjustRightInd w:val="0"/>
        <w:spacing w:line="360" w:lineRule="auto"/>
        <w:ind w:left="567" w:hanging="567"/>
        <w:jc w:val="both"/>
        <w:rPr>
          <w:rFonts w:eastAsia="Calibri"/>
          <w:lang w:val="en-US"/>
        </w:rPr>
      </w:pPr>
      <w:r w:rsidRPr="008B4E01">
        <w:rPr>
          <w:rFonts w:eastAsia="Calibri"/>
          <w:lang w:val="en-US"/>
        </w:rPr>
        <w:t>Y</w:t>
      </w:r>
      <w:r w:rsidRPr="008B4E01">
        <w:rPr>
          <w:rFonts w:eastAsia="Calibri" w:hint="eastAsia"/>
          <w:lang w:val="en-US"/>
        </w:rPr>
        <w:t>ı</w:t>
      </w:r>
      <w:r w:rsidRPr="008B4E01">
        <w:rPr>
          <w:rFonts w:eastAsia="Calibri"/>
          <w:lang w:val="en-US"/>
        </w:rPr>
        <w:t>lmaz, M. ve Üredi, L. (2020). İlkokul öğretmenlerinin eğitimde teknoloji kullan</w:t>
      </w:r>
      <w:r w:rsidRPr="008B4E01">
        <w:rPr>
          <w:rFonts w:eastAsia="Calibri" w:hint="eastAsia"/>
          <w:lang w:val="en-US"/>
        </w:rPr>
        <w:t>ı</w:t>
      </w:r>
      <w:r w:rsidRPr="008B4E01">
        <w:rPr>
          <w:rFonts w:eastAsia="Calibri"/>
          <w:lang w:val="en-US"/>
        </w:rPr>
        <w:t>m</w:t>
      </w:r>
      <w:r w:rsidRPr="008B4E01">
        <w:rPr>
          <w:rFonts w:eastAsia="Calibri" w:hint="eastAsia"/>
          <w:lang w:val="en-US"/>
        </w:rPr>
        <w:t>ı</w:t>
      </w:r>
      <w:r w:rsidRPr="008B4E01">
        <w:rPr>
          <w:rFonts w:eastAsia="Calibri"/>
          <w:lang w:val="en-US"/>
        </w:rPr>
        <w:t xml:space="preserve">na ilişkin bilgisayar yeterliliklerinin değerlendirilmesi. </w:t>
      </w:r>
      <w:r w:rsidRPr="008B4E01">
        <w:rPr>
          <w:rFonts w:eastAsia="Calibri"/>
          <w:i/>
          <w:iCs/>
          <w:lang w:val="en-US"/>
        </w:rPr>
        <w:t>OPUS</w:t>
      </w:r>
      <w:r w:rsidRPr="008B4E01">
        <w:rPr>
          <w:rFonts w:eastAsia="Calibri" w:hint="eastAsia"/>
          <w:i/>
          <w:iCs/>
          <w:lang w:val="en-US"/>
        </w:rPr>
        <w:t>–</w:t>
      </w:r>
      <w:r w:rsidRPr="008B4E01">
        <w:rPr>
          <w:rFonts w:eastAsia="Calibri"/>
          <w:i/>
          <w:iCs/>
          <w:lang w:val="en-US"/>
        </w:rPr>
        <w:t>Uluslararas</w:t>
      </w:r>
      <w:r w:rsidRPr="008B4E01">
        <w:rPr>
          <w:rFonts w:eastAsia="Calibri" w:hint="eastAsia"/>
          <w:i/>
          <w:iCs/>
          <w:lang w:val="en-US"/>
        </w:rPr>
        <w:t>ı</w:t>
      </w:r>
      <w:r w:rsidRPr="008B4E01">
        <w:rPr>
          <w:rFonts w:eastAsia="Calibri"/>
          <w:i/>
          <w:iCs/>
          <w:lang w:val="en-US"/>
        </w:rPr>
        <w:t xml:space="preserve"> Toplum Araşt</w:t>
      </w:r>
      <w:r w:rsidRPr="008B4E01">
        <w:rPr>
          <w:rFonts w:eastAsia="Calibri" w:hint="eastAsia"/>
          <w:i/>
          <w:iCs/>
          <w:lang w:val="en-US"/>
        </w:rPr>
        <w:t>ı</w:t>
      </w:r>
      <w:r w:rsidRPr="008B4E01">
        <w:rPr>
          <w:rFonts w:eastAsia="Calibri"/>
          <w:i/>
          <w:iCs/>
          <w:lang w:val="en-US"/>
        </w:rPr>
        <w:t>rmalar</w:t>
      </w:r>
      <w:r w:rsidRPr="008B4E01">
        <w:rPr>
          <w:rFonts w:eastAsia="Calibri" w:hint="eastAsia"/>
          <w:i/>
          <w:iCs/>
          <w:lang w:val="en-US"/>
        </w:rPr>
        <w:t>ı</w:t>
      </w:r>
      <w:r w:rsidRPr="008B4E01">
        <w:rPr>
          <w:rFonts w:eastAsia="Calibri"/>
          <w:i/>
          <w:iCs/>
          <w:lang w:val="en-US"/>
        </w:rPr>
        <w:t xml:space="preserve"> Dergisi, 16</w:t>
      </w:r>
      <w:r w:rsidRPr="008B4E01">
        <w:rPr>
          <w:rFonts w:eastAsia="Calibri"/>
          <w:lang w:val="en-US"/>
        </w:rPr>
        <w:t>(32), 4723-4742. D</w:t>
      </w:r>
      <w:r w:rsidR="00E611FC">
        <w:rPr>
          <w:rFonts w:eastAsia="Calibri"/>
          <w:lang w:val="en-US"/>
        </w:rPr>
        <w:t>oi</w:t>
      </w:r>
      <w:r w:rsidRPr="008B4E01">
        <w:rPr>
          <w:rFonts w:eastAsia="Calibri"/>
          <w:lang w:val="en-US"/>
        </w:rPr>
        <w:t xml:space="preserve">: 10.26466/opus.779338 </w:t>
      </w:r>
    </w:p>
    <w:p w14:paraId="55998C4A" w14:textId="38EA556F" w:rsidR="002C797F" w:rsidRPr="002D26BC" w:rsidRDefault="002C797F" w:rsidP="008B4E01">
      <w:pPr>
        <w:widowControl w:val="0"/>
        <w:autoSpaceDE w:val="0"/>
        <w:autoSpaceDN w:val="0"/>
        <w:adjustRightInd w:val="0"/>
        <w:spacing w:line="360" w:lineRule="auto"/>
        <w:ind w:left="567" w:hanging="567"/>
        <w:jc w:val="both"/>
        <w:rPr>
          <w:b/>
        </w:rPr>
      </w:pPr>
      <w:r w:rsidRPr="008B4E01">
        <w:rPr>
          <w:lang w:val="en-US"/>
        </w:rPr>
        <w:fldChar w:fldCharType="end"/>
      </w:r>
    </w:p>
    <w:p w14:paraId="77DD4AC1" w14:textId="77777777" w:rsidR="00BC05E4" w:rsidRPr="002D26BC" w:rsidRDefault="00BC05E4">
      <w:pPr>
        <w:rPr>
          <w:b/>
          <w:lang w:val="en-US" w:eastAsia="tr-TR"/>
        </w:rPr>
      </w:pPr>
      <w:r w:rsidRPr="002D26BC">
        <w:rPr>
          <w:b/>
          <w:lang w:val="en-US"/>
        </w:rPr>
        <w:br w:type="page"/>
      </w:r>
    </w:p>
    <w:p w14:paraId="30AF4884" w14:textId="77777777" w:rsidR="00CB62DB" w:rsidRPr="002D26BC" w:rsidRDefault="00CB62DB" w:rsidP="00CB62DB">
      <w:pPr>
        <w:pStyle w:val="ListeParagraf"/>
        <w:spacing w:line="360" w:lineRule="auto"/>
        <w:ind w:left="502"/>
        <w:jc w:val="center"/>
        <w:rPr>
          <w:b/>
          <w:lang w:val="en-US"/>
        </w:rPr>
      </w:pPr>
      <w:r w:rsidRPr="002D26BC">
        <w:rPr>
          <w:b/>
          <w:lang w:val="en-US"/>
        </w:rPr>
        <w:lastRenderedPageBreak/>
        <w:t>Summary</w:t>
      </w:r>
    </w:p>
    <w:p w14:paraId="4F7DB76F" w14:textId="77777777" w:rsidR="00CB62DB" w:rsidRPr="002D26BC" w:rsidRDefault="00CB62DB" w:rsidP="00CB62DB">
      <w:pPr>
        <w:autoSpaceDE w:val="0"/>
        <w:autoSpaceDN w:val="0"/>
        <w:adjustRightInd w:val="0"/>
        <w:spacing w:line="360" w:lineRule="auto"/>
        <w:ind w:firstLine="708"/>
        <w:jc w:val="both"/>
        <w:rPr>
          <w:b/>
          <w:lang w:val="en-GB"/>
        </w:rPr>
      </w:pPr>
      <w:r w:rsidRPr="002D26BC">
        <w:rPr>
          <w:b/>
          <w:lang w:val="en-GB"/>
        </w:rPr>
        <w:t>Statement of Problem</w:t>
      </w:r>
    </w:p>
    <w:p w14:paraId="24F3021B" w14:textId="300464C2" w:rsidR="00CB62DB" w:rsidRDefault="00CB62DB" w:rsidP="00CB62DB">
      <w:pPr>
        <w:spacing w:line="360" w:lineRule="auto"/>
        <w:ind w:firstLine="709"/>
        <w:jc w:val="both"/>
        <w:rPr>
          <w:lang w:val="en-US"/>
        </w:rPr>
      </w:pPr>
      <w:r>
        <w:rPr>
          <w:lang w:val="en-US"/>
        </w:rPr>
        <w:t>FATIH</w:t>
      </w:r>
      <w:r w:rsidRPr="00A74203">
        <w:rPr>
          <w:lang w:val="en-US"/>
        </w:rPr>
        <w:t xml:space="preserve"> Project (Movement to Increase Opportunities and Improve Technology) was implemented by the Ministry of National Education in Turkey in 2010</w:t>
      </w:r>
      <w:r w:rsidRPr="002C797F">
        <w:rPr>
          <w:lang w:val="en-US"/>
        </w:rPr>
        <w:t>. Project has five component which  most important one is in service education of teachers</w:t>
      </w:r>
      <w:r w:rsidR="007B0663">
        <w:rPr>
          <w:lang w:val="en-US"/>
        </w:rPr>
        <w:t xml:space="preserve"> </w:t>
      </w:r>
      <w:r w:rsidRPr="002C797F">
        <w:rPr>
          <w:lang w:val="en-US"/>
        </w:rPr>
        <w:fldChar w:fldCharType="begin"/>
      </w:r>
      <w:r w:rsidRPr="002C797F">
        <w:rPr>
          <w:lang w:val="en-US"/>
        </w:rPr>
        <w:instrText xml:space="preserve"> ADDIN ZOTERO_ITEM CSL_CITATION {"citationID":"HFmWdqzH","properties":{"formattedCitation":"(MEB, 2020)","plainCitation":"(MEB, 2020)","noteIndex":0},"citationItems":[{"id":"Tnm9jp5s/IIyibDEC","uris":["http://zotero.org/users/local/Nxa6DrZD/items/D45L2USJ"],"uri":["http://zotero.org/users/local/Nxa6DrZD/items/D45L2USJ"],"itemData":{"id":612,"type":"webpage","abstract":"Fatih projesi bilgileri","container-title":"Fatih Projesi","URL":"http://fatihprojesi.meb.gov.tr/about.html","author":[{"family":"MEB","given":""}],"issued":{"date-parts":[["2020",6,11]]}}}],"schema":"https://github.com/citation-style-language/schema/raw/master/csl-citation.json"} </w:instrText>
      </w:r>
      <w:r w:rsidRPr="002C797F">
        <w:rPr>
          <w:lang w:val="en-US"/>
        </w:rPr>
        <w:fldChar w:fldCharType="separate"/>
      </w:r>
      <w:r w:rsidRPr="002C797F">
        <w:rPr>
          <w:noProof/>
          <w:lang w:val="en-US"/>
        </w:rPr>
        <w:t>(MEB, 2020)</w:t>
      </w:r>
      <w:r w:rsidRPr="002C797F">
        <w:rPr>
          <w:lang w:val="en-US"/>
        </w:rPr>
        <w:fldChar w:fldCharType="end"/>
      </w:r>
      <w:r w:rsidRPr="002C797F">
        <w:rPr>
          <w:lang w:val="en-US"/>
        </w:rPr>
        <w:t xml:space="preserve">. </w:t>
      </w:r>
      <w:r w:rsidRPr="00A74203">
        <w:rPr>
          <w:lang w:val="en-US"/>
        </w:rPr>
        <w:t xml:space="preserve">The Ministry of National Education has requested that the entire teacher participate in the service training under the name of "technology use in education course" or "interactive classroom management course". Thanks to </w:t>
      </w:r>
      <w:r w:rsidR="007B0663">
        <w:rPr>
          <w:lang w:val="en-US"/>
        </w:rPr>
        <w:t>FATIH</w:t>
      </w:r>
      <w:r w:rsidRPr="00A74203">
        <w:rPr>
          <w:lang w:val="en-US"/>
        </w:rPr>
        <w:t xml:space="preserve"> project, most teachers have participated in service training on the use of technology in education</w:t>
      </w:r>
      <w:r>
        <w:rPr>
          <w:lang w:val="en-US"/>
        </w:rPr>
        <w:t>.</w:t>
      </w:r>
    </w:p>
    <w:p w14:paraId="19A4850D" w14:textId="5B00A2CC" w:rsidR="00CB62DB" w:rsidRPr="00A74A5E" w:rsidRDefault="00CB62DB" w:rsidP="00CB62DB">
      <w:pPr>
        <w:spacing w:line="360" w:lineRule="auto"/>
        <w:ind w:firstLine="709"/>
        <w:jc w:val="both"/>
        <w:rPr>
          <w:lang w:val="en-US"/>
        </w:rPr>
      </w:pPr>
      <w:r w:rsidRPr="00D068DE">
        <w:rPr>
          <w:lang w:val="en-US"/>
        </w:rPr>
        <w:t xml:space="preserve">Today, due to the Covid 19 pandemic, the importance of actively using technology in education has been raised. Bayrak </w:t>
      </w:r>
      <w:r>
        <w:rPr>
          <w:lang w:val="en-US"/>
        </w:rPr>
        <w:t>and</w:t>
      </w:r>
      <w:r w:rsidRPr="00D068DE">
        <w:rPr>
          <w:lang w:val="en-US"/>
        </w:rPr>
        <w:t xml:space="preserve"> </w:t>
      </w:r>
      <w:r>
        <w:rPr>
          <w:lang w:val="en-US"/>
        </w:rPr>
        <w:t>Hır</w:t>
      </w:r>
      <w:r w:rsidR="006235AB">
        <w:rPr>
          <w:lang w:val="en-US"/>
        </w:rPr>
        <w:t>ç</w:t>
      </w:r>
      <w:r>
        <w:rPr>
          <w:lang w:val="en-US"/>
        </w:rPr>
        <w:t>a</w:t>
      </w:r>
      <w:r w:rsidRPr="00D068DE">
        <w:rPr>
          <w:lang w:val="en-US"/>
        </w:rPr>
        <w:t xml:space="preserve"> (2016), Demirer </w:t>
      </w:r>
      <w:r>
        <w:rPr>
          <w:lang w:val="en-US"/>
        </w:rPr>
        <w:t>and</w:t>
      </w:r>
      <w:r w:rsidRPr="00D068DE">
        <w:rPr>
          <w:lang w:val="en-US"/>
        </w:rPr>
        <w:t xml:space="preserve"> Dikmen (2018), Kayaduman et al. (2011), Sarıtepeci et al., (2016), Tatlı </w:t>
      </w:r>
      <w:r>
        <w:rPr>
          <w:lang w:val="en-US"/>
        </w:rPr>
        <w:t>and</w:t>
      </w:r>
      <w:r w:rsidRPr="00D068DE">
        <w:rPr>
          <w:lang w:val="en-US"/>
        </w:rPr>
        <w:t xml:space="preserve"> Akbulut (2017) revealed that the teacher in Turkey was inadequate to use technology in education.</w:t>
      </w:r>
      <w:r>
        <w:rPr>
          <w:lang w:val="en-US"/>
        </w:rPr>
        <w:t xml:space="preserve"> </w:t>
      </w:r>
      <w:r w:rsidRPr="00A74A5E">
        <w:rPr>
          <w:lang w:val="en-US"/>
        </w:rPr>
        <w:t>Despite the above-mentioned large-scale in-service activity on the use of technology in education, the inadequacy of teachers' situations regarding educational technologies is an issue that needs to be investigated in every aspect.</w:t>
      </w:r>
    </w:p>
    <w:p w14:paraId="579102E3" w14:textId="77777777" w:rsidR="00CB62DB" w:rsidRPr="00A74A5E" w:rsidRDefault="00CB62DB" w:rsidP="00CB62DB">
      <w:pPr>
        <w:spacing w:line="360" w:lineRule="auto"/>
        <w:ind w:firstLine="709"/>
        <w:jc w:val="both"/>
        <w:rPr>
          <w:lang w:val="en-US"/>
        </w:rPr>
      </w:pPr>
      <w:r w:rsidRPr="00A74A5E">
        <w:rPr>
          <w:lang w:val="en-US"/>
        </w:rPr>
        <w:t xml:space="preserve">In this study, technological pedagogical content knowledge (TPACK) self-confidence was selected to investigate the impact of in-service courses on using technology for education. Direction self-confidence about technological pedagogical content knowledge is an important indicator for using technology in education (Kayaduman et al., 2011; Tatli </w:t>
      </w:r>
      <w:r>
        <w:rPr>
          <w:lang w:val="en-US"/>
        </w:rPr>
        <w:t>and</w:t>
      </w:r>
      <w:r w:rsidRPr="00A74A5E">
        <w:rPr>
          <w:lang w:val="en-US"/>
        </w:rPr>
        <w:t xml:space="preserve"> Akbulut, 2017).</w:t>
      </w:r>
    </w:p>
    <w:p w14:paraId="71289D06" w14:textId="2BD5B426" w:rsidR="00CB62DB" w:rsidRPr="00A74A5E" w:rsidRDefault="00CB62DB" w:rsidP="00CB62DB">
      <w:pPr>
        <w:spacing w:line="360" w:lineRule="auto"/>
        <w:ind w:firstLine="709"/>
        <w:jc w:val="both"/>
        <w:rPr>
          <w:lang w:val="en-US"/>
        </w:rPr>
      </w:pPr>
      <w:r w:rsidRPr="00A74A5E">
        <w:rPr>
          <w:lang w:val="en-US"/>
        </w:rPr>
        <w:t xml:space="preserve">Self-confidence by short definition; is a belief in the ability to organize and conduct the necessary activities to fulfill the teaching task. The </w:t>
      </w:r>
      <w:r w:rsidR="007B0663">
        <w:rPr>
          <w:lang w:val="en-US"/>
        </w:rPr>
        <w:t>ability</w:t>
      </w:r>
      <w:r w:rsidRPr="00A74A5E">
        <w:rPr>
          <w:lang w:val="en-US"/>
        </w:rPr>
        <w:t xml:space="preserve"> of teachers is a criterion that will positively affect the teaching process. One of the sought-after teacher qualities is that the teacher is qualified for technological pedagogical content knowledge. It is thought that technology-supported courses will be better understood and remembered by students (</w:t>
      </w:r>
      <w:r w:rsidR="007B0663" w:rsidRPr="007B0663">
        <w:rPr>
          <w:lang w:val="en-US"/>
        </w:rPr>
        <w:t>Bağdiken and Akgündüz</w:t>
      </w:r>
      <w:r w:rsidRPr="00A74A5E">
        <w:rPr>
          <w:lang w:val="en-US"/>
        </w:rPr>
        <w:t>, 2018;</w:t>
      </w:r>
      <w:r>
        <w:rPr>
          <w:lang w:val="en-US"/>
        </w:rPr>
        <w:t xml:space="preserve"> </w:t>
      </w:r>
      <w:r w:rsidRPr="00A74A5E">
        <w:rPr>
          <w:lang w:val="en-US"/>
        </w:rPr>
        <w:t xml:space="preserve">Mishra </w:t>
      </w:r>
      <w:r>
        <w:rPr>
          <w:lang w:val="en-US"/>
        </w:rPr>
        <w:t>and</w:t>
      </w:r>
      <w:r w:rsidRPr="00A74A5E">
        <w:rPr>
          <w:lang w:val="en-US"/>
        </w:rPr>
        <w:t xml:space="preserve"> Koehler, 2006).</w:t>
      </w:r>
      <w:r>
        <w:rPr>
          <w:lang w:val="en-US"/>
        </w:rPr>
        <w:t xml:space="preserve"> </w:t>
      </w:r>
      <w:r w:rsidRPr="00A74A5E">
        <w:rPr>
          <w:lang w:val="en-US"/>
        </w:rPr>
        <w:t>Therefore, teachers should use technology effectively and efficiently, literate technology (</w:t>
      </w:r>
      <w:r w:rsidR="007B0663" w:rsidRPr="007B0663">
        <w:rPr>
          <w:lang w:val="en-US"/>
        </w:rPr>
        <w:t>Bağdiken and Akgündüz</w:t>
      </w:r>
      <w:r w:rsidRPr="00A74A5E">
        <w:rPr>
          <w:lang w:val="en-US"/>
        </w:rPr>
        <w:t>, 2018;</w:t>
      </w:r>
      <w:r>
        <w:rPr>
          <w:lang w:val="en-US"/>
        </w:rPr>
        <w:t xml:space="preserve"> </w:t>
      </w:r>
      <w:r w:rsidRPr="00A74A5E">
        <w:rPr>
          <w:lang w:val="en-US"/>
        </w:rPr>
        <w:t>Niess, 2008).</w:t>
      </w:r>
    </w:p>
    <w:p w14:paraId="3E1CD1DC" w14:textId="495E42B8" w:rsidR="00CB62DB" w:rsidRPr="00A74A5E" w:rsidRDefault="00CB62DB" w:rsidP="00CB62DB">
      <w:pPr>
        <w:spacing w:line="360" w:lineRule="auto"/>
        <w:ind w:firstLine="709"/>
        <w:jc w:val="both"/>
        <w:rPr>
          <w:lang w:val="en-US"/>
        </w:rPr>
      </w:pPr>
      <w:r w:rsidRPr="00A74A5E">
        <w:rPr>
          <w:lang w:val="en-US"/>
        </w:rPr>
        <w:t xml:space="preserve">The majority of studies on TPACK in </w:t>
      </w:r>
      <w:r w:rsidR="007B0663">
        <w:rPr>
          <w:lang w:val="en-US"/>
        </w:rPr>
        <w:t xml:space="preserve">scope of </w:t>
      </w:r>
      <w:r w:rsidRPr="00A74A5E">
        <w:rPr>
          <w:lang w:val="en-US"/>
        </w:rPr>
        <w:t xml:space="preserve">Turkey; focuses on competence, development, scale development and program evaluation </w:t>
      </w:r>
      <w:r>
        <w:rPr>
          <w:lang w:val="en-US"/>
        </w:rPr>
        <w:t xml:space="preserve">about TPACK </w:t>
      </w:r>
      <w:r w:rsidRPr="00A74A5E">
        <w:rPr>
          <w:lang w:val="en-US"/>
        </w:rPr>
        <w:t xml:space="preserve">(Baran </w:t>
      </w:r>
      <w:r>
        <w:rPr>
          <w:lang w:val="en-US"/>
        </w:rPr>
        <w:t>and</w:t>
      </w:r>
      <w:r w:rsidRPr="00A74A5E">
        <w:rPr>
          <w:lang w:val="en-US"/>
        </w:rPr>
        <w:t xml:space="preserve"> Canbazoglu Bilici, 2015;</w:t>
      </w:r>
      <w:r>
        <w:rPr>
          <w:lang w:val="en-US"/>
        </w:rPr>
        <w:t xml:space="preserve"> </w:t>
      </w:r>
      <w:r w:rsidRPr="00A74A5E">
        <w:rPr>
          <w:lang w:val="en-US"/>
        </w:rPr>
        <w:t>Kaleli Yilmaz, 2015).</w:t>
      </w:r>
      <w:r>
        <w:rPr>
          <w:lang w:val="en-US"/>
        </w:rPr>
        <w:t xml:space="preserve"> </w:t>
      </w:r>
      <w:r w:rsidRPr="00A74A5E">
        <w:rPr>
          <w:lang w:val="en-US"/>
        </w:rPr>
        <w:t>Again, most of the studies were done with pre-service teachers, the number of studies with teachers is quite low (Kaleli</w:t>
      </w:r>
      <w:r>
        <w:rPr>
          <w:lang w:val="en-US"/>
        </w:rPr>
        <w:t>-</w:t>
      </w:r>
      <w:r w:rsidRPr="00A74A5E">
        <w:rPr>
          <w:lang w:val="en-US"/>
        </w:rPr>
        <w:t>Yilmaz, 2015).</w:t>
      </w:r>
    </w:p>
    <w:p w14:paraId="72ABC74D" w14:textId="44071AA0" w:rsidR="00CB62DB" w:rsidRPr="00A74A5E" w:rsidRDefault="00CB62DB" w:rsidP="00CB62DB">
      <w:pPr>
        <w:spacing w:line="360" w:lineRule="auto"/>
        <w:ind w:firstLine="709"/>
        <w:jc w:val="both"/>
        <w:rPr>
          <w:lang w:val="en-US"/>
        </w:rPr>
      </w:pPr>
      <w:r w:rsidRPr="00A74A5E">
        <w:rPr>
          <w:lang w:val="en-US"/>
        </w:rPr>
        <w:lastRenderedPageBreak/>
        <w:t>The first aim of the study is to examine in-effect courses that examine the teacher's self-confidence in TPACK using technology in education.</w:t>
      </w:r>
      <w:r>
        <w:rPr>
          <w:lang w:val="en-US"/>
        </w:rPr>
        <w:t xml:space="preserve"> </w:t>
      </w:r>
      <w:r w:rsidRPr="00A74A5E">
        <w:rPr>
          <w:lang w:val="en-US"/>
        </w:rPr>
        <w:t>The trainings attended by teachers on the use of technology in education undoubtedly have a significant impact on the self-confidence of technological pedagogical content knowledge (</w:t>
      </w:r>
      <w:r w:rsidR="007B0663" w:rsidRPr="007B0663">
        <w:rPr>
          <w:lang w:val="en-US"/>
        </w:rPr>
        <w:t>Bağdiken and Akgündüz</w:t>
      </w:r>
      <w:r w:rsidRPr="00A74A5E">
        <w:rPr>
          <w:lang w:val="en-US"/>
        </w:rPr>
        <w:t xml:space="preserve">, 2018; Kocaoglu </w:t>
      </w:r>
      <w:r>
        <w:rPr>
          <w:lang w:val="en-US"/>
        </w:rPr>
        <w:t>and</w:t>
      </w:r>
      <w:r w:rsidRPr="00A74A5E">
        <w:rPr>
          <w:lang w:val="en-US"/>
        </w:rPr>
        <w:t xml:space="preserve"> Akgün, 2015).</w:t>
      </w:r>
      <w:r>
        <w:rPr>
          <w:lang w:val="en-US"/>
        </w:rPr>
        <w:t xml:space="preserve"> </w:t>
      </w:r>
      <w:r w:rsidRPr="00A74A5E">
        <w:rPr>
          <w:lang w:val="en-US"/>
        </w:rPr>
        <w:t>Bal and Karademir (2013), Özkara et al. (2018) found that teachers who participated in educational technologies trainings had higher TPACK self-esteem than those who did not receive education. Kocaoglu and Akgün (2015) found that teachers attending FATIH project training technology use courses had high self-confidence in using FATIH project equipment. In all four studies, it has been proposed to increase in-service education and ensure that more teachers attend these courses.</w:t>
      </w:r>
      <w:r>
        <w:rPr>
          <w:lang w:val="en-US"/>
        </w:rPr>
        <w:t xml:space="preserve"> </w:t>
      </w:r>
      <w:r w:rsidRPr="00A74A5E">
        <w:rPr>
          <w:lang w:val="en-US"/>
        </w:rPr>
        <w:t>In-service courses on the use of technology in face-to-face education have an impact on self-confidence development (Izci</w:t>
      </w:r>
      <w:r>
        <w:rPr>
          <w:lang w:val="en-US"/>
        </w:rPr>
        <w:t xml:space="preserve"> and</w:t>
      </w:r>
      <w:r w:rsidRPr="00A74A5E">
        <w:rPr>
          <w:lang w:val="en-US"/>
        </w:rPr>
        <w:t xml:space="preserve"> Eroglu, 2016), but in some studies it has been emphasized that in-service courses cannot meet the needs of teachers (Sarıtepeci et al., 2016) and are inadequate to gain techno-pedagogical skills (Vural </w:t>
      </w:r>
      <w:r>
        <w:rPr>
          <w:lang w:val="en-US"/>
        </w:rPr>
        <w:t>and</w:t>
      </w:r>
      <w:r w:rsidRPr="00A74A5E">
        <w:rPr>
          <w:lang w:val="en-US"/>
        </w:rPr>
        <w:t xml:space="preserve"> Ceylan, 2014). However, there is no information on whether in-service training is distanced or face-to-face, and whether teachers' voluntary or involuntary participation in lessons has an impact on TPACK self-esteem.</w:t>
      </w:r>
    </w:p>
    <w:p w14:paraId="4309C1C5" w14:textId="77777777" w:rsidR="00CB62DB" w:rsidRPr="00A74A5E" w:rsidRDefault="00CB62DB" w:rsidP="00CB62DB">
      <w:pPr>
        <w:spacing w:line="360" w:lineRule="auto"/>
        <w:ind w:firstLine="709"/>
        <w:jc w:val="both"/>
        <w:rPr>
          <w:lang w:val="en-US"/>
        </w:rPr>
      </w:pPr>
      <w:r w:rsidRPr="00A74A5E">
        <w:rPr>
          <w:lang w:val="en-US"/>
        </w:rPr>
        <w:t>In this context, the following questions were sought in the study:</w:t>
      </w:r>
    </w:p>
    <w:p w14:paraId="685B7283" w14:textId="77777777" w:rsidR="00CB62DB" w:rsidRPr="00A74A5E" w:rsidRDefault="00CB62DB" w:rsidP="00CB62DB">
      <w:pPr>
        <w:spacing w:line="360" w:lineRule="auto"/>
        <w:ind w:firstLine="709"/>
        <w:jc w:val="both"/>
        <w:rPr>
          <w:lang w:val="en-US"/>
        </w:rPr>
      </w:pPr>
      <w:r w:rsidRPr="00A74A5E">
        <w:rPr>
          <w:lang w:val="en-US"/>
        </w:rPr>
        <w:t xml:space="preserve"> What are the TPACK self-confidence levels of the teachers participating in the study?</w:t>
      </w:r>
    </w:p>
    <w:p w14:paraId="17450487" w14:textId="77777777" w:rsidR="00CB62DB" w:rsidRPr="00A74A5E" w:rsidRDefault="00CB62DB" w:rsidP="00CB62DB">
      <w:pPr>
        <w:spacing w:line="360" w:lineRule="auto"/>
        <w:ind w:firstLine="709"/>
        <w:jc w:val="both"/>
        <w:rPr>
          <w:lang w:val="en-US"/>
        </w:rPr>
      </w:pPr>
      <w:r w:rsidRPr="00A74A5E">
        <w:rPr>
          <w:lang w:val="en-US"/>
        </w:rPr>
        <w:t>TPACK self-confidence of the teachers participating in the study; Is there a difference according to variables such as taking information technologies (IT) course during undergraduate education, attending in-service courses on the use of technologies in education, whether the courses they attend are remote or face-to-face, voluntary or involuntary participation?</w:t>
      </w:r>
    </w:p>
    <w:p w14:paraId="4DCB68F6" w14:textId="77777777" w:rsidR="00CB62DB" w:rsidRPr="002D26BC" w:rsidRDefault="00CB62DB" w:rsidP="00CB62DB">
      <w:pPr>
        <w:pStyle w:val="NormalWeb"/>
        <w:spacing w:before="0" w:beforeAutospacing="0" w:after="0" w:afterAutospacing="0" w:line="360" w:lineRule="auto"/>
        <w:ind w:firstLine="709"/>
        <w:jc w:val="both"/>
        <w:rPr>
          <w:b/>
          <w:lang w:val="en-GB"/>
        </w:rPr>
      </w:pPr>
      <w:r w:rsidRPr="002D26BC">
        <w:rPr>
          <w:b/>
          <w:lang w:val="en-GB"/>
        </w:rPr>
        <w:t>Method</w:t>
      </w:r>
    </w:p>
    <w:p w14:paraId="0F868EDF" w14:textId="77777777" w:rsidR="00CB62DB" w:rsidRPr="00A74A5E" w:rsidRDefault="00CB62DB" w:rsidP="00CB62DB">
      <w:pPr>
        <w:spacing w:line="360" w:lineRule="auto"/>
        <w:ind w:firstLine="709"/>
        <w:jc w:val="both"/>
        <w:rPr>
          <w:lang w:val="en-US"/>
        </w:rPr>
      </w:pPr>
      <w:r w:rsidRPr="00A74A5E">
        <w:rPr>
          <w:lang w:val="en-US"/>
        </w:rPr>
        <w:t>In the study, one of the designs in mixed research, see in sequence descriptive design was used (Creswell, 2017).</w:t>
      </w:r>
    </w:p>
    <w:p w14:paraId="3823AAE6" w14:textId="77777777" w:rsidR="00CB62DB" w:rsidRPr="00A74A5E" w:rsidRDefault="00CB62DB" w:rsidP="00CB62DB">
      <w:pPr>
        <w:spacing w:line="360" w:lineRule="auto"/>
        <w:ind w:firstLine="709"/>
        <w:jc w:val="both"/>
        <w:rPr>
          <w:lang w:val="en-US"/>
        </w:rPr>
      </w:pPr>
      <w:r w:rsidRPr="00A74A5E">
        <w:rPr>
          <w:lang w:val="en-US"/>
        </w:rPr>
        <w:t>Quantitative data is first collected and analyzed in the sequence descriptive design, then qualitative work is done to explain quantitative results (Creswell, 2017). In this study, data were collected primarily from teachers with the help of a scale, analyzed, and semi-structured interviews with teachers who participated in or trained in in-service training to explain the results of the analysis.</w:t>
      </w:r>
    </w:p>
    <w:p w14:paraId="4B6001A3" w14:textId="77777777" w:rsidR="00CB62DB" w:rsidRPr="00A74A5E" w:rsidRDefault="00CB62DB" w:rsidP="00CB62DB">
      <w:pPr>
        <w:spacing w:line="360" w:lineRule="auto"/>
        <w:ind w:firstLine="709"/>
        <w:jc w:val="both"/>
        <w:rPr>
          <w:lang w:val="en-US"/>
        </w:rPr>
      </w:pPr>
      <w:r w:rsidRPr="00A74A5E">
        <w:rPr>
          <w:lang w:val="en-US"/>
        </w:rPr>
        <w:t xml:space="preserve">Quantitative data collected 241 science, physics, biology and chemistry teachers. "Technological pedagogical content information self-confidence scale" and "personal </w:t>
      </w:r>
      <w:r w:rsidRPr="00A74A5E">
        <w:rPr>
          <w:lang w:val="en-US"/>
        </w:rPr>
        <w:lastRenderedPageBreak/>
        <w:t>information form" were used as data collection tools. Qualitative data were collected with a form consisting of semi-structured interview questions conducted with 18 teachers.</w:t>
      </w:r>
    </w:p>
    <w:p w14:paraId="3D2B9A04" w14:textId="77777777" w:rsidR="00CB62DB" w:rsidRPr="00A74A5E" w:rsidRDefault="00CB62DB" w:rsidP="00CB62DB">
      <w:pPr>
        <w:spacing w:line="360" w:lineRule="auto"/>
        <w:ind w:firstLine="709"/>
        <w:jc w:val="both"/>
        <w:rPr>
          <w:lang w:val="en-US"/>
        </w:rPr>
      </w:pPr>
      <w:r w:rsidRPr="00A74A5E">
        <w:rPr>
          <w:lang w:val="en-US"/>
        </w:rPr>
        <w:t>Quantitative data were analyzed with SPSS 22 program. During university education, the percentage and frequent values of the information related to the status of attending the IT course and participation in in-service training courses related to the use of technology in education were calculated. The averages of the data were analyzed to determine TPACK self-confidence.</w:t>
      </w:r>
    </w:p>
    <w:p w14:paraId="4CC05016" w14:textId="77777777" w:rsidR="00CB62DB" w:rsidRPr="00A74A5E" w:rsidRDefault="00CB62DB" w:rsidP="00CB62DB">
      <w:pPr>
        <w:spacing w:line="360" w:lineRule="auto"/>
        <w:ind w:firstLine="709"/>
        <w:jc w:val="both"/>
        <w:rPr>
          <w:lang w:val="en-US"/>
        </w:rPr>
      </w:pPr>
      <w:r w:rsidRPr="00A74A5E">
        <w:rPr>
          <w:lang w:val="en-US"/>
        </w:rPr>
        <w:t>Audio recordings of the interview were analyzed and transferred to the MAXQDA 2020 program, taking into account the notes kept during the interview for the analysis of qualitative data. In the Maxqda 2020 program, interview data were analyzed repeatedly by two researchers. After the analysis, the researchers came together to identify the points where they had consensus or disagreement on coding. The researchers used Miles and Huberman's (1994) reliability formula to calculate the consistency rate of their coding, with an average similarity of 92.5%. Examples of the statements of the teachers who participated in the study were presented during the presentation of qualitative data.</w:t>
      </w:r>
    </w:p>
    <w:p w14:paraId="08CD4485" w14:textId="77777777" w:rsidR="00CB62DB" w:rsidRPr="00974308" w:rsidRDefault="00CB62DB" w:rsidP="00CB62DB">
      <w:pPr>
        <w:pStyle w:val="NormalWeb"/>
        <w:spacing w:before="120" w:beforeAutospacing="0" w:after="120" w:afterAutospacing="0"/>
        <w:jc w:val="both"/>
        <w:rPr>
          <w:rFonts w:ascii="Cambria" w:hAnsi="Cambria"/>
          <w:b/>
          <w:bCs/>
          <w:sz w:val="20"/>
          <w:szCs w:val="20"/>
          <w:lang w:val="en-US"/>
        </w:rPr>
      </w:pPr>
      <w:r w:rsidRPr="00974308">
        <w:rPr>
          <w:rFonts w:ascii="Cambria" w:hAnsi="Cambria"/>
          <w:b/>
          <w:bCs/>
          <w:sz w:val="20"/>
          <w:lang w:val="en-US"/>
        </w:rPr>
        <w:t>Discussion and Conclusion</w:t>
      </w:r>
    </w:p>
    <w:p w14:paraId="45CA64B4" w14:textId="77777777" w:rsidR="00CB62DB" w:rsidRPr="00A74A5E" w:rsidRDefault="00CB62DB" w:rsidP="00CB62DB">
      <w:pPr>
        <w:spacing w:line="360" w:lineRule="auto"/>
        <w:ind w:firstLine="709"/>
        <w:jc w:val="both"/>
        <w:rPr>
          <w:lang w:val="en-US"/>
        </w:rPr>
      </w:pPr>
      <w:r w:rsidRPr="00A74A5E">
        <w:rPr>
          <w:lang w:val="en-US"/>
        </w:rPr>
        <w:t xml:space="preserve">The information technology training that teachers receive during university education has increased their self-confidence in terms of technological knowledge. This result was consistent with the findings of Öçal </w:t>
      </w:r>
      <w:r>
        <w:rPr>
          <w:lang w:val="en-US"/>
        </w:rPr>
        <w:t>and</w:t>
      </w:r>
      <w:r w:rsidRPr="00A74A5E">
        <w:rPr>
          <w:lang w:val="en-US"/>
        </w:rPr>
        <w:t xml:space="preserve"> Simsek, (2017)</w:t>
      </w:r>
      <w:r>
        <w:rPr>
          <w:lang w:val="en-US"/>
        </w:rPr>
        <w:t xml:space="preserve">, </w:t>
      </w:r>
      <w:r w:rsidRPr="00A74A5E">
        <w:rPr>
          <w:lang w:val="en-US"/>
        </w:rPr>
        <w:t xml:space="preserve">Tatlı </w:t>
      </w:r>
      <w:r>
        <w:rPr>
          <w:lang w:val="en-US"/>
        </w:rPr>
        <w:t>and</w:t>
      </w:r>
      <w:r w:rsidRPr="00A74A5E">
        <w:rPr>
          <w:lang w:val="en-US"/>
        </w:rPr>
        <w:t xml:space="preserve"> Akbulut (2017) that pre-service teachers failed to adequately integrate the technological knowledge they learned during university education into the teaching process. In recent years, the special knowledge of technology education given during university education can improve the technological knowledge dimension as well as other sub-dimensions of TPACK self-confidence, but when the teachers who participate in the study graduate, the lack of knowledge technological education at the university can be explained as a result of the study. In addition, in today's day when technology is constantly progressing, changing and transforming, it can be considered normal that the trainings that teachers receive during university education are inadequate, but the main problem here is that the teachers who receive this training cannot apply for change. In this respect, the education provided at the university should be of a quality that encourages teachers to improve themselves.</w:t>
      </w:r>
    </w:p>
    <w:p w14:paraId="008624B0" w14:textId="18CDB75D" w:rsidR="00CB62DB" w:rsidRPr="00A74A5E" w:rsidRDefault="00CB62DB" w:rsidP="00CB62DB">
      <w:pPr>
        <w:spacing w:line="360" w:lineRule="auto"/>
        <w:ind w:firstLine="709"/>
        <w:jc w:val="both"/>
        <w:rPr>
          <w:lang w:val="en-US"/>
        </w:rPr>
      </w:pPr>
      <w:r w:rsidRPr="00A74A5E">
        <w:rPr>
          <w:lang w:val="en-US"/>
        </w:rPr>
        <w:t xml:space="preserve">Participation in a course on the use of technology in education within the scope of </w:t>
      </w:r>
      <w:r>
        <w:rPr>
          <w:lang w:val="en-US"/>
        </w:rPr>
        <w:t>FATIH</w:t>
      </w:r>
      <w:r w:rsidRPr="00A74A5E">
        <w:rPr>
          <w:lang w:val="en-US"/>
        </w:rPr>
        <w:t xml:space="preserve"> project positively affected teachers' self-confidence in TPACK, technological content knowledge (TCK), technological pedagogical knowledge (TPK) sub-dimensions. In the </w:t>
      </w:r>
      <w:r w:rsidRPr="00A74A5E">
        <w:rPr>
          <w:lang w:val="en-US"/>
        </w:rPr>
        <w:lastRenderedPageBreak/>
        <w:t xml:space="preserve">literature, </w:t>
      </w:r>
      <w:r w:rsidR="007B0663" w:rsidRPr="007B0663">
        <w:rPr>
          <w:lang w:val="en-US"/>
        </w:rPr>
        <w:t>Bağdiken and Akgündüz</w:t>
      </w:r>
      <w:r w:rsidR="007B0663" w:rsidRPr="00A74A5E">
        <w:rPr>
          <w:lang w:val="en-US"/>
        </w:rPr>
        <w:t xml:space="preserve"> </w:t>
      </w:r>
      <w:r w:rsidRPr="00A74A5E">
        <w:rPr>
          <w:lang w:val="en-US"/>
        </w:rPr>
        <w:t xml:space="preserve">(2018) found that they had a positive effect on all dimensions and that the teachers who participated in the in-service training of Bal and Karademir (2013), Kocaoğlu and Akgün (2015), Özkara et al. (2018) felt safer in terms of TPACK. However, in our study, in-service education has not had a significant impact on self-confidence in technological knowledge (TK) dimensions to the use of technology in education. The reasons for this situation may be that the content of the course is inadequate in terms of technological knowledge, and that topics such as video editing presented as technological information are forgotten due to the use of ready-made materials by teachers. </w:t>
      </w:r>
      <w:r>
        <w:rPr>
          <w:lang w:val="en-US"/>
        </w:rPr>
        <w:t>Tatlı</w:t>
      </w:r>
      <w:r w:rsidRPr="00A74A5E">
        <w:rPr>
          <w:lang w:val="en-US"/>
        </w:rPr>
        <w:t xml:space="preserve"> </w:t>
      </w:r>
      <w:r>
        <w:rPr>
          <w:lang w:val="en-US"/>
        </w:rPr>
        <w:t>and</w:t>
      </w:r>
      <w:r w:rsidRPr="00A74A5E">
        <w:rPr>
          <w:lang w:val="en-US"/>
        </w:rPr>
        <w:t xml:space="preserve"> Akbulut (2017) stated that teachers' use of ready-made course materials and gaining habits in this regard will blunt their own content production competencies.</w:t>
      </w:r>
      <w:r>
        <w:rPr>
          <w:lang w:val="en-US"/>
        </w:rPr>
        <w:t xml:space="preserve"> </w:t>
      </w:r>
      <w:r w:rsidRPr="00A74A5E">
        <w:rPr>
          <w:lang w:val="en-US"/>
        </w:rPr>
        <w:t>There may not be enough time left to teach planned content, especially since face-to-face lessons are in the evening hours.</w:t>
      </w:r>
    </w:p>
    <w:p w14:paraId="353A1881" w14:textId="77777777" w:rsidR="00CB62DB" w:rsidRPr="00A74A5E" w:rsidRDefault="00CB62DB" w:rsidP="00CB62DB">
      <w:pPr>
        <w:spacing w:line="360" w:lineRule="auto"/>
        <w:ind w:firstLine="709"/>
        <w:jc w:val="both"/>
        <w:rPr>
          <w:lang w:val="en-US"/>
        </w:rPr>
      </w:pPr>
      <w:r w:rsidRPr="00A74A5E">
        <w:rPr>
          <w:lang w:val="en-US"/>
        </w:rPr>
        <w:t>Teachers participating in in-service training have no difference in TPACK self-confidence, just distance or just face-to-face.</w:t>
      </w:r>
      <w:r>
        <w:rPr>
          <w:lang w:val="en-US"/>
        </w:rPr>
        <w:t xml:space="preserve"> </w:t>
      </w:r>
      <w:r w:rsidRPr="00A74A5E">
        <w:rPr>
          <w:lang w:val="en-US"/>
        </w:rPr>
        <w:t xml:space="preserve">While there is less content and interaction in distance education, it's noteworthy that teachers don't get left without face-to-face training on TPACK self-esteem. Especially in face-to-face training, the inability to use time effectively may lead to a decrease in the effectiveness of face-to-face courses, as the class hours are in the evenings. The findings of the inadequacy of the course duration and the duration of the course are similar to the work of Günbayı </w:t>
      </w:r>
      <w:r>
        <w:rPr>
          <w:lang w:val="en-US"/>
        </w:rPr>
        <w:t>and</w:t>
      </w:r>
      <w:r w:rsidRPr="00A74A5E">
        <w:rPr>
          <w:lang w:val="en-US"/>
        </w:rPr>
        <w:t xml:space="preserve"> Taşdöğen (2012). Another reason that reduces the success of the effects of face-to-face courses may be the inadequacy of educators, first of all, course educators should be selected from among the educators who apply the content they teach during the teaching process. In this regard, Keleşoğlu </w:t>
      </w:r>
      <w:r>
        <w:rPr>
          <w:lang w:val="en-US"/>
        </w:rPr>
        <w:t>and</w:t>
      </w:r>
      <w:r w:rsidRPr="00A74A5E">
        <w:rPr>
          <w:lang w:val="en-US"/>
        </w:rPr>
        <w:t xml:space="preserve"> Yigit (2017) recommends that educators working in in-service trainings be selected among the competent teachers in their field with at least a PhD degree. Ayvacı et al. (2014) states that having classroom experience of educators in general in-service trainings is even more important in in-service trainings related to the use of technology in education. The fact that educators have particularly high communication skills (Günbayı </w:t>
      </w:r>
      <w:r>
        <w:rPr>
          <w:lang w:val="en-US"/>
        </w:rPr>
        <w:t>and</w:t>
      </w:r>
      <w:r w:rsidRPr="00A74A5E">
        <w:rPr>
          <w:lang w:val="en-US"/>
        </w:rPr>
        <w:t xml:space="preserve"> Taşdöğen, 2012) and can give examples of how to use this information in their fields when teaching content can contribute significantly to achieving the purpose of in-service training. In order to share the experiences and ideas of participating teachers in the subjects receiving education, it can be used as an advantage for the teachers participating in face-to-face training to be from the same discipline.</w:t>
      </w:r>
    </w:p>
    <w:p w14:paraId="10CAD8EB" w14:textId="77777777" w:rsidR="00CB62DB" w:rsidRPr="00A74A5E" w:rsidRDefault="00CB62DB" w:rsidP="00CB62DB">
      <w:pPr>
        <w:spacing w:line="360" w:lineRule="auto"/>
        <w:ind w:firstLine="709"/>
        <w:jc w:val="both"/>
        <w:rPr>
          <w:lang w:val="en-US"/>
        </w:rPr>
      </w:pPr>
      <w:r w:rsidRPr="00A74A5E">
        <w:rPr>
          <w:lang w:val="en-US"/>
        </w:rPr>
        <w:t xml:space="preserve">In-service trainings carried out through distance education; insufficient content, difficulty getting support, technical problems are the most common challenges. Similar results are present in </w:t>
      </w:r>
      <w:r>
        <w:rPr>
          <w:lang w:val="en-US"/>
        </w:rPr>
        <w:t>L</w:t>
      </w:r>
      <w:r w:rsidRPr="00A74A5E">
        <w:rPr>
          <w:lang w:val="en-US"/>
        </w:rPr>
        <w:t xml:space="preserve">imon's (2014) study. Again, there are fraudulent participation problems due to </w:t>
      </w:r>
      <w:r w:rsidRPr="00A74A5E">
        <w:rPr>
          <w:lang w:val="en-US"/>
        </w:rPr>
        <w:lastRenderedPageBreak/>
        <w:t xml:space="preserve">the difficulty of measuring and evaluating at the end of remote in-service training and the lack of control mechanisms during or at the end of the training. However, if you don't distance education can be preferred by the teacher due to the convenience of time and space (Limon, 2014; Taslibeyaz </w:t>
      </w:r>
      <w:r>
        <w:rPr>
          <w:lang w:val="en-US"/>
        </w:rPr>
        <w:t>and</w:t>
      </w:r>
      <w:r w:rsidRPr="00A74A5E">
        <w:rPr>
          <w:lang w:val="en-US"/>
        </w:rPr>
        <w:t xml:space="preserve"> Karaman, 2014), but can be preferred more if face-to-face training conditions are appropriate. Having difficulty getting interaction and support, which are seen as the weaknesses of distance education, is the superior aspects of face-to-face in-service education.</w:t>
      </w:r>
    </w:p>
    <w:p w14:paraId="50F07C5C" w14:textId="77777777" w:rsidR="00CB62DB" w:rsidRPr="00A74A5E" w:rsidRDefault="00CB62DB" w:rsidP="00CB62DB">
      <w:pPr>
        <w:spacing w:line="360" w:lineRule="auto"/>
        <w:ind w:firstLine="709"/>
        <w:jc w:val="both"/>
        <w:rPr>
          <w:lang w:val="en-US"/>
        </w:rPr>
      </w:pPr>
      <w:r w:rsidRPr="00A74A5E">
        <w:rPr>
          <w:lang w:val="en-US"/>
        </w:rPr>
        <w:t xml:space="preserve">Interactive, practical trainings are more recommended in </w:t>
      </w:r>
      <w:r>
        <w:rPr>
          <w:lang w:val="en-US"/>
        </w:rPr>
        <w:t>FATIH</w:t>
      </w:r>
      <w:r w:rsidRPr="00A74A5E">
        <w:rPr>
          <w:lang w:val="en-US"/>
        </w:rPr>
        <w:t xml:space="preserve"> project trainings (Demirer </w:t>
      </w:r>
      <w:r>
        <w:rPr>
          <w:lang w:val="en-US"/>
        </w:rPr>
        <w:t>and</w:t>
      </w:r>
      <w:r w:rsidRPr="00A74A5E">
        <w:rPr>
          <w:lang w:val="en-US"/>
        </w:rPr>
        <w:t xml:space="preserve"> Dikmen, 2018).</w:t>
      </w:r>
      <w:r>
        <w:rPr>
          <w:lang w:val="en-US"/>
        </w:rPr>
        <w:t xml:space="preserve"> </w:t>
      </w:r>
      <w:r w:rsidRPr="00A74A5E">
        <w:rPr>
          <w:lang w:val="en-US"/>
        </w:rPr>
        <w:t>However, face-to-face in-service training is one that requires teachers to be at certain times and in a specific place. This requires the use of both time and financial resources to create in-service fields. Instead of face-to-face training, a model where teachers can receive theoretical parts of the content of in-service training with distance education and can only do face-to-face training in practical parts can prevent waste of time and resources. In addition, gradual planning and meeting the needs of the courses in accordance with the level of trainee teachers, bringing together teachers from the same discipline when accepting trainees can be beneficial for in-service training to achieve its goals.</w:t>
      </w:r>
    </w:p>
    <w:p w14:paraId="34DFB478" w14:textId="77777777" w:rsidR="00CB62DB" w:rsidRPr="00A74A5E" w:rsidRDefault="00CB62DB" w:rsidP="00CB62DB">
      <w:pPr>
        <w:spacing w:line="360" w:lineRule="auto"/>
        <w:ind w:firstLine="709"/>
        <w:jc w:val="both"/>
        <w:rPr>
          <w:lang w:val="en-US"/>
        </w:rPr>
      </w:pPr>
      <w:r w:rsidRPr="00A74A5E">
        <w:rPr>
          <w:lang w:val="en-US"/>
        </w:rPr>
        <w:t>The participation of teachers in in-service training with them will positively affect TPACK self-confidence in all its sub-dimensions. Teachers who voluntarily participate in in-service training have higher TPACK self-confidence than teachers who involuntarily participate. In this respect, it is considered important to attend the course not by a compelling method for the development of TPACK self-confidence, but by persuading teachers and making them feel that the course is necessary for them. As a matter of fact, Günbayı and Taşdöğen (2012) stressed that voluntary participation in the course was the most important factor affecting the success of the purpose in in-service trainings. For this purpose, teachers who participate in in-service training can be given points that will contribute to the career ladder. It can also be useful if time or course venues are attractive for teachers to attend the course.</w:t>
      </w:r>
      <w:r>
        <w:rPr>
          <w:lang w:val="en-US"/>
        </w:rPr>
        <w:t xml:space="preserve"> </w:t>
      </w:r>
      <w:r w:rsidRPr="00A74A5E">
        <w:rPr>
          <w:lang w:val="en-US"/>
        </w:rPr>
        <w:t xml:space="preserve">Even better, after the appropriate environment is provided, the teacher will be persuaded by noticing the benefits of in-service training. </w:t>
      </w:r>
    </w:p>
    <w:p w14:paraId="5E3D8C46" w14:textId="77777777" w:rsidR="00177EE1" w:rsidRPr="002D26BC" w:rsidRDefault="00177EE1" w:rsidP="002C797F">
      <w:pPr>
        <w:autoSpaceDE w:val="0"/>
        <w:autoSpaceDN w:val="0"/>
        <w:adjustRightInd w:val="0"/>
        <w:spacing w:line="360" w:lineRule="auto"/>
        <w:ind w:firstLine="708"/>
        <w:jc w:val="both"/>
        <w:rPr>
          <w:b/>
        </w:rPr>
      </w:pPr>
    </w:p>
    <w:sectPr w:rsidR="00177EE1" w:rsidRPr="002D26BC" w:rsidSect="00D62056">
      <w:headerReference w:type="even" r:id="rId20"/>
      <w:headerReference w:type="default" r:id="rId21"/>
      <w:footerReference w:type="even" r:id="rId22"/>
      <w:footerReference w:type="default" r:id="rId23"/>
      <w:headerReference w:type="first" r:id="rId24"/>
      <w:footerReference w:type="first" r:id="rId25"/>
      <w:footnotePr>
        <w:numFmt w:val="chicago"/>
      </w:footnotePr>
      <w:pgSz w:w="11906" w:h="16838"/>
      <w:pgMar w:top="1417" w:right="1417" w:bottom="1417" w:left="1417" w:header="708" w:footer="708" w:gutter="0"/>
      <w:pgNumType w:start="1009"/>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285D088" w14:textId="77777777" w:rsidR="00A30C99" w:rsidRDefault="00A30C99" w:rsidP="0005661A">
      <w:r>
        <w:separator/>
      </w:r>
    </w:p>
  </w:endnote>
  <w:endnote w:type="continuationSeparator" w:id="0">
    <w:p w14:paraId="4FA6E6DD" w14:textId="77777777" w:rsidR="00A30C99" w:rsidRDefault="00A30C99" w:rsidP="0005661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A2"/>
    <w:family w:val="roman"/>
    <w:pitch w:val="variable"/>
    <w:sig w:usb0="E0002EFF" w:usb1="C000785B" w:usb2="00000009" w:usb3="00000000" w:csb0="000001FF" w:csb1="00000000"/>
  </w:font>
  <w:font w:name="Courier New">
    <w:panose1 w:val="02070309020205020404"/>
    <w:charset w:val="A2"/>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A2"/>
    <w:family w:val="swiss"/>
    <w:pitch w:val="variable"/>
    <w:sig w:usb0="E4002EFF" w:usb1="C000247B" w:usb2="00000009" w:usb3="00000000" w:csb0="000001FF" w:csb1="00000000"/>
  </w:font>
  <w:font w:name="Cambria">
    <w:panose1 w:val="02040503050406030204"/>
    <w:charset w:val="A2"/>
    <w:family w:val="roman"/>
    <w:pitch w:val="variable"/>
    <w:sig w:usb0="E00006FF" w:usb1="420024FF" w:usb2="02000000" w:usb3="00000000" w:csb0="0000019F" w:csb1="00000000"/>
  </w:font>
  <w:font w:name="Tahoma">
    <w:panose1 w:val="020B0604030504040204"/>
    <w:charset w:val="A2"/>
    <w:family w:val="swiss"/>
    <w:pitch w:val="variable"/>
    <w:sig w:usb0="E1002EFF" w:usb1="C000605B" w:usb2="00000029" w:usb3="00000000" w:csb0="000101FF" w:csb1="00000000"/>
  </w:font>
  <w:font w:name="Arial">
    <w:panose1 w:val="020B0604020202020204"/>
    <w:charset w:val="A2"/>
    <w:family w:val="swiss"/>
    <w:pitch w:val="variable"/>
    <w:sig w:usb0="E0002EFF" w:usb1="C000785B" w:usb2="00000009" w:usb3="00000000" w:csb0="000001FF" w:csb1="00000000"/>
  </w:font>
  <w:font w:name="Palatino Linotype">
    <w:panose1 w:val="02040502050505030304"/>
    <w:charset w:val="A2"/>
    <w:family w:val="roman"/>
    <w:pitch w:val="variable"/>
    <w:sig w:usb0="E0000287" w:usb1="40000013" w:usb2="00000000" w:usb3="00000000" w:csb0="0000019F" w:csb1="00000000"/>
  </w:font>
  <w:font w:name="Shaikh Hamdullah Basic">
    <w:altName w:val="Times New Roman"/>
    <w:charset w:val="B2"/>
    <w:family w:val="auto"/>
    <w:pitch w:val="variable"/>
    <w:sig w:usb0="00002001" w:usb1="00000000" w:usb2="00000000" w:usb3="00000000" w:csb0="00000040" w:csb1="00000000"/>
  </w:font>
  <w:font w:name="Calibri Light">
    <w:panose1 w:val="020F0302020204030204"/>
    <w:charset w:val="A2"/>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DF93015" w14:textId="77777777" w:rsidR="000A1E97" w:rsidRDefault="000A1E97">
    <w:pPr>
      <w:pStyle w:val="AltBilgi"/>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85F7A44" w14:textId="1C241781" w:rsidR="00756D9E" w:rsidRPr="00873CA0" w:rsidRDefault="00756D9E">
    <w:pPr>
      <w:pStyle w:val="AltBilgi"/>
      <w:jc w:val="center"/>
      <w:rPr>
        <w:rFonts w:ascii="Times New Roman" w:hAnsi="Times New Roman"/>
        <w:sz w:val="24"/>
        <w:szCs w:val="24"/>
      </w:rPr>
    </w:pPr>
    <w:r w:rsidRPr="00873CA0">
      <w:rPr>
        <w:rFonts w:ascii="Times New Roman" w:hAnsi="Times New Roman"/>
        <w:sz w:val="24"/>
        <w:szCs w:val="24"/>
      </w:rPr>
      <w:fldChar w:fldCharType="begin"/>
    </w:r>
    <w:r w:rsidRPr="00873CA0">
      <w:rPr>
        <w:rFonts w:ascii="Times New Roman" w:hAnsi="Times New Roman"/>
        <w:sz w:val="24"/>
        <w:szCs w:val="24"/>
      </w:rPr>
      <w:instrText>PAGE   \* MERGEFORMAT</w:instrText>
    </w:r>
    <w:r w:rsidRPr="00873CA0">
      <w:rPr>
        <w:rFonts w:ascii="Times New Roman" w:hAnsi="Times New Roman"/>
        <w:sz w:val="24"/>
        <w:szCs w:val="24"/>
      </w:rPr>
      <w:fldChar w:fldCharType="separate"/>
    </w:r>
    <w:r w:rsidR="000A1E97">
      <w:rPr>
        <w:rFonts w:ascii="Times New Roman" w:hAnsi="Times New Roman"/>
        <w:noProof/>
        <w:sz w:val="24"/>
        <w:szCs w:val="24"/>
      </w:rPr>
      <w:t>1009</w:t>
    </w:r>
    <w:r w:rsidRPr="00873CA0">
      <w:rPr>
        <w:rFonts w:ascii="Times New Roman" w:hAnsi="Times New Roman"/>
        <w:sz w:val="24"/>
        <w:szCs w:val="24"/>
      </w:rPr>
      <w:fldChar w:fldCharType="end"/>
    </w:r>
  </w:p>
  <w:p w14:paraId="51E23CD9" w14:textId="77777777" w:rsidR="00756D9E" w:rsidRDefault="00756D9E">
    <w:pPr>
      <w:pStyle w:val="AltBilgi"/>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71DD0E7" w14:textId="77777777" w:rsidR="000A1E97" w:rsidRDefault="000A1E97">
    <w:pPr>
      <w:pStyle w:val="AltBilgi"/>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3634361" w14:textId="77777777" w:rsidR="00A30C99" w:rsidRDefault="00A30C99" w:rsidP="0005661A">
      <w:r>
        <w:separator/>
      </w:r>
    </w:p>
  </w:footnote>
  <w:footnote w:type="continuationSeparator" w:id="0">
    <w:p w14:paraId="6B44FD34" w14:textId="77777777" w:rsidR="00A30C99" w:rsidRDefault="00A30C99" w:rsidP="0005661A">
      <w:r>
        <w:continuationSeparator/>
      </w:r>
    </w:p>
  </w:footnote>
  <w:footnote w:id="1">
    <w:p w14:paraId="6C834A25" w14:textId="1860210A" w:rsidR="00756D9E" w:rsidRPr="006C4851" w:rsidRDefault="00756D9E" w:rsidP="0072795F">
      <w:pPr>
        <w:rPr>
          <w:sz w:val="18"/>
          <w:szCs w:val="18"/>
        </w:rPr>
      </w:pPr>
      <w:r w:rsidRPr="006C4851">
        <w:rPr>
          <w:rStyle w:val="DipnotBavurusu"/>
          <w:sz w:val="18"/>
          <w:szCs w:val="18"/>
        </w:rPr>
        <w:footnoteRef/>
      </w:r>
      <w:r w:rsidRPr="006C4851">
        <w:rPr>
          <w:sz w:val="18"/>
          <w:szCs w:val="18"/>
        </w:rPr>
        <w:t xml:space="preserve"> Dr. Erzurum İl Milli Eğitim Müdürlüğü, Email:naci.bayrak@meb.gov.tr, Orcid No:</w:t>
      </w:r>
      <w:r w:rsidRPr="006C4851">
        <w:rPr>
          <w:color w:val="222222"/>
          <w:sz w:val="18"/>
          <w:szCs w:val="18"/>
          <w:shd w:val="clear" w:color="auto" w:fill="FFFFFF"/>
        </w:rPr>
        <w:t xml:space="preserve"> </w:t>
      </w:r>
      <w:r w:rsidRPr="006C4851">
        <w:rPr>
          <w:sz w:val="18"/>
          <w:szCs w:val="18"/>
        </w:rPr>
        <w:t>0000-0002-7146-9354</w:t>
      </w:r>
    </w:p>
    <w:p w14:paraId="1EF2C611" w14:textId="21DC8CF1" w:rsidR="00756D9E" w:rsidRPr="006C4851" w:rsidRDefault="00756D9E" w:rsidP="0072795F">
      <w:pPr>
        <w:rPr>
          <w:sz w:val="18"/>
          <w:szCs w:val="18"/>
        </w:rPr>
      </w:pPr>
      <w:r w:rsidRPr="006C4851">
        <w:rPr>
          <w:sz w:val="18"/>
          <w:szCs w:val="18"/>
        </w:rPr>
        <w:t>**Doktora Öğrencisi, Atatürk Üniversitesi, Eğitim Bilimleri Enstitüsü, Email: bayrakgulbt@gmail.com, Orcid No:</w:t>
      </w:r>
      <w:r w:rsidRPr="006C4851">
        <w:rPr>
          <w:color w:val="222222"/>
          <w:sz w:val="18"/>
          <w:szCs w:val="18"/>
          <w:shd w:val="clear" w:color="auto" w:fill="FFFFFF"/>
        </w:rPr>
        <w:t xml:space="preserve">  </w:t>
      </w:r>
      <w:r w:rsidRPr="006C4851">
        <w:rPr>
          <w:sz w:val="18"/>
          <w:szCs w:val="18"/>
        </w:rPr>
        <w:t>0000-0002-5428-1659</w:t>
      </w:r>
    </w:p>
    <w:p w14:paraId="55BD9C41" w14:textId="38EE51AD" w:rsidR="00756D9E" w:rsidRPr="003C6E47" w:rsidRDefault="00756D9E" w:rsidP="002745B7">
      <w:pPr>
        <w:rPr>
          <w:color w:val="0563C1"/>
          <w:spacing w:val="-1"/>
          <w:u w:val="single" w:color="0563C1"/>
        </w:rPr>
      </w:pPr>
      <w:r w:rsidRPr="009D1BBF">
        <w:rPr>
          <w:color w:val="000000" w:themeColor="text1"/>
          <w:sz w:val="18"/>
          <w:szCs w:val="18"/>
        </w:rPr>
        <w:t>*** Bu araştırma için Atatürk Üniversitesi Sosyal ve Beşeri Bilimleri Etik Kurulu Başkanlığında (31.12.2020 tarih ve 2020/02-15 sayısı) etik izin alınmıştır.</w:t>
      </w:r>
      <w:r>
        <w:rPr>
          <w:color w:val="000000" w:themeColor="text1"/>
          <w:sz w:val="18"/>
          <w:szCs w:val="18"/>
        </w:rPr>
        <w:br/>
      </w:r>
    </w:p>
    <w:tbl>
      <w:tblPr>
        <w:tblW w:w="873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8730"/>
      </w:tblGrid>
      <w:tr w:rsidR="00756D9E" w:rsidRPr="003C6E47" w14:paraId="7EEB0942" w14:textId="77777777" w:rsidTr="00B91344">
        <w:trPr>
          <w:trHeight w:val="292"/>
        </w:trPr>
        <w:tc>
          <w:tcPr>
            <w:tcW w:w="8730" w:type="dxa"/>
            <w:tcBorders>
              <w:top w:val="single" w:sz="4" w:space="0" w:color="auto"/>
              <w:left w:val="nil"/>
              <w:bottom w:val="single" w:sz="4" w:space="0" w:color="auto"/>
              <w:right w:val="nil"/>
            </w:tcBorders>
            <w:hideMark/>
          </w:tcPr>
          <w:p w14:paraId="66204459" w14:textId="43D73448" w:rsidR="00756D9E" w:rsidRPr="003C6E47" w:rsidRDefault="00756D9E" w:rsidP="002745B7">
            <w:pPr>
              <w:pStyle w:val="DipnotMetni"/>
              <w:tabs>
                <w:tab w:val="left" w:pos="483"/>
              </w:tabs>
              <w:ind w:hanging="2"/>
              <w:rPr>
                <w:rFonts w:ascii="Times New Roman" w:hAnsi="Times New Roman"/>
                <w:b/>
                <w:i/>
              </w:rPr>
            </w:pPr>
            <w:r w:rsidRPr="003C6E47">
              <w:rPr>
                <w:rFonts w:ascii="Times New Roman" w:hAnsi="Times New Roman"/>
                <w:b/>
                <w:i/>
              </w:rPr>
              <w:t>Gönderim:</w:t>
            </w:r>
            <w:r>
              <w:rPr>
                <w:rFonts w:ascii="Times New Roman" w:hAnsi="Times New Roman"/>
                <w:i/>
              </w:rPr>
              <w:t>27</w:t>
            </w:r>
            <w:r w:rsidRPr="003C6E47">
              <w:rPr>
                <w:rFonts w:ascii="Times New Roman" w:hAnsi="Times New Roman"/>
                <w:i/>
              </w:rPr>
              <w:t>.</w:t>
            </w:r>
            <w:r>
              <w:rPr>
                <w:rFonts w:ascii="Times New Roman" w:hAnsi="Times New Roman"/>
                <w:i/>
              </w:rPr>
              <w:t>01</w:t>
            </w:r>
            <w:r w:rsidRPr="003C6E47">
              <w:rPr>
                <w:rFonts w:ascii="Times New Roman" w:hAnsi="Times New Roman"/>
                <w:i/>
              </w:rPr>
              <w:t>.202</w:t>
            </w:r>
            <w:r>
              <w:rPr>
                <w:rFonts w:ascii="Times New Roman" w:hAnsi="Times New Roman"/>
                <w:i/>
              </w:rPr>
              <w:t>1</w:t>
            </w:r>
            <w:r w:rsidRPr="003C6E47">
              <w:rPr>
                <w:rFonts w:ascii="Times New Roman" w:hAnsi="Times New Roman"/>
                <w:i/>
              </w:rPr>
              <w:t xml:space="preserve">            </w:t>
            </w:r>
            <w:r w:rsidRPr="003C6E47">
              <w:rPr>
                <w:rFonts w:ascii="Times New Roman" w:hAnsi="Times New Roman"/>
                <w:b/>
                <w:i/>
              </w:rPr>
              <w:t>Kabul:</w:t>
            </w:r>
            <w:r>
              <w:rPr>
                <w:rFonts w:ascii="Times New Roman" w:hAnsi="Times New Roman"/>
                <w:i/>
              </w:rPr>
              <w:t>18</w:t>
            </w:r>
            <w:r w:rsidRPr="003C6E47">
              <w:rPr>
                <w:rFonts w:ascii="Times New Roman" w:hAnsi="Times New Roman"/>
                <w:i/>
              </w:rPr>
              <w:t>.0</w:t>
            </w:r>
            <w:r>
              <w:rPr>
                <w:rFonts w:ascii="Times New Roman" w:hAnsi="Times New Roman"/>
                <w:i/>
              </w:rPr>
              <w:t>4</w:t>
            </w:r>
            <w:r w:rsidRPr="003C6E47">
              <w:rPr>
                <w:rFonts w:ascii="Times New Roman" w:hAnsi="Times New Roman"/>
                <w:i/>
              </w:rPr>
              <w:t xml:space="preserve">.2021                     </w:t>
            </w:r>
            <w:r w:rsidRPr="003C6E47">
              <w:rPr>
                <w:rFonts w:ascii="Times New Roman" w:hAnsi="Times New Roman"/>
                <w:b/>
                <w:i/>
              </w:rPr>
              <w:t>Yayın</w:t>
            </w:r>
            <w:r w:rsidRPr="003C6E47">
              <w:rPr>
                <w:rFonts w:ascii="Times New Roman" w:hAnsi="Times New Roman"/>
                <w:i/>
              </w:rPr>
              <w:t>:</w:t>
            </w:r>
            <w:r>
              <w:rPr>
                <w:rFonts w:ascii="Times New Roman" w:hAnsi="Times New Roman"/>
                <w:i/>
              </w:rPr>
              <w:t>30</w:t>
            </w:r>
            <w:r w:rsidRPr="003C6E47">
              <w:rPr>
                <w:rFonts w:ascii="Times New Roman" w:hAnsi="Times New Roman"/>
                <w:i/>
              </w:rPr>
              <w:t>.0</w:t>
            </w:r>
            <w:r>
              <w:rPr>
                <w:rFonts w:ascii="Times New Roman" w:hAnsi="Times New Roman"/>
                <w:i/>
              </w:rPr>
              <w:t>6</w:t>
            </w:r>
            <w:r w:rsidRPr="003C6E47">
              <w:rPr>
                <w:rFonts w:ascii="Times New Roman" w:hAnsi="Times New Roman"/>
                <w:i/>
              </w:rPr>
              <w:t>.2021</w:t>
            </w:r>
          </w:p>
        </w:tc>
      </w:tr>
    </w:tbl>
    <w:p w14:paraId="19CF1DA4" w14:textId="77777777" w:rsidR="00756D9E" w:rsidRDefault="00756D9E" w:rsidP="002745B7">
      <w:pPr>
        <w:pStyle w:val="AltBilgi"/>
        <w:rPr>
          <w:rFonts w:ascii="Times New Roman" w:hAnsi="Times New Roman"/>
          <w:sz w:val="18"/>
          <w:szCs w:val="18"/>
        </w:rPr>
      </w:pPr>
      <w:r>
        <w:br/>
      </w:r>
    </w:p>
    <w:p w14:paraId="2736C5FF" w14:textId="77777777" w:rsidR="00756D9E" w:rsidRPr="0072795F" w:rsidRDefault="00756D9E" w:rsidP="0072795F"/>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34419A0" w14:textId="77777777" w:rsidR="000A1E97" w:rsidRDefault="000A1E97">
    <w:pPr>
      <w:pStyle w:val="stBilgi"/>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334BA3D" w14:textId="301EB6E7" w:rsidR="00756D9E" w:rsidRPr="007F2B38" w:rsidRDefault="00756D9E" w:rsidP="00A0143A">
    <w:pPr>
      <w:pStyle w:val="stBilgi"/>
      <w:rPr>
        <w:rFonts w:ascii="Times New Roman" w:hAnsi="Times New Roman"/>
        <w:sz w:val="18"/>
        <w:szCs w:val="18"/>
      </w:rPr>
    </w:pPr>
    <w:r w:rsidRPr="007F2B38">
      <w:rPr>
        <w:rFonts w:ascii="Times New Roman" w:hAnsi="Times New Roman"/>
        <w:noProof/>
        <w:sz w:val="18"/>
        <w:szCs w:val="18"/>
        <w:lang w:eastAsia="tr-TR"/>
      </w:rPr>
      <w:drawing>
        <wp:anchor distT="0" distB="0" distL="114300" distR="114300" simplePos="0" relativeHeight="251659264" behindDoc="0" locked="0" layoutInCell="1" allowOverlap="1" wp14:anchorId="402AE281" wp14:editId="48404C86">
          <wp:simplePos x="0" y="0"/>
          <wp:positionH relativeFrom="page">
            <wp:align>left</wp:align>
          </wp:positionH>
          <wp:positionV relativeFrom="page">
            <wp:posOffset>9525</wp:posOffset>
          </wp:positionV>
          <wp:extent cx="904875" cy="980440"/>
          <wp:effectExtent l="0" t="0" r="9525" b="0"/>
          <wp:wrapNone/>
          <wp:docPr id="2" name="Resim 2" descr="Açıklama: Açıklama: Açıklama: Açıklama: Açıklama: Açıklama: Açıklama: Açıklama: Açıklama: E:\web\zefdergi\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sim 11" descr="Açıklama: Açıklama: Açıklama: Açıklama: Açıklama: Açıklama: Açıklama: Açıklama: Açıklama: E:\web\zefdergi\logo.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904875" cy="98044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7F2B38">
      <w:rPr>
        <w:rFonts w:ascii="Times New Roman" w:hAnsi="Times New Roman"/>
        <w:i/>
        <w:sz w:val="18"/>
        <w:szCs w:val="18"/>
      </w:rPr>
      <w:t xml:space="preserve"> YYÜ Eğitim Fakültesi Dergisi (YYU Journal of Education Faculty), 2021;18(1)</w:t>
    </w:r>
    <w:r>
      <w:rPr>
        <w:rFonts w:ascii="Times New Roman" w:hAnsi="Times New Roman"/>
        <w:i/>
        <w:sz w:val="18"/>
        <w:szCs w:val="18"/>
      </w:rPr>
      <w:t>1009</w:t>
    </w:r>
    <w:r w:rsidRPr="007F2B38">
      <w:rPr>
        <w:rFonts w:ascii="Times New Roman" w:hAnsi="Times New Roman"/>
        <w:i/>
        <w:sz w:val="18"/>
        <w:szCs w:val="18"/>
      </w:rPr>
      <w:t>-</w:t>
    </w:r>
    <w:r>
      <w:rPr>
        <w:rFonts w:ascii="Times New Roman" w:hAnsi="Times New Roman"/>
        <w:i/>
        <w:sz w:val="18"/>
        <w:szCs w:val="18"/>
      </w:rPr>
      <w:t>1041</w:t>
    </w:r>
    <w:r w:rsidRPr="007F2B38">
      <w:rPr>
        <w:rFonts w:ascii="Times New Roman" w:hAnsi="Times New Roman"/>
        <w:i/>
        <w:sz w:val="18"/>
        <w:szCs w:val="18"/>
      </w:rPr>
      <w:t>,</w:t>
    </w:r>
    <w:hyperlink r:id="rId2" w:history="1">
      <w:r w:rsidRPr="007F2B38">
        <w:rPr>
          <w:rStyle w:val="Kpr"/>
          <w:rFonts w:ascii="Times New Roman" w:hAnsi="Times New Roman"/>
          <w:sz w:val="18"/>
          <w:szCs w:val="18"/>
        </w:rPr>
        <w:t>http://efdergi.yyu.edu.tr</w:t>
      </w:r>
    </w:hyperlink>
    <w:r w:rsidRPr="007F2B38">
      <w:rPr>
        <w:rFonts w:ascii="Times New Roman" w:hAnsi="Times New Roman"/>
        <w:i/>
        <w:sz w:val="18"/>
        <w:szCs w:val="18"/>
      </w:rPr>
      <w:t>,</w:t>
    </w:r>
    <w:r w:rsidRPr="007F2B38">
      <w:rPr>
        <w:rFonts w:ascii="Times New Roman" w:hAnsi="Times New Roman"/>
        <w:i/>
        <w:sz w:val="18"/>
        <w:szCs w:val="18"/>
      </w:rPr>
      <w:br/>
    </w:r>
    <w:r w:rsidRPr="007F2B38">
      <w:rPr>
        <w:rFonts w:ascii="Times New Roman" w:hAnsi="Times New Roman"/>
        <w:color w:val="352CE6"/>
        <w:sz w:val="18"/>
        <w:szCs w:val="18"/>
        <w:u w:val="single"/>
      </w:rPr>
      <w:t xml:space="preserve"> </w:t>
    </w:r>
    <w:r w:rsidRPr="007F2B38">
      <w:rPr>
        <w:rFonts w:ascii="Times New Roman" w:hAnsi="Times New Roman"/>
        <w:color w:val="352CE6"/>
        <w:sz w:val="18"/>
        <w:szCs w:val="18"/>
        <w:u w:val="single"/>
      </w:rPr>
      <w:br/>
    </w:r>
    <w:r w:rsidRPr="007F2B38">
      <w:rPr>
        <w:rFonts w:ascii="Times New Roman" w:hAnsi="Times New Roman"/>
        <w:b/>
        <w:sz w:val="18"/>
        <w:szCs w:val="18"/>
      </w:rPr>
      <w:t xml:space="preserve">  </w:t>
    </w:r>
    <w:r w:rsidRPr="007F2B38">
      <w:rPr>
        <w:rFonts w:ascii="Times New Roman" w:hAnsi="Times New Roman"/>
        <w:sz w:val="18"/>
        <w:szCs w:val="18"/>
      </w:rPr>
      <w:t>doi:10.33711/</w:t>
    </w:r>
    <w:r w:rsidR="000A1E97" w:rsidRPr="000A1E97">
      <w:rPr>
        <w:rFonts w:ascii="Times New Roman" w:hAnsi="Times New Roman"/>
        <w:sz w:val="18"/>
        <w:szCs w:val="18"/>
      </w:rPr>
      <w:t xml:space="preserve"> </w:t>
    </w:r>
    <w:r w:rsidR="000A1E97" w:rsidRPr="008A1498">
      <w:rPr>
        <w:rFonts w:ascii="Times New Roman" w:hAnsi="Times New Roman"/>
        <w:sz w:val="18"/>
        <w:szCs w:val="18"/>
      </w:rPr>
      <w:t>yyuefd.957385</w:t>
    </w:r>
    <w:r w:rsidR="000A1E97">
      <w:rPr>
        <w:rFonts w:ascii="Times New Roman" w:hAnsi="Times New Roman"/>
        <w:sz w:val="18"/>
        <w:szCs w:val="18"/>
      </w:rPr>
      <w:t xml:space="preserve">   </w:t>
    </w:r>
    <w:r w:rsidR="000A1E97">
      <w:rPr>
        <w:rFonts w:ascii="Times New Roman" w:hAnsi="Times New Roman"/>
        <w:sz w:val="18"/>
        <w:szCs w:val="18"/>
      </w:rPr>
      <w:t xml:space="preserve">                            </w:t>
    </w:r>
    <w:bookmarkStart w:id="1" w:name="_GoBack"/>
    <w:bookmarkEnd w:id="1"/>
    <w:r w:rsidRPr="007F2B38">
      <w:rPr>
        <w:rFonts w:ascii="Times New Roman" w:hAnsi="Times New Roman"/>
        <w:sz w:val="18"/>
        <w:szCs w:val="18"/>
      </w:rPr>
      <w:t xml:space="preserve"> Araştırma Makalesi                                          ISSN: 1305-2020</w:t>
    </w:r>
  </w:p>
  <w:p w14:paraId="28D9A20F" w14:textId="77777777" w:rsidR="00756D9E" w:rsidRDefault="00756D9E" w:rsidP="00A0143A">
    <w:pPr>
      <w:pStyle w:val="stBilgi"/>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06F054F" w14:textId="77777777" w:rsidR="000A1E97" w:rsidRDefault="000A1E97">
    <w:pPr>
      <w:pStyle w:val="stBilgi"/>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4F8149BD"/>
    <w:multiLevelType w:val="hybridMultilevel"/>
    <w:tmpl w:val="1EFE5E42"/>
    <w:lvl w:ilvl="0" w:tplc="04090001">
      <w:start w:val="1"/>
      <w:numFmt w:val="bullet"/>
      <w:lvlText w:val=""/>
      <w:lvlJc w:val="left"/>
      <w:pPr>
        <w:ind w:left="1281" w:hanging="360"/>
      </w:pPr>
      <w:rPr>
        <w:rFonts w:ascii="Symbol" w:hAnsi="Symbol" w:hint="default"/>
      </w:rPr>
    </w:lvl>
    <w:lvl w:ilvl="1" w:tplc="04090003" w:tentative="1">
      <w:start w:val="1"/>
      <w:numFmt w:val="bullet"/>
      <w:lvlText w:val="o"/>
      <w:lvlJc w:val="left"/>
      <w:pPr>
        <w:ind w:left="2001" w:hanging="360"/>
      </w:pPr>
      <w:rPr>
        <w:rFonts w:ascii="Courier New" w:hAnsi="Courier New" w:cs="Courier New" w:hint="default"/>
      </w:rPr>
    </w:lvl>
    <w:lvl w:ilvl="2" w:tplc="04090005" w:tentative="1">
      <w:start w:val="1"/>
      <w:numFmt w:val="bullet"/>
      <w:lvlText w:val=""/>
      <w:lvlJc w:val="left"/>
      <w:pPr>
        <w:ind w:left="2721" w:hanging="360"/>
      </w:pPr>
      <w:rPr>
        <w:rFonts w:ascii="Wingdings" w:hAnsi="Wingdings" w:hint="default"/>
      </w:rPr>
    </w:lvl>
    <w:lvl w:ilvl="3" w:tplc="04090001" w:tentative="1">
      <w:start w:val="1"/>
      <w:numFmt w:val="bullet"/>
      <w:lvlText w:val=""/>
      <w:lvlJc w:val="left"/>
      <w:pPr>
        <w:ind w:left="3441" w:hanging="360"/>
      </w:pPr>
      <w:rPr>
        <w:rFonts w:ascii="Symbol" w:hAnsi="Symbol" w:hint="default"/>
      </w:rPr>
    </w:lvl>
    <w:lvl w:ilvl="4" w:tplc="04090003" w:tentative="1">
      <w:start w:val="1"/>
      <w:numFmt w:val="bullet"/>
      <w:lvlText w:val="o"/>
      <w:lvlJc w:val="left"/>
      <w:pPr>
        <w:ind w:left="4161" w:hanging="360"/>
      </w:pPr>
      <w:rPr>
        <w:rFonts w:ascii="Courier New" w:hAnsi="Courier New" w:cs="Courier New" w:hint="default"/>
      </w:rPr>
    </w:lvl>
    <w:lvl w:ilvl="5" w:tplc="04090005" w:tentative="1">
      <w:start w:val="1"/>
      <w:numFmt w:val="bullet"/>
      <w:lvlText w:val=""/>
      <w:lvlJc w:val="left"/>
      <w:pPr>
        <w:ind w:left="4881" w:hanging="360"/>
      </w:pPr>
      <w:rPr>
        <w:rFonts w:ascii="Wingdings" w:hAnsi="Wingdings" w:hint="default"/>
      </w:rPr>
    </w:lvl>
    <w:lvl w:ilvl="6" w:tplc="04090001" w:tentative="1">
      <w:start w:val="1"/>
      <w:numFmt w:val="bullet"/>
      <w:lvlText w:val=""/>
      <w:lvlJc w:val="left"/>
      <w:pPr>
        <w:ind w:left="5601" w:hanging="360"/>
      </w:pPr>
      <w:rPr>
        <w:rFonts w:ascii="Symbol" w:hAnsi="Symbol" w:hint="default"/>
      </w:rPr>
    </w:lvl>
    <w:lvl w:ilvl="7" w:tplc="04090003" w:tentative="1">
      <w:start w:val="1"/>
      <w:numFmt w:val="bullet"/>
      <w:lvlText w:val="o"/>
      <w:lvlJc w:val="left"/>
      <w:pPr>
        <w:ind w:left="6321" w:hanging="360"/>
      </w:pPr>
      <w:rPr>
        <w:rFonts w:ascii="Courier New" w:hAnsi="Courier New" w:cs="Courier New" w:hint="default"/>
      </w:rPr>
    </w:lvl>
    <w:lvl w:ilvl="8" w:tplc="04090005" w:tentative="1">
      <w:start w:val="1"/>
      <w:numFmt w:val="bullet"/>
      <w:lvlText w:val=""/>
      <w:lvlJc w:val="left"/>
      <w:pPr>
        <w:ind w:left="7041" w:hanging="360"/>
      </w:pPr>
      <w:rPr>
        <w:rFonts w:ascii="Wingdings" w:hAnsi="Wingdings" w:hint="default"/>
      </w:rPr>
    </w:lvl>
  </w:abstractNum>
  <w:abstractNum w:abstractNumId="1" w15:restartNumberingAfterBreak="0">
    <w:nsid w:val="76C416F8"/>
    <w:multiLevelType w:val="hybridMultilevel"/>
    <w:tmpl w:val="94BEE11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1"/>
  </w:num>
  <w:num w:numId="2">
    <w:abstractNumId w:val="0"/>
  </w:num>
  <w:numIdMacAtCleanup w:val="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08"/>
  <w:hyphenationZone w:val="425"/>
  <w:characterSpacingControl w:val="doNotCompress"/>
  <w:hdrShapeDefaults>
    <o:shapedefaults v:ext="edit" spidmax="2049"/>
  </w:hdrShapeDefaults>
  <w:footnotePr>
    <w:numFmt w:val="chicago"/>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46A4C"/>
    <w:rsid w:val="0000047E"/>
    <w:rsid w:val="00001787"/>
    <w:rsid w:val="00001CB5"/>
    <w:rsid w:val="00002811"/>
    <w:rsid w:val="000049DA"/>
    <w:rsid w:val="00005167"/>
    <w:rsid w:val="00010E73"/>
    <w:rsid w:val="00017B4F"/>
    <w:rsid w:val="00017FAC"/>
    <w:rsid w:val="0002113A"/>
    <w:rsid w:val="000211F5"/>
    <w:rsid w:val="00022458"/>
    <w:rsid w:val="00022779"/>
    <w:rsid w:val="000236C3"/>
    <w:rsid w:val="00026EBC"/>
    <w:rsid w:val="0002718E"/>
    <w:rsid w:val="00027AEC"/>
    <w:rsid w:val="00031D5C"/>
    <w:rsid w:val="0003274B"/>
    <w:rsid w:val="000419BC"/>
    <w:rsid w:val="00041BFE"/>
    <w:rsid w:val="00043882"/>
    <w:rsid w:val="00043D59"/>
    <w:rsid w:val="00046A81"/>
    <w:rsid w:val="00046DCD"/>
    <w:rsid w:val="00047370"/>
    <w:rsid w:val="000506FE"/>
    <w:rsid w:val="0005163A"/>
    <w:rsid w:val="00051C6E"/>
    <w:rsid w:val="0005560C"/>
    <w:rsid w:val="0005590B"/>
    <w:rsid w:val="0005661A"/>
    <w:rsid w:val="0005687F"/>
    <w:rsid w:val="00062255"/>
    <w:rsid w:val="00063E18"/>
    <w:rsid w:val="000662B1"/>
    <w:rsid w:val="000675F8"/>
    <w:rsid w:val="000705A6"/>
    <w:rsid w:val="000748DE"/>
    <w:rsid w:val="00074F9C"/>
    <w:rsid w:val="00076A30"/>
    <w:rsid w:val="00076AFF"/>
    <w:rsid w:val="000800BB"/>
    <w:rsid w:val="0008034C"/>
    <w:rsid w:val="00082BD9"/>
    <w:rsid w:val="000842A0"/>
    <w:rsid w:val="00084DD8"/>
    <w:rsid w:val="00091733"/>
    <w:rsid w:val="00091A1B"/>
    <w:rsid w:val="00092D0D"/>
    <w:rsid w:val="00094272"/>
    <w:rsid w:val="0009591C"/>
    <w:rsid w:val="00096A64"/>
    <w:rsid w:val="00097773"/>
    <w:rsid w:val="000A0862"/>
    <w:rsid w:val="000A10D7"/>
    <w:rsid w:val="000A1E97"/>
    <w:rsid w:val="000A1FAC"/>
    <w:rsid w:val="000A2724"/>
    <w:rsid w:val="000A3116"/>
    <w:rsid w:val="000A6EB0"/>
    <w:rsid w:val="000B244D"/>
    <w:rsid w:val="000B4FB8"/>
    <w:rsid w:val="000B71DA"/>
    <w:rsid w:val="000C228C"/>
    <w:rsid w:val="000C3639"/>
    <w:rsid w:val="000C4D69"/>
    <w:rsid w:val="000C4FF9"/>
    <w:rsid w:val="000C74AD"/>
    <w:rsid w:val="000D0BBD"/>
    <w:rsid w:val="000D0D6C"/>
    <w:rsid w:val="000D48E1"/>
    <w:rsid w:val="000D5650"/>
    <w:rsid w:val="000D6BD9"/>
    <w:rsid w:val="000E046A"/>
    <w:rsid w:val="000E0707"/>
    <w:rsid w:val="000E1D72"/>
    <w:rsid w:val="000E2DAE"/>
    <w:rsid w:val="000E3A35"/>
    <w:rsid w:val="000F10A2"/>
    <w:rsid w:val="000F2FEE"/>
    <w:rsid w:val="000F42C9"/>
    <w:rsid w:val="000F4D47"/>
    <w:rsid w:val="00100BF5"/>
    <w:rsid w:val="0010308E"/>
    <w:rsid w:val="00103328"/>
    <w:rsid w:val="001039F7"/>
    <w:rsid w:val="00104460"/>
    <w:rsid w:val="001045F1"/>
    <w:rsid w:val="001050D8"/>
    <w:rsid w:val="00105107"/>
    <w:rsid w:val="001059AE"/>
    <w:rsid w:val="0010746C"/>
    <w:rsid w:val="001123C8"/>
    <w:rsid w:val="00112BB5"/>
    <w:rsid w:val="001131DF"/>
    <w:rsid w:val="00113A54"/>
    <w:rsid w:val="00114DCE"/>
    <w:rsid w:val="00115D14"/>
    <w:rsid w:val="001179BD"/>
    <w:rsid w:val="00120745"/>
    <w:rsid w:val="001214B2"/>
    <w:rsid w:val="00122EC4"/>
    <w:rsid w:val="00125A48"/>
    <w:rsid w:val="0012795B"/>
    <w:rsid w:val="00131E40"/>
    <w:rsid w:val="00131F0D"/>
    <w:rsid w:val="0013304C"/>
    <w:rsid w:val="00134AC6"/>
    <w:rsid w:val="00134CAE"/>
    <w:rsid w:val="00136A6A"/>
    <w:rsid w:val="00137A11"/>
    <w:rsid w:val="00140C84"/>
    <w:rsid w:val="00145640"/>
    <w:rsid w:val="001461D5"/>
    <w:rsid w:val="00146D95"/>
    <w:rsid w:val="00147888"/>
    <w:rsid w:val="00150592"/>
    <w:rsid w:val="00151C6B"/>
    <w:rsid w:val="00152BB7"/>
    <w:rsid w:val="001549D0"/>
    <w:rsid w:val="0015505C"/>
    <w:rsid w:val="00155FA1"/>
    <w:rsid w:val="001577BC"/>
    <w:rsid w:val="00160232"/>
    <w:rsid w:val="001612B2"/>
    <w:rsid w:val="00161A2A"/>
    <w:rsid w:val="001622CD"/>
    <w:rsid w:val="00162F67"/>
    <w:rsid w:val="00163962"/>
    <w:rsid w:val="00167035"/>
    <w:rsid w:val="001702AF"/>
    <w:rsid w:val="0017104E"/>
    <w:rsid w:val="00171C2C"/>
    <w:rsid w:val="0017635A"/>
    <w:rsid w:val="00177EE1"/>
    <w:rsid w:val="00182059"/>
    <w:rsid w:val="00182A63"/>
    <w:rsid w:val="00183CBC"/>
    <w:rsid w:val="00184BEE"/>
    <w:rsid w:val="00187D16"/>
    <w:rsid w:val="00187D3D"/>
    <w:rsid w:val="00193DB1"/>
    <w:rsid w:val="001953B9"/>
    <w:rsid w:val="00195806"/>
    <w:rsid w:val="00195CE5"/>
    <w:rsid w:val="001A16DC"/>
    <w:rsid w:val="001A784C"/>
    <w:rsid w:val="001B22AF"/>
    <w:rsid w:val="001B3800"/>
    <w:rsid w:val="001C4A2C"/>
    <w:rsid w:val="001C6251"/>
    <w:rsid w:val="001C7F0A"/>
    <w:rsid w:val="001C7FE4"/>
    <w:rsid w:val="001D3D44"/>
    <w:rsid w:val="001D73BD"/>
    <w:rsid w:val="001E00C8"/>
    <w:rsid w:val="001E3F91"/>
    <w:rsid w:val="001E60CF"/>
    <w:rsid w:val="001E7FBF"/>
    <w:rsid w:val="001F365F"/>
    <w:rsid w:val="001F3A5E"/>
    <w:rsid w:val="001F4FBF"/>
    <w:rsid w:val="001F717B"/>
    <w:rsid w:val="0020236E"/>
    <w:rsid w:val="00202EE0"/>
    <w:rsid w:val="002051EB"/>
    <w:rsid w:val="0020720E"/>
    <w:rsid w:val="00211572"/>
    <w:rsid w:val="00213844"/>
    <w:rsid w:val="00213950"/>
    <w:rsid w:val="002175AD"/>
    <w:rsid w:val="00221718"/>
    <w:rsid w:val="00222789"/>
    <w:rsid w:val="0022354D"/>
    <w:rsid w:val="002278DC"/>
    <w:rsid w:val="00233626"/>
    <w:rsid w:val="00233802"/>
    <w:rsid w:val="00236258"/>
    <w:rsid w:val="00236919"/>
    <w:rsid w:val="00242E2D"/>
    <w:rsid w:val="00244504"/>
    <w:rsid w:val="00245B13"/>
    <w:rsid w:val="00245C94"/>
    <w:rsid w:val="00245EFB"/>
    <w:rsid w:val="0025037B"/>
    <w:rsid w:val="0025352B"/>
    <w:rsid w:val="00253A42"/>
    <w:rsid w:val="00256237"/>
    <w:rsid w:val="00256C20"/>
    <w:rsid w:val="002628EB"/>
    <w:rsid w:val="00262966"/>
    <w:rsid w:val="00264365"/>
    <w:rsid w:val="00270003"/>
    <w:rsid w:val="00270544"/>
    <w:rsid w:val="002745B7"/>
    <w:rsid w:val="00282940"/>
    <w:rsid w:val="002831AB"/>
    <w:rsid w:val="00284E36"/>
    <w:rsid w:val="002855EE"/>
    <w:rsid w:val="00285D36"/>
    <w:rsid w:val="00285EB4"/>
    <w:rsid w:val="00285F8D"/>
    <w:rsid w:val="00290B2A"/>
    <w:rsid w:val="002912D0"/>
    <w:rsid w:val="002927F2"/>
    <w:rsid w:val="00293256"/>
    <w:rsid w:val="00293EC8"/>
    <w:rsid w:val="0029590C"/>
    <w:rsid w:val="00296974"/>
    <w:rsid w:val="002A29DD"/>
    <w:rsid w:val="002A2A1B"/>
    <w:rsid w:val="002A2FA4"/>
    <w:rsid w:val="002A48E1"/>
    <w:rsid w:val="002A4FEA"/>
    <w:rsid w:val="002B121B"/>
    <w:rsid w:val="002B358D"/>
    <w:rsid w:val="002B3A9A"/>
    <w:rsid w:val="002B45D0"/>
    <w:rsid w:val="002B69B8"/>
    <w:rsid w:val="002B7453"/>
    <w:rsid w:val="002C0135"/>
    <w:rsid w:val="002C135E"/>
    <w:rsid w:val="002C2916"/>
    <w:rsid w:val="002C4697"/>
    <w:rsid w:val="002C5289"/>
    <w:rsid w:val="002C797F"/>
    <w:rsid w:val="002D26BC"/>
    <w:rsid w:val="002D2C98"/>
    <w:rsid w:val="002D3C67"/>
    <w:rsid w:val="002D4B3E"/>
    <w:rsid w:val="002E1E70"/>
    <w:rsid w:val="002E29C4"/>
    <w:rsid w:val="002E2B7C"/>
    <w:rsid w:val="002E39E2"/>
    <w:rsid w:val="002E74F6"/>
    <w:rsid w:val="002F208E"/>
    <w:rsid w:val="002F51A7"/>
    <w:rsid w:val="00302B2D"/>
    <w:rsid w:val="00303780"/>
    <w:rsid w:val="00304EFA"/>
    <w:rsid w:val="0031474F"/>
    <w:rsid w:val="00315737"/>
    <w:rsid w:val="003164D1"/>
    <w:rsid w:val="00322414"/>
    <w:rsid w:val="00322DF9"/>
    <w:rsid w:val="00324509"/>
    <w:rsid w:val="003245BB"/>
    <w:rsid w:val="003252D3"/>
    <w:rsid w:val="003312FA"/>
    <w:rsid w:val="00331551"/>
    <w:rsid w:val="00336362"/>
    <w:rsid w:val="00340083"/>
    <w:rsid w:val="00340B30"/>
    <w:rsid w:val="00343DA4"/>
    <w:rsid w:val="0035022A"/>
    <w:rsid w:val="003518D8"/>
    <w:rsid w:val="00352788"/>
    <w:rsid w:val="00352995"/>
    <w:rsid w:val="00353332"/>
    <w:rsid w:val="00353496"/>
    <w:rsid w:val="00356236"/>
    <w:rsid w:val="00360B93"/>
    <w:rsid w:val="003635F4"/>
    <w:rsid w:val="00373244"/>
    <w:rsid w:val="00373AE3"/>
    <w:rsid w:val="00376854"/>
    <w:rsid w:val="00382865"/>
    <w:rsid w:val="00383C12"/>
    <w:rsid w:val="00384DDE"/>
    <w:rsid w:val="00385531"/>
    <w:rsid w:val="003867E2"/>
    <w:rsid w:val="00387DD6"/>
    <w:rsid w:val="00394C49"/>
    <w:rsid w:val="00395C90"/>
    <w:rsid w:val="00395E7C"/>
    <w:rsid w:val="00396CDC"/>
    <w:rsid w:val="003A0517"/>
    <w:rsid w:val="003A0648"/>
    <w:rsid w:val="003A1374"/>
    <w:rsid w:val="003A1495"/>
    <w:rsid w:val="003A5763"/>
    <w:rsid w:val="003A6AFE"/>
    <w:rsid w:val="003B3A5B"/>
    <w:rsid w:val="003B4310"/>
    <w:rsid w:val="003B79FE"/>
    <w:rsid w:val="003B7B86"/>
    <w:rsid w:val="003C203E"/>
    <w:rsid w:val="003C28B6"/>
    <w:rsid w:val="003C2DB5"/>
    <w:rsid w:val="003C5B5F"/>
    <w:rsid w:val="003C63DB"/>
    <w:rsid w:val="003C79D9"/>
    <w:rsid w:val="003D04EA"/>
    <w:rsid w:val="003D19B4"/>
    <w:rsid w:val="003D1A07"/>
    <w:rsid w:val="003D34B5"/>
    <w:rsid w:val="003D43E8"/>
    <w:rsid w:val="003D5E2D"/>
    <w:rsid w:val="003D7EA5"/>
    <w:rsid w:val="003E0012"/>
    <w:rsid w:val="003E05E2"/>
    <w:rsid w:val="003E2377"/>
    <w:rsid w:val="003E6372"/>
    <w:rsid w:val="003F0C08"/>
    <w:rsid w:val="003F4B22"/>
    <w:rsid w:val="003F6056"/>
    <w:rsid w:val="00400683"/>
    <w:rsid w:val="00400FCE"/>
    <w:rsid w:val="00401610"/>
    <w:rsid w:val="0040618E"/>
    <w:rsid w:val="00410074"/>
    <w:rsid w:val="00411B80"/>
    <w:rsid w:val="0041379A"/>
    <w:rsid w:val="00414904"/>
    <w:rsid w:val="004168E0"/>
    <w:rsid w:val="00421B7A"/>
    <w:rsid w:val="00422338"/>
    <w:rsid w:val="00424CD2"/>
    <w:rsid w:val="004258E6"/>
    <w:rsid w:val="00426F58"/>
    <w:rsid w:val="00430D66"/>
    <w:rsid w:val="00431DA0"/>
    <w:rsid w:val="004329B2"/>
    <w:rsid w:val="00433C62"/>
    <w:rsid w:val="00433D59"/>
    <w:rsid w:val="004365C5"/>
    <w:rsid w:val="004368A8"/>
    <w:rsid w:val="004373A1"/>
    <w:rsid w:val="004373AB"/>
    <w:rsid w:val="0044033C"/>
    <w:rsid w:val="004420EF"/>
    <w:rsid w:val="00442800"/>
    <w:rsid w:val="00443504"/>
    <w:rsid w:val="00443C70"/>
    <w:rsid w:val="004444F7"/>
    <w:rsid w:val="00445055"/>
    <w:rsid w:val="004478E3"/>
    <w:rsid w:val="00452CB5"/>
    <w:rsid w:val="00453A40"/>
    <w:rsid w:val="00453FFE"/>
    <w:rsid w:val="004559AF"/>
    <w:rsid w:val="00455F8A"/>
    <w:rsid w:val="0045694D"/>
    <w:rsid w:val="00456BDA"/>
    <w:rsid w:val="00456BFA"/>
    <w:rsid w:val="00463682"/>
    <w:rsid w:val="00464107"/>
    <w:rsid w:val="004654C0"/>
    <w:rsid w:val="00467438"/>
    <w:rsid w:val="0046771E"/>
    <w:rsid w:val="00467E51"/>
    <w:rsid w:val="0047101B"/>
    <w:rsid w:val="00480BE8"/>
    <w:rsid w:val="004831CB"/>
    <w:rsid w:val="00483A1A"/>
    <w:rsid w:val="00484220"/>
    <w:rsid w:val="0048472F"/>
    <w:rsid w:val="00487907"/>
    <w:rsid w:val="00487F84"/>
    <w:rsid w:val="00494480"/>
    <w:rsid w:val="00496C05"/>
    <w:rsid w:val="00497750"/>
    <w:rsid w:val="004A1815"/>
    <w:rsid w:val="004A27D9"/>
    <w:rsid w:val="004A2A79"/>
    <w:rsid w:val="004A64E7"/>
    <w:rsid w:val="004B0A98"/>
    <w:rsid w:val="004B2A79"/>
    <w:rsid w:val="004B4172"/>
    <w:rsid w:val="004B496E"/>
    <w:rsid w:val="004C36C0"/>
    <w:rsid w:val="004C4E81"/>
    <w:rsid w:val="004C5690"/>
    <w:rsid w:val="004C75C0"/>
    <w:rsid w:val="004D01F4"/>
    <w:rsid w:val="004D4696"/>
    <w:rsid w:val="004D685F"/>
    <w:rsid w:val="004D6BDD"/>
    <w:rsid w:val="004D7735"/>
    <w:rsid w:val="004E089A"/>
    <w:rsid w:val="004E0C03"/>
    <w:rsid w:val="004E33C8"/>
    <w:rsid w:val="004E3C5B"/>
    <w:rsid w:val="004E4083"/>
    <w:rsid w:val="004F0941"/>
    <w:rsid w:val="004F1DFE"/>
    <w:rsid w:val="004F2789"/>
    <w:rsid w:val="005007B6"/>
    <w:rsid w:val="00503E28"/>
    <w:rsid w:val="005137F0"/>
    <w:rsid w:val="00514B8D"/>
    <w:rsid w:val="005170E1"/>
    <w:rsid w:val="00517F58"/>
    <w:rsid w:val="005214EB"/>
    <w:rsid w:val="00522573"/>
    <w:rsid w:val="0052300A"/>
    <w:rsid w:val="00523CDA"/>
    <w:rsid w:val="005273EB"/>
    <w:rsid w:val="00530D23"/>
    <w:rsid w:val="00535836"/>
    <w:rsid w:val="0053598F"/>
    <w:rsid w:val="00535E87"/>
    <w:rsid w:val="00537C47"/>
    <w:rsid w:val="00543718"/>
    <w:rsid w:val="00543E04"/>
    <w:rsid w:val="005443DD"/>
    <w:rsid w:val="0054470E"/>
    <w:rsid w:val="0054533B"/>
    <w:rsid w:val="0054658C"/>
    <w:rsid w:val="0054696E"/>
    <w:rsid w:val="00547D32"/>
    <w:rsid w:val="005523C6"/>
    <w:rsid w:val="00553049"/>
    <w:rsid w:val="00554139"/>
    <w:rsid w:val="00555BB4"/>
    <w:rsid w:val="0055688D"/>
    <w:rsid w:val="005647D8"/>
    <w:rsid w:val="00565FF3"/>
    <w:rsid w:val="0056780F"/>
    <w:rsid w:val="00571ECA"/>
    <w:rsid w:val="00572218"/>
    <w:rsid w:val="00572A9A"/>
    <w:rsid w:val="00573BE1"/>
    <w:rsid w:val="00577551"/>
    <w:rsid w:val="0057758C"/>
    <w:rsid w:val="00580B06"/>
    <w:rsid w:val="00580EE3"/>
    <w:rsid w:val="00582359"/>
    <w:rsid w:val="0058263A"/>
    <w:rsid w:val="00582881"/>
    <w:rsid w:val="00582BC8"/>
    <w:rsid w:val="005836D9"/>
    <w:rsid w:val="00583D99"/>
    <w:rsid w:val="0058468D"/>
    <w:rsid w:val="005903CE"/>
    <w:rsid w:val="00590AF1"/>
    <w:rsid w:val="00590CCC"/>
    <w:rsid w:val="0059158F"/>
    <w:rsid w:val="00591C94"/>
    <w:rsid w:val="00591FA3"/>
    <w:rsid w:val="00593429"/>
    <w:rsid w:val="00593CF3"/>
    <w:rsid w:val="00595CFE"/>
    <w:rsid w:val="00596B2C"/>
    <w:rsid w:val="005A048D"/>
    <w:rsid w:val="005A182D"/>
    <w:rsid w:val="005A30F5"/>
    <w:rsid w:val="005A3E43"/>
    <w:rsid w:val="005A7E37"/>
    <w:rsid w:val="005B34CC"/>
    <w:rsid w:val="005B426E"/>
    <w:rsid w:val="005B558B"/>
    <w:rsid w:val="005B6BF6"/>
    <w:rsid w:val="005B712C"/>
    <w:rsid w:val="005C1095"/>
    <w:rsid w:val="005C20B1"/>
    <w:rsid w:val="005C2DCA"/>
    <w:rsid w:val="005C3B98"/>
    <w:rsid w:val="005C3D4A"/>
    <w:rsid w:val="005C3F08"/>
    <w:rsid w:val="005C47A9"/>
    <w:rsid w:val="005D05E6"/>
    <w:rsid w:val="005D1027"/>
    <w:rsid w:val="005D40FC"/>
    <w:rsid w:val="005D569E"/>
    <w:rsid w:val="005D5E4C"/>
    <w:rsid w:val="005D6C31"/>
    <w:rsid w:val="005E030A"/>
    <w:rsid w:val="005E128D"/>
    <w:rsid w:val="005E1C5F"/>
    <w:rsid w:val="005E7E38"/>
    <w:rsid w:val="005F04B8"/>
    <w:rsid w:val="005F0BB3"/>
    <w:rsid w:val="005F2C94"/>
    <w:rsid w:val="005F4E66"/>
    <w:rsid w:val="005F5D12"/>
    <w:rsid w:val="005F5F1D"/>
    <w:rsid w:val="005F62FE"/>
    <w:rsid w:val="005F6726"/>
    <w:rsid w:val="005F69CF"/>
    <w:rsid w:val="006003B2"/>
    <w:rsid w:val="006031EF"/>
    <w:rsid w:val="00604511"/>
    <w:rsid w:val="00605B26"/>
    <w:rsid w:val="00607DE5"/>
    <w:rsid w:val="00607F02"/>
    <w:rsid w:val="00610FFD"/>
    <w:rsid w:val="0061146B"/>
    <w:rsid w:val="006122A1"/>
    <w:rsid w:val="00615529"/>
    <w:rsid w:val="00620418"/>
    <w:rsid w:val="00620D5F"/>
    <w:rsid w:val="006213E1"/>
    <w:rsid w:val="00621DB9"/>
    <w:rsid w:val="006221CE"/>
    <w:rsid w:val="006235AB"/>
    <w:rsid w:val="00624150"/>
    <w:rsid w:val="006248F2"/>
    <w:rsid w:val="0062717C"/>
    <w:rsid w:val="00631C7B"/>
    <w:rsid w:val="00633989"/>
    <w:rsid w:val="00636041"/>
    <w:rsid w:val="006364CA"/>
    <w:rsid w:val="00636D1E"/>
    <w:rsid w:val="00637262"/>
    <w:rsid w:val="0064182D"/>
    <w:rsid w:val="00641AE6"/>
    <w:rsid w:val="00642244"/>
    <w:rsid w:val="00642486"/>
    <w:rsid w:val="00642B30"/>
    <w:rsid w:val="00642B37"/>
    <w:rsid w:val="0064479A"/>
    <w:rsid w:val="0064594F"/>
    <w:rsid w:val="00652134"/>
    <w:rsid w:val="00653410"/>
    <w:rsid w:val="00653B3C"/>
    <w:rsid w:val="006621FD"/>
    <w:rsid w:val="0066234D"/>
    <w:rsid w:val="006646B4"/>
    <w:rsid w:val="006646F9"/>
    <w:rsid w:val="00671048"/>
    <w:rsid w:val="00671155"/>
    <w:rsid w:val="0067170E"/>
    <w:rsid w:val="006720FB"/>
    <w:rsid w:val="0067543C"/>
    <w:rsid w:val="0067556C"/>
    <w:rsid w:val="00675C55"/>
    <w:rsid w:val="00675D73"/>
    <w:rsid w:val="006810A0"/>
    <w:rsid w:val="00682BDF"/>
    <w:rsid w:val="006849A8"/>
    <w:rsid w:val="00684F84"/>
    <w:rsid w:val="00685CEA"/>
    <w:rsid w:val="00686979"/>
    <w:rsid w:val="00693999"/>
    <w:rsid w:val="00695CEC"/>
    <w:rsid w:val="006A291A"/>
    <w:rsid w:val="006A2D9C"/>
    <w:rsid w:val="006A5769"/>
    <w:rsid w:val="006A5E9B"/>
    <w:rsid w:val="006A6866"/>
    <w:rsid w:val="006B06B6"/>
    <w:rsid w:val="006B4D66"/>
    <w:rsid w:val="006B69D4"/>
    <w:rsid w:val="006B729D"/>
    <w:rsid w:val="006C20F1"/>
    <w:rsid w:val="006C4851"/>
    <w:rsid w:val="006C6401"/>
    <w:rsid w:val="006C7266"/>
    <w:rsid w:val="006C7B3D"/>
    <w:rsid w:val="006C7F45"/>
    <w:rsid w:val="006D25B3"/>
    <w:rsid w:val="006D36E9"/>
    <w:rsid w:val="006D388D"/>
    <w:rsid w:val="006D3F45"/>
    <w:rsid w:val="006D4F76"/>
    <w:rsid w:val="006D5532"/>
    <w:rsid w:val="006E71A3"/>
    <w:rsid w:val="006E7643"/>
    <w:rsid w:val="006F1C88"/>
    <w:rsid w:val="006F1F89"/>
    <w:rsid w:val="006F2974"/>
    <w:rsid w:val="006F688A"/>
    <w:rsid w:val="006F743C"/>
    <w:rsid w:val="00700F1D"/>
    <w:rsid w:val="00701A25"/>
    <w:rsid w:val="007056D2"/>
    <w:rsid w:val="00706CC1"/>
    <w:rsid w:val="00707451"/>
    <w:rsid w:val="0071000C"/>
    <w:rsid w:val="007106B0"/>
    <w:rsid w:val="00711F68"/>
    <w:rsid w:val="00712513"/>
    <w:rsid w:val="007175AA"/>
    <w:rsid w:val="00721376"/>
    <w:rsid w:val="0072308C"/>
    <w:rsid w:val="007233E2"/>
    <w:rsid w:val="00723CE1"/>
    <w:rsid w:val="007242DF"/>
    <w:rsid w:val="0072594A"/>
    <w:rsid w:val="0072795F"/>
    <w:rsid w:val="00727D0A"/>
    <w:rsid w:val="007341D5"/>
    <w:rsid w:val="007345A8"/>
    <w:rsid w:val="0073502F"/>
    <w:rsid w:val="0073560C"/>
    <w:rsid w:val="00737086"/>
    <w:rsid w:val="007372E6"/>
    <w:rsid w:val="007403B6"/>
    <w:rsid w:val="007411C9"/>
    <w:rsid w:val="007437CD"/>
    <w:rsid w:val="007442D4"/>
    <w:rsid w:val="00745400"/>
    <w:rsid w:val="00745724"/>
    <w:rsid w:val="00746860"/>
    <w:rsid w:val="0075101D"/>
    <w:rsid w:val="00752C72"/>
    <w:rsid w:val="00755F4D"/>
    <w:rsid w:val="00756D9E"/>
    <w:rsid w:val="007613BD"/>
    <w:rsid w:val="0076231D"/>
    <w:rsid w:val="00763D79"/>
    <w:rsid w:val="00766B39"/>
    <w:rsid w:val="0076701F"/>
    <w:rsid w:val="00770DD2"/>
    <w:rsid w:val="00772399"/>
    <w:rsid w:val="0077451F"/>
    <w:rsid w:val="00783C0A"/>
    <w:rsid w:val="00783D82"/>
    <w:rsid w:val="00783FD0"/>
    <w:rsid w:val="00787B78"/>
    <w:rsid w:val="00792AC3"/>
    <w:rsid w:val="007960CC"/>
    <w:rsid w:val="00796E4E"/>
    <w:rsid w:val="007A0E2B"/>
    <w:rsid w:val="007A1F2D"/>
    <w:rsid w:val="007A23E6"/>
    <w:rsid w:val="007A3F9C"/>
    <w:rsid w:val="007A6CB5"/>
    <w:rsid w:val="007B0663"/>
    <w:rsid w:val="007B20EB"/>
    <w:rsid w:val="007B5034"/>
    <w:rsid w:val="007B5083"/>
    <w:rsid w:val="007B7E83"/>
    <w:rsid w:val="007C2846"/>
    <w:rsid w:val="007C4266"/>
    <w:rsid w:val="007C515F"/>
    <w:rsid w:val="007C59CC"/>
    <w:rsid w:val="007D005D"/>
    <w:rsid w:val="007D0DC2"/>
    <w:rsid w:val="007D21C4"/>
    <w:rsid w:val="007D34A4"/>
    <w:rsid w:val="007D3DE9"/>
    <w:rsid w:val="007D485E"/>
    <w:rsid w:val="007D4ED4"/>
    <w:rsid w:val="007D4F8B"/>
    <w:rsid w:val="007D7766"/>
    <w:rsid w:val="007E25FC"/>
    <w:rsid w:val="007E4267"/>
    <w:rsid w:val="007E56A1"/>
    <w:rsid w:val="007E6160"/>
    <w:rsid w:val="007E6D90"/>
    <w:rsid w:val="007E7CBB"/>
    <w:rsid w:val="007F00DA"/>
    <w:rsid w:val="007F0D4B"/>
    <w:rsid w:val="007F0DF5"/>
    <w:rsid w:val="007F1A2F"/>
    <w:rsid w:val="007F2FAA"/>
    <w:rsid w:val="007F535E"/>
    <w:rsid w:val="007F6E7C"/>
    <w:rsid w:val="007F72DF"/>
    <w:rsid w:val="007F7348"/>
    <w:rsid w:val="007F74FA"/>
    <w:rsid w:val="0080090F"/>
    <w:rsid w:val="00800B9B"/>
    <w:rsid w:val="00803C9E"/>
    <w:rsid w:val="00804A41"/>
    <w:rsid w:val="00806558"/>
    <w:rsid w:val="00811E42"/>
    <w:rsid w:val="008153F0"/>
    <w:rsid w:val="00815DFC"/>
    <w:rsid w:val="008166A7"/>
    <w:rsid w:val="00821004"/>
    <w:rsid w:val="008221B3"/>
    <w:rsid w:val="00822E78"/>
    <w:rsid w:val="00824572"/>
    <w:rsid w:val="00827644"/>
    <w:rsid w:val="00830308"/>
    <w:rsid w:val="0083354B"/>
    <w:rsid w:val="00835A73"/>
    <w:rsid w:val="00835EE3"/>
    <w:rsid w:val="00837036"/>
    <w:rsid w:val="0083736D"/>
    <w:rsid w:val="008373E4"/>
    <w:rsid w:val="008409A9"/>
    <w:rsid w:val="00841468"/>
    <w:rsid w:val="0084151F"/>
    <w:rsid w:val="00841903"/>
    <w:rsid w:val="00841D7C"/>
    <w:rsid w:val="00841EC4"/>
    <w:rsid w:val="00842083"/>
    <w:rsid w:val="008421EC"/>
    <w:rsid w:val="008455E6"/>
    <w:rsid w:val="0084796E"/>
    <w:rsid w:val="00847A93"/>
    <w:rsid w:val="0085002B"/>
    <w:rsid w:val="0085135E"/>
    <w:rsid w:val="00851918"/>
    <w:rsid w:val="008528B5"/>
    <w:rsid w:val="00852E7D"/>
    <w:rsid w:val="00854F0B"/>
    <w:rsid w:val="0085720D"/>
    <w:rsid w:val="008579F7"/>
    <w:rsid w:val="00857DD5"/>
    <w:rsid w:val="008617FB"/>
    <w:rsid w:val="00861CB7"/>
    <w:rsid w:val="00861E58"/>
    <w:rsid w:val="00862A13"/>
    <w:rsid w:val="0086319E"/>
    <w:rsid w:val="00866B23"/>
    <w:rsid w:val="00871A1F"/>
    <w:rsid w:val="00872F53"/>
    <w:rsid w:val="00873CA0"/>
    <w:rsid w:val="008742D9"/>
    <w:rsid w:val="00874C7D"/>
    <w:rsid w:val="00874DD9"/>
    <w:rsid w:val="00874EE2"/>
    <w:rsid w:val="00876F5C"/>
    <w:rsid w:val="00877A5A"/>
    <w:rsid w:val="00880B7F"/>
    <w:rsid w:val="008811B2"/>
    <w:rsid w:val="00884714"/>
    <w:rsid w:val="00884F41"/>
    <w:rsid w:val="00884FC8"/>
    <w:rsid w:val="00887E21"/>
    <w:rsid w:val="00887E31"/>
    <w:rsid w:val="0089006C"/>
    <w:rsid w:val="00890776"/>
    <w:rsid w:val="00890EEE"/>
    <w:rsid w:val="00893FB1"/>
    <w:rsid w:val="0089659C"/>
    <w:rsid w:val="008A0021"/>
    <w:rsid w:val="008A1DA0"/>
    <w:rsid w:val="008A313F"/>
    <w:rsid w:val="008A3C41"/>
    <w:rsid w:val="008B1595"/>
    <w:rsid w:val="008B4E01"/>
    <w:rsid w:val="008B6475"/>
    <w:rsid w:val="008C033C"/>
    <w:rsid w:val="008C150B"/>
    <w:rsid w:val="008C25B3"/>
    <w:rsid w:val="008C27AC"/>
    <w:rsid w:val="008C4404"/>
    <w:rsid w:val="008C7715"/>
    <w:rsid w:val="008D43A3"/>
    <w:rsid w:val="008D7E7D"/>
    <w:rsid w:val="008E22B4"/>
    <w:rsid w:val="008E288B"/>
    <w:rsid w:val="008E2B82"/>
    <w:rsid w:val="008F0099"/>
    <w:rsid w:val="008F3581"/>
    <w:rsid w:val="008F3DCF"/>
    <w:rsid w:val="008F6762"/>
    <w:rsid w:val="009024F9"/>
    <w:rsid w:val="00906A18"/>
    <w:rsid w:val="009112D5"/>
    <w:rsid w:val="00912DF9"/>
    <w:rsid w:val="009146DC"/>
    <w:rsid w:val="00916AF6"/>
    <w:rsid w:val="009171BA"/>
    <w:rsid w:val="00920D8A"/>
    <w:rsid w:val="009222A5"/>
    <w:rsid w:val="00922D76"/>
    <w:rsid w:val="00923C36"/>
    <w:rsid w:val="00925412"/>
    <w:rsid w:val="00925BD5"/>
    <w:rsid w:val="00927780"/>
    <w:rsid w:val="00930060"/>
    <w:rsid w:val="009301D6"/>
    <w:rsid w:val="009317EB"/>
    <w:rsid w:val="00932F1D"/>
    <w:rsid w:val="009339F3"/>
    <w:rsid w:val="00935742"/>
    <w:rsid w:val="0093714A"/>
    <w:rsid w:val="00937953"/>
    <w:rsid w:val="009419D2"/>
    <w:rsid w:val="00944651"/>
    <w:rsid w:val="009449E5"/>
    <w:rsid w:val="00946DE9"/>
    <w:rsid w:val="00952019"/>
    <w:rsid w:val="00952467"/>
    <w:rsid w:val="0095277C"/>
    <w:rsid w:val="00952EB1"/>
    <w:rsid w:val="00953963"/>
    <w:rsid w:val="009572CE"/>
    <w:rsid w:val="0095750C"/>
    <w:rsid w:val="00964203"/>
    <w:rsid w:val="00964586"/>
    <w:rsid w:val="00965CA1"/>
    <w:rsid w:val="00965E41"/>
    <w:rsid w:val="00966D2D"/>
    <w:rsid w:val="0097214F"/>
    <w:rsid w:val="00972CB6"/>
    <w:rsid w:val="00973AA2"/>
    <w:rsid w:val="00973FFA"/>
    <w:rsid w:val="00974E79"/>
    <w:rsid w:val="009769EA"/>
    <w:rsid w:val="00976AA2"/>
    <w:rsid w:val="00976C82"/>
    <w:rsid w:val="009770D3"/>
    <w:rsid w:val="009808D9"/>
    <w:rsid w:val="009815F0"/>
    <w:rsid w:val="00982350"/>
    <w:rsid w:val="00982F69"/>
    <w:rsid w:val="00984D3F"/>
    <w:rsid w:val="00985611"/>
    <w:rsid w:val="00985C7C"/>
    <w:rsid w:val="00987E9D"/>
    <w:rsid w:val="00991D88"/>
    <w:rsid w:val="00996EBA"/>
    <w:rsid w:val="009A1738"/>
    <w:rsid w:val="009A2459"/>
    <w:rsid w:val="009A270C"/>
    <w:rsid w:val="009A4B23"/>
    <w:rsid w:val="009A4DE5"/>
    <w:rsid w:val="009B770B"/>
    <w:rsid w:val="009C06EE"/>
    <w:rsid w:val="009C09EC"/>
    <w:rsid w:val="009C220D"/>
    <w:rsid w:val="009C228B"/>
    <w:rsid w:val="009C2B4C"/>
    <w:rsid w:val="009C57AA"/>
    <w:rsid w:val="009C79FE"/>
    <w:rsid w:val="009D0A1B"/>
    <w:rsid w:val="009D1A19"/>
    <w:rsid w:val="009D1BBF"/>
    <w:rsid w:val="009D25C4"/>
    <w:rsid w:val="009D2EFF"/>
    <w:rsid w:val="009D4FF5"/>
    <w:rsid w:val="009D7CAA"/>
    <w:rsid w:val="009E3076"/>
    <w:rsid w:val="009E6D23"/>
    <w:rsid w:val="009E737F"/>
    <w:rsid w:val="009E744E"/>
    <w:rsid w:val="009F0815"/>
    <w:rsid w:val="009F1B3C"/>
    <w:rsid w:val="009F1B43"/>
    <w:rsid w:val="009F27D2"/>
    <w:rsid w:val="009F3519"/>
    <w:rsid w:val="009F4672"/>
    <w:rsid w:val="009F5B72"/>
    <w:rsid w:val="00A00661"/>
    <w:rsid w:val="00A0143A"/>
    <w:rsid w:val="00A04E53"/>
    <w:rsid w:val="00A0532F"/>
    <w:rsid w:val="00A06576"/>
    <w:rsid w:val="00A07243"/>
    <w:rsid w:val="00A10150"/>
    <w:rsid w:val="00A10CB6"/>
    <w:rsid w:val="00A11560"/>
    <w:rsid w:val="00A11F8C"/>
    <w:rsid w:val="00A13558"/>
    <w:rsid w:val="00A153D3"/>
    <w:rsid w:val="00A16CFB"/>
    <w:rsid w:val="00A17000"/>
    <w:rsid w:val="00A20A63"/>
    <w:rsid w:val="00A229A6"/>
    <w:rsid w:val="00A22CE8"/>
    <w:rsid w:val="00A24F4B"/>
    <w:rsid w:val="00A260E2"/>
    <w:rsid w:val="00A26F15"/>
    <w:rsid w:val="00A30C99"/>
    <w:rsid w:val="00A3114C"/>
    <w:rsid w:val="00A337EE"/>
    <w:rsid w:val="00A35D47"/>
    <w:rsid w:val="00A36B91"/>
    <w:rsid w:val="00A37D91"/>
    <w:rsid w:val="00A411FA"/>
    <w:rsid w:val="00A41FDD"/>
    <w:rsid w:val="00A44016"/>
    <w:rsid w:val="00A4662B"/>
    <w:rsid w:val="00A469DE"/>
    <w:rsid w:val="00A46A4C"/>
    <w:rsid w:val="00A4780E"/>
    <w:rsid w:val="00A50F68"/>
    <w:rsid w:val="00A56F04"/>
    <w:rsid w:val="00A57804"/>
    <w:rsid w:val="00A6200A"/>
    <w:rsid w:val="00A7014B"/>
    <w:rsid w:val="00A712A9"/>
    <w:rsid w:val="00A716DF"/>
    <w:rsid w:val="00A71F59"/>
    <w:rsid w:val="00A72048"/>
    <w:rsid w:val="00A72578"/>
    <w:rsid w:val="00A72CF4"/>
    <w:rsid w:val="00A76FEE"/>
    <w:rsid w:val="00A77BE7"/>
    <w:rsid w:val="00A80A54"/>
    <w:rsid w:val="00A8129D"/>
    <w:rsid w:val="00A81D91"/>
    <w:rsid w:val="00A82D7E"/>
    <w:rsid w:val="00A91097"/>
    <w:rsid w:val="00A9246C"/>
    <w:rsid w:val="00A96B92"/>
    <w:rsid w:val="00AA6807"/>
    <w:rsid w:val="00AA767E"/>
    <w:rsid w:val="00AB12E7"/>
    <w:rsid w:val="00AB23CE"/>
    <w:rsid w:val="00AB34E7"/>
    <w:rsid w:val="00AB370D"/>
    <w:rsid w:val="00AC1579"/>
    <w:rsid w:val="00AC160C"/>
    <w:rsid w:val="00AC401D"/>
    <w:rsid w:val="00AC4F2A"/>
    <w:rsid w:val="00AC5A83"/>
    <w:rsid w:val="00AC7C2B"/>
    <w:rsid w:val="00AC7F66"/>
    <w:rsid w:val="00AD35CA"/>
    <w:rsid w:val="00AD3A71"/>
    <w:rsid w:val="00AD57F2"/>
    <w:rsid w:val="00AD74C3"/>
    <w:rsid w:val="00AE1BD1"/>
    <w:rsid w:val="00AE345F"/>
    <w:rsid w:val="00AE3AC6"/>
    <w:rsid w:val="00AE4AD8"/>
    <w:rsid w:val="00AE67E3"/>
    <w:rsid w:val="00AF03E6"/>
    <w:rsid w:val="00AF3FF3"/>
    <w:rsid w:val="00AF4C7B"/>
    <w:rsid w:val="00AF5011"/>
    <w:rsid w:val="00AF64EC"/>
    <w:rsid w:val="00AF7957"/>
    <w:rsid w:val="00B04C6C"/>
    <w:rsid w:val="00B073D9"/>
    <w:rsid w:val="00B07985"/>
    <w:rsid w:val="00B10B1A"/>
    <w:rsid w:val="00B1180F"/>
    <w:rsid w:val="00B12454"/>
    <w:rsid w:val="00B1311F"/>
    <w:rsid w:val="00B144EA"/>
    <w:rsid w:val="00B1468D"/>
    <w:rsid w:val="00B150A8"/>
    <w:rsid w:val="00B15C09"/>
    <w:rsid w:val="00B21CD7"/>
    <w:rsid w:val="00B23D16"/>
    <w:rsid w:val="00B257FC"/>
    <w:rsid w:val="00B3011C"/>
    <w:rsid w:val="00B304D0"/>
    <w:rsid w:val="00B3330F"/>
    <w:rsid w:val="00B341CA"/>
    <w:rsid w:val="00B347A7"/>
    <w:rsid w:val="00B4186B"/>
    <w:rsid w:val="00B51597"/>
    <w:rsid w:val="00B52688"/>
    <w:rsid w:val="00B567DE"/>
    <w:rsid w:val="00B579B2"/>
    <w:rsid w:val="00B60B4B"/>
    <w:rsid w:val="00B648AB"/>
    <w:rsid w:val="00B64BBC"/>
    <w:rsid w:val="00B67D5D"/>
    <w:rsid w:val="00B70AAB"/>
    <w:rsid w:val="00B71726"/>
    <w:rsid w:val="00B7318C"/>
    <w:rsid w:val="00B75DCF"/>
    <w:rsid w:val="00B82845"/>
    <w:rsid w:val="00B84D0E"/>
    <w:rsid w:val="00B84E22"/>
    <w:rsid w:val="00B86473"/>
    <w:rsid w:val="00B906B4"/>
    <w:rsid w:val="00B91344"/>
    <w:rsid w:val="00B91F8A"/>
    <w:rsid w:val="00B92FF6"/>
    <w:rsid w:val="00B96517"/>
    <w:rsid w:val="00B96CAA"/>
    <w:rsid w:val="00BA05A5"/>
    <w:rsid w:val="00BA488A"/>
    <w:rsid w:val="00BA584D"/>
    <w:rsid w:val="00BB0A15"/>
    <w:rsid w:val="00BB28BA"/>
    <w:rsid w:val="00BB5452"/>
    <w:rsid w:val="00BB65C8"/>
    <w:rsid w:val="00BB73D6"/>
    <w:rsid w:val="00BB7B3B"/>
    <w:rsid w:val="00BC05E4"/>
    <w:rsid w:val="00BC0F0C"/>
    <w:rsid w:val="00BC114C"/>
    <w:rsid w:val="00BC229A"/>
    <w:rsid w:val="00BC3C91"/>
    <w:rsid w:val="00BC4C26"/>
    <w:rsid w:val="00BC4CB9"/>
    <w:rsid w:val="00BC5113"/>
    <w:rsid w:val="00BC6219"/>
    <w:rsid w:val="00BC783B"/>
    <w:rsid w:val="00BD2B5A"/>
    <w:rsid w:val="00BD2D70"/>
    <w:rsid w:val="00BD4FE1"/>
    <w:rsid w:val="00BD600D"/>
    <w:rsid w:val="00BD60D6"/>
    <w:rsid w:val="00BE107D"/>
    <w:rsid w:val="00BE128C"/>
    <w:rsid w:val="00BE28C8"/>
    <w:rsid w:val="00BE2ADA"/>
    <w:rsid w:val="00BE30D9"/>
    <w:rsid w:val="00BE4339"/>
    <w:rsid w:val="00BE43A4"/>
    <w:rsid w:val="00BE5E1D"/>
    <w:rsid w:val="00BE6739"/>
    <w:rsid w:val="00BE6C8D"/>
    <w:rsid w:val="00BE71A4"/>
    <w:rsid w:val="00BE7481"/>
    <w:rsid w:val="00BF109E"/>
    <w:rsid w:val="00BF6AAE"/>
    <w:rsid w:val="00C01A9F"/>
    <w:rsid w:val="00C026B1"/>
    <w:rsid w:val="00C11280"/>
    <w:rsid w:val="00C12692"/>
    <w:rsid w:val="00C1341F"/>
    <w:rsid w:val="00C1349C"/>
    <w:rsid w:val="00C13A0E"/>
    <w:rsid w:val="00C15A66"/>
    <w:rsid w:val="00C26AA5"/>
    <w:rsid w:val="00C26D29"/>
    <w:rsid w:val="00C27148"/>
    <w:rsid w:val="00C27785"/>
    <w:rsid w:val="00C30C27"/>
    <w:rsid w:val="00C30D26"/>
    <w:rsid w:val="00C33F9F"/>
    <w:rsid w:val="00C374CC"/>
    <w:rsid w:val="00C37615"/>
    <w:rsid w:val="00C37A55"/>
    <w:rsid w:val="00C414B2"/>
    <w:rsid w:val="00C449DC"/>
    <w:rsid w:val="00C45C78"/>
    <w:rsid w:val="00C45FD6"/>
    <w:rsid w:val="00C46A4A"/>
    <w:rsid w:val="00C5168F"/>
    <w:rsid w:val="00C537D7"/>
    <w:rsid w:val="00C537FA"/>
    <w:rsid w:val="00C55708"/>
    <w:rsid w:val="00C573A1"/>
    <w:rsid w:val="00C575C8"/>
    <w:rsid w:val="00C61806"/>
    <w:rsid w:val="00C6314A"/>
    <w:rsid w:val="00C63312"/>
    <w:rsid w:val="00C656BA"/>
    <w:rsid w:val="00C67069"/>
    <w:rsid w:val="00C67EE1"/>
    <w:rsid w:val="00C767E2"/>
    <w:rsid w:val="00C77745"/>
    <w:rsid w:val="00C806F7"/>
    <w:rsid w:val="00C80E2C"/>
    <w:rsid w:val="00C80FBD"/>
    <w:rsid w:val="00C84A33"/>
    <w:rsid w:val="00C84B41"/>
    <w:rsid w:val="00C864D6"/>
    <w:rsid w:val="00C87671"/>
    <w:rsid w:val="00C91C83"/>
    <w:rsid w:val="00C92BBB"/>
    <w:rsid w:val="00C935E7"/>
    <w:rsid w:val="00C93C01"/>
    <w:rsid w:val="00C9406B"/>
    <w:rsid w:val="00C97D5C"/>
    <w:rsid w:val="00CA0948"/>
    <w:rsid w:val="00CA2A1F"/>
    <w:rsid w:val="00CA3286"/>
    <w:rsid w:val="00CA63CF"/>
    <w:rsid w:val="00CB096A"/>
    <w:rsid w:val="00CB2064"/>
    <w:rsid w:val="00CB3918"/>
    <w:rsid w:val="00CB4DD0"/>
    <w:rsid w:val="00CB551C"/>
    <w:rsid w:val="00CB62DB"/>
    <w:rsid w:val="00CB635C"/>
    <w:rsid w:val="00CB756E"/>
    <w:rsid w:val="00CB7629"/>
    <w:rsid w:val="00CC1865"/>
    <w:rsid w:val="00CC2CD2"/>
    <w:rsid w:val="00CC3181"/>
    <w:rsid w:val="00CC5175"/>
    <w:rsid w:val="00CC597F"/>
    <w:rsid w:val="00CD00AE"/>
    <w:rsid w:val="00CD088F"/>
    <w:rsid w:val="00CD0DB1"/>
    <w:rsid w:val="00CD5C67"/>
    <w:rsid w:val="00CD64CB"/>
    <w:rsid w:val="00CE0FE7"/>
    <w:rsid w:val="00CE1019"/>
    <w:rsid w:val="00CE2023"/>
    <w:rsid w:val="00CE65F4"/>
    <w:rsid w:val="00CF00F3"/>
    <w:rsid w:val="00CF0A26"/>
    <w:rsid w:val="00CF108F"/>
    <w:rsid w:val="00CF3909"/>
    <w:rsid w:val="00CF41AD"/>
    <w:rsid w:val="00CF6567"/>
    <w:rsid w:val="00D01143"/>
    <w:rsid w:val="00D01B6A"/>
    <w:rsid w:val="00D028B9"/>
    <w:rsid w:val="00D04776"/>
    <w:rsid w:val="00D04A77"/>
    <w:rsid w:val="00D06789"/>
    <w:rsid w:val="00D11C47"/>
    <w:rsid w:val="00D11F9F"/>
    <w:rsid w:val="00D12DA0"/>
    <w:rsid w:val="00D1309E"/>
    <w:rsid w:val="00D13C15"/>
    <w:rsid w:val="00D14EFB"/>
    <w:rsid w:val="00D15548"/>
    <w:rsid w:val="00D16F68"/>
    <w:rsid w:val="00D1758C"/>
    <w:rsid w:val="00D1791A"/>
    <w:rsid w:val="00D21B1A"/>
    <w:rsid w:val="00D21FCF"/>
    <w:rsid w:val="00D2403D"/>
    <w:rsid w:val="00D24FBE"/>
    <w:rsid w:val="00D274D1"/>
    <w:rsid w:val="00D27902"/>
    <w:rsid w:val="00D32698"/>
    <w:rsid w:val="00D33438"/>
    <w:rsid w:val="00D33C60"/>
    <w:rsid w:val="00D354CE"/>
    <w:rsid w:val="00D358E4"/>
    <w:rsid w:val="00D35C7E"/>
    <w:rsid w:val="00D406A4"/>
    <w:rsid w:val="00D40CB4"/>
    <w:rsid w:val="00D4341E"/>
    <w:rsid w:val="00D43518"/>
    <w:rsid w:val="00D435F0"/>
    <w:rsid w:val="00D51FB9"/>
    <w:rsid w:val="00D540A7"/>
    <w:rsid w:val="00D560E0"/>
    <w:rsid w:val="00D5723F"/>
    <w:rsid w:val="00D57BDF"/>
    <w:rsid w:val="00D605AD"/>
    <w:rsid w:val="00D61309"/>
    <w:rsid w:val="00D61315"/>
    <w:rsid w:val="00D6174D"/>
    <w:rsid w:val="00D62056"/>
    <w:rsid w:val="00D63E09"/>
    <w:rsid w:val="00D64230"/>
    <w:rsid w:val="00D678D1"/>
    <w:rsid w:val="00D7048B"/>
    <w:rsid w:val="00D70A6D"/>
    <w:rsid w:val="00D70E26"/>
    <w:rsid w:val="00D70F96"/>
    <w:rsid w:val="00D71C84"/>
    <w:rsid w:val="00D75661"/>
    <w:rsid w:val="00D760CB"/>
    <w:rsid w:val="00D80666"/>
    <w:rsid w:val="00D80B03"/>
    <w:rsid w:val="00D81873"/>
    <w:rsid w:val="00D81F58"/>
    <w:rsid w:val="00D82637"/>
    <w:rsid w:val="00D836C7"/>
    <w:rsid w:val="00D849C7"/>
    <w:rsid w:val="00D84A3E"/>
    <w:rsid w:val="00D860AA"/>
    <w:rsid w:val="00D86722"/>
    <w:rsid w:val="00D86FCD"/>
    <w:rsid w:val="00D90E70"/>
    <w:rsid w:val="00D95309"/>
    <w:rsid w:val="00DA090D"/>
    <w:rsid w:val="00DA1499"/>
    <w:rsid w:val="00DA4434"/>
    <w:rsid w:val="00DA5987"/>
    <w:rsid w:val="00DA68DE"/>
    <w:rsid w:val="00DA7E0D"/>
    <w:rsid w:val="00DB003E"/>
    <w:rsid w:val="00DB12FF"/>
    <w:rsid w:val="00DB27A0"/>
    <w:rsid w:val="00DB53C7"/>
    <w:rsid w:val="00DB6205"/>
    <w:rsid w:val="00DC20FC"/>
    <w:rsid w:val="00DC3C9F"/>
    <w:rsid w:val="00DC4C31"/>
    <w:rsid w:val="00DD3060"/>
    <w:rsid w:val="00DD3E4F"/>
    <w:rsid w:val="00DD4788"/>
    <w:rsid w:val="00DD56E4"/>
    <w:rsid w:val="00DD5BD8"/>
    <w:rsid w:val="00DD6141"/>
    <w:rsid w:val="00DD63F5"/>
    <w:rsid w:val="00DD6917"/>
    <w:rsid w:val="00DD7491"/>
    <w:rsid w:val="00DE0772"/>
    <w:rsid w:val="00DE1EAA"/>
    <w:rsid w:val="00DE1FAC"/>
    <w:rsid w:val="00DE3705"/>
    <w:rsid w:val="00DE3E31"/>
    <w:rsid w:val="00DE540D"/>
    <w:rsid w:val="00DF01BB"/>
    <w:rsid w:val="00DF22B8"/>
    <w:rsid w:val="00DF2559"/>
    <w:rsid w:val="00DF394B"/>
    <w:rsid w:val="00DF3A7D"/>
    <w:rsid w:val="00E01E38"/>
    <w:rsid w:val="00E024AF"/>
    <w:rsid w:val="00E0250D"/>
    <w:rsid w:val="00E02B0A"/>
    <w:rsid w:val="00E034E4"/>
    <w:rsid w:val="00E03791"/>
    <w:rsid w:val="00E056FC"/>
    <w:rsid w:val="00E05930"/>
    <w:rsid w:val="00E06F6F"/>
    <w:rsid w:val="00E07123"/>
    <w:rsid w:val="00E077A4"/>
    <w:rsid w:val="00E150BB"/>
    <w:rsid w:val="00E160BC"/>
    <w:rsid w:val="00E16742"/>
    <w:rsid w:val="00E1724D"/>
    <w:rsid w:val="00E230E6"/>
    <w:rsid w:val="00E257AE"/>
    <w:rsid w:val="00E30B38"/>
    <w:rsid w:val="00E31E7F"/>
    <w:rsid w:val="00E32FFC"/>
    <w:rsid w:val="00E330B0"/>
    <w:rsid w:val="00E34BF6"/>
    <w:rsid w:val="00E36A3B"/>
    <w:rsid w:val="00E3701B"/>
    <w:rsid w:val="00E42FD5"/>
    <w:rsid w:val="00E4679E"/>
    <w:rsid w:val="00E530BE"/>
    <w:rsid w:val="00E532B8"/>
    <w:rsid w:val="00E60178"/>
    <w:rsid w:val="00E60455"/>
    <w:rsid w:val="00E606B5"/>
    <w:rsid w:val="00E611FC"/>
    <w:rsid w:val="00E61AC8"/>
    <w:rsid w:val="00E61D58"/>
    <w:rsid w:val="00E702E4"/>
    <w:rsid w:val="00E70612"/>
    <w:rsid w:val="00E71BD8"/>
    <w:rsid w:val="00E72D57"/>
    <w:rsid w:val="00E733E0"/>
    <w:rsid w:val="00E76118"/>
    <w:rsid w:val="00E81B2F"/>
    <w:rsid w:val="00E8209A"/>
    <w:rsid w:val="00E82491"/>
    <w:rsid w:val="00E857D6"/>
    <w:rsid w:val="00E92535"/>
    <w:rsid w:val="00E92EFB"/>
    <w:rsid w:val="00E9481B"/>
    <w:rsid w:val="00E948DD"/>
    <w:rsid w:val="00E94C67"/>
    <w:rsid w:val="00E970C1"/>
    <w:rsid w:val="00EA0E03"/>
    <w:rsid w:val="00EA1EAE"/>
    <w:rsid w:val="00EA3283"/>
    <w:rsid w:val="00EA3FA0"/>
    <w:rsid w:val="00EA450B"/>
    <w:rsid w:val="00EA510E"/>
    <w:rsid w:val="00EA65A9"/>
    <w:rsid w:val="00EA7B87"/>
    <w:rsid w:val="00EB4E3A"/>
    <w:rsid w:val="00EC1F64"/>
    <w:rsid w:val="00EC45CD"/>
    <w:rsid w:val="00EC54AE"/>
    <w:rsid w:val="00EC5EE2"/>
    <w:rsid w:val="00EC7553"/>
    <w:rsid w:val="00ED0B7E"/>
    <w:rsid w:val="00ED5099"/>
    <w:rsid w:val="00ED5BCC"/>
    <w:rsid w:val="00ED69F1"/>
    <w:rsid w:val="00EE25D3"/>
    <w:rsid w:val="00EE67FF"/>
    <w:rsid w:val="00EE7E4F"/>
    <w:rsid w:val="00EF50FE"/>
    <w:rsid w:val="00EF5343"/>
    <w:rsid w:val="00EF7DC8"/>
    <w:rsid w:val="00F02170"/>
    <w:rsid w:val="00F03725"/>
    <w:rsid w:val="00F03FBF"/>
    <w:rsid w:val="00F041B3"/>
    <w:rsid w:val="00F0445C"/>
    <w:rsid w:val="00F0511B"/>
    <w:rsid w:val="00F06549"/>
    <w:rsid w:val="00F10E65"/>
    <w:rsid w:val="00F127BD"/>
    <w:rsid w:val="00F143A0"/>
    <w:rsid w:val="00F16948"/>
    <w:rsid w:val="00F2436A"/>
    <w:rsid w:val="00F24A42"/>
    <w:rsid w:val="00F25F06"/>
    <w:rsid w:val="00F26D00"/>
    <w:rsid w:val="00F271AC"/>
    <w:rsid w:val="00F30739"/>
    <w:rsid w:val="00F31C25"/>
    <w:rsid w:val="00F3232F"/>
    <w:rsid w:val="00F32894"/>
    <w:rsid w:val="00F3376A"/>
    <w:rsid w:val="00F4105D"/>
    <w:rsid w:val="00F4127E"/>
    <w:rsid w:val="00F419A1"/>
    <w:rsid w:val="00F439CF"/>
    <w:rsid w:val="00F45973"/>
    <w:rsid w:val="00F46DD7"/>
    <w:rsid w:val="00F47AF9"/>
    <w:rsid w:val="00F52349"/>
    <w:rsid w:val="00F53F35"/>
    <w:rsid w:val="00F54313"/>
    <w:rsid w:val="00F56909"/>
    <w:rsid w:val="00F56910"/>
    <w:rsid w:val="00F56BAF"/>
    <w:rsid w:val="00F57A27"/>
    <w:rsid w:val="00F60533"/>
    <w:rsid w:val="00F62087"/>
    <w:rsid w:val="00F65B18"/>
    <w:rsid w:val="00F65F6E"/>
    <w:rsid w:val="00F664B3"/>
    <w:rsid w:val="00F71574"/>
    <w:rsid w:val="00F71B51"/>
    <w:rsid w:val="00F724E6"/>
    <w:rsid w:val="00F77354"/>
    <w:rsid w:val="00F80D83"/>
    <w:rsid w:val="00F81449"/>
    <w:rsid w:val="00F815E2"/>
    <w:rsid w:val="00F83100"/>
    <w:rsid w:val="00F84A9E"/>
    <w:rsid w:val="00F85C69"/>
    <w:rsid w:val="00F86E3E"/>
    <w:rsid w:val="00F8744E"/>
    <w:rsid w:val="00F90710"/>
    <w:rsid w:val="00F925AF"/>
    <w:rsid w:val="00F94184"/>
    <w:rsid w:val="00F9427A"/>
    <w:rsid w:val="00F951A1"/>
    <w:rsid w:val="00FA2E04"/>
    <w:rsid w:val="00FA4F94"/>
    <w:rsid w:val="00FA52B0"/>
    <w:rsid w:val="00FA7FA7"/>
    <w:rsid w:val="00FB0FD6"/>
    <w:rsid w:val="00FB18AC"/>
    <w:rsid w:val="00FB1B3A"/>
    <w:rsid w:val="00FB3139"/>
    <w:rsid w:val="00FB3860"/>
    <w:rsid w:val="00FB3FC6"/>
    <w:rsid w:val="00FC33B6"/>
    <w:rsid w:val="00FC3E00"/>
    <w:rsid w:val="00FC5AD9"/>
    <w:rsid w:val="00FD1288"/>
    <w:rsid w:val="00FD1B37"/>
    <w:rsid w:val="00FD5AF5"/>
    <w:rsid w:val="00FD6654"/>
    <w:rsid w:val="00FD67D9"/>
    <w:rsid w:val="00FD6F15"/>
    <w:rsid w:val="00FD717A"/>
    <w:rsid w:val="00FD71CD"/>
    <w:rsid w:val="00FE0A8C"/>
    <w:rsid w:val="00FE0A93"/>
    <w:rsid w:val="00FE3E71"/>
    <w:rsid w:val="00FF2256"/>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C392FA1"/>
  <w15:docId w15:val="{18756A83-9CE6-E540-85B6-7676EDAB2C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Times New Roman"/>
        <w:lang w:val="tr-TR"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849A8"/>
    <w:rPr>
      <w:rFonts w:ascii="Times New Roman" w:eastAsia="Times New Roman" w:hAnsi="Times New Roman"/>
      <w:sz w:val="24"/>
      <w:szCs w:val="24"/>
    </w:rPr>
  </w:style>
  <w:style w:type="paragraph" w:styleId="Balk1">
    <w:name w:val="heading 1"/>
    <w:basedOn w:val="Normal"/>
    <w:next w:val="Normal"/>
    <w:link w:val="Balk1Char"/>
    <w:uiPriority w:val="9"/>
    <w:qFormat/>
    <w:rsid w:val="00CB2064"/>
    <w:pPr>
      <w:keepNext/>
      <w:keepLines/>
      <w:spacing w:before="480" w:line="276" w:lineRule="auto"/>
      <w:outlineLvl w:val="0"/>
    </w:pPr>
    <w:rPr>
      <w:rFonts w:ascii="Cambria" w:hAnsi="Cambria"/>
      <w:b/>
      <w:bCs/>
      <w:color w:val="365F91"/>
      <w:sz w:val="28"/>
      <w:szCs w:val="28"/>
    </w:rPr>
  </w:style>
  <w:style w:type="paragraph" w:styleId="Balk2">
    <w:name w:val="heading 2"/>
    <w:basedOn w:val="Normal"/>
    <w:next w:val="Normal"/>
    <w:link w:val="Balk2Char"/>
    <w:uiPriority w:val="9"/>
    <w:qFormat/>
    <w:rsid w:val="003E05E2"/>
    <w:pPr>
      <w:keepNext/>
      <w:keepLines/>
      <w:spacing w:before="200" w:line="276" w:lineRule="auto"/>
      <w:outlineLvl w:val="1"/>
    </w:pPr>
    <w:rPr>
      <w:b/>
      <w:bCs/>
      <w:sz w:val="20"/>
      <w:szCs w:val="26"/>
      <w:lang w:val="x-none" w:eastAsia="x-none"/>
    </w:rPr>
  </w:style>
  <w:style w:type="paragraph" w:styleId="Balk3">
    <w:name w:val="heading 3"/>
    <w:basedOn w:val="Normal"/>
    <w:next w:val="Normal"/>
    <w:link w:val="Balk3Char"/>
    <w:uiPriority w:val="9"/>
    <w:qFormat/>
    <w:rsid w:val="003E05E2"/>
    <w:pPr>
      <w:keepNext/>
      <w:spacing w:before="240" w:after="60" w:line="276" w:lineRule="auto"/>
      <w:outlineLvl w:val="2"/>
    </w:pPr>
    <w:rPr>
      <w:rFonts w:ascii="Cambria" w:hAnsi="Cambria"/>
      <w:b/>
      <w:bCs/>
      <w:sz w:val="26"/>
      <w:szCs w:val="26"/>
      <w:lang w:val="en-US"/>
    </w:rPr>
  </w:style>
  <w:style w:type="paragraph" w:styleId="Balk4">
    <w:name w:val="heading 4"/>
    <w:basedOn w:val="Normal"/>
    <w:next w:val="Normal"/>
    <w:link w:val="Balk4Char"/>
    <w:uiPriority w:val="9"/>
    <w:qFormat/>
    <w:rsid w:val="003E05E2"/>
    <w:pPr>
      <w:keepNext/>
      <w:spacing w:before="240" w:after="60" w:line="276" w:lineRule="auto"/>
      <w:outlineLvl w:val="3"/>
    </w:pPr>
    <w:rPr>
      <w:rFonts w:ascii="Calibri" w:hAnsi="Calibri"/>
      <w:b/>
      <w:bCs/>
      <w:sz w:val="28"/>
      <w:szCs w:val="28"/>
      <w:lang w:val="en-US"/>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paragraph" w:customStyle="1" w:styleId="Default">
    <w:name w:val="Default"/>
    <w:rsid w:val="00B648AB"/>
    <w:pPr>
      <w:autoSpaceDE w:val="0"/>
      <w:autoSpaceDN w:val="0"/>
      <w:adjustRightInd w:val="0"/>
    </w:pPr>
    <w:rPr>
      <w:rFonts w:ascii="Times New Roman" w:hAnsi="Times New Roman"/>
      <w:color w:val="000000"/>
      <w:sz w:val="24"/>
      <w:szCs w:val="24"/>
    </w:rPr>
  </w:style>
  <w:style w:type="paragraph" w:styleId="ListeParagraf">
    <w:name w:val="List Paragraph"/>
    <w:basedOn w:val="Normal"/>
    <w:uiPriority w:val="34"/>
    <w:qFormat/>
    <w:rsid w:val="00400FCE"/>
    <w:pPr>
      <w:ind w:left="720"/>
      <w:contextualSpacing/>
    </w:pPr>
    <w:rPr>
      <w:lang w:eastAsia="tr-TR"/>
    </w:rPr>
  </w:style>
  <w:style w:type="paragraph" w:styleId="BalonMetni">
    <w:name w:val="Balloon Text"/>
    <w:basedOn w:val="Normal"/>
    <w:link w:val="BalonMetniChar"/>
    <w:uiPriority w:val="99"/>
    <w:unhideWhenUsed/>
    <w:rsid w:val="0005661A"/>
    <w:rPr>
      <w:rFonts w:ascii="Tahoma" w:eastAsia="Calibri" w:hAnsi="Tahoma" w:cs="Tahoma"/>
      <w:sz w:val="16"/>
      <w:szCs w:val="16"/>
    </w:rPr>
  </w:style>
  <w:style w:type="character" w:customStyle="1" w:styleId="BalonMetniChar">
    <w:name w:val="Balon Metni Char"/>
    <w:link w:val="BalonMetni"/>
    <w:uiPriority w:val="99"/>
    <w:rsid w:val="0005661A"/>
    <w:rPr>
      <w:rFonts w:ascii="Tahoma" w:hAnsi="Tahoma" w:cs="Tahoma"/>
      <w:sz w:val="16"/>
      <w:szCs w:val="16"/>
    </w:rPr>
  </w:style>
  <w:style w:type="paragraph" w:styleId="stBilgi">
    <w:name w:val="header"/>
    <w:aliases w:val=" Char"/>
    <w:basedOn w:val="Normal"/>
    <w:link w:val="stBilgiChar"/>
    <w:uiPriority w:val="99"/>
    <w:unhideWhenUsed/>
    <w:rsid w:val="0005661A"/>
    <w:pPr>
      <w:tabs>
        <w:tab w:val="center" w:pos="4536"/>
        <w:tab w:val="right" w:pos="9072"/>
      </w:tabs>
    </w:pPr>
    <w:rPr>
      <w:rFonts w:ascii="Calibri" w:eastAsia="Calibri" w:hAnsi="Calibri"/>
      <w:sz w:val="22"/>
      <w:szCs w:val="22"/>
    </w:rPr>
  </w:style>
  <w:style w:type="character" w:customStyle="1" w:styleId="stBilgiChar">
    <w:name w:val="Üst Bilgi Char"/>
    <w:aliases w:val=" Char Char"/>
    <w:basedOn w:val="VarsaylanParagrafYazTipi"/>
    <w:link w:val="stBilgi"/>
    <w:uiPriority w:val="99"/>
    <w:rsid w:val="0005661A"/>
  </w:style>
  <w:style w:type="paragraph" w:styleId="AltBilgi">
    <w:name w:val="footer"/>
    <w:basedOn w:val="Normal"/>
    <w:link w:val="AltBilgiChar"/>
    <w:uiPriority w:val="99"/>
    <w:unhideWhenUsed/>
    <w:rsid w:val="0005661A"/>
    <w:pPr>
      <w:tabs>
        <w:tab w:val="center" w:pos="4536"/>
        <w:tab w:val="right" w:pos="9072"/>
      </w:tabs>
    </w:pPr>
    <w:rPr>
      <w:rFonts w:ascii="Calibri" w:eastAsia="Calibri" w:hAnsi="Calibri"/>
      <w:sz w:val="22"/>
      <w:szCs w:val="22"/>
    </w:rPr>
  </w:style>
  <w:style w:type="character" w:customStyle="1" w:styleId="AltBilgiChar">
    <w:name w:val="Alt Bilgi Char"/>
    <w:basedOn w:val="VarsaylanParagrafYazTipi"/>
    <w:link w:val="AltBilgi"/>
    <w:uiPriority w:val="99"/>
    <w:rsid w:val="0005661A"/>
  </w:style>
  <w:style w:type="character" w:customStyle="1" w:styleId="Balk1Char">
    <w:name w:val="Başlık 1 Char"/>
    <w:link w:val="Balk1"/>
    <w:uiPriority w:val="9"/>
    <w:rsid w:val="00CB2064"/>
    <w:rPr>
      <w:rFonts w:ascii="Cambria" w:eastAsia="Times New Roman" w:hAnsi="Cambria" w:cs="Times New Roman"/>
      <w:b/>
      <w:bCs/>
      <w:color w:val="365F91"/>
      <w:sz w:val="28"/>
      <w:szCs w:val="28"/>
    </w:rPr>
  </w:style>
  <w:style w:type="table" w:styleId="TabloKlavuzu">
    <w:name w:val="Table Grid"/>
    <w:basedOn w:val="NormalTablo"/>
    <w:uiPriority w:val="39"/>
    <w:unhideWhenUsed/>
    <w:rsid w:val="00A26F1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AkGlgeleme">
    <w:name w:val="Light Shading"/>
    <w:basedOn w:val="NormalTablo"/>
    <w:uiPriority w:val="60"/>
    <w:rsid w:val="00A26F15"/>
    <w:rPr>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styleId="AkGlgeleme-Vurgu1">
    <w:name w:val="Light Shading Accent 1"/>
    <w:basedOn w:val="NormalTablo"/>
    <w:uiPriority w:val="60"/>
    <w:rsid w:val="00A26F15"/>
    <w:rPr>
      <w:color w:val="365F91"/>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styleId="AkGlgeleme-Vurgu2">
    <w:name w:val="Light Shading Accent 2"/>
    <w:basedOn w:val="NormalTablo"/>
    <w:uiPriority w:val="60"/>
    <w:rsid w:val="00A26F15"/>
    <w:rPr>
      <w:color w:val="943634"/>
    </w:rPr>
    <w:tblPr>
      <w:tblStyleRowBandSize w:val="1"/>
      <w:tblStyleColBandSize w:val="1"/>
      <w:tblBorders>
        <w:top w:val="single" w:sz="8" w:space="0" w:color="C0504D"/>
        <w:bottom w:val="single" w:sz="8" w:space="0" w:color="C0504D"/>
      </w:tblBorders>
    </w:tblPr>
    <w:tblStylePr w:type="fir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la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cPr>
    </w:tblStylePr>
    <w:tblStylePr w:type="band1Horz">
      <w:tblPr/>
      <w:tcPr>
        <w:tcBorders>
          <w:left w:val="nil"/>
          <w:right w:val="nil"/>
          <w:insideH w:val="nil"/>
          <w:insideV w:val="nil"/>
        </w:tcBorders>
        <w:shd w:val="clear" w:color="auto" w:fill="EFD3D2"/>
      </w:tcPr>
    </w:tblStylePr>
  </w:style>
  <w:style w:type="table" w:styleId="AkGlgeleme-Vurgu3">
    <w:name w:val="Light Shading Accent 3"/>
    <w:basedOn w:val="NormalTablo"/>
    <w:uiPriority w:val="60"/>
    <w:rsid w:val="00A26F15"/>
    <w:rPr>
      <w:color w:val="76923C"/>
    </w:rPr>
    <w:tblPr>
      <w:tblStyleRowBandSize w:val="1"/>
      <w:tblStyleColBandSize w:val="1"/>
      <w:tblBorders>
        <w:top w:val="single" w:sz="8" w:space="0" w:color="9BBB59"/>
        <w:bottom w:val="single" w:sz="8" w:space="0" w:color="9BBB59"/>
      </w:tblBorders>
    </w:tblPr>
    <w:tblStylePr w:type="fir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la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cPr>
    </w:tblStylePr>
    <w:tblStylePr w:type="band1Horz">
      <w:tblPr/>
      <w:tcPr>
        <w:tcBorders>
          <w:left w:val="nil"/>
          <w:right w:val="nil"/>
          <w:insideH w:val="nil"/>
          <w:insideV w:val="nil"/>
        </w:tcBorders>
        <w:shd w:val="clear" w:color="auto" w:fill="E6EED5"/>
      </w:tcPr>
    </w:tblStylePr>
  </w:style>
  <w:style w:type="table" w:styleId="AkGlgeleme-Vurgu4">
    <w:name w:val="Light Shading Accent 4"/>
    <w:basedOn w:val="NormalTablo"/>
    <w:uiPriority w:val="60"/>
    <w:rsid w:val="00A26F15"/>
    <w:rPr>
      <w:color w:val="5F497A"/>
    </w:rPr>
    <w:tblPr>
      <w:tblStyleRowBandSize w:val="1"/>
      <w:tblStyleColBandSize w:val="1"/>
      <w:tblBorders>
        <w:top w:val="single" w:sz="8" w:space="0" w:color="8064A2"/>
        <w:bottom w:val="single" w:sz="8" w:space="0" w:color="8064A2"/>
      </w:tblBorders>
    </w:tblPr>
    <w:tblStylePr w:type="fir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la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cPr>
    </w:tblStylePr>
    <w:tblStylePr w:type="band1Horz">
      <w:tblPr/>
      <w:tcPr>
        <w:tcBorders>
          <w:left w:val="nil"/>
          <w:right w:val="nil"/>
          <w:insideH w:val="nil"/>
          <w:insideV w:val="nil"/>
        </w:tcBorders>
        <w:shd w:val="clear" w:color="auto" w:fill="DFD8E8"/>
      </w:tcPr>
    </w:tblStylePr>
  </w:style>
  <w:style w:type="table" w:styleId="AkGlgeleme-Vurgu5">
    <w:name w:val="Light Shading Accent 5"/>
    <w:basedOn w:val="NormalTablo"/>
    <w:uiPriority w:val="60"/>
    <w:rsid w:val="00A26F15"/>
    <w:rPr>
      <w:color w:val="31849B"/>
    </w:rPr>
    <w:tblPr>
      <w:tblStyleRowBandSize w:val="1"/>
      <w:tblStyleColBandSize w:val="1"/>
      <w:tblBorders>
        <w:top w:val="single" w:sz="8" w:space="0" w:color="4BACC6"/>
        <w:bottom w:val="single" w:sz="8" w:space="0" w:color="4BACC6"/>
      </w:tblBorders>
    </w:tblPr>
    <w:tblStylePr w:type="fir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la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cPr>
    </w:tblStylePr>
    <w:tblStylePr w:type="band1Horz">
      <w:tblPr/>
      <w:tcPr>
        <w:tcBorders>
          <w:left w:val="nil"/>
          <w:right w:val="nil"/>
          <w:insideH w:val="nil"/>
          <w:insideV w:val="nil"/>
        </w:tcBorders>
        <w:shd w:val="clear" w:color="auto" w:fill="D2EAF1"/>
      </w:tcPr>
    </w:tblStylePr>
  </w:style>
  <w:style w:type="table" w:styleId="AkListe-Vurgu2">
    <w:name w:val="Light List Accent 2"/>
    <w:basedOn w:val="NormalTablo"/>
    <w:uiPriority w:val="61"/>
    <w:rsid w:val="00A26F15"/>
    <w:tblPr>
      <w:tblStyleRowBandSize w:val="1"/>
      <w:tblStyleColBandSize w:val="1"/>
      <w:tblBorders>
        <w:top w:val="single" w:sz="8" w:space="0" w:color="C0504D"/>
        <w:left w:val="single" w:sz="8" w:space="0" w:color="C0504D"/>
        <w:bottom w:val="single" w:sz="8" w:space="0" w:color="C0504D"/>
        <w:right w:val="single" w:sz="8" w:space="0" w:color="C0504D"/>
      </w:tblBorders>
    </w:tblPr>
    <w:tblStylePr w:type="firstRow">
      <w:pPr>
        <w:spacing w:before="0" w:after="0" w:line="240" w:lineRule="auto"/>
      </w:pPr>
      <w:rPr>
        <w:b/>
        <w:bCs/>
        <w:color w:val="FFFFFF"/>
      </w:rPr>
      <w:tblPr/>
      <w:tcPr>
        <w:shd w:val="clear" w:color="auto" w:fill="C0504D"/>
      </w:tcPr>
    </w:tblStylePr>
    <w:tblStylePr w:type="lastRow">
      <w:pPr>
        <w:spacing w:before="0" w:after="0" w:line="240" w:lineRule="auto"/>
      </w:pPr>
      <w:rPr>
        <w:b/>
        <w:bCs/>
      </w:rPr>
      <w:tblPr/>
      <w:tcPr>
        <w:tcBorders>
          <w:top w:val="double" w:sz="6" w:space="0" w:color="C0504D"/>
          <w:left w:val="single" w:sz="8" w:space="0" w:color="C0504D"/>
          <w:bottom w:val="single" w:sz="8" w:space="0" w:color="C0504D"/>
          <w:right w:val="single" w:sz="8" w:space="0" w:color="C0504D"/>
        </w:tcBorders>
      </w:tcPr>
    </w:tblStylePr>
    <w:tblStylePr w:type="firstCol">
      <w:rPr>
        <w:b/>
        <w:bCs/>
      </w:rPr>
    </w:tblStylePr>
    <w:tblStylePr w:type="lastCol">
      <w:rPr>
        <w:b/>
        <w:bCs/>
      </w:rPr>
    </w:tblStylePr>
    <w:tblStylePr w:type="band1Vert">
      <w:tblPr/>
      <w:tcPr>
        <w:tcBorders>
          <w:top w:val="single" w:sz="8" w:space="0" w:color="C0504D"/>
          <w:left w:val="single" w:sz="8" w:space="0" w:color="C0504D"/>
          <w:bottom w:val="single" w:sz="8" w:space="0" w:color="C0504D"/>
          <w:right w:val="single" w:sz="8" w:space="0" w:color="C0504D"/>
        </w:tcBorders>
      </w:tcPr>
    </w:tblStylePr>
    <w:tblStylePr w:type="band1Horz">
      <w:tblPr/>
      <w:tcPr>
        <w:tcBorders>
          <w:top w:val="single" w:sz="8" w:space="0" w:color="C0504D"/>
          <w:left w:val="single" w:sz="8" w:space="0" w:color="C0504D"/>
          <w:bottom w:val="single" w:sz="8" w:space="0" w:color="C0504D"/>
          <w:right w:val="single" w:sz="8" w:space="0" w:color="C0504D"/>
        </w:tcBorders>
      </w:tcPr>
    </w:tblStylePr>
  </w:style>
  <w:style w:type="table" w:styleId="AkKlavuz-Vurgu2">
    <w:name w:val="Light Grid Accent 2"/>
    <w:basedOn w:val="NormalTablo"/>
    <w:uiPriority w:val="62"/>
    <w:rsid w:val="00A26F15"/>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Pr>
    <w:tblStylePr w:type="firstRow">
      <w:pPr>
        <w:spacing w:before="0" w:after="0" w:line="240" w:lineRule="auto"/>
      </w:pPr>
      <w:rPr>
        <w:rFonts w:ascii="Tahoma" w:eastAsia="Times New Roman" w:hAnsi="Tahoma" w:cs="Times New Roman"/>
        <w:b/>
        <w:bCs/>
      </w:rPr>
      <w:tblPr/>
      <w:tcPr>
        <w:tcBorders>
          <w:top w:val="single" w:sz="8" w:space="0" w:color="C0504D"/>
          <w:left w:val="single" w:sz="8" w:space="0" w:color="C0504D"/>
          <w:bottom w:val="single" w:sz="18" w:space="0" w:color="C0504D"/>
          <w:right w:val="single" w:sz="8" w:space="0" w:color="C0504D"/>
          <w:insideH w:val="nil"/>
          <w:insideV w:val="single" w:sz="8" w:space="0" w:color="C0504D"/>
        </w:tcBorders>
      </w:tcPr>
    </w:tblStylePr>
    <w:tblStylePr w:type="lastRow">
      <w:pPr>
        <w:spacing w:before="0" w:after="0" w:line="240" w:lineRule="auto"/>
      </w:pPr>
      <w:rPr>
        <w:rFonts w:ascii="Tahoma" w:eastAsia="Times New Roman" w:hAnsi="Tahoma" w:cs="Times New Roman"/>
        <w:b/>
        <w:bCs/>
      </w:rPr>
      <w:tblPr/>
      <w:tcPr>
        <w:tcBorders>
          <w:top w:val="double" w:sz="6" w:space="0" w:color="C0504D"/>
          <w:left w:val="single" w:sz="8" w:space="0" w:color="C0504D"/>
          <w:bottom w:val="single" w:sz="8" w:space="0" w:color="C0504D"/>
          <w:right w:val="single" w:sz="8" w:space="0" w:color="C0504D"/>
          <w:insideH w:val="nil"/>
          <w:insideV w:val="single" w:sz="8" w:space="0" w:color="C0504D"/>
        </w:tcBorders>
      </w:tcPr>
    </w:tblStylePr>
    <w:tblStylePr w:type="firstCol">
      <w:rPr>
        <w:rFonts w:ascii="Tahoma" w:eastAsia="Times New Roman" w:hAnsi="Tahoma" w:cs="Times New Roman"/>
        <w:b/>
        <w:bCs/>
      </w:rPr>
    </w:tblStylePr>
    <w:tblStylePr w:type="lastCol">
      <w:rPr>
        <w:rFonts w:ascii="Tahoma" w:eastAsia="Times New Roman" w:hAnsi="Tahoma" w:cs="Times New Roman"/>
        <w:b/>
        <w:bCs/>
      </w:rPr>
      <w:tblPr/>
      <w:tcPr>
        <w:tcBorders>
          <w:top w:val="single" w:sz="8" w:space="0" w:color="C0504D"/>
          <w:left w:val="single" w:sz="8" w:space="0" w:color="C0504D"/>
          <w:bottom w:val="single" w:sz="8" w:space="0" w:color="C0504D"/>
          <w:right w:val="single" w:sz="8" w:space="0" w:color="C0504D"/>
        </w:tcBorders>
      </w:tcPr>
    </w:tblStylePr>
    <w:tblStylePr w:type="band1Vert">
      <w:tblPr/>
      <w:tcPr>
        <w:tcBorders>
          <w:top w:val="single" w:sz="8" w:space="0" w:color="C0504D"/>
          <w:left w:val="single" w:sz="8" w:space="0" w:color="C0504D"/>
          <w:bottom w:val="single" w:sz="8" w:space="0" w:color="C0504D"/>
          <w:right w:val="single" w:sz="8" w:space="0" w:color="C0504D"/>
        </w:tcBorders>
        <w:shd w:val="clear" w:color="auto" w:fill="EFD3D2"/>
      </w:tcPr>
    </w:tblStylePr>
    <w:tblStylePr w:type="band1Horz">
      <w:tblPr/>
      <w:tcPr>
        <w:tcBorders>
          <w:top w:val="single" w:sz="8" w:space="0" w:color="C0504D"/>
          <w:left w:val="single" w:sz="8" w:space="0" w:color="C0504D"/>
          <w:bottom w:val="single" w:sz="8" w:space="0" w:color="C0504D"/>
          <w:right w:val="single" w:sz="8" w:space="0" w:color="C0504D"/>
          <w:insideV w:val="single" w:sz="8" w:space="0" w:color="C0504D"/>
        </w:tcBorders>
        <w:shd w:val="clear" w:color="auto" w:fill="EFD3D2"/>
      </w:tcPr>
    </w:tblStylePr>
    <w:tblStylePr w:type="band2Horz">
      <w:tblPr/>
      <w:tcPr>
        <w:tcBorders>
          <w:top w:val="single" w:sz="8" w:space="0" w:color="C0504D"/>
          <w:left w:val="single" w:sz="8" w:space="0" w:color="C0504D"/>
          <w:bottom w:val="single" w:sz="8" w:space="0" w:color="C0504D"/>
          <w:right w:val="single" w:sz="8" w:space="0" w:color="C0504D"/>
          <w:insideV w:val="single" w:sz="8" w:space="0" w:color="C0504D"/>
        </w:tcBorders>
      </w:tcPr>
    </w:tblStylePr>
  </w:style>
  <w:style w:type="table" w:styleId="OrtaGlgeleme2">
    <w:name w:val="Medium Shading 2"/>
    <w:basedOn w:val="NormalTablo"/>
    <w:uiPriority w:val="64"/>
    <w:rsid w:val="00A26F15"/>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000000"/>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000000"/>
      </w:tcPr>
    </w:tblStylePr>
    <w:tblStylePr w:type="lastCol">
      <w:rPr>
        <w:b/>
        <w:bCs/>
        <w:color w:val="FFFFFF"/>
      </w:rPr>
      <w:tblPr/>
      <w:tcPr>
        <w:tcBorders>
          <w:left w:val="nil"/>
          <w:right w:val="nil"/>
          <w:insideH w:val="nil"/>
          <w:insideV w:val="nil"/>
        </w:tcBorders>
        <w:shd w:val="clear" w:color="auto" w:fill="000000"/>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styleId="OrtaGlgeleme2-Vurgu3">
    <w:name w:val="Medium Shading 2 Accent 3"/>
    <w:basedOn w:val="NormalTablo"/>
    <w:uiPriority w:val="64"/>
    <w:rsid w:val="00A26F15"/>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9BBB59"/>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9BBB59"/>
      </w:tcPr>
    </w:tblStylePr>
    <w:tblStylePr w:type="lastCol">
      <w:rPr>
        <w:b/>
        <w:bCs/>
        <w:color w:val="FFFFFF"/>
      </w:rPr>
      <w:tblPr/>
      <w:tcPr>
        <w:tcBorders>
          <w:left w:val="nil"/>
          <w:right w:val="nil"/>
          <w:insideH w:val="nil"/>
          <w:insideV w:val="nil"/>
        </w:tcBorders>
        <w:shd w:val="clear" w:color="auto" w:fill="9BBB59"/>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styleId="OrtaGlgeleme2-Vurgu4">
    <w:name w:val="Medium Shading 2 Accent 4"/>
    <w:basedOn w:val="NormalTablo"/>
    <w:uiPriority w:val="64"/>
    <w:rsid w:val="00A26F15"/>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8064A2"/>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8064A2"/>
      </w:tcPr>
    </w:tblStylePr>
    <w:tblStylePr w:type="lastCol">
      <w:rPr>
        <w:b/>
        <w:bCs/>
        <w:color w:val="FFFFFF"/>
      </w:rPr>
      <w:tblPr/>
      <w:tcPr>
        <w:tcBorders>
          <w:left w:val="nil"/>
          <w:right w:val="nil"/>
          <w:insideH w:val="nil"/>
          <w:insideV w:val="nil"/>
        </w:tcBorders>
        <w:shd w:val="clear" w:color="auto" w:fill="8064A2"/>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styleId="AkKlavuz">
    <w:name w:val="Light Grid"/>
    <w:basedOn w:val="NormalTablo"/>
    <w:uiPriority w:val="62"/>
    <w:rsid w:val="00A26F15"/>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Tahoma" w:eastAsia="Times New Roman" w:hAnsi="Tahoma"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Tahoma" w:eastAsia="Times New Roman" w:hAnsi="Tahoma"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Tahoma" w:eastAsia="Times New Roman" w:hAnsi="Tahoma" w:cs="Times New Roman"/>
        <w:b/>
        <w:bCs/>
      </w:rPr>
    </w:tblStylePr>
    <w:tblStylePr w:type="lastCol">
      <w:rPr>
        <w:rFonts w:ascii="Tahoma" w:eastAsia="Times New Roman" w:hAnsi="Tahoma"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styleId="OrtaKlavuz3-Vurgu1">
    <w:name w:val="Medium Grid 3 Accent 1"/>
    <w:basedOn w:val="NormalTablo"/>
    <w:uiPriority w:val="69"/>
    <w:rsid w:val="00835EE3"/>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D3DFEE"/>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4F81BD"/>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4F81BD"/>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4F81BD"/>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4F81BD"/>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A7BFDE"/>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A7BFDE"/>
      </w:tcPr>
    </w:tblStylePr>
  </w:style>
  <w:style w:type="character" w:styleId="Kpr">
    <w:name w:val="Hyperlink"/>
    <w:uiPriority w:val="99"/>
    <w:unhideWhenUsed/>
    <w:rsid w:val="001F4FBF"/>
    <w:rPr>
      <w:color w:val="0000FF"/>
      <w:u w:val="single"/>
    </w:rPr>
  </w:style>
  <w:style w:type="paragraph" w:styleId="DipnotMetni">
    <w:name w:val="footnote text"/>
    <w:aliases w:val="Dipnot Metni Char,Dipnot Metni Char Char Char"/>
    <w:basedOn w:val="Normal"/>
    <w:link w:val="DipnotMetniChar1"/>
    <w:uiPriority w:val="99"/>
    <w:unhideWhenUsed/>
    <w:rsid w:val="00041BFE"/>
    <w:rPr>
      <w:rFonts w:ascii="Calibri" w:eastAsia="Calibri" w:hAnsi="Calibri"/>
      <w:sz w:val="20"/>
      <w:szCs w:val="20"/>
    </w:rPr>
  </w:style>
  <w:style w:type="character" w:customStyle="1" w:styleId="DipnotMetniChar1">
    <w:name w:val="Dipnot Metni Char1"/>
    <w:aliases w:val="Dipnot Metni Char Char,Dipnot Metni Char Char Char Char1"/>
    <w:link w:val="DipnotMetni"/>
    <w:uiPriority w:val="99"/>
    <w:rsid w:val="00041BFE"/>
    <w:rPr>
      <w:sz w:val="20"/>
      <w:szCs w:val="20"/>
    </w:rPr>
  </w:style>
  <w:style w:type="character" w:styleId="DipnotBavurusu">
    <w:name w:val="footnote reference"/>
    <w:uiPriority w:val="99"/>
    <w:semiHidden/>
    <w:unhideWhenUsed/>
    <w:rsid w:val="00041BFE"/>
    <w:rPr>
      <w:vertAlign w:val="superscript"/>
    </w:rPr>
  </w:style>
  <w:style w:type="character" w:customStyle="1" w:styleId="UnresolvedMention1">
    <w:name w:val="Unresolved Mention1"/>
    <w:uiPriority w:val="99"/>
    <w:semiHidden/>
    <w:unhideWhenUsed/>
    <w:rsid w:val="00041BFE"/>
    <w:rPr>
      <w:color w:val="605E5C"/>
      <w:shd w:val="clear" w:color="auto" w:fill="E1DFDD"/>
    </w:rPr>
  </w:style>
  <w:style w:type="character" w:customStyle="1" w:styleId="AklamaMetniChar">
    <w:name w:val="Açıklama Metni Char"/>
    <w:link w:val="AklamaMetni"/>
    <w:uiPriority w:val="99"/>
    <w:rsid w:val="00242E2D"/>
    <w:rPr>
      <w:rFonts w:ascii="Calibri" w:eastAsia="Calibri" w:hAnsi="Calibri" w:cs="Times New Roman"/>
      <w:sz w:val="20"/>
      <w:szCs w:val="20"/>
    </w:rPr>
  </w:style>
  <w:style w:type="paragraph" w:styleId="AklamaMetni">
    <w:name w:val="annotation text"/>
    <w:basedOn w:val="Normal"/>
    <w:link w:val="AklamaMetniChar"/>
    <w:uiPriority w:val="99"/>
    <w:unhideWhenUsed/>
    <w:rsid w:val="00242E2D"/>
    <w:pPr>
      <w:spacing w:after="200"/>
    </w:pPr>
    <w:rPr>
      <w:rFonts w:ascii="Calibri" w:eastAsia="Calibri" w:hAnsi="Calibri"/>
      <w:sz w:val="20"/>
      <w:szCs w:val="20"/>
    </w:rPr>
  </w:style>
  <w:style w:type="character" w:customStyle="1" w:styleId="AklamaMetniChar1">
    <w:name w:val="Açıklama Metni Char1"/>
    <w:uiPriority w:val="99"/>
    <w:semiHidden/>
    <w:rsid w:val="00242E2D"/>
    <w:rPr>
      <w:sz w:val="20"/>
      <w:szCs w:val="20"/>
    </w:rPr>
  </w:style>
  <w:style w:type="paragraph" w:styleId="NormalWeb">
    <w:name w:val="Normal (Web)"/>
    <w:basedOn w:val="Normal"/>
    <w:uiPriority w:val="99"/>
    <w:unhideWhenUsed/>
    <w:rsid w:val="00861E58"/>
    <w:pPr>
      <w:spacing w:before="100" w:beforeAutospacing="1" w:after="100" w:afterAutospacing="1"/>
    </w:pPr>
    <w:rPr>
      <w:lang w:eastAsia="tr-TR"/>
    </w:rPr>
  </w:style>
  <w:style w:type="paragraph" w:customStyle="1" w:styleId="03-BaslikD2">
    <w:name w:val="03-Baslik_D2"/>
    <w:basedOn w:val="Normal"/>
    <w:rsid w:val="007F6E7C"/>
    <w:pPr>
      <w:keepNext/>
      <w:spacing w:before="120" w:after="120"/>
      <w:ind w:left="432" w:hanging="432"/>
      <w:jc w:val="both"/>
    </w:pPr>
    <w:rPr>
      <w:b/>
      <w:sz w:val="22"/>
      <w:szCs w:val="20"/>
    </w:rPr>
  </w:style>
  <w:style w:type="character" w:customStyle="1" w:styleId="Balk2Char">
    <w:name w:val="Başlık 2 Char"/>
    <w:basedOn w:val="VarsaylanParagrafYazTipi"/>
    <w:link w:val="Balk2"/>
    <w:uiPriority w:val="9"/>
    <w:rsid w:val="003E05E2"/>
    <w:rPr>
      <w:rFonts w:ascii="Times New Roman" w:eastAsia="Times New Roman" w:hAnsi="Times New Roman"/>
      <w:b/>
      <w:bCs/>
      <w:szCs w:val="26"/>
      <w:lang w:val="x-none" w:eastAsia="x-none"/>
    </w:rPr>
  </w:style>
  <w:style w:type="character" w:customStyle="1" w:styleId="Balk3Char">
    <w:name w:val="Başlık 3 Char"/>
    <w:basedOn w:val="VarsaylanParagrafYazTipi"/>
    <w:link w:val="Balk3"/>
    <w:uiPriority w:val="9"/>
    <w:rsid w:val="003E05E2"/>
    <w:rPr>
      <w:rFonts w:ascii="Cambria" w:eastAsia="Times New Roman" w:hAnsi="Cambria"/>
      <w:b/>
      <w:bCs/>
      <w:sz w:val="26"/>
      <w:szCs w:val="26"/>
      <w:lang w:val="en-US"/>
    </w:rPr>
  </w:style>
  <w:style w:type="character" w:customStyle="1" w:styleId="Balk4Char">
    <w:name w:val="Başlık 4 Char"/>
    <w:basedOn w:val="VarsaylanParagrafYazTipi"/>
    <w:link w:val="Balk4"/>
    <w:uiPriority w:val="9"/>
    <w:rsid w:val="003E05E2"/>
    <w:rPr>
      <w:rFonts w:eastAsia="Times New Roman"/>
      <w:b/>
      <w:bCs/>
      <w:sz w:val="28"/>
      <w:szCs w:val="28"/>
      <w:lang w:val="en-US"/>
    </w:rPr>
  </w:style>
  <w:style w:type="character" w:styleId="SayfaNumaras">
    <w:name w:val="page number"/>
    <w:basedOn w:val="VarsaylanParagrafYazTipi"/>
    <w:rsid w:val="003E05E2"/>
  </w:style>
  <w:style w:type="paragraph" w:customStyle="1" w:styleId="Baslk11">
    <w:name w:val="Baslık11"/>
    <w:next w:val="Normal"/>
    <w:rsid w:val="003E05E2"/>
    <w:pPr>
      <w:spacing w:before="320" w:after="120"/>
      <w:ind w:left="567"/>
    </w:pPr>
    <w:rPr>
      <w:rFonts w:ascii="Times New Roman" w:eastAsia="Times New Roman" w:hAnsi="Times New Roman"/>
      <w:b/>
      <w:sz w:val="22"/>
      <w:szCs w:val="22"/>
    </w:rPr>
  </w:style>
  <w:style w:type="paragraph" w:customStyle="1" w:styleId="Baslk22">
    <w:name w:val="Baslık22"/>
    <w:next w:val="Normal"/>
    <w:rsid w:val="003E05E2"/>
    <w:pPr>
      <w:spacing w:before="240" w:after="120"/>
      <w:ind w:left="1134" w:hanging="567"/>
      <w:jc w:val="both"/>
    </w:pPr>
    <w:rPr>
      <w:rFonts w:ascii="Times New Roman" w:eastAsia="Times New Roman" w:hAnsi="Times New Roman" w:cs="Arial"/>
      <w:b/>
      <w:bCs/>
      <w:iCs/>
      <w:sz w:val="22"/>
      <w:szCs w:val="22"/>
    </w:rPr>
  </w:style>
  <w:style w:type="paragraph" w:customStyle="1" w:styleId="NParag">
    <w:name w:val="NParag"/>
    <w:basedOn w:val="Normal"/>
    <w:rsid w:val="003E05E2"/>
    <w:pPr>
      <w:tabs>
        <w:tab w:val="left" w:pos="9072"/>
      </w:tabs>
      <w:spacing w:before="60" w:after="60"/>
      <w:ind w:firstLine="567"/>
      <w:jc w:val="both"/>
    </w:pPr>
    <w:rPr>
      <w:sz w:val="22"/>
      <w:szCs w:val="22"/>
    </w:rPr>
  </w:style>
  <w:style w:type="character" w:styleId="Vurgu">
    <w:name w:val="Emphasis"/>
    <w:qFormat/>
    <w:rsid w:val="003E05E2"/>
    <w:rPr>
      <w:i/>
      <w:iCs/>
    </w:rPr>
  </w:style>
  <w:style w:type="paragraph" w:customStyle="1" w:styleId="01-Baslik-TitleTR">
    <w:name w:val="01-Baslik-Title(TR)"/>
    <w:basedOn w:val="Normal"/>
    <w:rsid w:val="003E05E2"/>
    <w:pPr>
      <w:jc w:val="center"/>
    </w:pPr>
    <w:rPr>
      <w:b/>
      <w:sz w:val="28"/>
      <w:szCs w:val="20"/>
    </w:rPr>
  </w:style>
  <w:style w:type="paragraph" w:customStyle="1" w:styleId="01-Baslik-TitleEng">
    <w:name w:val="01-Baslik-Title(Eng)"/>
    <w:basedOn w:val="01-Baslik-TitleTR"/>
    <w:rsid w:val="003E05E2"/>
    <w:rPr>
      <w:lang w:val="en-US"/>
    </w:rPr>
  </w:style>
  <w:style w:type="paragraph" w:customStyle="1" w:styleId="01-Yazar-Author">
    <w:name w:val="01-Yazar-Author"/>
    <w:basedOn w:val="Normal"/>
    <w:rsid w:val="003E05E2"/>
    <w:pPr>
      <w:jc w:val="center"/>
    </w:pPr>
    <w:rPr>
      <w:sz w:val="20"/>
      <w:szCs w:val="20"/>
    </w:rPr>
  </w:style>
  <w:style w:type="paragraph" w:customStyle="1" w:styleId="02-Ozet">
    <w:name w:val="02-Ozet"/>
    <w:basedOn w:val="Normal"/>
    <w:rsid w:val="003E05E2"/>
    <w:pPr>
      <w:ind w:firstLine="567"/>
      <w:jc w:val="both"/>
    </w:pPr>
    <w:rPr>
      <w:sz w:val="18"/>
      <w:szCs w:val="18"/>
    </w:rPr>
  </w:style>
  <w:style w:type="paragraph" w:customStyle="1" w:styleId="02-Abstract">
    <w:name w:val="02-Abstract"/>
    <w:basedOn w:val="Normal"/>
    <w:rsid w:val="003E05E2"/>
    <w:pPr>
      <w:ind w:firstLine="567"/>
      <w:jc w:val="both"/>
    </w:pPr>
    <w:rPr>
      <w:sz w:val="18"/>
      <w:szCs w:val="20"/>
      <w:lang w:val="en-US"/>
    </w:rPr>
  </w:style>
  <w:style w:type="paragraph" w:customStyle="1" w:styleId="03-BaslikD1">
    <w:name w:val="03-Baslik_D1"/>
    <w:basedOn w:val="Normal"/>
    <w:rsid w:val="003E05E2"/>
    <w:pPr>
      <w:keepNext/>
      <w:spacing w:before="240" w:after="120"/>
      <w:jc w:val="center"/>
    </w:pPr>
    <w:rPr>
      <w:b/>
      <w:szCs w:val="20"/>
    </w:rPr>
  </w:style>
  <w:style w:type="paragraph" w:customStyle="1" w:styleId="03-HeadingL1">
    <w:name w:val="03-Heading_L1"/>
    <w:basedOn w:val="03-BaslikD1"/>
    <w:rsid w:val="003E05E2"/>
    <w:rPr>
      <w:lang w:val="en-US"/>
    </w:rPr>
  </w:style>
  <w:style w:type="paragraph" w:customStyle="1" w:styleId="04-Metinler">
    <w:name w:val="04-Metinler"/>
    <w:basedOn w:val="Normal"/>
    <w:link w:val="04-MetinlerChar"/>
    <w:rsid w:val="003E05E2"/>
    <w:pPr>
      <w:spacing w:before="120" w:after="120"/>
      <w:ind w:firstLine="562"/>
      <w:jc w:val="both"/>
    </w:pPr>
    <w:rPr>
      <w:sz w:val="22"/>
      <w:szCs w:val="20"/>
    </w:rPr>
  </w:style>
  <w:style w:type="character" w:customStyle="1" w:styleId="04-MetinlerChar">
    <w:name w:val="04-Metinler Char"/>
    <w:link w:val="04-Metinler"/>
    <w:rsid w:val="003E05E2"/>
    <w:rPr>
      <w:rFonts w:ascii="Times New Roman" w:eastAsia="Times New Roman" w:hAnsi="Times New Roman"/>
      <w:sz w:val="22"/>
      <w:lang w:val="tr-TR"/>
    </w:rPr>
  </w:style>
  <w:style w:type="paragraph" w:customStyle="1" w:styleId="04-Text">
    <w:name w:val="04-Text"/>
    <w:basedOn w:val="04-Metinler"/>
    <w:rsid w:val="003E05E2"/>
    <w:rPr>
      <w:lang w:val="en-US"/>
    </w:rPr>
  </w:style>
  <w:style w:type="paragraph" w:customStyle="1" w:styleId="04-Metinler-alinti">
    <w:name w:val="04-Metinler-alinti"/>
    <w:basedOn w:val="04-Metinler"/>
    <w:rsid w:val="003E05E2"/>
    <w:pPr>
      <w:ind w:left="720" w:right="720" w:firstLine="0"/>
    </w:pPr>
    <w:rPr>
      <w:i/>
      <w:sz w:val="20"/>
    </w:rPr>
  </w:style>
  <w:style w:type="paragraph" w:customStyle="1" w:styleId="04-Text-cite">
    <w:name w:val="04-Text-cite"/>
    <w:basedOn w:val="04-Metinler-alinti"/>
    <w:rsid w:val="003E05E2"/>
    <w:rPr>
      <w:lang w:val="en-US"/>
    </w:rPr>
  </w:style>
  <w:style w:type="paragraph" w:customStyle="1" w:styleId="03-HeadingL2">
    <w:name w:val="03-Heading_L2"/>
    <w:basedOn w:val="03-BaslikD2"/>
    <w:rsid w:val="003E05E2"/>
    <w:rPr>
      <w:lang w:val="en-US"/>
    </w:rPr>
  </w:style>
  <w:style w:type="paragraph" w:customStyle="1" w:styleId="05-Tablo-Baslik">
    <w:name w:val="05-Tablo-Baslik"/>
    <w:basedOn w:val="Normal"/>
    <w:rsid w:val="003E05E2"/>
    <w:pPr>
      <w:keepNext/>
      <w:spacing w:before="120" w:after="120"/>
      <w:ind w:left="936" w:hanging="936"/>
      <w:jc w:val="both"/>
    </w:pPr>
    <w:rPr>
      <w:rFonts w:cs="Calibri"/>
      <w:b/>
      <w:sz w:val="22"/>
      <w:szCs w:val="20"/>
      <w:lang w:eastAsia="tr-TR"/>
    </w:rPr>
  </w:style>
  <w:style w:type="paragraph" w:customStyle="1" w:styleId="05-Tablo-ic-baslikSol">
    <w:name w:val="05-Tablo-ic-baslik(Sol)"/>
    <w:basedOn w:val="Normal"/>
    <w:rsid w:val="003E05E2"/>
    <w:rPr>
      <w:b/>
      <w:bCs/>
      <w:sz w:val="18"/>
      <w:szCs w:val="18"/>
    </w:rPr>
  </w:style>
  <w:style w:type="paragraph" w:customStyle="1" w:styleId="05-Tablo-ic-baslikUst">
    <w:name w:val="05-Tablo-ic-baslik(Ust)"/>
    <w:basedOn w:val="Normal"/>
    <w:rsid w:val="003E05E2"/>
    <w:pPr>
      <w:keepNext/>
      <w:jc w:val="center"/>
    </w:pPr>
    <w:rPr>
      <w:b/>
      <w:bCs/>
      <w:sz w:val="18"/>
      <w:szCs w:val="18"/>
    </w:rPr>
  </w:style>
  <w:style w:type="paragraph" w:customStyle="1" w:styleId="05-Tablo-degerler">
    <w:name w:val="05-Tablo-degerler"/>
    <w:basedOn w:val="Normal"/>
    <w:rsid w:val="003E05E2"/>
    <w:pPr>
      <w:jc w:val="center"/>
    </w:pPr>
    <w:rPr>
      <w:bCs/>
      <w:sz w:val="18"/>
      <w:szCs w:val="18"/>
    </w:rPr>
  </w:style>
  <w:style w:type="paragraph" w:customStyle="1" w:styleId="05-Tablo-maddeler">
    <w:name w:val="05-Tablo-maddeler"/>
    <w:basedOn w:val="Normal"/>
    <w:rsid w:val="003E05E2"/>
    <w:rPr>
      <w:bCs/>
      <w:sz w:val="18"/>
      <w:szCs w:val="18"/>
    </w:rPr>
  </w:style>
  <w:style w:type="paragraph" w:customStyle="1" w:styleId="05-Table-Title">
    <w:name w:val="05-Table-Title"/>
    <w:basedOn w:val="05-Tablo-Baslik"/>
    <w:rsid w:val="003E05E2"/>
    <w:rPr>
      <w:lang w:val="en-US"/>
    </w:rPr>
  </w:style>
  <w:style w:type="paragraph" w:customStyle="1" w:styleId="05-Table-in-headingTop">
    <w:name w:val="05-Table-in-heading(Top)"/>
    <w:basedOn w:val="05-Tablo-ic-baslikUst"/>
    <w:rsid w:val="003E05E2"/>
    <w:rPr>
      <w:lang w:val="en-US"/>
    </w:rPr>
  </w:style>
  <w:style w:type="paragraph" w:customStyle="1" w:styleId="05-Table-in-headingLeft">
    <w:name w:val="05-Table-in-heading(Left)"/>
    <w:basedOn w:val="05-Tablo-ic-baslikSol"/>
    <w:rsid w:val="003E05E2"/>
    <w:rPr>
      <w:lang w:val="en-US"/>
    </w:rPr>
  </w:style>
  <w:style w:type="paragraph" w:customStyle="1" w:styleId="05-Table-items">
    <w:name w:val="05-Table-items"/>
    <w:basedOn w:val="05-Tablo-maddeler"/>
    <w:rsid w:val="003E05E2"/>
    <w:rPr>
      <w:lang w:val="en-US"/>
    </w:rPr>
  </w:style>
  <w:style w:type="paragraph" w:customStyle="1" w:styleId="05-Table-values">
    <w:name w:val="05-Table-values"/>
    <w:basedOn w:val="05-Tablo-degerler"/>
    <w:rsid w:val="003E05E2"/>
    <w:rPr>
      <w:lang w:val="en-US"/>
    </w:rPr>
  </w:style>
  <w:style w:type="paragraph" w:customStyle="1" w:styleId="06-KaynakcaTR">
    <w:name w:val="06-Kaynakca(TR)"/>
    <w:basedOn w:val="Normal"/>
    <w:rsid w:val="003E05E2"/>
    <w:pPr>
      <w:spacing w:before="120" w:after="120"/>
      <w:ind w:left="360" w:hanging="360"/>
      <w:jc w:val="both"/>
    </w:pPr>
    <w:rPr>
      <w:sz w:val="18"/>
      <w:szCs w:val="20"/>
    </w:rPr>
  </w:style>
  <w:style w:type="paragraph" w:customStyle="1" w:styleId="06-ReferenceEng">
    <w:name w:val="06-Reference(Eng)"/>
    <w:basedOn w:val="06-KaynakcaTR"/>
    <w:rsid w:val="003E05E2"/>
    <w:rPr>
      <w:lang w:val="en-US"/>
    </w:rPr>
  </w:style>
  <w:style w:type="paragraph" w:customStyle="1" w:styleId="TabloBasligi">
    <w:name w:val="Tablo Basligi"/>
    <w:basedOn w:val="Normal"/>
    <w:rsid w:val="003E05E2"/>
    <w:pPr>
      <w:keepNext/>
      <w:spacing w:after="120"/>
      <w:ind w:left="709" w:hanging="709"/>
      <w:jc w:val="both"/>
    </w:pPr>
    <w:rPr>
      <w:rFonts w:ascii="Arial" w:hAnsi="Arial" w:cs="Arial"/>
      <w:b/>
      <w:lang w:eastAsia="tr-TR"/>
    </w:rPr>
  </w:style>
  <w:style w:type="paragraph" w:customStyle="1" w:styleId="05-Baslik-sekil">
    <w:name w:val="05-Baslik-sekil"/>
    <w:basedOn w:val="Normal"/>
    <w:qFormat/>
    <w:rsid w:val="003E05E2"/>
    <w:pPr>
      <w:spacing w:before="120"/>
    </w:pPr>
    <w:rPr>
      <w:b/>
      <w:i/>
      <w:sz w:val="22"/>
      <w:szCs w:val="20"/>
    </w:rPr>
  </w:style>
  <w:style w:type="paragraph" w:customStyle="1" w:styleId="05-Figure-title">
    <w:name w:val="05-Figure-title"/>
    <w:basedOn w:val="05-Baslik-sekil"/>
    <w:rsid w:val="003E05E2"/>
    <w:rPr>
      <w:lang w:val="en-US"/>
    </w:rPr>
  </w:style>
  <w:style w:type="paragraph" w:customStyle="1" w:styleId="03-BaslikD3">
    <w:name w:val="03-Baslik_D3"/>
    <w:basedOn w:val="03-BaslikD2"/>
    <w:rsid w:val="003E05E2"/>
    <w:pPr>
      <w:ind w:left="0" w:firstLine="0"/>
    </w:pPr>
  </w:style>
  <w:style w:type="paragraph" w:customStyle="1" w:styleId="03-HeadingL3">
    <w:name w:val="03-Heading_L3"/>
    <w:basedOn w:val="03-BaslikD3"/>
    <w:rsid w:val="003E05E2"/>
    <w:rPr>
      <w:lang w:val="en-US"/>
    </w:rPr>
  </w:style>
  <w:style w:type="paragraph" w:customStyle="1" w:styleId="04-TextExtended">
    <w:name w:val="04-Text_Extended"/>
    <w:basedOn w:val="04-Text"/>
    <w:rsid w:val="003E05E2"/>
    <w:rPr>
      <w:sz w:val="20"/>
    </w:rPr>
  </w:style>
  <w:style w:type="paragraph" w:customStyle="1" w:styleId="04-MetinlerUzunOzet">
    <w:name w:val="04-Metinler_UzunOzet"/>
    <w:basedOn w:val="04-Metinler"/>
    <w:link w:val="04-MetinlerUzunOzetChar"/>
    <w:rsid w:val="003E05E2"/>
  </w:style>
  <w:style w:type="character" w:customStyle="1" w:styleId="04-MetinlerUzunOzetChar">
    <w:name w:val="04-Metinler_UzunOzet Char"/>
    <w:basedOn w:val="04-MetinlerChar"/>
    <w:link w:val="04-MetinlerUzunOzet"/>
    <w:rsid w:val="003E05E2"/>
    <w:rPr>
      <w:rFonts w:ascii="Times New Roman" w:eastAsia="Times New Roman" w:hAnsi="Times New Roman"/>
      <w:sz w:val="22"/>
      <w:lang w:val="tr-TR"/>
    </w:rPr>
  </w:style>
  <w:style w:type="character" w:customStyle="1" w:styleId="Stil">
    <w:name w:val="Stil"/>
    <w:rsid w:val="003E05E2"/>
    <w:rPr>
      <w:rFonts w:ascii="Times New Roman" w:hAnsi="Times New Roman"/>
      <w:sz w:val="18"/>
      <w:szCs w:val="18"/>
      <w:vertAlign w:val="superscript"/>
    </w:rPr>
  </w:style>
  <w:style w:type="paragraph" w:customStyle="1" w:styleId="02Metin-Abstract">
    <w:name w:val="02_Metin-Abstract"/>
    <w:basedOn w:val="Normal"/>
    <w:rsid w:val="003E05E2"/>
    <w:pPr>
      <w:widowControl w:val="0"/>
      <w:overflowPunct w:val="0"/>
      <w:autoSpaceDE w:val="0"/>
      <w:autoSpaceDN w:val="0"/>
      <w:adjustRightInd w:val="0"/>
      <w:spacing w:after="120"/>
      <w:ind w:left="288" w:right="288"/>
      <w:jc w:val="both"/>
    </w:pPr>
    <w:rPr>
      <w:rFonts w:ascii="Palatino Linotype" w:hAnsi="Palatino Linotype" w:cs="Shaikh Hamdullah Basic"/>
      <w:sz w:val="16"/>
      <w:szCs w:val="20"/>
      <w:lang w:val="en-US" w:eastAsia="tr-TR"/>
    </w:rPr>
  </w:style>
  <w:style w:type="character" w:customStyle="1" w:styleId="apple-style-span">
    <w:name w:val="apple-style-span"/>
    <w:rsid w:val="003E05E2"/>
  </w:style>
  <w:style w:type="character" w:styleId="Gl">
    <w:name w:val="Strong"/>
    <w:uiPriority w:val="22"/>
    <w:qFormat/>
    <w:rsid w:val="003E05E2"/>
    <w:rPr>
      <w:b/>
      <w:bCs/>
    </w:rPr>
  </w:style>
  <w:style w:type="character" w:customStyle="1" w:styleId="apple-converted-space">
    <w:name w:val="apple-converted-space"/>
    <w:rsid w:val="003E05E2"/>
  </w:style>
  <w:style w:type="paragraph" w:styleId="KonuBal">
    <w:name w:val="Title"/>
    <w:basedOn w:val="Normal"/>
    <w:next w:val="Normal"/>
    <w:link w:val="KonuBalChar"/>
    <w:uiPriority w:val="10"/>
    <w:qFormat/>
    <w:rsid w:val="003E05E2"/>
    <w:pPr>
      <w:pBdr>
        <w:bottom w:val="single" w:sz="8" w:space="4" w:color="4F81BD"/>
      </w:pBdr>
      <w:spacing w:after="300"/>
      <w:contextualSpacing/>
      <w:jc w:val="center"/>
    </w:pPr>
    <w:rPr>
      <w:spacing w:val="5"/>
      <w:kern w:val="28"/>
      <w:sz w:val="28"/>
      <w:szCs w:val="52"/>
      <w:lang w:val="x-none" w:eastAsia="x-none"/>
    </w:rPr>
  </w:style>
  <w:style w:type="character" w:customStyle="1" w:styleId="KonuBalChar">
    <w:name w:val="Konu Başlığı Char"/>
    <w:basedOn w:val="VarsaylanParagrafYazTipi"/>
    <w:link w:val="KonuBal"/>
    <w:uiPriority w:val="10"/>
    <w:rsid w:val="003E05E2"/>
    <w:rPr>
      <w:rFonts w:ascii="Times New Roman" w:eastAsia="Times New Roman" w:hAnsi="Times New Roman"/>
      <w:spacing w:val="5"/>
      <w:kern w:val="28"/>
      <w:sz w:val="28"/>
      <w:szCs w:val="52"/>
      <w:lang w:val="x-none" w:eastAsia="x-none"/>
    </w:rPr>
  </w:style>
  <w:style w:type="paragraph" w:customStyle="1" w:styleId="AltKonuBal">
    <w:name w:val="Alt Konu Başlığı"/>
    <w:basedOn w:val="Normal"/>
    <w:next w:val="Normal"/>
    <w:link w:val="AltKonuBalChar"/>
    <w:uiPriority w:val="11"/>
    <w:qFormat/>
    <w:rsid w:val="003E05E2"/>
    <w:pPr>
      <w:numPr>
        <w:ilvl w:val="1"/>
      </w:numPr>
      <w:spacing w:after="200" w:line="276" w:lineRule="auto"/>
    </w:pPr>
    <w:rPr>
      <w:i/>
      <w:iCs/>
      <w:spacing w:val="15"/>
      <w:sz w:val="20"/>
      <w:lang w:val="x-none" w:eastAsia="x-none"/>
    </w:rPr>
  </w:style>
  <w:style w:type="character" w:customStyle="1" w:styleId="AltKonuBalChar">
    <w:name w:val="Alt Konu Başlığı Char"/>
    <w:link w:val="AltKonuBal"/>
    <w:uiPriority w:val="11"/>
    <w:rsid w:val="003E05E2"/>
    <w:rPr>
      <w:rFonts w:ascii="Times New Roman" w:eastAsia="Times New Roman" w:hAnsi="Times New Roman"/>
      <w:i/>
      <w:iCs/>
      <w:spacing w:val="15"/>
      <w:szCs w:val="24"/>
      <w:lang w:val="x-none" w:eastAsia="x-none"/>
    </w:rPr>
  </w:style>
  <w:style w:type="paragraph" w:customStyle="1" w:styleId="msobodytextindent">
    <w:name w:val="msobodytextindent"/>
    <w:basedOn w:val="Normal"/>
    <w:uiPriority w:val="99"/>
    <w:rsid w:val="003E05E2"/>
    <w:pPr>
      <w:widowControl w:val="0"/>
      <w:autoSpaceDE w:val="0"/>
      <w:spacing w:line="360" w:lineRule="auto"/>
      <w:jc w:val="center"/>
    </w:pPr>
    <w:rPr>
      <w:b/>
      <w:bCs/>
      <w:kern w:val="2"/>
      <w:sz w:val="20"/>
      <w:szCs w:val="20"/>
      <w:lang w:eastAsia="ar-SA"/>
    </w:rPr>
  </w:style>
  <w:style w:type="character" w:styleId="AklamaBavurusu">
    <w:name w:val="annotation reference"/>
    <w:uiPriority w:val="99"/>
    <w:unhideWhenUsed/>
    <w:rsid w:val="003E05E2"/>
    <w:rPr>
      <w:sz w:val="16"/>
      <w:szCs w:val="16"/>
    </w:rPr>
  </w:style>
  <w:style w:type="paragraph" w:styleId="AklamaKonusu">
    <w:name w:val="annotation subject"/>
    <w:basedOn w:val="AklamaMetni"/>
    <w:next w:val="AklamaMetni"/>
    <w:link w:val="AklamaKonusuChar"/>
    <w:uiPriority w:val="99"/>
    <w:unhideWhenUsed/>
    <w:rsid w:val="003E05E2"/>
    <w:rPr>
      <w:rFonts w:ascii="Times New Roman" w:eastAsia="Times New Roman" w:hAnsi="Times New Roman"/>
      <w:b/>
      <w:bCs/>
      <w:lang w:val="x-none" w:eastAsia="x-none"/>
    </w:rPr>
  </w:style>
  <w:style w:type="character" w:customStyle="1" w:styleId="AklamaKonusuChar">
    <w:name w:val="Açıklama Konusu Char"/>
    <w:basedOn w:val="AklamaMetniChar"/>
    <w:link w:val="AklamaKonusu"/>
    <w:uiPriority w:val="99"/>
    <w:rsid w:val="003E05E2"/>
    <w:rPr>
      <w:rFonts w:ascii="Times New Roman" w:eastAsia="Times New Roman" w:hAnsi="Times New Roman" w:cs="Times New Roman"/>
      <w:b/>
      <w:bCs/>
      <w:sz w:val="20"/>
      <w:szCs w:val="20"/>
      <w:lang w:val="x-none" w:eastAsia="x-none"/>
    </w:rPr>
  </w:style>
  <w:style w:type="paragraph" w:styleId="ResimYazs">
    <w:name w:val="caption"/>
    <w:basedOn w:val="Normal"/>
    <w:next w:val="Normal"/>
    <w:uiPriority w:val="35"/>
    <w:qFormat/>
    <w:rsid w:val="003E05E2"/>
    <w:pPr>
      <w:spacing w:after="200"/>
      <w:ind w:firstLine="680"/>
      <w:jc w:val="center"/>
    </w:pPr>
    <w:rPr>
      <w:rFonts w:ascii="Calibri" w:eastAsia="Calibri" w:hAnsi="Calibri"/>
      <w:b/>
      <w:bCs/>
      <w:color w:val="4F81BD"/>
      <w:sz w:val="18"/>
      <w:szCs w:val="18"/>
    </w:rPr>
  </w:style>
  <w:style w:type="paragraph" w:customStyle="1" w:styleId="ListParagraph1">
    <w:name w:val="List Paragraph1"/>
    <w:basedOn w:val="Normal"/>
    <w:rsid w:val="003E05E2"/>
    <w:pPr>
      <w:ind w:left="720"/>
    </w:pPr>
    <w:rPr>
      <w:lang w:eastAsia="tr-TR"/>
    </w:rPr>
  </w:style>
  <w:style w:type="paragraph" w:customStyle="1" w:styleId="METN">
    <w:name w:val="METİN"/>
    <w:basedOn w:val="Normal"/>
    <w:link w:val="METNChar"/>
    <w:qFormat/>
    <w:rsid w:val="003E05E2"/>
    <w:pPr>
      <w:autoSpaceDE w:val="0"/>
      <w:autoSpaceDN w:val="0"/>
      <w:adjustRightInd w:val="0"/>
      <w:spacing w:after="120" w:line="360" w:lineRule="auto"/>
      <w:ind w:firstLine="709"/>
      <w:jc w:val="both"/>
    </w:pPr>
    <w:rPr>
      <w:rFonts w:eastAsia="Calibri"/>
      <w:color w:val="000000"/>
    </w:rPr>
  </w:style>
  <w:style w:type="character" w:customStyle="1" w:styleId="METNChar">
    <w:name w:val="METİN Char"/>
    <w:link w:val="METN"/>
    <w:rsid w:val="003E05E2"/>
    <w:rPr>
      <w:rFonts w:ascii="Times New Roman" w:hAnsi="Times New Roman"/>
      <w:color w:val="000000"/>
      <w:sz w:val="24"/>
      <w:szCs w:val="24"/>
      <w:lang w:val="tr-TR"/>
    </w:rPr>
  </w:style>
  <w:style w:type="paragraph" w:styleId="Kaynaka">
    <w:name w:val="Bibliography"/>
    <w:basedOn w:val="Normal"/>
    <w:next w:val="Normal"/>
    <w:uiPriority w:val="37"/>
    <w:unhideWhenUsed/>
    <w:rsid w:val="003E05E2"/>
    <w:pPr>
      <w:spacing w:line="480" w:lineRule="auto"/>
      <w:ind w:left="720" w:hanging="720"/>
    </w:pPr>
    <w:rPr>
      <w:rFonts w:ascii="Calibri" w:eastAsia="Calibri" w:hAnsi="Calibri"/>
    </w:rPr>
  </w:style>
  <w:style w:type="paragraph" w:styleId="BelgeBalantlar">
    <w:name w:val="Document Map"/>
    <w:basedOn w:val="Normal"/>
    <w:link w:val="BelgeBalantlarChar"/>
    <w:uiPriority w:val="99"/>
    <w:unhideWhenUsed/>
    <w:rsid w:val="003E05E2"/>
    <w:rPr>
      <w:rFonts w:eastAsia="Calibri"/>
    </w:rPr>
  </w:style>
  <w:style w:type="character" w:customStyle="1" w:styleId="BelgeBalantlarChar">
    <w:name w:val="Belge Bağlantıları Char"/>
    <w:basedOn w:val="VarsaylanParagrafYazTipi"/>
    <w:link w:val="BelgeBalantlar"/>
    <w:uiPriority w:val="99"/>
    <w:rsid w:val="003E05E2"/>
    <w:rPr>
      <w:rFonts w:ascii="Times New Roman" w:hAnsi="Times New Roman"/>
      <w:sz w:val="24"/>
      <w:szCs w:val="24"/>
      <w:lang w:val="tr-TR"/>
    </w:rPr>
  </w:style>
  <w:style w:type="character" w:styleId="zlenenKpr">
    <w:name w:val="FollowedHyperlink"/>
    <w:uiPriority w:val="99"/>
    <w:unhideWhenUsed/>
    <w:rsid w:val="003E05E2"/>
    <w:rPr>
      <w:color w:val="954F72"/>
      <w:u w:val="single"/>
    </w:rPr>
  </w:style>
  <w:style w:type="character" w:styleId="SonnotBavurusu">
    <w:name w:val="endnote reference"/>
    <w:rsid w:val="003E05E2"/>
    <w:rPr>
      <w:vertAlign w:val="superscript"/>
    </w:rPr>
  </w:style>
  <w:style w:type="character" w:customStyle="1" w:styleId="DipnotMetniCharCharCharChar">
    <w:name w:val="Dipnot Metni Char Char Char Char"/>
    <w:basedOn w:val="VarsaylanParagrafYazTipi"/>
    <w:uiPriority w:val="99"/>
    <w:rsid w:val="002745B7"/>
    <w:rPr>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3159196">
      <w:bodyDiv w:val="1"/>
      <w:marLeft w:val="0"/>
      <w:marRight w:val="0"/>
      <w:marTop w:val="0"/>
      <w:marBottom w:val="0"/>
      <w:divBdr>
        <w:top w:val="none" w:sz="0" w:space="0" w:color="auto"/>
        <w:left w:val="none" w:sz="0" w:space="0" w:color="auto"/>
        <w:bottom w:val="none" w:sz="0" w:space="0" w:color="auto"/>
        <w:right w:val="none" w:sz="0" w:space="0" w:color="auto"/>
      </w:divBdr>
    </w:div>
    <w:div w:id="76484065">
      <w:bodyDiv w:val="1"/>
      <w:marLeft w:val="0"/>
      <w:marRight w:val="0"/>
      <w:marTop w:val="0"/>
      <w:marBottom w:val="0"/>
      <w:divBdr>
        <w:top w:val="none" w:sz="0" w:space="0" w:color="auto"/>
        <w:left w:val="none" w:sz="0" w:space="0" w:color="auto"/>
        <w:bottom w:val="none" w:sz="0" w:space="0" w:color="auto"/>
        <w:right w:val="none" w:sz="0" w:space="0" w:color="auto"/>
      </w:divBdr>
    </w:div>
    <w:div w:id="92554734">
      <w:bodyDiv w:val="1"/>
      <w:marLeft w:val="0"/>
      <w:marRight w:val="0"/>
      <w:marTop w:val="0"/>
      <w:marBottom w:val="0"/>
      <w:divBdr>
        <w:top w:val="none" w:sz="0" w:space="0" w:color="auto"/>
        <w:left w:val="none" w:sz="0" w:space="0" w:color="auto"/>
        <w:bottom w:val="none" w:sz="0" w:space="0" w:color="auto"/>
        <w:right w:val="none" w:sz="0" w:space="0" w:color="auto"/>
      </w:divBdr>
      <w:divsChild>
        <w:div w:id="990794257">
          <w:marLeft w:val="0"/>
          <w:marRight w:val="0"/>
          <w:marTop w:val="0"/>
          <w:marBottom w:val="0"/>
          <w:divBdr>
            <w:top w:val="none" w:sz="0" w:space="0" w:color="auto"/>
            <w:left w:val="none" w:sz="0" w:space="0" w:color="auto"/>
            <w:bottom w:val="none" w:sz="0" w:space="0" w:color="auto"/>
            <w:right w:val="none" w:sz="0" w:space="0" w:color="auto"/>
          </w:divBdr>
          <w:divsChild>
            <w:div w:id="349376081">
              <w:marLeft w:val="0"/>
              <w:marRight w:val="0"/>
              <w:marTop w:val="0"/>
              <w:marBottom w:val="0"/>
              <w:divBdr>
                <w:top w:val="none" w:sz="0" w:space="0" w:color="auto"/>
                <w:left w:val="none" w:sz="0" w:space="0" w:color="auto"/>
                <w:bottom w:val="none" w:sz="0" w:space="0" w:color="auto"/>
                <w:right w:val="none" w:sz="0" w:space="0" w:color="auto"/>
              </w:divBdr>
              <w:divsChild>
                <w:div w:id="18784727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0954411">
      <w:bodyDiv w:val="1"/>
      <w:marLeft w:val="0"/>
      <w:marRight w:val="0"/>
      <w:marTop w:val="0"/>
      <w:marBottom w:val="0"/>
      <w:divBdr>
        <w:top w:val="none" w:sz="0" w:space="0" w:color="auto"/>
        <w:left w:val="none" w:sz="0" w:space="0" w:color="auto"/>
        <w:bottom w:val="none" w:sz="0" w:space="0" w:color="auto"/>
        <w:right w:val="none" w:sz="0" w:space="0" w:color="auto"/>
      </w:divBdr>
    </w:div>
    <w:div w:id="104859564">
      <w:bodyDiv w:val="1"/>
      <w:marLeft w:val="0"/>
      <w:marRight w:val="0"/>
      <w:marTop w:val="0"/>
      <w:marBottom w:val="0"/>
      <w:divBdr>
        <w:top w:val="none" w:sz="0" w:space="0" w:color="auto"/>
        <w:left w:val="none" w:sz="0" w:space="0" w:color="auto"/>
        <w:bottom w:val="none" w:sz="0" w:space="0" w:color="auto"/>
        <w:right w:val="none" w:sz="0" w:space="0" w:color="auto"/>
      </w:divBdr>
    </w:div>
    <w:div w:id="112285251">
      <w:bodyDiv w:val="1"/>
      <w:marLeft w:val="0"/>
      <w:marRight w:val="0"/>
      <w:marTop w:val="0"/>
      <w:marBottom w:val="0"/>
      <w:divBdr>
        <w:top w:val="none" w:sz="0" w:space="0" w:color="auto"/>
        <w:left w:val="none" w:sz="0" w:space="0" w:color="auto"/>
        <w:bottom w:val="none" w:sz="0" w:space="0" w:color="auto"/>
        <w:right w:val="none" w:sz="0" w:space="0" w:color="auto"/>
      </w:divBdr>
    </w:div>
    <w:div w:id="123474973">
      <w:bodyDiv w:val="1"/>
      <w:marLeft w:val="0"/>
      <w:marRight w:val="0"/>
      <w:marTop w:val="0"/>
      <w:marBottom w:val="0"/>
      <w:divBdr>
        <w:top w:val="none" w:sz="0" w:space="0" w:color="auto"/>
        <w:left w:val="none" w:sz="0" w:space="0" w:color="auto"/>
        <w:bottom w:val="none" w:sz="0" w:space="0" w:color="auto"/>
        <w:right w:val="none" w:sz="0" w:space="0" w:color="auto"/>
      </w:divBdr>
    </w:div>
    <w:div w:id="359429573">
      <w:bodyDiv w:val="1"/>
      <w:marLeft w:val="0"/>
      <w:marRight w:val="0"/>
      <w:marTop w:val="0"/>
      <w:marBottom w:val="0"/>
      <w:divBdr>
        <w:top w:val="none" w:sz="0" w:space="0" w:color="auto"/>
        <w:left w:val="none" w:sz="0" w:space="0" w:color="auto"/>
        <w:bottom w:val="none" w:sz="0" w:space="0" w:color="auto"/>
        <w:right w:val="none" w:sz="0" w:space="0" w:color="auto"/>
      </w:divBdr>
    </w:div>
    <w:div w:id="396829532">
      <w:bodyDiv w:val="1"/>
      <w:marLeft w:val="0"/>
      <w:marRight w:val="0"/>
      <w:marTop w:val="0"/>
      <w:marBottom w:val="0"/>
      <w:divBdr>
        <w:top w:val="none" w:sz="0" w:space="0" w:color="auto"/>
        <w:left w:val="none" w:sz="0" w:space="0" w:color="auto"/>
        <w:bottom w:val="none" w:sz="0" w:space="0" w:color="auto"/>
        <w:right w:val="none" w:sz="0" w:space="0" w:color="auto"/>
      </w:divBdr>
      <w:divsChild>
        <w:div w:id="1499879661">
          <w:marLeft w:val="1166"/>
          <w:marRight w:val="0"/>
          <w:marTop w:val="106"/>
          <w:marBottom w:val="0"/>
          <w:divBdr>
            <w:top w:val="none" w:sz="0" w:space="0" w:color="auto"/>
            <w:left w:val="none" w:sz="0" w:space="0" w:color="auto"/>
            <w:bottom w:val="none" w:sz="0" w:space="0" w:color="auto"/>
            <w:right w:val="none" w:sz="0" w:space="0" w:color="auto"/>
          </w:divBdr>
        </w:div>
      </w:divsChild>
    </w:div>
    <w:div w:id="419065244">
      <w:bodyDiv w:val="1"/>
      <w:marLeft w:val="0"/>
      <w:marRight w:val="0"/>
      <w:marTop w:val="0"/>
      <w:marBottom w:val="0"/>
      <w:divBdr>
        <w:top w:val="none" w:sz="0" w:space="0" w:color="auto"/>
        <w:left w:val="none" w:sz="0" w:space="0" w:color="auto"/>
        <w:bottom w:val="none" w:sz="0" w:space="0" w:color="auto"/>
        <w:right w:val="none" w:sz="0" w:space="0" w:color="auto"/>
      </w:divBdr>
    </w:div>
    <w:div w:id="426195222">
      <w:bodyDiv w:val="1"/>
      <w:marLeft w:val="0"/>
      <w:marRight w:val="0"/>
      <w:marTop w:val="0"/>
      <w:marBottom w:val="0"/>
      <w:divBdr>
        <w:top w:val="none" w:sz="0" w:space="0" w:color="auto"/>
        <w:left w:val="none" w:sz="0" w:space="0" w:color="auto"/>
        <w:bottom w:val="none" w:sz="0" w:space="0" w:color="auto"/>
        <w:right w:val="none" w:sz="0" w:space="0" w:color="auto"/>
      </w:divBdr>
      <w:divsChild>
        <w:div w:id="361825771">
          <w:marLeft w:val="547"/>
          <w:marRight w:val="0"/>
          <w:marTop w:val="134"/>
          <w:marBottom w:val="0"/>
          <w:divBdr>
            <w:top w:val="none" w:sz="0" w:space="0" w:color="auto"/>
            <w:left w:val="none" w:sz="0" w:space="0" w:color="auto"/>
            <w:bottom w:val="none" w:sz="0" w:space="0" w:color="auto"/>
            <w:right w:val="none" w:sz="0" w:space="0" w:color="auto"/>
          </w:divBdr>
        </w:div>
        <w:div w:id="441657454">
          <w:marLeft w:val="547"/>
          <w:marRight w:val="0"/>
          <w:marTop w:val="134"/>
          <w:marBottom w:val="0"/>
          <w:divBdr>
            <w:top w:val="none" w:sz="0" w:space="0" w:color="auto"/>
            <w:left w:val="none" w:sz="0" w:space="0" w:color="auto"/>
            <w:bottom w:val="none" w:sz="0" w:space="0" w:color="auto"/>
            <w:right w:val="none" w:sz="0" w:space="0" w:color="auto"/>
          </w:divBdr>
        </w:div>
        <w:div w:id="835461242">
          <w:marLeft w:val="547"/>
          <w:marRight w:val="0"/>
          <w:marTop w:val="134"/>
          <w:marBottom w:val="0"/>
          <w:divBdr>
            <w:top w:val="none" w:sz="0" w:space="0" w:color="auto"/>
            <w:left w:val="none" w:sz="0" w:space="0" w:color="auto"/>
            <w:bottom w:val="none" w:sz="0" w:space="0" w:color="auto"/>
            <w:right w:val="none" w:sz="0" w:space="0" w:color="auto"/>
          </w:divBdr>
        </w:div>
        <w:div w:id="927083136">
          <w:marLeft w:val="547"/>
          <w:marRight w:val="0"/>
          <w:marTop w:val="134"/>
          <w:marBottom w:val="0"/>
          <w:divBdr>
            <w:top w:val="none" w:sz="0" w:space="0" w:color="auto"/>
            <w:left w:val="none" w:sz="0" w:space="0" w:color="auto"/>
            <w:bottom w:val="none" w:sz="0" w:space="0" w:color="auto"/>
            <w:right w:val="none" w:sz="0" w:space="0" w:color="auto"/>
          </w:divBdr>
        </w:div>
        <w:div w:id="938105821">
          <w:marLeft w:val="547"/>
          <w:marRight w:val="0"/>
          <w:marTop w:val="134"/>
          <w:marBottom w:val="0"/>
          <w:divBdr>
            <w:top w:val="none" w:sz="0" w:space="0" w:color="auto"/>
            <w:left w:val="none" w:sz="0" w:space="0" w:color="auto"/>
            <w:bottom w:val="none" w:sz="0" w:space="0" w:color="auto"/>
            <w:right w:val="none" w:sz="0" w:space="0" w:color="auto"/>
          </w:divBdr>
        </w:div>
        <w:div w:id="1976642572">
          <w:marLeft w:val="547"/>
          <w:marRight w:val="0"/>
          <w:marTop w:val="134"/>
          <w:marBottom w:val="0"/>
          <w:divBdr>
            <w:top w:val="none" w:sz="0" w:space="0" w:color="auto"/>
            <w:left w:val="none" w:sz="0" w:space="0" w:color="auto"/>
            <w:bottom w:val="none" w:sz="0" w:space="0" w:color="auto"/>
            <w:right w:val="none" w:sz="0" w:space="0" w:color="auto"/>
          </w:divBdr>
        </w:div>
        <w:div w:id="2104304207">
          <w:marLeft w:val="547"/>
          <w:marRight w:val="0"/>
          <w:marTop w:val="134"/>
          <w:marBottom w:val="0"/>
          <w:divBdr>
            <w:top w:val="none" w:sz="0" w:space="0" w:color="auto"/>
            <w:left w:val="none" w:sz="0" w:space="0" w:color="auto"/>
            <w:bottom w:val="none" w:sz="0" w:space="0" w:color="auto"/>
            <w:right w:val="none" w:sz="0" w:space="0" w:color="auto"/>
          </w:divBdr>
        </w:div>
      </w:divsChild>
    </w:div>
    <w:div w:id="439423398">
      <w:bodyDiv w:val="1"/>
      <w:marLeft w:val="0"/>
      <w:marRight w:val="0"/>
      <w:marTop w:val="0"/>
      <w:marBottom w:val="0"/>
      <w:divBdr>
        <w:top w:val="none" w:sz="0" w:space="0" w:color="auto"/>
        <w:left w:val="none" w:sz="0" w:space="0" w:color="auto"/>
        <w:bottom w:val="none" w:sz="0" w:space="0" w:color="auto"/>
        <w:right w:val="none" w:sz="0" w:space="0" w:color="auto"/>
      </w:divBdr>
      <w:divsChild>
        <w:div w:id="1550070741">
          <w:marLeft w:val="1166"/>
          <w:marRight w:val="0"/>
          <w:marTop w:val="106"/>
          <w:marBottom w:val="0"/>
          <w:divBdr>
            <w:top w:val="none" w:sz="0" w:space="0" w:color="auto"/>
            <w:left w:val="none" w:sz="0" w:space="0" w:color="auto"/>
            <w:bottom w:val="none" w:sz="0" w:space="0" w:color="auto"/>
            <w:right w:val="none" w:sz="0" w:space="0" w:color="auto"/>
          </w:divBdr>
        </w:div>
      </w:divsChild>
    </w:div>
    <w:div w:id="481432706">
      <w:bodyDiv w:val="1"/>
      <w:marLeft w:val="0"/>
      <w:marRight w:val="0"/>
      <w:marTop w:val="0"/>
      <w:marBottom w:val="0"/>
      <w:divBdr>
        <w:top w:val="none" w:sz="0" w:space="0" w:color="auto"/>
        <w:left w:val="none" w:sz="0" w:space="0" w:color="auto"/>
        <w:bottom w:val="none" w:sz="0" w:space="0" w:color="auto"/>
        <w:right w:val="none" w:sz="0" w:space="0" w:color="auto"/>
      </w:divBdr>
    </w:div>
    <w:div w:id="494298721">
      <w:bodyDiv w:val="1"/>
      <w:marLeft w:val="0"/>
      <w:marRight w:val="0"/>
      <w:marTop w:val="0"/>
      <w:marBottom w:val="0"/>
      <w:divBdr>
        <w:top w:val="none" w:sz="0" w:space="0" w:color="auto"/>
        <w:left w:val="none" w:sz="0" w:space="0" w:color="auto"/>
        <w:bottom w:val="none" w:sz="0" w:space="0" w:color="auto"/>
        <w:right w:val="none" w:sz="0" w:space="0" w:color="auto"/>
      </w:divBdr>
    </w:div>
    <w:div w:id="552230680">
      <w:bodyDiv w:val="1"/>
      <w:marLeft w:val="0"/>
      <w:marRight w:val="0"/>
      <w:marTop w:val="0"/>
      <w:marBottom w:val="0"/>
      <w:divBdr>
        <w:top w:val="none" w:sz="0" w:space="0" w:color="auto"/>
        <w:left w:val="none" w:sz="0" w:space="0" w:color="auto"/>
        <w:bottom w:val="none" w:sz="0" w:space="0" w:color="auto"/>
        <w:right w:val="none" w:sz="0" w:space="0" w:color="auto"/>
      </w:divBdr>
      <w:divsChild>
        <w:div w:id="1344742003">
          <w:marLeft w:val="0"/>
          <w:marRight w:val="0"/>
          <w:marTop w:val="0"/>
          <w:marBottom w:val="0"/>
          <w:divBdr>
            <w:top w:val="none" w:sz="0" w:space="0" w:color="auto"/>
            <w:left w:val="none" w:sz="0" w:space="0" w:color="auto"/>
            <w:bottom w:val="none" w:sz="0" w:space="0" w:color="auto"/>
            <w:right w:val="none" w:sz="0" w:space="0" w:color="auto"/>
          </w:divBdr>
          <w:divsChild>
            <w:div w:id="1721325473">
              <w:marLeft w:val="0"/>
              <w:marRight w:val="0"/>
              <w:marTop w:val="0"/>
              <w:marBottom w:val="0"/>
              <w:divBdr>
                <w:top w:val="none" w:sz="0" w:space="0" w:color="auto"/>
                <w:left w:val="none" w:sz="0" w:space="0" w:color="auto"/>
                <w:bottom w:val="none" w:sz="0" w:space="0" w:color="auto"/>
                <w:right w:val="none" w:sz="0" w:space="0" w:color="auto"/>
              </w:divBdr>
              <w:divsChild>
                <w:div w:id="11025278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3829291">
      <w:bodyDiv w:val="1"/>
      <w:marLeft w:val="0"/>
      <w:marRight w:val="0"/>
      <w:marTop w:val="0"/>
      <w:marBottom w:val="0"/>
      <w:divBdr>
        <w:top w:val="none" w:sz="0" w:space="0" w:color="auto"/>
        <w:left w:val="none" w:sz="0" w:space="0" w:color="auto"/>
        <w:bottom w:val="none" w:sz="0" w:space="0" w:color="auto"/>
        <w:right w:val="none" w:sz="0" w:space="0" w:color="auto"/>
      </w:divBdr>
      <w:divsChild>
        <w:div w:id="873349409">
          <w:marLeft w:val="547"/>
          <w:marRight w:val="0"/>
          <w:marTop w:val="134"/>
          <w:marBottom w:val="0"/>
          <w:divBdr>
            <w:top w:val="none" w:sz="0" w:space="0" w:color="auto"/>
            <w:left w:val="none" w:sz="0" w:space="0" w:color="auto"/>
            <w:bottom w:val="none" w:sz="0" w:space="0" w:color="auto"/>
            <w:right w:val="none" w:sz="0" w:space="0" w:color="auto"/>
          </w:divBdr>
        </w:div>
      </w:divsChild>
    </w:div>
    <w:div w:id="646472974">
      <w:bodyDiv w:val="1"/>
      <w:marLeft w:val="0"/>
      <w:marRight w:val="0"/>
      <w:marTop w:val="0"/>
      <w:marBottom w:val="0"/>
      <w:divBdr>
        <w:top w:val="none" w:sz="0" w:space="0" w:color="auto"/>
        <w:left w:val="none" w:sz="0" w:space="0" w:color="auto"/>
        <w:bottom w:val="none" w:sz="0" w:space="0" w:color="auto"/>
        <w:right w:val="none" w:sz="0" w:space="0" w:color="auto"/>
      </w:divBdr>
    </w:div>
    <w:div w:id="662664583">
      <w:bodyDiv w:val="1"/>
      <w:marLeft w:val="0"/>
      <w:marRight w:val="0"/>
      <w:marTop w:val="0"/>
      <w:marBottom w:val="0"/>
      <w:divBdr>
        <w:top w:val="none" w:sz="0" w:space="0" w:color="auto"/>
        <w:left w:val="none" w:sz="0" w:space="0" w:color="auto"/>
        <w:bottom w:val="none" w:sz="0" w:space="0" w:color="auto"/>
        <w:right w:val="none" w:sz="0" w:space="0" w:color="auto"/>
      </w:divBdr>
      <w:divsChild>
        <w:div w:id="1288704816">
          <w:marLeft w:val="0"/>
          <w:marRight w:val="0"/>
          <w:marTop w:val="0"/>
          <w:marBottom w:val="0"/>
          <w:divBdr>
            <w:top w:val="none" w:sz="0" w:space="0" w:color="auto"/>
            <w:left w:val="none" w:sz="0" w:space="0" w:color="auto"/>
            <w:bottom w:val="none" w:sz="0" w:space="0" w:color="auto"/>
            <w:right w:val="none" w:sz="0" w:space="0" w:color="auto"/>
          </w:divBdr>
        </w:div>
      </w:divsChild>
    </w:div>
    <w:div w:id="667441248">
      <w:bodyDiv w:val="1"/>
      <w:marLeft w:val="0"/>
      <w:marRight w:val="0"/>
      <w:marTop w:val="0"/>
      <w:marBottom w:val="0"/>
      <w:divBdr>
        <w:top w:val="none" w:sz="0" w:space="0" w:color="auto"/>
        <w:left w:val="none" w:sz="0" w:space="0" w:color="auto"/>
        <w:bottom w:val="none" w:sz="0" w:space="0" w:color="auto"/>
        <w:right w:val="none" w:sz="0" w:space="0" w:color="auto"/>
      </w:divBdr>
    </w:div>
    <w:div w:id="671449086">
      <w:bodyDiv w:val="1"/>
      <w:marLeft w:val="0"/>
      <w:marRight w:val="0"/>
      <w:marTop w:val="0"/>
      <w:marBottom w:val="0"/>
      <w:divBdr>
        <w:top w:val="none" w:sz="0" w:space="0" w:color="auto"/>
        <w:left w:val="none" w:sz="0" w:space="0" w:color="auto"/>
        <w:bottom w:val="none" w:sz="0" w:space="0" w:color="auto"/>
        <w:right w:val="none" w:sz="0" w:space="0" w:color="auto"/>
      </w:divBdr>
      <w:divsChild>
        <w:div w:id="1884753512">
          <w:marLeft w:val="0"/>
          <w:marRight w:val="0"/>
          <w:marTop w:val="0"/>
          <w:marBottom w:val="0"/>
          <w:divBdr>
            <w:top w:val="none" w:sz="0" w:space="0" w:color="auto"/>
            <w:left w:val="none" w:sz="0" w:space="0" w:color="auto"/>
            <w:bottom w:val="none" w:sz="0" w:space="0" w:color="auto"/>
            <w:right w:val="none" w:sz="0" w:space="0" w:color="auto"/>
          </w:divBdr>
          <w:divsChild>
            <w:div w:id="781454733">
              <w:marLeft w:val="0"/>
              <w:marRight w:val="0"/>
              <w:marTop w:val="0"/>
              <w:marBottom w:val="0"/>
              <w:divBdr>
                <w:top w:val="none" w:sz="0" w:space="0" w:color="auto"/>
                <w:left w:val="none" w:sz="0" w:space="0" w:color="auto"/>
                <w:bottom w:val="none" w:sz="0" w:space="0" w:color="auto"/>
                <w:right w:val="none" w:sz="0" w:space="0" w:color="auto"/>
              </w:divBdr>
              <w:divsChild>
                <w:div w:id="18978175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04915120">
      <w:bodyDiv w:val="1"/>
      <w:marLeft w:val="0"/>
      <w:marRight w:val="0"/>
      <w:marTop w:val="0"/>
      <w:marBottom w:val="0"/>
      <w:divBdr>
        <w:top w:val="none" w:sz="0" w:space="0" w:color="auto"/>
        <w:left w:val="none" w:sz="0" w:space="0" w:color="auto"/>
        <w:bottom w:val="none" w:sz="0" w:space="0" w:color="auto"/>
        <w:right w:val="none" w:sz="0" w:space="0" w:color="auto"/>
      </w:divBdr>
      <w:divsChild>
        <w:div w:id="1905991163">
          <w:marLeft w:val="547"/>
          <w:marRight w:val="0"/>
          <w:marTop w:val="125"/>
          <w:marBottom w:val="0"/>
          <w:divBdr>
            <w:top w:val="none" w:sz="0" w:space="0" w:color="auto"/>
            <w:left w:val="none" w:sz="0" w:space="0" w:color="auto"/>
            <w:bottom w:val="none" w:sz="0" w:space="0" w:color="auto"/>
            <w:right w:val="none" w:sz="0" w:space="0" w:color="auto"/>
          </w:divBdr>
        </w:div>
      </w:divsChild>
    </w:div>
    <w:div w:id="723484184">
      <w:bodyDiv w:val="1"/>
      <w:marLeft w:val="0"/>
      <w:marRight w:val="0"/>
      <w:marTop w:val="0"/>
      <w:marBottom w:val="0"/>
      <w:divBdr>
        <w:top w:val="none" w:sz="0" w:space="0" w:color="auto"/>
        <w:left w:val="none" w:sz="0" w:space="0" w:color="auto"/>
        <w:bottom w:val="none" w:sz="0" w:space="0" w:color="auto"/>
        <w:right w:val="none" w:sz="0" w:space="0" w:color="auto"/>
      </w:divBdr>
      <w:divsChild>
        <w:div w:id="1023559676">
          <w:marLeft w:val="1166"/>
          <w:marRight w:val="0"/>
          <w:marTop w:val="106"/>
          <w:marBottom w:val="0"/>
          <w:divBdr>
            <w:top w:val="none" w:sz="0" w:space="0" w:color="auto"/>
            <w:left w:val="none" w:sz="0" w:space="0" w:color="auto"/>
            <w:bottom w:val="none" w:sz="0" w:space="0" w:color="auto"/>
            <w:right w:val="none" w:sz="0" w:space="0" w:color="auto"/>
          </w:divBdr>
        </w:div>
      </w:divsChild>
    </w:div>
    <w:div w:id="820002427">
      <w:bodyDiv w:val="1"/>
      <w:marLeft w:val="0"/>
      <w:marRight w:val="0"/>
      <w:marTop w:val="0"/>
      <w:marBottom w:val="0"/>
      <w:divBdr>
        <w:top w:val="none" w:sz="0" w:space="0" w:color="auto"/>
        <w:left w:val="none" w:sz="0" w:space="0" w:color="auto"/>
        <w:bottom w:val="none" w:sz="0" w:space="0" w:color="auto"/>
        <w:right w:val="none" w:sz="0" w:space="0" w:color="auto"/>
      </w:divBdr>
    </w:div>
    <w:div w:id="824706691">
      <w:bodyDiv w:val="1"/>
      <w:marLeft w:val="0"/>
      <w:marRight w:val="0"/>
      <w:marTop w:val="0"/>
      <w:marBottom w:val="0"/>
      <w:divBdr>
        <w:top w:val="none" w:sz="0" w:space="0" w:color="auto"/>
        <w:left w:val="none" w:sz="0" w:space="0" w:color="auto"/>
        <w:bottom w:val="none" w:sz="0" w:space="0" w:color="auto"/>
        <w:right w:val="none" w:sz="0" w:space="0" w:color="auto"/>
      </w:divBdr>
    </w:div>
    <w:div w:id="831992062">
      <w:bodyDiv w:val="1"/>
      <w:marLeft w:val="0"/>
      <w:marRight w:val="0"/>
      <w:marTop w:val="0"/>
      <w:marBottom w:val="0"/>
      <w:divBdr>
        <w:top w:val="none" w:sz="0" w:space="0" w:color="auto"/>
        <w:left w:val="none" w:sz="0" w:space="0" w:color="auto"/>
        <w:bottom w:val="none" w:sz="0" w:space="0" w:color="auto"/>
        <w:right w:val="none" w:sz="0" w:space="0" w:color="auto"/>
      </w:divBdr>
    </w:div>
    <w:div w:id="871840777">
      <w:bodyDiv w:val="1"/>
      <w:marLeft w:val="0"/>
      <w:marRight w:val="0"/>
      <w:marTop w:val="0"/>
      <w:marBottom w:val="0"/>
      <w:divBdr>
        <w:top w:val="none" w:sz="0" w:space="0" w:color="auto"/>
        <w:left w:val="none" w:sz="0" w:space="0" w:color="auto"/>
        <w:bottom w:val="none" w:sz="0" w:space="0" w:color="auto"/>
        <w:right w:val="none" w:sz="0" w:space="0" w:color="auto"/>
      </w:divBdr>
      <w:divsChild>
        <w:div w:id="1149402162">
          <w:marLeft w:val="0"/>
          <w:marRight w:val="0"/>
          <w:marTop w:val="0"/>
          <w:marBottom w:val="0"/>
          <w:divBdr>
            <w:top w:val="none" w:sz="0" w:space="0" w:color="auto"/>
            <w:left w:val="none" w:sz="0" w:space="0" w:color="auto"/>
            <w:bottom w:val="none" w:sz="0" w:space="0" w:color="auto"/>
            <w:right w:val="none" w:sz="0" w:space="0" w:color="auto"/>
          </w:divBdr>
          <w:divsChild>
            <w:div w:id="622616748">
              <w:marLeft w:val="0"/>
              <w:marRight w:val="0"/>
              <w:marTop w:val="0"/>
              <w:marBottom w:val="0"/>
              <w:divBdr>
                <w:top w:val="none" w:sz="0" w:space="0" w:color="auto"/>
                <w:left w:val="none" w:sz="0" w:space="0" w:color="auto"/>
                <w:bottom w:val="none" w:sz="0" w:space="0" w:color="auto"/>
                <w:right w:val="none" w:sz="0" w:space="0" w:color="auto"/>
              </w:divBdr>
              <w:divsChild>
                <w:div w:id="20701061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4620119">
      <w:bodyDiv w:val="1"/>
      <w:marLeft w:val="0"/>
      <w:marRight w:val="0"/>
      <w:marTop w:val="0"/>
      <w:marBottom w:val="0"/>
      <w:divBdr>
        <w:top w:val="none" w:sz="0" w:space="0" w:color="auto"/>
        <w:left w:val="none" w:sz="0" w:space="0" w:color="auto"/>
        <w:bottom w:val="none" w:sz="0" w:space="0" w:color="auto"/>
        <w:right w:val="none" w:sz="0" w:space="0" w:color="auto"/>
      </w:divBdr>
      <w:divsChild>
        <w:div w:id="1554655306">
          <w:marLeft w:val="0"/>
          <w:marRight w:val="0"/>
          <w:marTop w:val="0"/>
          <w:marBottom w:val="0"/>
          <w:divBdr>
            <w:top w:val="none" w:sz="0" w:space="0" w:color="auto"/>
            <w:left w:val="none" w:sz="0" w:space="0" w:color="auto"/>
            <w:bottom w:val="none" w:sz="0" w:space="0" w:color="auto"/>
            <w:right w:val="none" w:sz="0" w:space="0" w:color="auto"/>
          </w:divBdr>
          <w:divsChild>
            <w:div w:id="1488548524">
              <w:marLeft w:val="0"/>
              <w:marRight w:val="0"/>
              <w:marTop w:val="0"/>
              <w:marBottom w:val="0"/>
              <w:divBdr>
                <w:top w:val="none" w:sz="0" w:space="0" w:color="auto"/>
                <w:left w:val="none" w:sz="0" w:space="0" w:color="auto"/>
                <w:bottom w:val="none" w:sz="0" w:space="0" w:color="auto"/>
                <w:right w:val="none" w:sz="0" w:space="0" w:color="auto"/>
              </w:divBdr>
              <w:divsChild>
                <w:div w:id="2993852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16178521">
      <w:bodyDiv w:val="1"/>
      <w:marLeft w:val="0"/>
      <w:marRight w:val="0"/>
      <w:marTop w:val="0"/>
      <w:marBottom w:val="0"/>
      <w:divBdr>
        <w:top w:val="none" w:sz="0" w:space="0" w:color="auto"/>
        <w:left w:val="none" w:sz="0" w:space="0" w:color="auto"/>
        <w:bottom w:val="none" w:sz="0" w:space="0" w:color="auto"/>
        <w:right w:val="none" w:sz="0" w:space="0" w:color="auto"/>
      </w:divBdr>
      <w:divsChild>
        <w:div w:id="2119253238">
          <w:marLeft w:val="0"/>
          <w:marRight w:val="0"/>
          <w:marTop w:val="0"/>
          <w:marBottom w:val="0"/>
          <w:divBdr>
            <w:top w:val="none" w:sz="0" w:space="0" w:color="auto"/>
            <w:left w:val="none" w:sz="0" w:space="0" w:color="auto"/>
            <w:bottom w:val="none" w:sz="0" w:space="0" w:color="auto"/>
            <w:right w:val="none" w:sz="0" w:space="0" w:color="auto"/>
          </w:divBdr>
          <w:divsChild>
            <w:div w:id="1354069824">
              <w:marLeft w:val="0"/>
              <w:marRight w:val="0"/>
              <w:marTop w:val="0"/>
              <w:marBottom w:val="0"/>
              <w:divBdr>
                <w:top w:val="none" w:sz="0" w:space="0" w:color="auto"/>
                <w:left w:val="none" w:sz="0" w:space="0" w:color="auto"/>
                <w:bottom w:val="none" w:sz="0" w:space="0" w:color="auto"/>
                <w:right w:val="none" w:sz="0" w:space="0" w:color="auto"/>
              </w:divBdr>
              <w:divsChild>
                <w:div w:id="17042140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98087428">
      <w:bodyDiv w:val="1"/>
      <w:marLeft w:val="0"/>
      <w:marRight w:val="0"/>
      <w:marTop w:val="0"/>
      <w:marBottom w:val="0"/>
      <w:divBdr>
        <w:top w:val="none" w:sz="0" w:space="0" w:color="auto"/>
        <w:left w:val="none" w:sz="0" w:space="0" w:color="auto"/>
        <w:bottom w:val="none" w:sz="0" w:space="0" w:color="auto"/>
        <w:right w:val="none" w:sz="0" w:space="0" w:color="auto"/>
      </w:divBdr>
      <w:divsChild>
        <w:div w:id="1311515356">
          <w:marLeft w:val="1166"/>
          <w:marRight w:val="0"/>
          <w:marTop w:val="115"/>
          <w:marBottom w:val="0"/>
          <w:divBdr>
            <w:top w:val="none" w:sz="0" w:space="0" w:color="auto"/>
            <w:left w:val="none" w:sz="0" w:space="0" w:color="auto"/>
            <w:bottom w:val="none" w:sz="0" w:space="0" w:color="auto"/>
            <w:right w:val="none" w:sz="0" w:space="0" w:color="auto"/>
          </w:divBdr>
        </w:div>
      </w:divsChild>
    </w:div>
    <w:div w:id="1400250901">
      <w:bodyDiv w:val="1"/>
      <w:marLeft w:val="0"/>
      <w:marRight w:val="0"/>
      <w:marTop w:val="0"/>
      <w:marBottom w:val="0"/>
      <w:divBdr>
        <w:top w:val="none" w:sz="0" w:space="0" w:color="auto"/>
        <w:left w:val="none" w:sz="0" w:space="0" w:color="auto"/>
        <w:bottom w:val="none" w:sz="0" w:space="0" w:color="auto"/>
        <w:right w:val="none" w:sz="0" w:space="0" w:color="auto"/>
      </w:divBdr>
      <w:divsChild>
        <w:div w:id="1982727921">
          <w:marLeft w:val="0"/>
          <w:marRight w:val="0"/>
          <w:marTop w:val="0"/>
          <w:marBottom w:val="0"/>
          <w:divBdr>
            <w:top w:val="none" w:sz="0" w:space="0" w:color="auto"/>
            <w:left w:val="none" w:sz="0" w:space="0" w:color="auto"/>
            <w:bottom w:val="none" w:sz="0" w:space="0" w:color="auto"/>
            <w:right w:val="none" w:sz="0" w:space="0" w:color="auto"/>
          </w:divBdr>
          <w:divsChild>
            <w:div w:id="1703899067">
              <w:marLeft w:val="0"/>
              <w:marRight w:val="0"/>
              <w:marTop w:val="0"/>
              <w:marBottom w:val="0"/>
              <w:divBdr>
                <w:top w:val="none" w:sz="0" w:space="0" w:color="auto"/>
                <w:left w:val="none" w:sz="0" w:space="0" w:color="auto"/>
                <w:bottom w:val="none" w:sz="0" w:space="0" w:color="auto"/>
                <w:right w:val="none" w:sz="0" w:space="0" w:color="auto"/>
              </w:divBdr>
              <w:divsChild>
                <w:div w:id="20351110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13966275">
      <w:bodyDiv w:val="1"/>
      <w:marLeft w:val="0"/>
      <w:marRight w:val="0"/>
      <w:marTop w:val="0"/>
      <w:marBottom w:val="0"/>
      <w:divBdr>
        <w:top w:val="none" w:sz="0" w:space="0" w:color="auto"/>
        <w:left w:val="none" w:sz="0" w:space="0" w:color="auto"/>
        <w:bottom w:val="none" w:sz="0" w:space="0" w:color="auto"/>
        <w:right w:val="none" w:sz="0" w:space="0" w:color="auto"/>
      </w:divBdr>
    </w:div>
    <w:div w:id="1556429362">
      <w:bodyDiv w:val="1"/>
      <w:marLeft w:val="0"/>
      <w:marRight w:val="0"/>
      <w:marTop w:val="0"/>
      <w:marBottom w:val="0"/>
      <w:divBdr>
        <w:top w:val="none" w:sz="0" w:space="0" w:color="auto"/>
        <w:left w:val="none" w:sz="0" w:space="0" w:color="auto"/>
        <w:bottom w:val="none" w:sz="0" w:space="0" w:color="auto"/>
        <w:right w:val="none" w:sz="0" w:space="0" w:color="auto"/>
      </w:divBdr>
    </w:div>
    <w:div w:id="1567951830">
      <w:bodyDiv w:val="1"/>
      <w:marLeft w:val="0"/>
      <w:marRight w:val="0"/>
      <w:marTop w:val="0"/>
      <w:marBottom w:val="0"/>
      <w:divBdr>
        <w:top w:val="none" w:sz="0" w:space="0" w:color="auto"/>
        <w:left w:val="none" w:sz="0" w:space="0" w:color="auto"/>
        <w:bottom w:val="none" w:sz="0" w:space="0" w:color="auto"/>
        <w:right w:val="none" w:sz="0" w:space="0" w:color="auto"/>
      </w:divBdr>
      <w:divsChild>
        <w:div w:id="221794859">
          <w:marLeft w:val="547"/>
          <w:marRight w:val="0"/>
          <w:marTop w:val="0"/>
          <w:marBottom w:val="0"/>
          <w:divBdr>
            <w:top w:val="none" w:sz="0" w:space="0" w:color="auto"/>
            <w:left w:val="none" w:sz="0" w:space="0" w:color="auto"/>
            <w:bottom w:val="none" w:sz="0" w:space="0" w:color="auto"/>
            <w:right w:val="none" w:sz="0" w:space="0" w:color="auto"/>
          </w:divBdr>
        </w:div>
      </w:divsChild>
    </w:div>
    <w:div w:id="1619140619">
      <w:bodyDiv w:val="1"/>
      <w:marLeft w:val="0"/>
      <w:marRight w:val="0"/>
      <w:marTop w:val="0"/>
      <w:marBottom w:val="0"/>
      <w:divBdr>
        <w:top w:val="none" w:sz="0" w:space="0" w:color="auto"/>
        <w:left w:val="none" w:sz="0" w:space="0" w:color="auto"/>
        <w:bottom w:val="none" w:sz="0" w:space="0" w:color="auto"/>
        <w:right w:val="none" w:sz="0" w:space="0" w:color="auto"/>
      </w:divBdr>
    </w:div>
    <w:div w:id="1882133445">
      <w:bodyDiv w:val="1"/>
      <w:marLeft w:val="0"/>
      <w:marRight w:val="0"/>
      <w:marTop w:val="0"/>
      <w:marBottom w:val="0"/>
      <w:divBdr>
        <w:top w:val="none" w:sz="0" w:space="0" w:color="auto"/>
        <w:left w:val="none" w:sz="0" w:space="0" w:color="auto"/>
        <w:bottom w:val="none" w:sz="0" w:space="0" w:color="auto"/>
        <w:right w:val="none" w:sz="0" w:space="0" w:color="auto"/>
      </w:divBdr>
    </w:div>
    <w:div w:id="1932198321">
      <w:bodyDiv w:val="1"/>
      <w:marLeft w:val="0"/>
      <w:marRight w:val="0"/>
      <w:marTop w:val="0"/>
      <w:marBottom w:val="0"/>
      <w:divBdr>
        <w:top w:val="none" w:sz="0" w:space="0" w:color="auto"/>
        <w:left w:val="none" w:sz="0" w:space="0" w:color="auto"/>
        <w:bottom w:val="none" w:sz="0" w:space="0" w:color="auto"/>
        <w:right w:val="none" w:sz="0" w:space="0" w:color="auto"/>
      </w:divBdr>
    </w:div>
    <w:div w:id="1940063663">
      <w:bodyDiv w:val="1"/>
      <w:marLeft w:val="0"/>
      <w:marRight w:val="0"/>
      <w:marTop w:val="0"/>
      <w:marBottom w:val="0"/>
      <w:divBdr>
        <w:top w:val="none" w:sz="0" w:space="0" w:color="auto"/>
        <w:left w:val="none" w:sz="0" w:space="0" w:color="auto"/>
        <w:bottom w:val="none" w:sz="0" w:space="0" w:color="auto"/>
        <w:right w:val="none" w:sz="0" w:space="0" w:color="auto"/>
      </w:divBdr>
      <w:divsChild>
        <w:div w:id="813105959">
          <w:marLeft w:val="0"/>
          <w:marRight w:val="0"/>
          <w:marTop w:val="0"/>
          <w:marBottom w:val="0"/>
          <w:divBdr>
            <w:top w:val="none" w:sz="0" w:space="0" w:color="auto"/>
            <w:left w:val="none" w:sz="0" w:space="0" w:color="auto"/>
            <w:bottom w:val="none" w:sz="0" w:space="0" w:color="auto"/>
            <w:right w:val="none" w:sz="0" w:space="0" w:color="auto"/>
          </w:divBdr>
          <w:divsChild>
            <w:div w:id="679085171">
              <w:marLeft w:val="0"/>
              <w:marRight w:val="0"/>
              <w:marTop w:val="0"/>
              <w:marBottom w:val="0"/>
              <w:divBdr>
                <w:top w:val="none" w:sz="0" w:space="0" w:color="auto"/>
                <w:left w:val="none" w:sz="0" w:space="0" w:color="auto"/>
                <w:bottom w:val="none" w:sz="0" w:space="0" w:color="auto"/>
                <w:right w:val="none" w:sz="0" w:space="0" w:color="auto"/>
              </w:divBdr>
              <w:divsChild>
                <w:div w:id="16562551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7351934">
      <w:bodyDiv w:val="1"/>
      <w:marLeft w:val="0"/>
      <w:marRight w:val="0"/>
      <w:marTop w:val="0"/>
      <w:marBottom w:val="0"/>
      <w:divBdr>
        <w:top w:val="none" w:sz="0" w:space="0" w:color="auto"/>
        <w:left w:val="none" w:sz="0" w:space="0" w:color="auto"/>
        <w:bottom w:val="none" w:sz="0" w:space="0" w:color="auto"/>
        <w:right w:val="none" w:sz="0" w:space="0" w:color="auto"/>
      </w:divBdr>
    </w:div>
    <w:div w:id="2066828644">
      <w:bodyDiv w:val="1"/>
      <w:marLeft w:val="0"/>
      <w:marRight w:val="0"/>
      <w:marTop w:val="0"/>
      <w:marBottom w:val="0"/>
      <w:divBdr>
        <w:top w:val="none" w:sz="0" w:space="0" w:color="auto"/>
        <w:left w:val="none" w:sz="0" w:space="0" w:color="auto"/>
        <w:bottom w:val="none" w:sz="0" w:space="0" w:color="auto"/>
        <w:right w:val="none" w:sz="0" w:space="0" w:color="auto"/>
      </w:divBdr>
      <w:divsChild>
        <w:div w:id="74863205">
          <w:marLeft w:val="0"/>
          <w:marRight w:val="0"/>
          <w:marTop w:val="0"/>
          <w:marBottom w:val="0"/>
          <w:divBdr>
            <w:top w:val="none" w:sz="0" w:space="0" w:color="auto"/>
            <w:left w:val="none" w:sz="0" w:space="0" w:color="auto"/>
            <w:bottom w:val="none" w:sz="0" w:space="0" w:color="auto"/>
            <w:right w:val="none" w:sz="0" w:space="0" w:color="auto"/>
          </w:divBdr>
          <w:divsChild>
            <w:div w:id="403457826">
              <w:marLeft w:val="0"/>
              <w:marRight w:val="0"/>
              <w:marTop w:val="0"/>
              <w:marBottom w:val="0"/>
              <w:divBdr>
                <w:top w:val="none" w:sz="0" w:space="0" w:color="auto"/>
                <w:left w:val="none" w:sz="0" w:space="0" w:color="auto"/>
                <w:bottom w:val="none" w:sz="0" w:space="0" w:color="auto"/>
                <w:right w:val="none" w:sz="0" w:space="0" w:color="auto"/>
              </w:divBdr>
              <w:divsChild>
                <w:div w:id="13826793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eader" Target="header2.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footer" Target="footer2.xml"/><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chart" Target="charts/chart1.xml"/><Relationship Id="rId14" Type="http://schemas.openxmlformats.org/officeDocument/2006/relationships/image" Target="media/image6.png"/><Relationship Id="rId22" Type="http://schemas.openxmlformats.org/officeDocument/2006/relationships/footer" Target="footer1.xml"/><Relationship Id="rId27" Type="http://schemas.openxmlformats.org/officeDocument/2006/relationships/theme" Target="theme/theme1.xml"/></Relationships>
</file>

<file path=word/_rels/header2.xml.rels><?xml version="1.0" encoding="UTF-8" standalone="yes"?>
<Relationships xmlns="http://schemas.openxmlformats.org/package/2006/relationships"><Relationship Id="rId2" Type="http://schemas.openxmlformats.org/officeDocument/2006/relationships/hyperlink" Target="http://efdergi.yyu.edu.tr" TargetMode="External"/><Relationship Id="rId1" Type="http://schemas.openxmlformats.org/officeDocument/2006/relationships/image" Target="media/image12.png"/></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oleObject" Target="Kitap1"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tr-TR"/>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kumimoji="0" lang="tr-TR" sz="1400" b="0" i="0" u="none" strike="noStrike" kern="1200" cap="none" spc="0" normalizeH="0" baseline="0" noProof="0">
                <a:ln>
                  <a:noFill/>
                </a:ln>
                <a:solidFill>
                  <a:sysClr val="windowText" lastClr="000000">
                    <a:lumMod val="65000"/>
                    <a:lumOff val="35000"/>
                  </a:sysClr>
                </a:solidFill>
                <a:effectLst/>
                <a:uLnTx/>
                <a:uFillTx/>
                <a:latin typeface="Calibri" panose="020F0502020204030204"/>
              </a:rPr>
              <a:t>% fark</a:t>
            </a:r>
          </a:p>
        </c:rich>
      </c:tx>
      <c:layout>
        <c:manualLayout>
          <c:xMode val="edge"/>
          <c:yMode val="edge"/>
          <c:x val="1.1419231969155837E-2"/>
          <c:y val="4.607329842931937E-2"/>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tr-TR"/>
        </a:p>
      </c:txPr>
    </c:title>
    <c:autoTitleDeleted val="0"/>
    <c:plotArea>
      <c:layout/>
      <c:barChart>
        <c:barDir val="col"/>
        <c:grouping val="stacked"/>
        <c:varyColors val="0"/>
        <c:ser>
          <c:idx val="0"/>
          <c:order val="0"/>
          <c:tx>
            <c:strRef>
              <c:f>Sayfa2!$F$1</c:f>
              <c:strCache>
                <c:ptCount val="1"/>
                <c:pt idx="0">
                  <c:v>Ölçek ortalamasıyla karşılaştırma</c:v>
                </c:pt>
              </c:strCache>
            </c:strRef>
          </c:tx>
          <c:spPr>
            <a:solidFill>
              <a:schemeClr val="accent6">
                <a:alpha val="64000"/>
              </a:schemeClr>
            </a:solidFill>
            <a:ln w="0">
              <a:noFill/>
            </a:ln>
            <a:effectLst/>
          </c:spPr>
          <c:invertIfNegative val="0"/>
          <c:dPt>
            <c:idx val="9"/>
            <c:invertIfNegative val="0"/>
            <c:bubble3D val="0"/>
            <c:extLst>
              <c:ext xmlns:c16="http://schemas.microsoft.com/office/drawing/2014/chart" uri="{C3380CC4-5D6E-409C-BE32-E72D297353CC}">
                <c16:uniqueId val="{00000000-6D11-AC43-87D3-B548419CB8D5}"/>
              </c:ext>
            </c:extLst>
          </c:dPt>
          <c:cat>
            <c:strRef>
              <c:f>Sayfa2!$A$2:$A$12</c:f>
              <c:strCache>
                <c:ptCount val="11"/>
                <c:pt idx="0">
                  <c:v>Madde 21</c:v>
                </c:pt>
                <c:pt idx="1">
                  <c:v>Madde 22</c:v>
                </c:pt>
                <c:pt idx="2">
                  <c:v>Madde 23</c:v>
                </c:pt>
                <c:pt idx="3">
                  <c:v>Madde 24</c:v>
                </c:pt>
                <c:pt idx="4">
                  <c:v>Madde 25</c:v>
                </c:pt>
                <c:pt idx="5">
                  <c:v>Madde 26</c:v>
                </c:pt>
                <c:pt idx="6">
                  <c:v>Madde 27</c:v>
                </c:pt>
                <c:pt idx="7">
                  <c:v>Madde 28</c:v>
                </c:pt>
                <c:pt idx="8">
                  <c:v>Madde 29</c:v>
                </c:pt>
                <c:pt idx="9">
                  <c:v>Madde 30</c:v>
                </c:pt>
                <c:pt idx="10">
                  <c:v>Madde 31</c:v>
                </c:pt>
              </c:strCache>
            </c:strRef>
          </c:cat>
          <c:val>
            <c:numRef>
              <c:f>Sayfa2!$F$2:$F$12</c:f>
              <c:numCache>
                <c:formatCode>0.00</c:formatCode>
                <c:ptCount val="11"/>
                <c:pt idx="0">
                  <c:v>2.21606648199446</c:v>
                </c:pt>
                <c:pt idx="1">
                  <c:v>12.880886426592795</c:v>
                </c:pt>
                <c:pt idx="2">
                  <c:v>8.365650969529085</c:v>
                </c:pt>
                <c:pt idx="3">
                  <c:v>13.10249307479225</c:v>
                </c:pt>
                <c:pt idx="4">
                  <c:v>5.9279778393351705</c:v>
                </c:pt>
                <c:pt idx="5">
                  <c:v>-5.7617728531855903</c:v>
                </c:pt>
                <c:pt idx="6">
                  <c:v>-7.4792243767312954</c:v>
                </c:pt>
                <c:pt idx="7">
                  <c:v>0.66481994459833516</c:v>
                </c:pt>
                <c:pt idx="8">
                  <c:v>-11.024930747922426</c:v>
                </c:pt>
                <c:pt idx="9">
                  <c:v>-32.631578947368425</c:v>
                </c:pt>
                <c:pt idx="10">
                  <c:v>-20.581717451523545</c:v>
                </c:pt>
              </c:numCache>
            </c:numRef>
          </c:val>
          <c:extLst>
            <c:ext xmlns:c16="http://schemas.microsoft.com/office/drawing/2014/chart" uri="{C3380CC4-5D6E-409C-BE32-E72D297353CC}">
              <c16:uniqueId val="{00000001-6D11-AC43-87D3-B548419CB8D5}"/>
            </c:ext>
          </c:extLst>
        </c:ser>
        <c:ser>
          <c:idx val="1"/>
          <c:order val="1"/>
          <c:tx>
            <c:strRef>
              <c:f>Sayfa2!$G$1</c:f>
              <c:strCache>
                <c:ptCount val="1"/>
                <c:pt idx="0">
                  <c:v>TB Alt alanıyla karşılatırma</c:v>
                </c:pt>
              </c:strCache>
            </c:strRef>
          </c:tx>
          <c:spPr>
            <a:solidFill>
              <a:srgbClr val="00B0F0">
                <a:alpha val="66000"/>
              </a:srgbClr>
            </a:solidFill>
            <a:ln>
              <a:noFill/>
            </a:ln>
            <a:effectLst/>
          </c:spPr>
          <c:invertIfNegative val="0"/>
          <c:cat>
            <c:strRef>
              <c:f>Sayfa2!$A$2:$A$12</c:f>
              <c:strCache>
                <c:ptCount val="11"/>
                <c:pt idx="0">
                  <c:v>Madde 21</c:v>
                </c:pt>
                <c:pt idx="1">
                  <c:v>Madde 22</c:v>
                </c:pt>
                <c:pt idx="2">
                  <c:v>Madde 23</c:v>
                </c:pt>
                <c:pt idx="3">
                  <c:v>Madde 24</c:v>
                </c:pt>
                <c:pt idx="4">
                  <c:v>Madde 25</c:v>
                </c:pt>
                <c:pt idx="5">
                  <c:v>Madde 26</c:v>
                </c:pt>
                <c:pt idx="6">
                  <c:v>Madde 27</c:v>
                </c:pt>
                <c:pt idx="7">
                  <c:v>Madde 28</c:v>
                </c:pt>
                <c:pt idx="8">
                  <c:v>Madde 29</c:v>
                </c:pt>
                <c:pt idx="9">
                  <c:v>Madde 30</c:v>
                </c:pt>
                <c:pt idx="10">
                  <c:v>Madde 31</c:v>
                </c:pt>
              </c:strCache>
            </c:strRef>
          </c:cat>
          <c:val>
            <c:numRef>
              <c:f>Sayfa2!$G$2:$G$12</c:f>
              <c:numCache>
                <c:formatCode>0.00</c:formatCode>
                <c:ptCount val="11"/>
                <c:pt idx="0">
                  <c:v>5.7306590257879577</c:v>
                </c:pt>
                <c:pt idx="1">
                  <c:v>16.762177650429791</c:v>
                </c:pt>
                <c:pt idx="2">
                  <c:v>12.0916905444126</c:v>
                </c:pt>
                <c:pt idx="3">
                  <c:v>16.991404011461313</c:v>
                </c:pt>
                <c:pt idx="4">
                  <c:v>9.5702005730658897</c:v>
                </c:pt>
                <c:pt idx="5">
                  <c:v>-2.5214899713467105</c:v>
                </c:pt>
                <c:pt idx="6">
                  <c:v>-4.2979942693409754</c:v>
                </c:pt>
                <c:pt idx="7">
                  <c:v>4.1260744985673199</c:v>
                </c:pt>
                <c:pt idx="8">
                  <c:v>-7.9656160458452661</c:v>
                </c:pt>
                <c:pt idx="9">
                  <c:v>-30.315186246418349</c:v>
                </c:pt>
                <c:pt idx="10">
                  <c:v>-17.851002865329519</c:v>
                </c:pt>
              </c:numCache>
            </c:numRef>
          </c:val>
          <c:extLst>
            <c:ext xmlns:c16="http://schemas.microsoft.com/office/drawing/2014/chart" uri="{C3380CC4-5D6E-409C-BE32-E72D297353CC}">
              <c16:uniqueId val="{00000002-6D11-AC43-87D3-B548419CB8D5}"/>
            </c:ext>
          </c:extLst>
        </c:ser>
        <c:dLbls>
          <c:showLegendKey val="0"/>
          <c:showVal val="0"/>
          <c:showCatName val="0"/>
          <c:showSerName val="0"/>
          <c:showPercent val="0"/>
          <c:showBubbleSize val="0"/>
        </c:dLbls>
        <c:gapWidth val="28"/>
        <c:overlap val="100"/>
        <c:axId val="1657271760"/>
        <c:axId val="1657721008"/>
      </c:barChart>
      <c:catAx>
        <c:axId val="1657271760"/>
        <c:scaling>
          <c:orientation val="minMax"/>
        </c:scaling>
        <c:delete val="0"/>
        <c:axPos val="b"/>
        <c:numFmt formatCode="0.00%" sourceLinked="0"/>
        <c:majorTickMark val="none"/>
        <c:minorTickMark val="none"/>
        <c:tickLblPos val="nextTo"/>
        <c:spPr>
          <a:noFill/>
          <a:ln w="9525" cap="flat" cmpd="sng" algn="ctr">
            <a:noFill/>
            <a:round/>
          </a:ln>
          <a:effectLst/>
        </c:spPr>
        <c:txPr>
          <a:bodyPr rot="0" spcFirstLastPara="1" vertOverflow="ellipsis" wrap="square" anchor="ctr" anchorCtr="1"/>
          <a:lstStyle/>
          <a:p>
            <a:pPr>
              <a:defRPr sz="900" b="0" i="0" u="none" strike="noStrike" kern="1200" baseline="0">
                <a:solidFill>
                  <a:schemeClr val="tx1">
                    <a:lumMod val="65000"/>
                    <a:lumOff val="35000"/>
                  </a:schemeClr>
                </a:solidFill>
                <a:latin typeface="+mn-lt"/>
                <a:ea typeface="+mn-ea"/>
                <a:cs typeface="+mn-cs"/>
              </a:defRPr>
            </a:pPr>
            <a:endParaRPr lang="tr-TR"/>
          </a:p>
        </c:txPr>
        <c:crossAx val="1657721008"/>
        <c:crosses val="autoZero"/>
        <c:auto val="1"/>
        <c:lblAlgn val="ctr"/>
        <c:lblOffset val="100"/>
        <c:noMultiLvlLbl val="0"/>
      </c:catAx>
      <c:valAx>
        <c:axId val="1657721008"/>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tr-TR"/>
          </a:p>
        </c:txPr>
        <c:crossAx val="1657271760"/>
        <c:crosses val="autoZero"/>
        <c:crossBetween val="between"/>
      </c:valAx>
      <c:spPr>
        <a:noFill/>
        <a:ln w="0">
          <a:solidFill>
            <a:schemeClr val="accent1"/>
          </a:solid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tr-TR"/>
        </a:p>
      </c:txPr>
    </c:legend>
    <c:plotVisOnly val="1"/>
    <c:dispBlanksAs val="zero"/>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tr-TR"/>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B306D21-2B0E-4E88-8D57-2E621CD58E0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3</Pages>
  <Words>19179</Words>
  <Characters>109322</Characters>
  <Application>Microsoft Office Word</Application>
  <DocSecurity>0</DocSecurity>
  <Lines>911</Lines>
  <Paragraphs>256</Paragraphs>
  <ScaleCrop>false</ScaleCrop>
  <HeadingPairs>
    <vt:vector size="4" baseType="variant">
      <vt:variant>
        <vt:lpstr>Konu Başlığı</vt:lpstr>
      </vt:variant>
      <vt:variant>
        <vt:i4>1</vt:i4>
      </vt:variant>
      <vt:variant>
        <vt:lpstr>Title</vt:lpstr>
      </vt:variant>
      <vt:variant>
        <vt:i4>1</vt:i4>
      </vt:variant>
    </vt:vector>
  </HeadingPairs>
  <TitlesOfParts>
    <vt:vector size="2" baseType="lpstr">
      <vt:lpstr/>
      <vt:lpstr/>
    </vt:vector>
  </TitlesOfParts>
  <Company>By NeC ® 2010 | Katilimsiz.Com</Company>
  <LinksUpToDate>false</LinksUpToDate>
  <CharactersWithSpaces>128245</CharactersWithSpaces>
  <SharedDoc>false</SharedDoc>
  <HLinks>
    <vt:vector size="42" baseType="variant">
      <vt:variant>
        <vt:i4>2621564</vt:i4>
      </vt:variant>
      <vt:variant>
        <vt:i4>15</vt:i4>
      </vt:variant>
      <vt:variant>
        <vt:i4>0</vt:i4>
      </vt:variant>
      <vt:variant>
        <vt:i4>5</vt:i4>
      </vt:variant>
      <vt:variant>
        <vt:lpwstr>https://fatihegitim.files.wordpress.com/2011/03/hafta-45c3b6c49fretim-programlarc4b1na-uygunluk.ppt</vt:lpwstr>
      </vt:variant>
      <vt:variant>
        <vt:lpwstr/>
      </vt:variant>
      <vt:variant>
        <vt:i4>2621500</vt:i4>
      </vt:variant>
      <vt:variant>
        <vt:i4>12</vt:i4>
      </vt:variant>
      <vt:variant>
        <vt:i4>0</vt:i4>
      </vt:variant>
      <vt:variant>
        <vt:i4>5</vt:i4>
      </vt:variant>
      <vt:variant>
        <vt:lpwstr>http://files.eric.ed.gov/fulltext/ED443172.pdf adresinde 08.07.2018</vt:lpwstr>
      </vt:variant>
      <vt:variant>
        <vt:lpwstr/>
      </vt:variant>
      <vt:variant>
        <vt:i4>1048669</vt:i4>
      </vt:variant>
      <vt:variant>
        <vt:i4>9</vt:i4>
      </vt:variant>
      <vt:variant>
        <vt:i4>0</vt:i4>
      </vt:variant>
      <vt:variant>
        <vt:i4>5</vt:i4>
      </vt:variant>
      <vt:variant>
        <vt:lpwstr>https://orcid.org/signin</vt:lpwstr>
      </vt:variant>
      <vt:variant>
        <vt:lpwstr/>
      </vt:variant>
      <vt:variant>
        <vt:i4>7340114</vt:i4>
      </vt:variant>
      <vt:variant>
        <vt:i4>6</vt:i4>
      </vt:variant>
      <vt:variant>
        <vt:i4>0</vt:i4>
      </vt:variant>
      <vt:variant>
        <vt:i4>5</vt:i4>
      </vt:variant>
      <vt:variant>
        <vt:lpwstr>mailto:efdyyu@hotmail.com</vt:lpwstr>
      </vt:variant>
      <vt:variant>
        <vt:lpwstr/>
      </vt:variant>
      <vt:variant>
        <vt:i4>7340114</vt:i4>
      </vt:variant>
      <vt:variant>
        <vt:i4>3</vt:i4>
      </vt:variant>
      <vt:variant>
        <vt:i4>0</vt:i4>
      </vt:variant>
      <vt:variant>
        <vt:i4>5</vt:i4>
      </vt:variant>
      <vt:variant>
        <vt:lpwstr>mailto:efdyyu@hotmail.com</vt:lpwstr>
      </vt:variant>
      <vt:variant>
        <vt:lpwstr/>
      </vt:variant>
      <vt:variant>
        <vt:i4>6553708</vt:i4>
      </vt:variant>
      <vt:variant>
        <vt:i4>0</vt:i4>
      </vt:variant>
      <vt:variant>
        <vt:i4>0</vt:i4>
      </vt:variant>
      <vt:variant>
        <vt:i4>5</vt:i4>
      </vt:variant>
      <vt:variant>
        <vt:lpwstr>http://efdergi.yyu.edu.tr/sozlesme.doc</vt:lpwstr>
      </vt:variant>
      <vt:variant>
        <vt:lpwstr/>
      </vt:variant>
      <vt:variant>
        <vt:i4>6226018</vt:i4>
      </vt:variant>
      <vt:variant>
        <vt:i4>0</vt:i4>
      </vt:variant>
      <vt:variant>
        <vt:i4>0</vt:i4>
      </vt:variant>
      <vt:variant>
        <vt:i4>5</vt:i4>
      </vt:variant>
      <vt:variant>
        <vt:lpwstr>mailto:minelvan65@gmail.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sper</dc:creator>
  <cp:keywords/>
  <cp:lastModifiedBy>NASİP DEMİRKUŞ</cp:lastModifiedBy>
  <cp:revision>2</cp:revision>
  <cp:lastPrinted>2018-07-04T12:11:00Z</cp:lastPrinted>
  <dcterms:created xsi:type="dcterms:W3CDTF">2021-06-25T20:02:00Z</dcterms:created>
  <dcterms:modified xsi:type="dcterms:W3CDTF">2021-06-25T20:02:00Z</dcterms:modified>
</cp:coreProperties>
</file>